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4EBBC" w14:textId="540FFBD6" w:rsidR="00B56934" w:rsidRPr="00E114C1" w:rsidRDefault="00B56934">
      <w:pPr>
        <w:pStyle w:val="Ttulo"/>
        <w:spacing w:line="480" w:lineRule="auto"/>
        <w:rPr>
          <w:rFonts w:ascii="Arial" w:hAnsi="Arial" w:cs="Arial"/>
        </w:rPr>
      </w:pPr>
      <w:bookmarkStart w:id="0" w:name="_GoBack"/>
      <w:bookmarkEnd w:id="0"/>
      <w:r w:rsidRPr="00E114C1">
        <w:rPr>
          <w:rFonts w:ascii="Arial" w:hAnsi="Arial" w:cs="Arial"/>
        </w:rPr>
        <w:t>UNIVERSIDAD AUTONOMA DE NUEVO LEON</w:t>
      </w:r>
    </w:p>
    <w:p w14:paraId="65D4898D" w14:textId="77777777" w:rsidR="00B56934" w:rsidRPr="00E114C1" w:rsidRDefault="00B56934">
      <w:pPr>
        <w:pStyle w:val="Ttulo"/>
        <w:spacing w:line="480" w:lineRule="auto"/>
        <w:rPr>
          <w:rFonts w:ascii="Arial" w:hAnsi="Arial" w:cs="Arial"/>
        </w:rPr>
      </w:pPr>
      <w:r w:rsidRPr="00E114C1">
        <w:rPr>
          <w:rFonts w:ascii="Arial" w:hAnsi="Arial" w:cs="Arial"/>
        </w:rPr>
        <w:t>FACULTAD DE MEDICINA</w:t>
      </w:r>
    </w:p>
    <w:p w14:paraId="25ADC289" w14:textId="2B106A27" w:rsidR="00B56934" w:rsidRPr="00E114C1" w:rsidRDefault="003A4A2B">
      <w:pPr>
        <w:pStyle w:val="Ttulo"/>
        <w:spacing w:line="480" w:lineRule="auto"/>
        <w:rPr>
          <w:rFonts w:ascii="Arial" w:hAnsi="Arial" w:cs="Arial"/>
        </w:rPr>
      </w:pPr>
      <w:r w:rsidRPr="00E114C1">
        <w:rPr>
          <w:rFonts w:ascii="Arial" w:hAnsi="Arial" w:cs="Arial"/>
          <w:noProof/>
          <w:lang w:val="es-MX" w:eastAsia="es-MX"/>
        </w:rPr>
        <mc:AlternateContent>
          <mc:Choice Requires="wpg">
            <w:drawing>
              <wp:anchor distT="0" distB="0" distL="114300" distR="114300" simplePos="0" relativeHeight="251661824" behindDoc="0" locked="0" layoutInCell="1" allowOverlap="1" wp14:anchorId="12FBBBC6" wp14:editId="2C21E30E">
                <wp:simplePos x="0" y="0"/>
                <wp:positionH relativeFrom="character">
                  <wp:posOffset>-897255</wp:posOffset>
                </wp:positionH>
                <wp:positionV relativeFrom="line">
                  <wp:posOffset>51435</wp:posOffset>
                </wp:positionV>
                <wp:extent cx="2087880" cy="2074545"/>
                <wp:effectExtent l="7620" t="9525" r="9525" b="11430"/>
                <wp:wrapSquare wrapText="bothSides"/>
                <wp:docPr id="1" name="Group 34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087880" cy="2074545"/>
                          <a:chOff x="4707" y="3320"/>
                          <a:chExt cx="3288" cy="3267"/>
                        </a:xfrm>
                      </wpg:grpSpPr>
                      <wps:wsp>
                        <wps:cNvPr id="2" name="AutoShape 344"/>
                        <wps:cNvSpPr>
                          <a:spLocks noChangeAspect="1" noChangeArrowheads="1" noTextEdit="1"/>
                        </wps:cNvSpPr>
                        <wps:spPr bwMode="auto">
                          <a:xfrm>
                            <a:off x="4707" y="3320"/>
                            <a:ext cx="3288" cy="326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Oval 345"/>
                        <wps:cNvSpPr>
                          <a:spLocks noChangeArrowheads="1"/>
                        </wps:cNvSpPr>
                        <wps:spPr bwMode="auto">
                          <a:xfrm>
                            <a:off x="4707" y="3320"/>
                            <a:ext cx="3288" cy="3267"/>
                          </a:xfrm>
                          <a:prstGeom prst="ellipse">
                            <a:avLst/>
                          </a:pr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4" name="Freeform 346"/>
                        <wps:cNvSpPr>
                          <a:spLocks/>
                        </wps:cNvSpPr>
                        <wps:spPr bwMode="auto">
                          <a:xfrm>
                            <a:off x="5105" y="5665"/>
                            <a:ext cx="62" cy="62"/>
                          </a:xfrm>
                          <a:custGeom>
                            <a:avLst/>
                            <a:gdLst>
                              <a:gd name="T0" fmla="*/ 80 w 86"/>
                              <a:gd name="T1" fmla="*/ 23 h 84"/>
                              <a:gd name="T2" fmla="*/ 83 w 86"/>
                              <a:gd name="T3" fmla="*/ 29 h 84"/>
                              <a:gd name="T4" fmla="*/ 86 w 86"/>
                              <a:gd name="T5" fmla="*/ 39 h 84"/>
                              <a:gd name="T6" fmla="*/ 85 w 86"/>
                              <a:gd name="T7" fmla="*/ 52 h 84"/>
                              <a:gd name="T8" fmla="*/ 84 w 86"/>
                              <a:gd name="T9" fmla="*/ 55 h 84"/>
                              <a:gd name="T10" fmla="*/ 77 w 86"/>
                              <a:gd name="T11" fmla="*/ 69 h 84"/>
                              <a:gd name="T12" fmla="*/ 64 w 86"/>
                              <a:gd name="T13" fmla="*/ 80 h 84"/>
                              <a:gd name="T14" fmla="*/ 49 w 86"/>
                              <a:gd name="T15" fmla="*/ 84 h 84"/>
                              <a:gd name="T16" fmla="*/ 32 w 86"/>
                              <a:gd name="T17" fmla="*/ 82 h 84"/>
                              <a:gd name="T18" fmla="*/ 29 w 86"/>
                              <a:gd name="T19" fmla="*/ 80 h 84"/>
                              <a:gd name="T20" fmla="*/ 17 w 86"/>
                              <a:gd name="T21" fmla="*/ 74 h 84"/>
                              <a:gd name="T22" fmla="*/ 11 w 86"/>
                              <a:gd name="T23" fmla="*/ 65 h 84"/>
                              <a:gd name="T24" fmla="*/ 6 w 86"/>
                              <a:gd name="T25" fmla="*/ 59 h 84"/>
                              <a:gd name="T26" fmla="*/ 0 w 86"/>
                              <a:gd name="T27" fmla="*/ 44 h 84"/>
                              <a:gd name="T28" fmla="*/ 0 w 86"/>
                              <a:gd name="T29" fmla="*/ 43 h 84"/>
                              <a:gd name="T30" fmla="*/ 2 w 86"/>
                              <a:gd name="T31" fmla="*/ 26 h 84"/>
                              <a:gd name="T32" fmla="*/ 8 w 86"/>
                              <a:gd name="T33" fmla="*/ 16 h 84"/>
                              <a:gd name="T34" fmla="*/ 10 w 86"/>
                              <a:gd name="T35" fmla="*/ 13 h 84"/>
                              <a:gd name="T36" fmla="*/ 23 w 86"/>
                              <a:gd name="T37" fmla="*/ 4 h 84"/>
                              <a:gd name="T38" fmla="*/ 39 w 86"/>
                              <a:gd name="T39" fmla="*/ 0 h 84"/>
                              <a:gd name="T40" fmla="*/ 42 w 86"/>
                              <a:gd name="T41" fmla="*/ 0 h 84"/>
                              <a:gd name="T42" fmla="*/ 56 w 86"/>
                              <a:gd name="T43" fmla="*/ 2 h 84"/>
                              <a:gd name="T44" fmla="*/ 70 w 86"/>
                              <a:gd name="T45" fmla="*/ 10 h 84"/>
                              <a:gd name="T46" fmla="*/ 70 w 86"/>
                              <a:gd name="T47" fmla="*/ 11 h 84"/>
                              <a:gd name="T48" fmla="*/ 80 w 86"/>
                              <a:gd name="T49" fmla="*/ 23 h 84"/>
                              <a:gd name="T50" fmla="*/ 80 w 86"/>
                              <a:gd name="T51" fmla="*/ 23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86" h="84">
                                <a:moveTo>
                                  <a:pt x="80" y="23"/>
                                </a:moveTo>
                                <a:lnTo>
                                  <a:pt x="83" y="29"/>
                                </a:lnTo>
                                <a:lnTo>
                                  <a:pt x="86" y="39"/>
                                </a:lnTo>
                                <a:lnTo>
                                  <a:pt x="85" y="52"/>
                                </a:lnTo>
                                <a:lnTo>
                                  <a:pt x="84" y="55"/>
                                </a:lnTo>
                                <a:lnTo>
                                  <a:pt x="77" y="69"/>
                                </a:lnTo>
                                <a:lnTo>
                                  <a:pt x="64" y="80"/>
                                </a:lnTo>
                                <a:lnTo>
                                  <a:pt x="49" y="84"/>
                                </a:lnTo>
                                <a:lnTo>
                                  <a:pt x="32" y="82"/>
                                </a:lnTo>
                                <a:lnTo>
                                  <a:pt x="29" y="80"/>
                                </a:lnTo>
                                <a:lnTo>
                                  <a:pt x="17" y="74"/>
                                </a:lnTo>
                                <a:lnTo>
                                  <a:pt x="11" y="65"/>
                                </a:lnTo>
                                <a:lnTo>
                                  <a:pt x="6" y="59"/>
                                </a:lnTo>
                                <a:lnTo>
                                  <a:pt x="0" y="44"/>
                                </a:lnTo>
                                <a:lnTo>
                                  <a:pt x="0" y="43"/>
                                </a:lnTo>
                                <a:lnTo>
                                  <a:pt x="2" y="26"/>
                                </a:lnTo>
                                <a:lnTo>
                                  <a:pt x="8" y="16"/>
                                </a:lnTo>
                                <a:lnTo>
                                  <a:pt x="10" y="13"/>
                                </a:lnTo>
                                <a:lnTo>
                                  <a:pt x="23" y="4"/>
                                </a:lnTo>
                                <a:lnTo>
                                  <a:pt x="39" y="0"/>
                                </a:lnTo>
                                <a:lnTo>
                                  <a:pt x="42" y="0"/>
                                </a:lnTo>
                                <a:lnTo>
                                  <a:pt x="56" y="2"/>
                                </a:lnTo>
                                <a:lnTo>
                                  <a:pt x="70" y="10"/>
                                </a:lnTo>
                                <a:lnTo>
                                  <a:pt x="70" y="11"/>
                                </a:lnTo>
                                <a:lnTo>
                                  <a:pt x="80" y="2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 name="Freeform 347"/>
                        <wps:cNvSpPr>
                          <a:spLocks/>
                        </wps:cNvSpPr>
                        <wps:spPr bwMode="auto">
                          <a:xfrm>
                            <a:off x="5127" y="5749"/>
                            <a:ext cx="192" cy="141"/>
                          </a:xfrm>
                          <a:custGeom>
                            <a:avLst/>
                            <a:gdLst>
                              <a:gd name="T0" fmla="*/ 135 w 268"/>
                              <a:gd name="T1" fmla="*/ 111 h 191"/>
                              <a:gd name="T2" fmla="*/ 141 w 268"/>
                              <a:gd name="T3" fmla="*/ 118 h 191"/>
                              <a:gd name="T4" fmla="*/ 155 w 268"/>
                              <a:gd name="T5" fmla="*/ 131 h 191"/>
                              <a:gd name="T6" fmla="*/ 164 w 268"/>
                              <a:gd name="T7" fmla="*/ 135 h 191"/>
                              <a:gd name="T8" fmla="*/ 186 w 268"/>
                              <a:gd name="T9" fmla="*/ 133 h 191"/>
                              <a:gd name="T10" fmla="*/ 202 w 268"/>
                              <a:gd name="T11" fmla="*/ 130 h 191"/>
                              <a:gd name="T12" fmla="*/ 121 w 268"/>
                              <a:gd name="T13" fmla="*/ 188 h 191"/>
                              <a:gd name="T14" fmla="*/ 118 w 268"/>
                              <a:gd name="T15" fmla="*/ 184 h 191"/>
                              <a:gd name="T16" fmla="*/ 135 w 268"/>
                              <a:gd name="T17" fmla="*/ 165 h 191"/>
                              <a:gd name="T18" fmla="*/ 139 w 268"/>
                              <a:gd name="T19" fmla="*/ 146 h 191"/>
                              <a:gd name="T20" fmla="*/ 132 w 268"/>
                              <a:gd name="T21" fmla="*/ 124 h 191"/>
                              <a:gd name="T22" fmla="*/ 126 w 268"/>
                              <a:gd name="T23" fmla="*/ 116 h 191"/>
                              <a:gd name="T24" fmla="*/ 61 w 268"/>
                              <a:gd name="T25" fmla="*/ 160 h 191"/>
                              <a:gd name="T26" fmla="*/ 61 w 268"/>
                              <a:gd name="T27" fmla="*/ 172 h 191"/>
                              <a:gd name="T28" fmla="*/ 70 w 268"/>
                              <a:gd name="T29" fmla="*/ 188 h 191"/>
                              <a:gd name="T30" fmla="*/ 54 w 268"/>
                              <a:gd name="T31" fmla="*/ 176 h 191"/>
                              <a:gd name="T32" fmla="*/ 27 w 268"/>
                              <a:gd name="T33" fmla="*/ 137 h 191"/>
                              <a:gd name="T34" fmla="*/ 1 w 268"/>
                              <a:gd name="T35" fmla="*/ 98 h 191"/>
                              <a:gd name="T36" fmla="*/ 5 w 268"/>
                              <a:gd name="T37" fmla="*/ 95 h 191"/>
                              <a:gd name="T38" fmla="*/ 9 w 268"/>
                              <a:gd name="T39" fmla="*/ 101 h 191"/>
                              <a:gd name="T40" fmla="*/ 22 w 268"/>
                              <a:gd name="T41" fmla="*/ 113 h 191"/>
                              <a:gd name="T42" fmla="*/ 46 w 268"/>
                              <a:gd name="T43" fmla="*/ 107 h 191"/>
                              <a:gd name="T44" fmla="*/ 172 w 268"/>
                              <a:gd name="T45" fmla="*/ 29 h 191"/>
                              <a:gd name="T46" fmla="*/ 174 w 268"/>
                              <a:gd name="T47" fmla="*/ 20 h 191"/>
                              <a:gd name="T48" fmla="*/ 166 w 268"/>
                              <a:gd name="T49" fmla="*/ 2 h 191"/>
                              <a:gd name="T50" fmla="*/ 170 w 268"/>
                              <a:gd name="T51" fmla="*/ 0 h 191"/>
                              <a:gd name="T52" fmla="*/ 181 w 268"/>
                              <a:gd name="T53" fmla="*/ 16 h 191"/>
                              <a:gd name="T54" fmla="*/ 206 w 268"/>
                              <a:gd name="T55" fmla="*/ 51 h 191"/>
                              <a:gd name="T56" fmla="*/ 231 w 268"/>
                              <a:gd name="T57" fmla="*/ 85 h 191"/>
                              <a:gd name="T58" fmla="*/ 255 w 268"/>
                              <a:gd name="T59" fmla="*/ 119 h 191"/>
                              <a:gd name="T60" fmla="*/ 221 w 268"/>
                              <a:gd name="T61" fmla="*/ 166 h 191"/>
                              <a:gd name="T62" fmla="*/ 229 w 268"/>
                              <a:gd name="T63" fmla="*/ 148 h 191"/>
                              <a:gd name="T64" fmla="*/ 235 w 268"/>
                              <a:gd name="T65" fmla="*/ 133 h 191"/>
                              <a:gd name="T66" fmla="*/ 231 w 268"/>
                              <a:gd name="T67" fmla="*/ 110 h 191"/>
                              <a:gd name="T68" fmla="*/ 220 w 268"/>
                              <a:gd name="T69" fmla="*/ 92 h 191"/>
                              <a:gd name="T70" fmla="*/ 209 w 268"/>
                              <a:gd name="T71" fmla="*/ 75 h 1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68" h="191">
                                <a:moveTo>
                                  <a:pt x="203" y="67"/>
                                </a:moveTo>
                                <a:lnTo>
                                  <a:pt x="135" y="111"/>
                                </a:lnTo>
                                <a:lnTo>
                                  <a:pt x="139" y="115"/>
                                </a:lnTo>
                                <a:lnTo>
                                  <a:pt x="141" y="118"/>
                                </a:lnTo>
                                <a:lnTo>
                                  <a:pt x="147" y="125"/>
                                </a:lnTo>
                                <a:lnTo>
                                  <a:pt x="155" y="131"/>
                                </a:lnTo>
                                <a:lnTo>
                                  <a:pt x="158" y="132"/>
                                </a:lnTo>
                                <a:lnTo>
                                  <a:pt x="164" y="135"/>
                                </a:lnTo>
                                <a:lnTo>
                                  <a:pt x="175" y="136"/>
                                </a:lnTo>
                                <a:lnTo>
                                  <a:pt x="186" y="133"/>
                                </a:lnTo>
                                <a:lnTo>
                                  <a:pt x="200" y="127"/>
                                </a:lnTo>
                                <a:lnTo>
                                  <a:pt x="202" y="130"/>
                                </a:lnTo>
                                <a:lnTo>
                                  <a:pt x="203" y="131"/>
                                </a:lnTo>
                                <a:lnTo>
                                  <a:pt x="121" y="188"/>
                                </a:lnTo>
                                <a:lnTo>
                                  <a:pt x="120" y="186"/>
                                </a:lnTo>
                                <a:lnTo>
                                  <a:pt x="118" y="184"/>
                                </a:lnTo>
                                <a:lnTo>
                                  <a:pt x="128" y="175"/>
                                </a:lnTo>
                                <a:lnTo>
                                  <a:pt x="135" y="165"/>
                                </a:lnTo>
                                <a:lnTo>
                                  <a:pt x="140" y="150"/>
                                </a:lnTo>
                                <a:lnTo>
                                  <a:pt x="139" y="146"/>
                                </a:lnTo>
                                <a:lnTo>
                                  <a:pt x="137" y="135"/>
                                </a:lnTo>
                                <a:lnTo>
                                  <a:pt x="132" y="124"/>
                                </a:lnTo>
                                <a:lnTo>
                                  <a:pt x="130" y="121"/>
                                </a:lnTo>
                                <a:lnTo>
                                  <a:pt x="126" y="116"/>
                                </a:lnTo>
                                <a:lnTo>
                                  <a:pt x="75" y="149"/>
                                </a:lnTo>
                                <a:lnTo>
                                  <a:pt x="61" y="160"/>
                                </a:lnTo>
                                <a:lnTo>
                                  <a:pt x="60" y="169"/>
                                </a:lnTo>
                                <a:lnTo>
                                  <a:pt x="61" y="172"/>
                                </a:lnTo>
                                <a:lnTo>
                                  <a:pt x="66" y="183"/>
                                </a:lnTo>
                                <a:lnTo>
                                  <a:pt x="70" y="188"/>
                                </a:lnTo>
                                <a:lnTo>
                                  <a:pt x="66" y="191"/>
                                </a:lnTo>
                                <a:lnTo>
                                  <a:pt x="54" y="176"/>
                                </a:lnTo>
                                <a:lnTo>
                                  <a:pt x="40" y="156"/>
                                </a:lnTo>
                                <a:lnTo>
                                  <a:pt x="27" y="137"/>
                                </a:lnTo>
                                <a:lnTo>
                                  <a:pt x="13" y="117"/>
                                </a:lnTo>
                                <a:lnTo>
                                  <a:pt x="1" y="98"/>
                                </a:lnTo>
                                <a:lnTo>
                                  <a:pt x="0" y="97"/>
                                </a:lnTo>
                                <a:lnTo>
                                  <a:pt x="5" y="95"/>
                                </a:lnTo>
                                <a:lnTo>
                                  <a:pt x="9" y="101"/>
                                </a:lnTo>
                                <a:lnTo>
                                  <a:pt x="20" y="112"/>
                                </a:lnTo>
                                <a:lnTo>
                                  <a:pt x="22" y="113"/>
                                </a:lnTo>
                                <a:lnTo>
                                  <a:pt x="30" y="114"/>
                                </a:lnTo>
                                <a:lnTo>
                                  <a:pt x="46" y="107"/>
                                </a:lnTo>
                                <a:lnTo>
                                  <a:pt x="156" y="40"/>
                                </a:lnTo>
                                <a:lnTo>
                                  <a:pt x="172" y="29"/>
                                </a:lnTo>
                                <a:lnTo>
                                  <a:pt x="173" y="21"/>
                                </a:lnTo>
                                <a:lnTo>
                                  <a:pt x="174" y="20"/>
                                </a:lnTo>
                                <a:lnTo>
                                  <a:pt x="169" y="8"/>
                                </a:lnTo>
                                <a:lnTo>
                                  <a:pt x="166" y="2"/>
                                </a:lnTo>
                                <a:lnTo>
                                  <a:pt x="170" y="0"/>
                                </a:lnTo>
                                <a:lnTo>
                                  <a:pt x="181" y="16"/>
                                </a:lnTo>
                                <a:lnTo>
                                  <a:pt x="193" y="34"/>
                                </a:lnTo>
                                <a:lnTo>
                                  <a:pt x="206" y="51"/>
                                </a:lnTo>
                                <a:lnTo>
                                  <a:pt x="217" y="69"/>
                                </a:lnTo>
                                <a:lnTo>
                                  <a:pt x="231" y="85"/>
                                </a:lnTo>
                                <a:lnTo>
                                  <a:pt x="242" y="103"/>
                                </a:lnTo>
                                <a:lnTo>
                                  <a:pt x="255" y="119"/>
                                </a:lnTo>
                                <a:lnTo>
                                  <a:pt x="268" y="133"/>
                                </a:lnTo>
                                <a:lnTo>
                                  <a:pt x="221" y="166"/>
                                </a:lnTo>
                                <a:lnTo>
                                  <a:pt x="217" y="161"/>
                                </a:lnTo>
                                <a:lnTo>
                                  <a:pt x="229" y="148"/>
                                </a:lnTo>
                                <a:lnTo>
                                  <a:pt x="235" y="136"/>
                                </a:lnTo>
                                <a:lnTo>
                                  <a:pt x="235" y="133"/>
                                </a:lnTo>
                                <a:lnTo>
                                  <a:pt x="235" y="123"/>
                                </a:lnTo>
                                <a:lnTo>
                                  <a:pt x="231" y="110"/>
                                </a:lnTo>
                                <a:lnTo>
                                  <a:pt x="231" y="109"/>
                                </a:lnTo>
                                <a:lnTo>
                                  <a:pt x="220" y="92"/>
                                </a:lnTo>
                                <a:lnTo>
                                  <a:pt x="214" y="82"/>
                                </a:lnTo>
                                <a:lnTo>
                                  <a:pt x="209" y="75"/>
                                </a:lnTo>
                                <a:lnTo>
                                  <a:pt x="203" y="6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 name="Freeform 348"/>
                        <wps:cNvSpPr>
                          <a:spLocks noEditPoints="1"/>
                        </wps:cNvSpPr>
                        <wps:spPr bwMode="auto">
                          <a:xfrm>
                            <a:off x="5197" y="5899"/>
                            <a:ext cx="173" cy="154"/>
                          </a:xfrm>
                          <a:custGeom>
                            <a:avLst/>
                            <a:gdLst>
                              <a:gd name="T0" fmla="*/ 131 w 232"/>
                              <a:gd name="T1" fmla="*/ 103 h 209"/>
                              <a:gd name="T2" fmla="*/ 128 w 232"/>
                              <a:gd name="T3" fmla="*/ 101 h 209"/>
                              <a:gd name="T4" fmla="*/ 114 w 232"/>
                              <a:gd name="T5" fmla="*/ 85 h 209"/>
                              <a:gd name="T6" fmla="*/ 99 w 232"/>
                              <a:gd name="T7" fmla="*/ 67 h 209"/>
                              <a:gd name="T8" fmla="*/ 84 w 232"/>
                              <a:gd name="T9" fmla="*/ 51 h 209"/>
                              <a:gd name="T10" fmla="*/ 81 w 232"/>
                              <a:gd name="T11" fmla="*/ 48 h 209"/>
                              <a:gd name="T12" fmla="*/ 61 w 232"/>
                              <a:gd name="T13" fmla="*/ 52 h 209"/>
                              <a:gd name="T14" fmla="*/ 45 w 232"/>
                              <a:gd name="T15" fmla="*/ 58 h 209"/>
                              <a:gd name="T16" fmla="*/ 41 w 232"/>
                              <a:gd name="T17" fmla="*/ 63 h 209"/>
                              <a:gd name="T18" fmla="*/ 40 w 232"/>
                              <a:gd name="T19" fmla="*/ 70 h 209"/>
                              <a:gd name="T20" fmla="*/ 45 w 232"/>
                              <a:gd name="T21" fmla="*/ 80 h 209"/>
                              <a:gd name="T22" fmla="*/ 51 w 232"/>
                              <a:gd name="T23" fmla="*/ 89 h 209"/>
                              <a:gd name="T24" fmla="*/ 47 w 232"/>
                              <a:gd name="T25" fmla="*/ 92 h 209"/>
                              <a:gd name="T26" fmla="*/ 40 w 232"/>
                              <a:gd name="T27" fmla="*/ 84 h 209"/>
                              <a:gd name="T28" fmla="*/ 26 w 232"/>
                              <a:gd name="T29" fmla="*/ 66 h 209"/>
                              <a:gd name="T30" fmla="*/ 10 w 232"/>
                              <a:gd name="T31" fmla="*/ 48 h 209"/>
                              <a:gd name="T32" fmla="*/ 0 w 232"/>
                              <a:gd name="T33" fmla="*/ 35 h 209"/>
                              <a:gd name="T34" fmla="*/ 5 w 232"/>
                              <a:gd name="T35" fmla="*/ 32 h 209"/>
                              <a:gd name="T36" fmla="*/ 14 w 232"/>
                              <a:gd name="T37" fmla="*/ 39 h 209"/>
                              <a:gd name="T38" fmla="*/ 19 w 232"/>
                              <a:gd name="T39" fmla="*/ 41 h 209"/>
                              <a:gd name="T40" fmla="*/ 25 w 232"/>
                              <a:gd name="T41" fmla="*/ 43 h 209"/>
                              <a:gd name="T42" fmla="*/ 39 w 232"/>
                              <a:gd name="T43" fmla="*/ 43 h 209"/>
                              <a:gd name="T44" fmla="*/ 60 w 232"/>
                              <a:gd name="T45" fmla="*/ 40 h 209"/>
                              <a:gd name="T46" fmla="*/ 61 w 232"/>
                              <a:gd name="T47" fmla="*/ 40 h 209"/>
                              <a:gd name="T48" fmla="*/ 113 w 232"/>
                              <a:gd name="T49" fmla="*/ 29 h 209"/>
                              <a:gd name="T50" fmla="*/ 163 w 232"/>
                              <a:gd name="T51" fmla="*/ 17 h 209"/>
                              <a:gd name="T52" fmla="*/ 215 w 232"/>
                              <a:gd name="T53" fmla="*/ 5 h 209"/>
                              <a:gd name="T54" fmla="*/ 230 w 232"/>
                              <a:gd name="T55" fmla="*/ 0 h 209"/>
                              <a:gd name="T56" fmla="*/ 232 w 232"/>
                              <a:gd name="T57" fmla="*/ 2 h 209"/>
                              <a:gd name="T58" fmla="*/ 220 w 232"/>
                              <a:gd name="T59" fmla="*/ 27 h 209"/>
                              <a:gd name="T60" fmla="*/ 197 w 232"/>
                              <a:gd name="T61" fmla="*/ 74 h 209"/>
                              <a:gd name="T62" fmla="*/ 178 w 232"/>
                              <a:gd name="T63" fmla="*/ 120 h 209"/>
                              <a:gd name="T64" fmla="*/ 161 w 232"/>
                              <a:gd name="T65" fmla="*/ 160 h 209"/>
                              <a:gd name="T66" fmla="*/ 158 w 232"/>
                              <a:gd name="T67" fmla="*/ 168 h 209"/>
                              <a:gd name="T68" fmla="*/ 155 w 232"/>
                              <a:gd name="T69" fmla="*/ 180 h 209"/>
                              <a:gd name="T70" fmla="*/ 153 w 232"/>
                              <a:gd name="T71" fmla="*/ 192 h 209"/>
                              <a:gd name="T72" fmla="*/ 155 w 232"/>
                              <a:gd name="T73" fmla="*/ 199 h 209"/>
                              <a:gd name="T74" fmla="*/ 156 w 232"/>
                              <a:gd name="T75" fmla="*/ 201 h 209"/>
                              <a:gd name="T76" fmla="*/ 159 w 232"/>
                              <a:gd name="T77" fmla="*/ 206 h 209"/>
                              <a:gd name="T78" fmla="*/ 156 w 232"/>
                              <a:gd name="T79" fmla="*/ 209 h 209"/>
                              <a:gd name="T80" fmla="*/ 151 w 232"/>
                              <a:gd name="T81" fmla="*/ 205 h 209"/>
                              <a:gd name="T82" fmla="*/ 136 w 232"/>
                              <a:gd name="T83" fmla="*/ 189 h 209"/>
                              <a:gd name="T84" fmla="*/ 118 w 232"/>
                              <a:gd name="T85" fmla="*/ 171 h 209"/>
                              <a:gd name="T86" fmla="*/ 103 w 232"/>
                              <a:gd name="T87" fmla="*/ 154 h 209"/>
                              <a:gd name="T88" fmla="*/ 86 w 232"/>
                              <a:gd name="T89" fmla="*/ 136 h 209"/>
                              <a:gd name="T90" fmla="*/ 82 w 232"/>
                              <a:gd name="T91" fmla="*/ 132 h 209"/>
                              <a:gd name="T92" fmla="*/ 86 w 232"/>
                              <a:gd name="T93" fmla="*/ 129 h 209"/>
                              <a:gd name="T94" fmla="*/ 89 w 232"/>
                              <a:gd name="T95" fmla="*/ 132 h 209"/>
                              <a:gd name="T96" fmla="*/ 90 w 232"/>
                              <a:gd name="T97" fmla="*/ 133 h 209"/>
                              <a:gd name="T98" fmla="*/ 98 w 232"/>
                              <a:gd name="T99" fmla="*/ 139 h 209"/>
                              <a:gd name="T100" fmla="*/ 104 w 232"/>
                              <a:gd name="T101" fmla="*/ 143 h 209"/>
                              <a:gd name="T102" fmla="*/ 111 w 232"/>
                              <a:gd name="T103" fmla="*/ 141 h 209"/>
                              <a:gd name="T104" fmla="*/ 115 w 232"/>
                              <a:gd name="T105" fmla="*/ 137 h 209"/>
                              <a:gd name="T106" fmla="*/ 119 w 232"/>
                              <a:gd name="T107" fmla="*/ 128 h 209"/>
                              <a:gd name="T108" fmla="*/ 131 w 232"/>
                              <a:gd name="T109" fmla="*/ 103 h 209"/>
                              <a:gd name="T110" fmla="*/ 136 w 232"/>
                              <a:gd name="T111" fmla="*/ 93 h 209"/>
                              <a:gd name="T112" fmla="*/ 155 w 232"/>
                              <a:gd name="T113" fmla="*/ 52 h 209"/>
                              <a:gd name="T114" fmla="*/ 168 w 232"/>
                              <a:gd name="T115" fmla="*/ 27 h 209"/>
                              <a:gd name="T116" fmla="*/ 142 w 232"/>
                              <a:gd name="T117" fmla="*/ 33 h 209"/>
                              <a:gd name="T118" fmla="*/ 93 w 232"/>
                              <a:gd name="T119" fmla="*/ 45 h 209"/>
                              <a:gd name="T120" fmla="*/ 108 w 232"/>
                              <a:gd name="T121" fmla="*/ 61 h 209"/>
                              <a:gd name="T122" fmla="*/ 122 w 232"/>
                              <a:gd name="T123" fmla="*/ 78 h 209"/>
                              <a:gd name="T124" fmla="*/ 136 w 232"/>
                              <a:gd name="T125" fmla="*/ 93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2" h="209">
                                <a:moveTo>
                                  <a:pt x="131" y="103"/>
                                </a:moveTo>
                                <a:lnTo>
                                  <a:pt x="128" y="101"/>
                                </a:lnTo>
                                <a:lnTo>
                                  <a:pt x="114" y="85"/>
                                </a:lnTo>
                                <a:lnTo>
                                  <a:pt x="99" y="67"/>
                                </a:lnTo>
                                <a:lnTo>
                                  <a:pt x="84" y="51"/>
                                </a:lnTo>
                                <a:lnTo>
                                  <a:pt x="81" y="48"/>
                                </a:lnTo>
                                <a:lnTo>
                                  <a:pt x="61" y="52"/>
                                </a:lnTo>
                                <a:lnTo>
                                  <a:pt x="45" y="58"/>
                                </a:lnTo>
                                <a:lnTo>
                                  <a:pt x="41" y="63"/>
                                </a:lnTo>
                                <a:lnTo>
                                  <a:pt x="40" y="70"/>
                                </a:lnTo>
                                <a:lnTo>
                                  <a:pt x="45" y="80"/>
                                </a:lnTo>
                                <a:lnTo>
                                  <a:pt x="51" y="89"/>
                                </a:lnTo>
                                <a:lnTo>
                                  <a:pt x="47" y="92"/>
                                </a:lnTo>
                                <a:lnTo>
                                  <a:pt x="40" y="84"/>
                                </a:lnTo>
                                <a:lnTo>
                                  <a:pt x="26" y="66"/>
                                </a:lnTo>
                                <a:lnTo>
                                  <a:pt x="10" y="48"/>
                                </a:lnTo>
                                <a:lnTo>
                                  <a:pt x="0" y="35"/>
                                </a:lnTo>
                                <a:lnTo>
                                  <a:pt x="5" y="32"/>
                                </a:lnTo>
                                <a:lnTo>
                                  <a:pt x="14" y="39"/>
                                </a:lnTo>
                                <a:lnTo>
                                  <a:pt x="19" y="41"/>
                                </a:lnTo>
                                <a:lnTo>
                                  <a:pt x="25" y="43"/>
                                </a:lnTo>
                                <a:lnTo>
                                  <a:pt x="39" y="43"/>
                                </a:lnTo>
                                <a:lnTo>
                                  <a:pt x="60" y="40"/>
                                </a:lnTo>
                                <a:lnTo>
                                  <a:pt x="61" y="40"/>
                                </a:lnTo>
                                <a:lnTo>
                                  <a:pt x="113" y="29"/>
                                </a:lnTo>
                                <a:lnTo>
                                  <a:pt x="163" y="17"/>
                                </a:lnTo>
                                <a:lnTo>
                                  <a:pt x="215" y="5"/>
                                </a:lnTo>
                                <a:lnTo>
                                  <a:pt x="230" y="0"/>
                                </a:lnTo>
                                <a:lnTo>
                                  <a:pt x="232" y="2"/>
                                </a:lnTo>
                                <a:lnTo>
                                  <a:pt x="220" y="27"/>
                                </a:lnTo>
                                <a:lnTo>
                                  <a:pt x="197" y="74"/>
                                </a:lnTo>
                                <a:lnTo>
                                  <a:pt x="178" y="120"/>
                                </a:lnTo>
                                <a:lnTo>
                                  <a:pt x="161" y="160"/>
                                </a:lnTo>
                                <a:lnTo>
                                  <a:pt x="158" y="168"/>
                                </a:lnTo>
                                <a:lnTo>
                                  <a:pt x="155" y="180"/>
                                </a:lnTo>
                                <a:lnTo>
                                  <a:pt x="153" y="192"/>
                                </a:lnTo>
                                <a:lnTo>
                                  <a:pt x="155" y="199"/>
                                </a:lnTo>
                                <a:lnTo>
                                  <a:pt x="156" y="201"/>
                                </a:lnTo>
                                <a:lnTo>
                                  <a:pt x="159" y="206"/>
                                </a:lnTo>
                                <a:lnTo>
                                  <a:pt x="156" y="209"/>
                                </a:lnTo>
                                <a:lnTo>
                                  <a:pt x="151" y="205"/>
                                </a:lnTo>
                                <a:lnTo>
                                  <a:pt x="136" y="189"/>
                                </a:lnTo>
                                <a:lnTo>
                                  <a:pt x="118" y="171"/>
                                </a:lnTo>
                                <a:lnTo>
                                  <a:pt x="103" y="154"/>
                                </a:lnTo>
                                <a:lnTo>
                                  <a:pt x="86" y="136"/>
                                </a:lnTo>
                                <a:lnTo>
                                  <a:pt x="82" y="132"/>
                                </a:lnTo>
                                <a:lnTo>
                                  <a:pt x="86" y="129"/>
                                </a:lnTo>
                                <a:lnTo>
                                  <a:pt x="89" y="132"/>
                                </a:lnTo>
                                <a:lnTo>
                                  <a:pt x="90" y="133"/>
                                </a:lnTo>
                                <a:lnTo>
                                  <a:pt x="98" y="139"/>
                                </a:lnTo>
                                <a:lnTo>
                                  <a:pt x="104" y="143"/>
                                </a:lnTo>
                                <a:lnTo>
                                  <a:pt x="111" y="141"/>
                                </a:lnTo>
                                <a:lnTo>
                                  <a:pt x="115" y="137"/>
                                </a:lnTo>
                                <a:lnTo>
                                  <a:pt x="119" y="128"/>
                                </a:lnTo>
                                <a:lnTo>
                                  <a:pt x="131" y="103"/>
                                </a:lnTo>
                                <a:close/>
                                <a:moveTo>
                                  <a:pt x="136" y="93"/>
                                </a:moveTo>
                                <a:lnTo>
                                  <a:pt x="155" y="52"/>
                                </a:lnTo>
                                <a:lnTo>
                                  <a:pt x="168" y="27"/>
                                </a:lnTo>
                                <a:lnTo>
                                  <a:pt x="142" y="33"/>
                                </a:lnTo>
                                <a:lnTo>
                                  <a:pt x="93" y="45"/>
                                </a:lnTo>
                                <a:lnTo>
                                  <a:pt x="108" y="61"/>
                                </a:lnTo>
                                <a:lnTo>
                                  <a:pt x="122" y="78"/>
                                </a:lnTo>
                                <a:lnTo>
                                  <a:pt x="136" y="9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7" name="Freeform 349"/>
                        <wps:cNvSpPr>
                          <a:spLocks/>
                        </wps:cNvSpPr>
                        <wps:spPr bwMode="auto">
                          <a:xfrm>
                            <a:off x="5351" y="5991"/>
                            <a:ext cx="180" cy="156"/>
                          </a:xfrm>
                          <a:custGeom>
                            <a:avLst/>
                            <a:gdLst>
                              <a:gd name="T0" fmla="*/ 202 w 247"/>
                              <a:gd name="T1" fmla="*/ 131 h 206"/>
                              <a:gd name="T2" fmla="*/ 205 w 247"/>
                              <a:gd name="T3" fmla="*/ 104 h 206"/>
                              <a:gd name="T4" fmla="*/ 205 w 247"/>
                              <a:gd name="T5" fmla="*/ 81 h 206"/>
                              <a:gd name="T6" fmla="*/ 201 w 247"/>
                              <a:gd name="T7" fmla="*/ 71 h 206"/>
                              <a:gd name="T8" fmla="*/ 189 w 247"/>
                              <a:gd name="T9" fmla="*/ 53 h 206"/>
                              <a:gd name="T10" fmla="*/ 173 w 247"/>
                              <a:gd name="T11" fmla="*/ 39 h 206"/>
                              <a:gd name="T12" fmla="*/ 151 w 247"/>
                              <a:gd name="T13" fmla="*/ 30 h 206"/>
                              <a:gd name="T14" fmla="*/ 131 w 247"/>
                              <a:gd name="T15" fmla="*/ 30 h 206"/>
                              <a:gd name="T16" fmla="*/ 114 w 247"/>
                              <a:gd name="T17" fmla="*/ 34 h 206"/>
                              <a:gd name="T18" fmla="*/ 73 w 247"/>
                              <a:gd name="T19" fmla="*/ 62 h 206"/>
                              <a:gd name="T20" fmla="*/ 44 w 247"/>
                              <a:gd name="T21" fmla="*/ 100 h 206"/>
                              <a:gd name="T22" fmla="*/ 38 w 247"/>
                              <a:gd name="T23" fmla="*/ 119 h 206"/>
                              <a:gd name="T24" fmla="*/ 41 w 247"/>
                              <a:gd name="T25" fmla="*/ 143 h 206"/>
                              <a:gd name="T26" fmla="*/ 53 w 247"/>
                              <a:gd name="T27" fmla="*/ 164 h 206"/>
                              <a:gd name="T28" fmla="*/ 71 w 247"/>
                              <a:gd name="T29" fmla="*/ 179 h 206"/>
                              <a:gd name="T30" fmla="*/ 93 w 247"/>
                              <a:gd name="T31" fmla="*/ 191 h 206"/>
                              <a:gd name="T32" fmla="*/ 118 w 247"/>
                              <a:gd name="T33" fmla="*/ 195 h 206"/>
                              <a:gd name="T34" fmla="*/ 143 w 247"/>
                              <a:gd name="T35" fmla="*/ 193 h 206"/>
                              <a:gd name="T36" fmla="*/ 112 w 247"/>
                              <a:gd name="T37" fmla="*/ 206 h 206"/>
                              <a:gd name="T38" fmla="*/ 86 w 247"/>
                              <a:gd name="T39" fmla="*/ 201 h 206"/>
                              <a:gd name="T40" fmla="*/ 65 w 247"/>
                              <a:gd name="T41" fmla="*/ 191 h 206"/>
                              <a:gd name="T42" fmla="*/ 45 w 247"/>
                              <a:gd name="T43" fmla="*/ 175 h 206"/>
                              <a:gd name="T44" fmla="*/ 27 w 247"/>
                              <a:gd name="T45" fmla="*/ 157 h 206"/>
                              <a:gd name="T46" fmla="*/ 13 w 247"/>
                              <a:gd name="T47" fmla="*/ 137 h 206"/>
                              <a:gd name="T48" fmla="*/ 4 w 247"/>
                              <a:gd name="T49" fmla="*/ 114 h 206"/>
                              <a:gd name="T50" fmla="*/ 1 w 247"/>
                              <a:gd name="T51" fmla="*/ 84 h 206"/>
                              <a:gd name="T52" fmla="*/ 11 w 247"/>
                              <a:gd name="T53" fmla="*/ 47 h 206"/>
                              <a:gd name="T54" fmla="*/ 27 w 247"/>
                              <a:gd name="T55" fmla="*/ 28 h 206"/>
                              <a:gd name="T56" fmla="*/ 50 w 247"/>
                              <a:gd name="T57" fmla="*/ 11 h 206"/>
                              <a:gd name="T58" fmla="*/ 77 w 247"/>
                              <a:gd name="T59" fmla="*/ 2 h 206"/>
                              <a:gd name="T60" fmla="*/ 106 w 247"/>
                              <a:gd name="T61" fmla="*/ 0 h 206"/>
                              <a:gd name="T62" fmla="*/ 134 w 247"/>
                              <a:gd name="T63" fmla="*/ 4 h 206"/>
                              <a:gd name="T64" fmla="*/ 161 w 247"/>
                              <a:gd name="T65" fmla="*/ 13 h 206"/>
                              <a:gd name="T66" fmla="*/ 183 w 247"/>
                              <a:gd name="T67" fmla="*/ 28 h 206"/>
                              <a:gd name="T68" fmla="*/ 198 w 247"/>
                              <a:gd name="T69" fmla="*/ 43 h 206"/>
                              <a:gd name="T70" fmla="*/ 211 w 247"/>
                              <a:gd name="T71" fmla="*/ 61 h 206"/>
                              <a:gd name="T72" fmla="*/ 223 w 247"/>
                              <a:gd name="T73" fmla="*/ 79 h 206"/>
                              <a:gd name="T74" fmla="*/ 231 w 247"/>
                              <a:gd name="T75" fmla="*/ 81 h 206"/>
                              <a:gd name="T76" fmla="*/ 247 w 247"/>
                              <a:gd name="T77" fmla="*/ 80 h 2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47" h="206">
                                <a:moveTo>
                                  <a:pt x="247" y="80"/>
                                </a:moveTo>
                                <a:lnTo>
                                  <a:pt x="202" y="131"/>
                                </a:lnTo>
                                <a:lnTo>
                                  <a:pt x="198" y="127"/>
                                </a:lnTo>
                                <a:lnTo>
                                  <a:pt x="205" y="104"/>
                                </a:lnTo>
                                <a:lnTo>
                                  <a:pt x="205" y="99"/>
                                </a:lnTo>
                                <a:lnTo>
                                  <a:pt x="205" y="81"/>
                                </a:lnTo>
                                <a:lnTo>
                                  <a:pt x="201" y="71"/>
                                </a:lnTo>
                                <a:lnTo>
                                  <a:pt x="197" y="62"/>
                                </a:lnTo>
                                <a:lnTo>
                                  <a:pt x="189" y="53"/>
                                </a:lnTo>
                                <a:lnTo>
                                  <a:pt x="184" y="45"/>
                                </a:lnTo>
                                <a:lnTo>
                                  <a:pt x="173" y="39"/>
                                </a:lnTo>
                                <a:lnTo>
                                  <a:pt x="168" y="36"/>
                                </a:lnTo>
                                <a:lnTo>
                                  <a:pt x="151" y="30"/>
                                </a:lnTo>
                                <a:lnTo>
                                  <a:pt x="150" y="30"/>
                                </a:lnTo>
                                <a:lnTo>
                                  <a:pt x="131" y="30"/>
                                </a:lnTo>
                                <a:lnTo>
                                  <a:pt x="117" y="33"/>
                                </a:lnTo>
                                <a:lnTo>
                                  <a:pt x="114" y="34"/>
                                </a:lnTo>
                                <a:lnTo>
                                  <a:pt x="92" y="45"/>
                                </a:lnTo>
                                <a:lnTo>
                                  <a:pt x="73" y="62"/>
                                </a:lnTo>
                                <a:lnTo>
                                  <a:pt x="56" y="80"/>
                                </a:lnTo>
                                <a:lnTo>
                                  <a:pt x="44" y="100"/>
                                </a:lnTo>
                                <a:lnTo>
                                  <a:pt x="40" y="110"/>
                                </a:lnTo>
                                <a:lnTo>
                                  <a:pt x="38" y="119"/>
                                </a:lnTo>
                                <a:lnTo>
                                  <a:pt x="38" y="138"/>
                                </a:lnTo>
                                <a:lnTo>
                                  <a:pt x="41" y="143"/>
                                </a:lnTo>
                                <a:lnTo>
                                  <a:pt x="46" y="156"/>
                                </a:lnTo>
                                <a:lnTo>
                                  <a:pt x="53" y="164"/>
                                </a:lnTo>
                                <a:lnTo>
                                  <a:pt x="61" y="172"/>
                                </a:lnTo>
                                <a:lnTo>
                                  <a:pt x="71" y="179"/>
                                </a:lnTo>
                                <a:lnTo>
                                  <a:pt x="78" y="184"/>
                                </a:lnTo>
                                <a:lnTo>
                                  <a:pt x="93" y="191"/>
                                </a:lnTo>
                                <a:lnTo>
                                  <a:pt x="96" y="192"/>
                                </a:lnTo>
                                <a:lnTo>
                                  <a:pt x="118" y="195"/>
                                </a:lnTo>
                                <a:lnTo>
                                  <a:pt x="121" y="195"/>
                                </a:lnTo>
                                <a:lnTo>
                                  <a:pt x="143" y="193"/>
                                </a:lnTo>
                                <a:lnTo>
                                  <a:pt x="132" y="206"/>
                                </a:lnTo>
                                <a:lnTo>
                                  <a:pt x="112" y="206"/>
                                </a:lnTo>
                                <a:lnTo>
                                  <a:pt x="108" y="205"/>
                                </a:lnTo>
                                <a:lnTo>
                                  <a:pt x="86" y="201"/>
                                </a:lnTo>
                                <a:lnTo>
                                  <a:pt x="84" y="200"/>
                                </a:lnTo>
                                <a:lnTo>
                                  <a:pt x="65" y="191"/>
                                </a:lnTo>
                                <a:lnTo>
                                  <a:pt x="62" y="188"/>
                                </a:lnTo>
                                <a:lnTo>
                                  <a:pt x="45" y="175"/>
                                </a:lnTo>
                                <a:lnTo>
                                  <a:pt x="44" y="174"/>
                                </a:lnTo>
                                <a:lnTo>
                                  <a:pt x="27" y="157"/>
                                </a:lnTo>
                                <a:lnTo>
                                  <a:pt x="21" y="150"/>
                                </a:lnTo>
                                <a:lnTo>
                                  <a:pt x="13" y="137"/>
                                </a:lnTo>
                                <a:lnTo>
                                  <a:pt x="6" y="125"/>
                                </a:lnTo>
                                <a:lnTo>
                                  <a:pt x="4" y="114"/>
                                </a:lnTo>
                                <a:lnTo>
                                  <a:pt x="0" y="98"/>
                                </a:lnTo>
                                <a:lnTo>
                                  <a:pt x="1" y="84"/>
                                </a:lnTo>
                                <a:lnTo>
                                  <a:pt x="2" y="71"/>
                                </a:lnTo>
                                <a:lnTo>
                                  <a:pt x="11" y="47"/>
                                </a:lnTo>
                                <a:lnTo>
                                  <a:pt x="25" y="30"/>
                                </a:lnTo>
                                <a:lnTo>
                                  <a:pt x="27" y="28"/>
                                </a:lnTo>
                                <a:lnTo>
                                  <a:pt x="30" y="26"/>
                                </a:lnTo>
                                <a:lnTo>
                                  <a:pt x="50" y="11"/>
                                </a:lnTo>
                                <a:lnTo>
                                  <a:pt x="62" y="6"/>
                                </a:lnTo>
                                <a:lnTo>
                                  <a:pt x="77" y="2"/>
                                </a:lnTo>
                                <a:lnTo>
                                  <a:pt x="88" y="1"/>
                                </a:lnTo>
                                <a:lnTo>
                                  <a:pt x="106" y="0"/>
                                </a:lnTo>
                                <a:lnTo>
                                  <a:pt x="120" y="2"/>
                                </a:lnTo>
                                <a:lnTo>
                                  <a:pt x="134" y="4"/>
                                </a:lnTo>
                                <a:lnTo>
                                  <a:pt x="144" y="7"/>
                                </a:lnTo>
                                <a:lnTo>
                                  <a:pt x="161" y="13"/>
                                </a:lnTo>
                                <a:lnTo>
                                  <a:pt x="164" y="16"/>
                                </a:lnTo>
                                <a:lnTo>
                                  <a:pt x="183" y="28"/>
                                </a:lnTo>
                                <a:lnTo>
                                  <a:pt x="185" y="30"/>
                                </a:lnTo>
                                <a:lnTo>
                                  <a:pt x="198" y="43"/>
                                </a:lnTo>
                                <a:lnTo>
                                  <a:pt x="199" y="45"/>
                                </a:lnTo>
                                <a:lnTo>
                                  <a:pt x="211" y="61"/>
                                </a:lnTo>
                                <a:lnTo>
                                  <a:pt x="213" y="65"/>
                                </a:lnTo>
                                <a:lnTo>
                                  <a:pt x="223" y="79"/>
                                </a:lnTo>
                                <a:lnTo>
                                  <a:pt x="231" y="81"/>
                                </a:lnTo>
                                <a:lnTo>
                                  <a:pt x="242" y="76"/>
                                </a:lnTo>
                                <a:lnTo>
                                  <a:pt x="247" y="8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8" name="Freeform 350"/>
                        <wps:cNvSpPr>
                          <a:spLocks/>
                        </wps:cNvSpPr>
                        <wps:spPr bwMode="auto">
                          <a:xfrm>
                            <a:off x="5515" y="6063"/>
                            <a:ext cx="154" cy="158"/>
                          </a:xfrm>
                          <a:custGeom>
                            <a:avLst/>
                            <a:gdLst>
                              <a:gd name="T0" fmla="*/ 212 w 212"/>
                              <a:gd name="T1" fmla="*/ 118 h 218"/>
                              <a:gd name="T2" fmla="*/ 210 w 212"/>
                              <a:gd name="T3" fmla="*/ 123 h 218"/>
                              <a:gd name="T4" fmla="*/ 198 w 212"/>
                              <a:gd name="T5" fmla="*/ 121 h 218"/>
                              <a:gd name="T6" fmla="*/ 193 w 212"/>
                              <a:gd name="T7" fmla="*/ 121 h 218"/>
                              <a:gd name="T8" fmla="*/ 186 w 212"/>
                              <a:gd name="T9" fmla="*/ 122 h 218"/>
                              <a:gd name="T10" fmla="*/ 156 w 212"/>
                              <a:gd name="T11" fmla="*/ 138 h 218"/>
                              <a:gd name="T12" fmla="*/ 152 w 212"/>
                              <a:gd name="T13" fmla="*/ 140 h 218"/>
                              <a:gd name="T14" fmla="*/ 112 w 212"/>
                              <a:gd name="T15" fmla="*/ 162 h 218"/>
                              <a:gd name="T16" fmla="*/ 66 w 212"/>
                              <a:gd name="T17" fmla="*/ 187 h 218"/>
                              <a:gd name="T18" fmla="*/ 19 w 212"/>
                              <a:gd name="T19" fmla="*/ 211 h 218"/>
                              <a:gd name="T20" fmla="*/ 4 w 212"/>
                              <a:gd name="T21" fmla="*/ 218 h 218"/>
                              <a:gd name="T22" fmla="*/ 0 w 212"/>
                              <a:gd name="T23" fmla="*/ 216 h 218"/>
                              <a:gd name="T24" fmla="*/ 4 w 212"/>
                              <a:gd name="T25" fmla="*/ 193 h 218"/>
                              <a:gd name="T26" fmla="*/ 13 w 212"/>
                              <a:gd name="T27" fmla="*/ 142 h 218"/>
                              <a:gd name="T28" fmla="*/ 25 w 212"/>
                              <a:gd name="T29" fmla="*/ 91 h 218"/>
                              <a:gd name="T30" fmla="*/ 34 w 212"/>
                              <a:gd name="T31" fmla="*/ 52 h 218"/>
                              <a:gd name="T32" fmla="*/ 36 w 212"/>
                              <a:gd name="T33" fmla="*/ 42 h 218"/>
                              <a:gd name="T34" fmla="*/ 41 w 212"/>
                              <a:gd name="T35" fmla="*/ 17 h 218"/>
                              <a:gd name="T36" fmla="*/ 39 w 212"/>
                              <a:gd name="T37" fmla="*/ 11 h 218"/>
                              <a:gd name="T38" fmla="*/ 36 w 212"/>
                              <a:gd name="T39" fmla="*/ 8 h 218"/>
                              <a:gd name="T40" fmla="*/ 33 w 212"/>
                              <a:gd name="T41" fmla="*/ 4 h 218"/>
                              <a:gd name="T42" fmla="*/ 36 w 212"/>
                              <a:gd name="T43" fmla="*/ 0 h 218"/>
                              <a:gd name="T44" fmla="*/ 40 w 212"/>
                              <a:gd name="T45" fmla="*/ 3 h 218"/>
                              <a:gd name="T46" fmla="*/ 58 w 212"/>
                              <a:gd name="T47" fmla="*/ 16 h 218"/>
                              <a:gd name="T48" fmla="*/ 75 w 212"/>
                              <a:gd name="T49" fmla="*/ 29 h 218"/>
                              <a:gd name="T50" fmla="*/ 93 w 212"/>
                              <a:gd name="T51" fmla="*/ 41 h 218"/>
                              <a:gd name="T52" fmla="*/ 110 w 212"/>
                              <a:gd name="T53" fmla="*/ 53 h 218"/>
                              <a:gd name="T54" fmla="*/ 114 w 212"/>
                              <a:gd name="T55" fmla="*/ 55 h 218"/>
                              <a:gd name="T56" fmla="*/ 110 w 212"/>
                              <a:gd name="T57" fmla="*/ 61 h 218"/>
                              <a:gd name="T58" fmla="*/ 108 w 212"/>
                              <a:gd name="T59" fmla="*/ 58 h 218"/>
                              <a:gd name="T60" fmla="*/ 107 w 212"/>
                              <a:gd name="T61" fmla="*/ 57 h 218"/>
                              <a:gd name="T62" fmla="*/ 99 w 212"/>
                              <a:gd name="T63" fmla="*/ 52 h 218"/>
                              <a:gd name="T64" fmla="*/ 91 w 212"/>
                              <a:gd name="T65" fmla="*/ 50 h 218"/>
                              <a:gd name="T66" fmla="*/ 84 w 212"/>
                              <a:gd name="T67" fmla="*/ 53 h 218"/>
                              <a:gd name="T68" fmla="*/ 82 w 212"/>
                              <a:gd name="T69" fmla="*/ 58 h 218"/>
                              <a:gd name="T70" fmla="*/ 77 w 212"/>
                              <a:gd name="T71" fmla="*/ 78 h 218"/>
                              <a:gd name="T72" fmla="*/ 71 w 212"/>
                              <a:gd name="T73" fmla="*/ 105 h 218"/>
                              <a:gd name="T74" fmla="*/ 62 w 212"/>
                              <a:gd name="T75" fmla="*/ 154 h 218"/>
                              <a:gd name="T76" fmla="*/ 57 w 212"/>
                              <a:gd name="T77" fmla="*/ 180 h 218"/>
                              <a:gd name="T78" fmla="*/ 80 w 212"/>
                              <a:gd name="T79" fmla="*/ 167 h 218"/>
                              <a:gd name="T80" fmla="*/ 126 w 212"/>
                              <a:gd name="T81" fmla="*/ 142 h 218"/>
                              <a:gd name="T82" fmla="*/ 141 w 212"/>
                              <a:gd name="T83" fmla="*/ 134 h 218"/>
                              <a:gd name="T84" fmla="*/ 160 w 212"/>
                              <a:gd name="T85" fmla="*/ 121 h 218"/>
                              <a:gd name="T86" fmla="*/ 168 w 212"/>
                              <a:gd name="T87" fmla="*/ 115 h 218"/>
                              <a:gd name="T88" fmla="*/ 170 w 212"/>
                              <a:gd name="T89" fmla="*/ 107 h 218"/>
                              <a:gd name="T90" fmla="*/ 167 w 212"/>
                              <a:gd name="T91" fmla="*/ 100 h 218"/>
                              <a:gd name="T92" fmla="*/ 160 w 212"/>
                              <a:gd name="T93" fmla="*/ 93 h 218"/>
                              <a:gd name="T94" fmla="*/ 153 w 212"/>
                              <a:gd name="T95" fmla="*/ 88 h 218"/>
                              <a:gd name="T96" fmla="*/ 156 w 212"/>
                              <a:gd name="T97" fmla="*/ 84 h 218"/>
                              <a:gd name="T98" fmla="*/ 163 w 212"/>
                              <a:gd name="T99" fmla="*/ 88 h 218"/>
                              <a:gd name="T100" fmla="*/ 182 w 212"/>
                              <a:gd name="T101" fmla="*/ 100 h 218"/>
                              <a:gd name="T102" fmla="*/ 201 w 212"/>
                              <a:gd name="T103" fmla="*/ 111 h 218"/>
                              <a:gd name="T104" fmla="*/ 212 w 212"/>
                              <a:gd name="T105" fmla="*/ 118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2" h="218">
                                <a:moveTo>
                                  <a:pt x="212" y="118"/>
                                </a:moveTo>
                                <a:lnTo>
                                  <a:pt x="210" y="123"/>
                                </a:lnTo>
                                <a:lnTo>
                                  <a:pt x="198" y="121"/>
                                </a:lnTo>
                                <a:lnTo>
                                  <a:pt x="193" y="121"/>
                                </a:lnTo>
                                <a:lnTo>
                                  <a:pt x="186" y="122"/>
                                </a:lnTo>
                                <a:lnTo>
                                  <a:pt x="156" y="138"/>
                                </a:lnTo>
                                <a:lnTo>
                                  <a:pt x="152" y="140"/>
                                </a:lnTo>
                                <a:lnTo>
                                  <a:pt x="112" y="162"/>
                                </a:lnTo>
                                <a:lnTo>
                                  <a:pt x="66" y="187"/>
                                </a:lnTo>
                                <a:lnTo>
                                  <a:pt x="19" y="211"/>
                                </a:lnTo>
                                <a:lnTo>
                                  <a:pt x="4" y="218"/>
                                </a:lnTo>
                                <a:lnTo>
                                  <a:pt x="0" y="216"/>
                                </a:lnTo>
                                <a:lnTo>
                                  <a:pt x="4" y="193"/>
                                </a:lnTo>
                                <a:lnTo>
                                  <a:pt x="13" y="142"/>
                                </a:lnTo>
                                <a:lnTo>
                                  <a:pt x="25" y="91"/>
                                </a:lnTo>
                                <a:lnTo>
                                  <a:pt x="34" y="52"/>
                                </a:lnTo>
                                <a:lnTo>
                                  <a:pt x="36" y="42"/>
                                </a:lnTo>
                                <a:lnTo>
                                  <a:pt x="41" y="17"/>
                                </a:lnTo>
                                <a:lnTo>
                                  <a:pt x="39" y="11"/>
                                </a:lnTo>
                                <a:lnTo>
                                  <a:pt x="36" y="8"/>
                                </a:lnTo>
                                <a:lnTo>
                                  <a:pt x="33" y="4"/>
                                </a:lnTo>
                                <a:lnTo>
                                  <a:pt x="36" y="0"/>
                                </a:lnTo>
                                <a:lnTo>
                                  <a:pt x="40" y="3"/>
                                </a:lnTo>
                                <a:lnTo>
                                  <a:pt x="58" y="16"/>
                                </a:lnTo>
                                <a:lnTo>
                                  <a:pt x="75" y="29"/>
                                </a:lnTo>
                                <a:lnTo>
                                  <a:pt x="93" y="41"/>
                                </a:lnTo>
                                <a:lnTo>
                                  <a:pt x="110" y="53"/>
                                </a:lnTo>
                                <a:lnTo>
                                  <a:pt x="114" y="55"/>
                                </a:lnTo>
                                <a:lnTo>
                                  <a:pt x="110" y="61"/>
                                </a:lnTo>
                                <a:lnTo>
                                  <a:pt x="108" y="58"/>
                                </a:lnTo>
                                <a:lnTo>
                                  <a:pt x="107" y="57"/>
                                </a:lnTo>
                                <a:lnTo>
                                  <a:pt x="99" y="52"/>
                                </a:lnTo>
                                <a:lnTo>
                                  <a:pt x="91" y="50"/>
                                </a:lnTo>
                                <a:lnTo>
                                  <a:pt x="84" y="53"/>
                                </a:lnTo>
                                <a:lnTo>
                                  <a:pt x="82" y="58"/>
                                </a:lnTo>
                                <a:lnTo>
                                  <a:pt x="77" y="78"/>
                                </a:lnTo>
                                <a:lnTo>
                                  <a:pt x="71" y="105"/>
                                </a:lnTo>
                                <a:lnTo>
                                  <a:pt x="62" y="154"/>
                                </a:lnTo>
                                <a:lnTo>
                                  <a:pt x="57" y="180"/>
                                </a:lnTo>
                                <a:lnTo>
                                  <a:pt x="80" y="167"/>
                                </a:lnTo>
                                <a:lnTo>
                                  <a:pt x="126" y="142"/>
                                </a:lnTo>
                                <a:lnTo>
                                  <a:pt x="141" y="134"/>
                                </a:lnTo>
                                <a:lnTo>
                                  <a:pt x="160" y="121"/>
                                </a:lnTo>
                                <a:lnTo>
                                  <a:pt x="168" y="115"/>
                                </a:lnTo>
                                <a:lnTo>
                                  <a:pt x="170" y="107"/>
                                </a:lnTo>
                                <a:lnTo>
                                  <a:pt x="167" y="100"/>
                                </a:lnTo>
                                <a:lnTo>
                                  <a:pt x="160" y="93"/>
                                </a:lnTo>
                                <a:lnTo>
                                  <a:pt x="153" y="88"/>
                                </a:lnTo>
                                <a:lnTo>
                                  <a:pt x="156" y="84"/>
                                </a:lnTo>
                                <a:lnTo>
                                  <a:pt x="163" y="88"/>
                                </a:lnTo>
                                <a:lnTo>
                                  <a:pt x="182" y="100"/>
                                </a:lnTo>
                                <a:lnTo>
                                  <a:pt x="201" y="111"/>
                                </a:lnTo>
                                <a:lnTo>
                                  <a:pt x="212" y="11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9" name="Freeform 351"/>
                        <wps:cNvSpPr>
                          <a:spLocks/>
                        </wps:cNvSpPr>
                        <wps:spPr bwMode="auto">
                          <a:xfrm>
                            <a:off x="5599" y="6155"/>
                            <a:ext cx="157" cy="185"/>
                          </a:xfrm>
                          <a:custGeom>
                            <a:avLst/>
                            <a:gdLst>
                              <a:gd name="T0" fmla="*/ 214 w 214"/>
                              <a:gd name="T1" fmla="*/ 196 h 251"/>
                              <a:gd name="T2" fmla="*/ 176 w 214"/>
                              <a:gd name="T3" fmla="*/ 251 h 251"/>
                              <a:gd name="T4" fmla="*/ 169 w 214"/>
                              <a:gd name="T5" fmla="*/ 248 h 251"/>
                              <a:gd name="T6" fmla="*/ 148 w 214"/>
                              <a:gd name="T7" fmla="*/ 238 h 251"/>
                              <a:gd name="T8" fmla="*/ 126 w 214"/>
                              <a:gd name="T9" fmla="*/ 228 h 251"/>
                              <a:gd name="T10" fmla="*/ 104 w 214"/>
                              <a:gd name="T11" fmla="*/ 217 h 251"/>
                              <a:gd name="T12" fmla="*/ 83 w 214"/>
                              <a:gd name="T13" fmla="*/ 206 h 251"/>
                              <a:gd name="T14" fmla="*/ 62 w 214"/>
                              <a:gd name="T15" fmla="*/ 195 h 251"/>
                              <a:gd name="T16" fmla="*/ 41 w 214"/>
                              <a:gd name="T17" fmla="*/ 183 h 251"/>
                              <a:gd name="T18" fmla="*/ 21 w 214"/>
                              <a:gd name="T19" fmla="*/ 172 h 251"/>
                              <a:gd name="T20" fmla="*/ 0 w 214"/>
                              <a:gd name="T21" fmla="*/ 160 h 251"/>
                              <a:gd name="T22" fmla="*/ 3 w 214"/>
                              <a:gd name="T23" fmla="*/ 157 h 251"/>
                              <a:gd name="T24" fmla="*/ 9 w 214"/>
                              <a:gd name="T25" fmla="*/ 160 h 251"/>
                              <a:gd name="T26" fmla="*/ 25 w 214"/>
                              <a:gd name="T27" fmla="*/ 165 h 251"/>
                              <a:gd name="T28" fmla="*/ 26 w 214"/>
                              <a:gd name="T29" fmla="*/ 165 h 251"/>
                              <a:gd name="T30" fmla="*/ 34 w 214"/>
                              <a:gd name="T31" fmla="*/ 163 h 251"/>
                              <a:gd name="T32" fmla="*/ 45 w 214"/>
                              <a:gd name="T33" fmla="*/ 148 h 251"/>
                              <a:gd name="T34" fmla="*/ 112 w 214"/>
                              <a:gd name="T35" fmla="*/ 41 h 251"/>
                              <a:gd name="T36" fmla="*/ 121 w 214"/>
                              <a:gd name="T37" fmla="*/ 25 h 251"/>
                              <a:gd name="T38" fmla="*/ 118 w 214"/>
                              <a:gd name="T39" fmla="*/ 17 h 251"/>
                              <a:gd name="T40" fmla="*/ 117 w 214"/>
                              <a:gd name="T41" fmla="*/ 17 h 251"/>
                              <a:gd name="T42" fmla="*/ 107 w 214"/>
                              <a:gd name="T43" fmla="*/ 7 h 251"/>
                              <a:gd name="T44" fmla="*/ 102 w 214"/>
                              <a:gd name="T45" fmla="*/ 4 h 251"/>
                              <a:gd name="T46" fmla="*/ 104 w 214"/>
                              <a:gd name="T47" fmla="*/ 0 h 251"/>
                              <a:gd name="T48" fmla="*/ 123 w 214"/>
                              <a:gd name="T49" fmla="*/ 11 h 251"/>
                              <a:gd name="T50" fmla="*/ 141 w 214"/>
                              <a:gd name="T51" fmla="*/ 21 h 251"/>
                              <a:gd name="T52" fmla="*/ 160 w 214"/>
                              <a:gd name="T53" fmla="*/ 31 h 251"/>
                              <a:gd name="T54" fmla="*/ 179 w 214"/>
                              <a:gd name="T55" fmla="*/ 40 h 251"/>
                              <a:gd name="T56" fmla="*/ 198 w 214"/>
                              <a:gd name="T57" fmla="*/ 51 h 251"/>
                              <a:gd name="T58" fmla="*/ 199 w 214"/>
                              <a:gd name="T59" fmla="*/ 52 h 251"/>
                              <a:gd name="T60" fmla="*/ 196 w 214"/>
                              <a:gd name="T61" fmla="*/ 56 h 251"/>
                              <a:gd name="T62" fmla="*/ 196 w 214"/>
                              <a:gd name="T63" fmla="*/ 56 h 251"/>
                              <a:gd name="T64" fmla="*/ 188 w 214"/>
                              <a:gd name="T65" fmla="*/ 52 h 251"/>
                              <a:gd name="T66" fmla="*/ 175 w 214"/>
                              <a:gd name="T67" fmla="*/ 48 h 251"/>
                              <a:gd name="T68" fmla="*/ 174 w 214"/>
                              <a:gd name="T69" fmla="*/ 48 h 251"/>
                              <a:gd name="T70" fmla="*/ 166 w 214"/>
                              <a:gd name="T71" fmla="*/ 51 h 251"/>
                              <a:gd name="T72" fmla="*/ 155 w 214"/>
                              <a:gd name="T73" fmla="*/ 65 h 251"/>
                              <a:gd name="T74" fmla="*/ 94 w 214"/>
                              <a:gd name="T75" fmla="*/ 170 h 251"/>
                              <a:gd name="T76" fmla="*/ 86 w 214"/>
                              <a:gd name="T77" fmla="*/ 188 h 251"/>
                              <a:gd name="T78" fmla="*/ 90 w 214"/>
                              <a:gd name="T79" fmla="*/ 195 h 251"/>
                              <a:gd name="T80" fmla="*/ 90 w 214"/>
                              <a:gd name="T81" fmla="*/ 196 h 251"/>
                              <a:gd name="T82" fmla="*/ 107 w 214"/>
                              <a:gd name="T83" fmla="*/ 206 h 251"/>
                              <a:gd name="T84" fmla="*/ 109 w 214"/>
                              <a:gd name="T85" fmla="*/ 208 h 251"/>
                              <a:gd name="T86" fmla="*/ 124 w 214"/>
                              <a:gd name="T87" fmla="*/ 214 h 251"/>
                              <a:gd name="T88" fmla="*/ 131 w 214"/>
                              <a:gd name="T89" fmla="*/ 217 h 251"/>
                              <a:gd name="T90" fmla="*/ 138 w 214"/>
                              <a:gd name="T91" fmla="*/ 221 h 251"/>
                              <a:gd name="T92" fmla="*/ 152 w 214"/>
                              <a:gd name="T93" fmla="*/ 223 h 251"/>
                              <a:gd name="T94" fmla="*/ 157 w 214"/>
                              <a:gd name="T95" fmla="*/ 223 h 251"/>
                              <a:gd name="T96" fmla="*/ 166 w 214"/>
                              <a:gd name="T97" fmla="*/ 222 h 251"/>
                              <a:gd name="T98" fmla="*/ 179 w 214"/>
                              <a:gd name="T99" fmla="*/ 216 h 251"/>
                              <a:gd name="T100" fmla="*/ 188 w 214"/>
                              <a:gd name="T101" fmla="*/ 210 h 251"/>
                              <a:gd name="T102" fmla="*/ 193 w 214"/>
                              <a:gd name="T103" fmla="*/ 207 h 251"/>
                              <a:gd name="T104" fmla="*/ 208 w 214"/>
                              <a:gd name="T105" fmla="*/ 193 h 251"/>
                              <a:gd name="T106" fmla="*/ 214 w 214"/>
                              <a:gd name="T107" fmla="*/ 196 h 2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14" h="251">
                                <a:moveTo>
                                  <a:pt x="214" y="196"/>
                                </a:moveTo>
                                <a:lnTo>
                                  <a:pt x="176" y="251"/>
                                </a:lnTo>
                                <a:lnTo>
                                  <a:pt x="169" y="248"/>
                                </a:lnTo>
                                <a:lnTo>
                                  <a:pt x="148" y="238"/>
                                </a:lnTo>
                                <a:lnTo>
                                  <a:pt x="126" y="228"/>
                                </a:lnTo>
                                <a:lnTo>
                                  <a:pt x="104" y="217"/>
                                </a:lnTo>
                                <a:lnTo>
                                  <a:pt x="83" y="206"/>
                                </a:lnTo>
                                <a:lnTo>
                                  <a:pt x="62" y="195"/>
                                </a:lnTo>
                                <a:lnTo>
                                  <a:pt x="41" y="183"/>
                                </a:lnTo>
                                <a:lnTo>
                                  <a:pt x="21" y="172"/>
                                </a:lnTo>
                                <a:lnTo>
                                  <a:pt x="0" y="160"/>
                                </a:lnTo>
                                <a:lnTo>
                                  <a:pt x="3" y="157"/>
                                </a:lnTo>
                                <a:lnTo>
                                  <a:pt x="9" y="160"/>
                                </a:lnTo>
                                <a:lnTo>
                                  <a:pt x="25" y="165"/>
                                </a:lnTo>
                                <a:lnTo>
                                  <a:pt x="26" y="165"/>
                                </a:lnTo>
                                <a:lnTo>
                                  <a:pt x="34" y="163"/>
                                </a:lnTo>
                                <a:lnTo>
                                  <a:pt x="45" y="148"/>
                                </a:lnTo>
                                <a:lnTo>
                                  <a:pt x="112" y="41"/>
                                </a:lnTo>
                                <a:lnTo>
                                  <a:pt x="121" y="25"/>
                                </a:lnTo>
                                <a:lnTo>
                                  <a:pt x="118" y="17"/>
                                </a:lnTo>
                                <a:lnTo>
                                  <a:pt x="117" y="17"/>
                                </a:lnTo>
                                <a:lnTo>
                                  <a:pt x="107" y="7"/>
                                </a:lnTo>
                                <a:lnTo>
                                  <a:pt x="102" y="4"/>
                                </a:lnTo>
                                <a:lnTo>
                                  <a:pt x="104" y="0"/>
                                </a:lnTo>
                                <a:lnTo>
                                  <a:pt x="123" y="11"/>
                                </a:lnTo>
                                <a:lnTo>
                                  <a:pt x="141" y="21"/>
                                </a:lnTo>
                                <a:lnTo>
                                  <a:pt x="160" y="31"/>
                                </a:lnTo>
                                <a:lnTo>
                                  <a:pt x="179" y="40"/>
                                </a:lnTo>
                                <a:lnTo>
                                  <a:pt x="198" y="51"/>
                                </a:lnTo>
                                <a:lnTo>
                                  <a:pt x="199" y="52"/>
                                </a:lnTo>
                                <a:lnTo>
                                  <a:pt x="196" y="56"/>
                                </a:lnTo>
                                <a:lnTo>
                                  <a:pt x="188" y="52"/>
                                </a:lnTo>
                                <a:lnTo>
                                  <a:pt x="175" y="48"/>
                                </a:lnTo>
                                <a:lnTo>
                                  <a:pt x="174" y="48"/>
                                </a:lnTo>
                                <a:lnTo>
                                  <a:pt x="166" y="51"/>
                                </a:lnTo>
                                <a:lnTo>
                                  <a:pt x="155" y="65"/>
                                </a:lnTo>
                                <a:lnTo>
                                  <a:pt x="94" y="170"/>
                                </a:lnTo>
                                <a:lnTo>
                                  <a:pt x="86" y="188"/>
                                </a:lnTo>
                                <a:lnTo>
                                  <a:pt x="90" y="195"/>
                                </a:lnTo>
                                <a:lnTo>
                                  <a:pt x="90" y="196"/>
                                </a:lnTo>
                                <a:lnTo>
                                  <a:pt x="107" y="206"/>
                                </a:lnTo>
                                <a:lnTo>
                                  <a:pt x="109" y="208"/>
                                </a:lnTo>
                                <a:lnTo>
                                  <a:pt x="124" y="214"/>
                                </a:lnTo>
                                <a:lnTo>
                                  <a:pt x="131" y="217"/>
                                </a:lnTo>
                                <a:lnTo>
                                  <a:pt x="138" y="221"/>
                                </a:lnTo>
                                <a:lnTo>
                                  <a:pt x="152" y="223"/>
                                </a:lnTo>
                                <a:lnTo>
                                  <a:pt x="157" y="223"/>
                                </a:lnTo>
                                <a:lnTo>
                                  <a:pt x="166" y="222"/>
                                </a:lnTo>
                                <a:lnTo>
                                  <a:pt x="179" y="216"/>
                                </a:lnTo>
                                <a:lnTo>
                                  <a:pt x="188" y="210"/>
                                </a:lnTo>
                                <a:lnTo>
                                  <a:pt x="193" y="207"/>
                                </a:lnTo>
                                <a:lnTo>
                                  <a:pt x="208" y="193"/>
                                </a:lnTo>
                                <a:lnTo>
                                  <a:pt x="214" y="19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0" name="Freeform 352"/>
                        <wps:cNvSpPr>
                          <a:spLocks/>
                        </wps:cNvSpPr>
                        <wps:spPr bwMode="auto">
                          <a:xfrm>
                            <a:off x="5756" y="6212"/>
                            <a:ext cx="159" cy="172"/>
                          </a:xfrm>
                          <a:custGeom>
                            <a:avLst/>
                            <a:gdLst>
                              <a:gd name="T0" fmla="*/ 217 w 217"/>
                              <a:gd name="T1" fmla="*/ 67 h 230"/>
                              <a:gd name="T2" fmla="*/ 199 w 217"/>
                              <a:gd name="T3" fmla="*/ 115 h 230"/>
                              <a:gd name="T4" fmla="*/ 194 w 217"/>
                              <a:gd name="T5" fmla="*/ 113 h 230"/>
                              <a:gd name="T6" fmla="*/ 194 w 217"/>
                              <a:gd name="T7" fmla="*/ 97 h 230"/>
                              <a:gd name="T8" fmla="*/ 193 w 217"/>
                              <a:gd name="T9" fmla="*/ 85 h 230"/>
                              <a:gd name="T10" fmla="*/ 192 w 217"/>
                              <a:gd name="T11" fmla="*/ 83 h 230"/>
                              <a:gd name="T12" fmla="*/ 188 w 217"/>
                              <a:gd name="T13" fmla="*/ 77 h 230"/>
                              <a:gd name="T14" fmla="*/ 181 w 217"/>
                              <a:gd name="T15" fmla="*/ 69 h 230"/>
                              <a:gd name="T16" fmla="*/ 175 w 217"/>
                              <a:gd name="T17" fmla="*/ 64 h 230"/>
                              <a:gd name="T18" fmla="*/ 175 w 217"/>
                              <a:gd name="T19" fmla="*/ 63 h 230"/>
                              <a:gd name="T20" fmla="*/ 164 w 217"/>
                              <a:gd name="T21" fmla="*/ 59 h 230"/>
                              <a:gd name="T22" fmla="*/ 156 w 217"/>
                              <a:gd name="T23" fmla="*/ 56 h 230"/>
                              <a:gd name="T24" fmla="*/ 150 w 217"/>
                              <a:gd name="T25" fmla="*/ 54 h 230"/>
                              <a:gd name="T26" fmla="*/ 93 w 217"/>
                              <a:gd name="T27" fmla="*/ 189 h 230"/>
                              <a:gd name="T28" fmla="*/ 87 w 217"/>
                              <a:gd name="T29" fmla="*/ 206 h 230"/>
                              <a:gd name="T30" fmla="*/ 90 w 217"/>
                              <a:gd name="T31" fmla="*/ 212 h 230"/>
                              <a:gd name="T32" fmla="*/ 92 w 217"/>
                              <a:gd name="T33" fmla="*/ 215 h 230"/>
                              <a:gd name="T34" fmla="*/ 105 w 217"/>
                              <a:gd name="T35" fmla="*/ 223 h 230"/>
                              <a:gd name="T36" fmla="*/ 110 w 217"/>
                              <a:gd name="T37" fmla="*/ 225 h 230"/>
                              <a:gd name="T38" fmla="*/ 111 w 217"/>
                              <a:gd name="T39" fmla="*/ 225 h 230"/>
                              <a:gd name="T40" fmla="*/ 109 w 217"/>
                              <a:gd name="T41" fmla="*/ 230 h 230"/>
                              <a:gd name="T42" fmla="*/ 108 w 217"/>
                              <a:gd name="T43" fmla="*/ 229 h 230"/>
                              <a:gd name="T44" fmla="*/ 86 w 217"/>
                              <a:gd name="T45" fmla="*/ 221 h 230"/>
                              <a:gd name="T46" fmla="*/ 64 w 217"/>
                              <a:gd name="T47" fmla="*/ 213 h 230"/>
                              <a:gd name="T48" fmla="*/ 41 w 217"/>
                              <a:gd name="T49" fmla="*/ 204 h 230"/>
                              <a:gd name="T50" fmla="*/ 19 w 217"/>
                              <a:gd name="T51" fmla="*/ 194 h 230"/>
                              <a:gd name="T52" fmla="*/ 0 w 217"/>
                              <a:gd name="T53" fmla="*/ 186 h 230"/>
                              <a:gd name="T54" fmla="*/ 2 w 217"/>
                              <a:gd name="T55" fmla="*/ 182 h 230"/>
                              <a:gd name="T56" fmla="*/ 9 w 217"/>
                              <a:gd name="T57" fmla="*/ 185 h 230"/>
                              <a:gd name="T58" fmla="*/ 22 w 217"/>
                              <a:gd name="T59" fmla="*/ 188 h 230"/>
                              <a:gd name="T60" fmla="*/ 25 w 217"/>
                              <a:gd name="T61" fmla="*/ 189 h 230"/>
                              <a:gd name="T62" fmla="*/ 34 w 217"/>
                              <a:gd name="T63" fmla="*/ 185 h 230"/>
                              <a:gd name="T64" fmla="*/ 43 w 217"/>
                              <a:gd name="T65" fmla="*/ 169 h 230"/>
                              <a:gd name="T66" fmla="*/ 105 w 217"/>
                              <a:gd name="T67" fmla="*/ 36 h 230"/>
                              <a:gd name="T68" fmla="*/ 95 w 217"/>
                              <a:gd name="T69" fmla="*/ 32 h 230"/>
                              <a:gd name="T70" fmla="*/ 91 w 217"/>
                              <a:gd name="T71" fmla="*/ 30 h 230"/>
                              <a:gd name="T72" fmla="*/ 73 w 217"/>
                              <a:gd name="T73" fmla="*/ 25 h 230"/>
                              <a:gd name="T74" fmla="*/ 73 w 217"/>
                              <a:gd name="T75" fmla="*/ 25 h 230"/>
                              <a:gd name="T76" fmla="*/ 60 w 217"/>
                              <a:gd name="T77" fmla="*/ 25 h 230"/>
                              <a:gd name="T78" fmla="*/ 45 w 217"/>
                              <a:gd name="T79" fmla="*/ 33 h 230"/>
                              <a:gd name="T80" fmla="*/ 43 w 217"/>
                              <a:gd name="T81" fmla="*/ 34 h 230"/>
                              <a:gd name="T82" fmla="*/ 30 w 217"/>
                              <a:gd name="T83" fmla="*/ 48 h 230"/>
                              <a:gd name="T84" fmla="*/ 25 w 217"/>
                              <a:gd name="T85" fmla="*/ 46 h 230"/>
                              <a:gd name="T86" fmla="*/ 49 w 217"/>
                              <a:gd name="T87" fmla="*/ 0 h 230"/>
                              <a:gd name="T88" fmla="*/ 60 w 217"/>
                              <a:gd name="T89" fmla="*/ 5 h 230"/>
                              <a:gd name="T90" fmla="*/ 79 w 217"/>
                              <a:gd name="T91" fmla="*/ 14 h 230"/>
                              <a:gd name="T92" fmla="*/ 99 w 217"/>
                              <a:gd name="T93" fmla="*/ 22 h 230"/>
                              <a:gd name="T94" fmla="*/ 120 w 217"/>
                              <a:gd name="T95" fmla="*/ 30 h 230"/>
                              <a:gd name="T96" fmla="*/ 139 w 217"/>
                              <a:gd name="T97" fmla="*/ 38 h 230"/>
                              <a:gd name="T98" fmla="*/ 160 w 217"/>
                              <a:gd name="T99" fmla="*/ 46 h 230"/>
                              <a:gd name="T100" fmla="*/ 180 w 217"/>
                              <a:gd name="T101" fmla="*/ 53 h 230"/>
                              <a:gd name="T102" fmla="*/ 200 w 217"/>
                              <a:gd name="T103" fmla="*/ 60 h 230"/>
                              <a:gd name="T104" fmla="*/ 217 w 217"/>
                              <a:gd name="T105" fmla="*/ 67 h 2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7" h="230">
                                <a:moveTo>
                                  <a:pt x="217" y="67"/>
                                </a:moveTo>
                                <a:lnTo>
                                  <a:pt x="199" y="115"/>
                                </a:lnTo>
                                <a:lnTo>
                                  <a:pt x="194" y="113"/>
                                </a:lnTo>
                                <a:lnTo>
                                  <a:pt x="194" y="97"/>
                                </a:lnTo>
                                <a:lnTo>
                                  <a:pt x="193" y="85"/>
                                </a:lnTo>
                                <a:lnTo>
                                  <a:pt x="192" y="83"/>
                                </a:lnTo>
                                <a:lnTo>
                                  <a:pt x="188" y="77"/>
                                </a:lnTo>
                                <a:lnTo>
                                  <a:pt x="181" y="69"/>
                                </a:lnTo>
                                <a:lnTo>
                                  <a:pt x="175" y="64"/>
                                </a:lnTo>
                                <a:lnTo>
                                  <a:pt x="175" y="63"/>
                                </a:lnTo>
                                <a:lnTo>
                                  <a:pt x="164" y="59"/>
                                </a:lnTo>
                                <a:lnTo>
                                  <a:pt x="156" y="56"/>
                                </a:lnTo>
                                <a:lnTo>
                                  <a:pt x="150" y="54"/>
                                </a:lnTo>
                                <a:lnTo>
                                  <a:pt x="93" y="189"/>
                                </a:lnTo>
                                <a:lnTo>
                                  <a:pt x="87" y="206"/>
                                </a:lnTo>
                                <a:lnTo>
                                  <a:pt x="90" y="212"/>
                                </a:lnTo>
                                <a:lnTo>
                                  <a:pt x="92" y="215"/>
                                </a:lnTo>
                                <a:lnTo>
                                  <a:pt x="105" y="223"/>
                                </a:lnTo>
                                <a:lnTo>
                                  <a:pt x="110" y="225"/>
                                </a:lnTo>
                                <a:lnTo>
                                  <a:pt x="111" y="225"/>
                                </a:lnTo>
                                <a:lnTo>
                                  <a:pt x="109" y="230"/>
                                </a:lnTo>
                                <a:lnTo>
                                  <a:pt x="108" y="229"/>
                                </a:lnTo>
                                <a:lnTo>
                                  <a:pt x="86" y="221"/>
                                </a:lnTo>
                                <a:lnTo>
                                  <a:pt x="64" y="213"/>
                                </a:lnTo>
                                <a:lnTo>
                                  <a:pt x="41" y="204"/>
                                </a:lnTo>
                                <a:lnTo>
                                  <a:pt x="19" y="194"/>
                                </a:lnTo>
                                <a:lnTo>
                                  <a:pt x="0" y="186"/>
                                </a:lnTo>
                                <a:lnTo>
                                  <a:pt x="2" y="182"/>
                                </a:lnTo>
                                <a:lnTo>
                                  <a:pt x="9" y="185"/>
                                </a:lnTo>
                                <a:lnTo>
                                  <a:pt x="22" y="188"/>
                                </a:lnTo>
                                <a:lnTo>
                                  <a:pt x="25" y="189"/>
                                </a:lnTo>
                                <a:lnTo>
                                  <a:pt x="34" y="185"/>
                                </a:lnTo>
                                <a:lnTo>
                                  <a:pt x="43" y="169"/>
                                </a:lnTo>
                                <a:lnTo>
                                  <a:pt x="105" y="36"/>
                                </a:lnTo>
                                <a:lnTo>
                                  <a:pt x="95" y="32"/>
                                </a:lnTo>
                                <a:lnTo>
                                  <a:pt x="91" y="30"/>
                                </a:lnTo>
                                <a:lnTo>
                                  <a:pt x="73" y="25"/>
                                </a:lnTo>
                                <a:lnTo>
                                  <a:pt x="60" y="25"/>
                                </a:lnTo>
                                <a:lnTo>
                                  <a:pt x="45" y="33"/>
                                </a:lnTo>
                                <a:lnTo>
                                  <a:pt x="43" y="34"/>
                                </a:lnTo>
                                <a:lnTo>
                                  <a:pt x="30" y="48"/>
                                </a:lnTo>
                                <a:lnTo>
                                  <a:pt x="25" y="46"/>
                                </a:lnTo>
                                <a:lnTo>
                                  <a:pt x="49" y="0"/>
                                </a:lnTo>
                                <a:lnTo>
                                  <a:pt x="60" y="5"/>
                                </a:lnTo>
                                <a:lnTo>
                                  <a:pt x="79" y="14"/>
                                </a:lnTo>
                                <a:lnTo>
                                  <a:pt x="99" y="22"/>
                                </a:lnTo>
                                <a:lnTo>
                                  <a:pt x="120" y="30"/>
                                </a:lnTo>
                                <a:lnTo>
                                  <a:pt x="139" y="38"/>
                                </a:lnTo>
                                <a:lnTo>
                                  <a:pt x="160" y="46"/>
                                </a:lnTo>
                                <a:lnTo>
                                  <a:pt x="180" y="53"/>
                                </a:lnTo>
                                <a:lnTo>
                                  <a:pt x="200" y="60"/>
                                </a:lnTo>
                                <a:lnTo>
                                  <a:pt x="217" y="6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1" name="Freeform 353"/>
                        <wps:cNvSpPr>
                          <a:spLocks noEditPoints="1"/>
                        </wps:cNvSpPr>
                        <wps:spPr bwMode="auto">
                          <a:xfrm>
                            <a:off x="5859" y="6281"/>
                            <a:ext cx="173" cy="160"/>
                          </a:xfrm>
                          <a:custGeom>
                            <a:avLst/>
                            <a:gdLst>
                              <a:gd name="T0" fmla="*/ 148 w 232"/>
                              <a:gd name="T1" fmla="*/ 138 h 214"/>
                              <a:gd name="T2" fmla="*/ 145 w 232"/>
                              <a:gd name="T3" fmla="*/ 137 h 214"/>
                              <a:gd name="T4" fmla="*/ 123 w 232"/>
                              <a:gd name="T5" fmla="*/ 131 h 214"/>
                              <a:gd name="T6" fmla="*/ 101 w 232"/>
                              <a:gd name="T7" fmla="*/ 125 h 214"/>
                              <a:gd name="T8" fmla="*/ 78 w 232"/>
                              <a:gd name="T9" fmla="*/ 118 h 214"/>
                              <a:gd name="T10" fmla="*/ 74 w 232"/>
                              <a:gd name="T11" fmla="*/ 117 h 214"/>
                              <a:gd name="T12" fmla="*/ 59 w 232"/>
                              <a:gd name="T13" fmla="*/ 131 h 214"/>
                              <a:gd name="T14" fmla="*/ 49 w 232"/>
                              <a:gd name="T15" fmla="*/ 144 h 214"/>
                              <a:gd name="T16" fmla="*/ 49 w 232"/>
                              <a:gd name="T17" fmla="*/ 152 h 214"/>
                              <a:gd name="T18" fmla="*/ 54 w 232"/>
                              <a:gd name="T19" fmla="*/ 158 h 214"/>
                              <a:gd name="T20" fmla="*/ 63 w 232"/>
                              <a:gd name="T21" fmla="*/ 162 h 214"/>
                              <a:gd name="T22" fmla="*/ 73 w 232"/>
                              <a:gd name="T23" fmla="*/ 167 h 214"/>
                              <a:gd name="T24" fmla="*/ 72 w 232"/>
                              <a:gd name="T25" fmla="*/ 172 h 214"/>
                              <a:gd name="T26" fmla="*/ 61 w 232"/>
                              <a:gd name="T27" fmla="*/ 168 h 214"/>
                              <a:gd name="T28" fmla="*/ 37 w 232"/>
                              <a:gd name="T29" fmla="*/ 161 h 214"/>
                              <a:gd name="T30" fmla="*/ 14 w 232"/>
                              <a:gd name="T31" fmla="*/ 154 h 214"/>
                              <a:gd name="T32" fmla="*/ 0 w 232"/>
                              <a:gd name="T33" fmla="*/ 148 h 214"/>
                              <a:gd name="T34" fmla="*/ 2 w 232"/>
                              <a:gd name="T35" fmla="*/ 143 h 214"/>
                              <a:gd name="T36" fmla="*/ 13 w 232"/>
                              <a:gd name="T37" fmla="*/ 145 h 214"/>
                              <a:gd name="T38" fmla="*/ 19 w 232"/>
                              <a:gd name="T39" fmla="*/ 143 h 214"/>
                              <a:gd name="T40" fmla="*/ 24 w 232"/>
                              <a:gd name="T41" fmla="*/ 142 h 214"/>
                              <a:gd name="T42" fmla="*/ 36 w 232"/>
                              <a:gd name="T43" fmla="*/ 135 h 214"/>
                              <a:gd name="T44" fmla="*/ 52 w 232"/>
                              <a:gd name="T45" fmla="*/ 122 h 214"/>
                              <a:gd name="T46" fmla="*/ 52 w 232"/>
                              <a:gd name="T47" fmla="*/ 122 h 214"/>
                              <a:gd name="T48" fmla="*/ 90 w 232"/>
                              <a:gd name="T49" fmla="*/ 86 h 214"/>
                              <a:gd name="T50" fmla="*/ 126 w 232"/>
                              <a:gd name="T51" fmla="*/ 50 h 214"/>
                              <a:gd name="T52" fmla="*/ 161 w 232"/>
                              <a:gd name="T53" fmla="*/ 14 h 214"/>
                              <a:gd name="T54" fmla="*/ 173 w 232"/>
                              <a:gd name="T55" fmla="*/ 0 h 214"/>
                              <a:gd name="T56" fmla="*/ 176 w 232"/>
                              <a:gd name="T57" fmla="*/ 1 h 214"/>
                              <a:gd name="T58" fmla="*/ 179 w 232"/>
                              <a:gd name="T59" fmla="*/ 27 h 214"/>
                              <a:gd name="T60" fmla="*/ 187 w 232"/>
                              <a:gd name="T61" fmla="*/ 77 h 214"/>
                              <a:gd name="T62" fmla="*/ 197 w 232"/>
                              <a:gd name="T63" fmla="*/ 127 h 214"/>
                              <a:gd name="T64" fmla="*/ 206 w 232"/>
                              <a:gd name="T65" fmla="*/ 169 h 214"/>
                              <a:gd name="T66" fmla="*/ 208 w 232"/>
                              <a:gd name="T67" fmla="*/ 176 h 214"/>
                              <a:gd name="T68" fmla="*/ 212 w 232"/>
                              <a:gd name="T69" fmla="*/ 190 h 214"/>
                              <a:gd name="T70" fmla="*/ 218 w 232"/>
                              <a:gd name="T71" fmla="*/ 201 h 214"/>
                              <a:gd name="T72" fmla="*/ 223 w 232"/>
                              <a:gd name="T73" fmla="*/ 206 h 214"/>
                              <a:gd name="T74" fmla="*/ 225 w 232"/>
                              <a:gd name="T75" fmla="*/ 206 h 214"/>
                              <a:gd name="T76" fmla="*/ 232 w 232"/>
                              <a:gd name="T77" fmla="*/ 209 h 214"/>
                              <a:gd name="T78" fmla="*/ 231 w 232"/>
                              <a:gd name="T79" fmla="*/ 214 h 214"/>
                              <a:gd name="T80" fmla="*/ 223 w 232"/>
                              <a:gd name="T81" fmla="*/ 212 h 214"/>
                              <a:gd name="T82" fmla="*/ 201 w 232"/>
                              <a:gd name="T83" fmla="*/ 207 h 214"/>
                              <a:gd name="T84" fmla="*/ 176 w 232"/>
                              <a:gd name="T85" fmla="*/ 202 h 214"/>
                              <a:gd name="T86" fmla="*/ 153 w 232"/>
                              <a:gd name="T87" fmla="*/ 196 h 214"/>
                              <a:gd name="T88" fmla="*/ 130 w 232"/>
                              <a:gd name="T89" fmla="*/ 190 h 214"/>
                              <a:gd name="T90" fmla="*/ 125 w 232"/>
                              <a:gd name="T91" fmla="*/ 188 h 214"/>
                              <a:gd name="T92" fmla="*/ 126 w 232"/>
                              <a:gd name="T93" fmla="*/ 182 h 214"/>
                              <a:gd name="T94" fmla="*/ 131 w 232"/>
                              <a:gd name="T95" fmla="*/ 183 h 214"/>
                              <a:gd name="T96" fmla="*/ 131 w 232"/>
                              <a:gd name="T97" fmla="*/ 184 h 214"/>
                              <a:gd name="T98" fmla="*/ 141 w 232"/>
                              <a:gd name="T99" fmla="*/ 187 h 214"/>
                              <a:gd name="T100" fmla="*/ 149 w 232"/>
                              <a:gd name="T101" fmla="*/ 185 h 214"/>
                              <a:gd name="T102" fmla="*/ 154 w 232"/>
                              <a:gd name="T103" fmla="*/ 180 h 214"/>
                              <a:gd name="T104" fmla="*/ 155 w 232"/>
                              <a:gd name="T105" fmla="*/ 175 h 214"/>
                              <a:gd name="T106" fmla="*/ 153 w 232"/>
                              <a:gd name="T107" fmla="*/ 164 h 214"/>
                              <a:gd name="T108" fmla="*/ 148 w 232"/>
                              <a:gd name="T109" fmla="*/ 138 h 214"/>
                              <a:gd name="T110" fmla="*/ 146 w 232"/>
                              <a:gd name="T111" fmla="*/ 127 h 214"/>
                              <a:gd name="T112" fmla="*/ 139 w 232"/>
                              <a:gd name="T113" fmla="*/ 82 h 214"/>
                              <a:gd name="T114" fmla="*/ 136 w 232"/>
                              <a:gd name="T115" fmla="*/ 56 h 214"/>
                              <a:gd name="T116" fmla="*/ 117 w 232"/>
                              <a:gd name="T117" fmla="*/ 74 h 214"/>
                              <a:gd name="T118" fmla="*/ 83 w 232"/>
                              <a:gd name="T119" fmla="*/ 108 h 214"/>
                              <a:gd name="T120" fmla="*/ 104 w 232"/>
                              <a:gd name="T121" fmla="*/ 114 h 214"/>
                              <a:gd name="T122" fmla="*/ 127 w 232"/>
                              <a:gd name="T123" fmla="*/ 122 h 214"/>
                              <a:gd name="T124" fmla="*/ 146 w 232"/>
                              <a:gd name="T125" fmla="*/ 127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2" h="214">
                                <a:moveTo>
                                  <a:pt x="148" y="138"/>
                                </a:moveTo>
                                <a:lnTo>
                                  <a:pt x="145" y="137"/>
                                </a:lnTo>
                                <a:lnTo>
                                  <a:pt x="123" y="131"/>
                                </a:lnTo>
                                <a:lnTo>
                                  <a:pt x="101" y="125"/>
                                </a:lnTo>
                                <a:lnTo>
                                  <a:pt x="78" y="118"/>
                                </a:lnTo>
                                <a:lnTo>
                                  <a:pt x="74" y="117"/>
                                </a:lnTo>
                                <a:lnTo>
                                  <a:pt x="59" y="131"/>
                                </a:lnTo>
                                <a:lnTo>
                                  <a:pt x="49" y="144"/>
                                </a:lnTo>
                                <a:lnTo>
                                  <a:pt x="49" y="152"/>
                                </a:lnTo>
                                <a:lnTo>
                                  <a:pt x="54" y="158"/>
                                </a:lnTo>
                                <a:lnTo>
                                  <a:pt x="63" y="162"/>
                                </a:lnTo>
                                <a:lnTo>
                                  <a:pt x="73" y="167"/>
                                </a:lnTo>
                                <a:lnTo>
                                  <a:pt x="72" y="172"/>
                                </a:lnTo>
                                <a:lnTo>
                                  <a:pt x="61" y="168"/>
                                </a:lnTo>
                                <a:lnTo>
                                  <a:pt x="37" y="161"/>
                                </a:lnTo>
                                <a:lnTo>
                                  <a:pt x="14" y="154"/>
                                </a:lnTo>
                                <a:lnTo>
                                  <a:pt x="0" y="148"/>
                                </a:lnTo>
                                <a:lnTo>
                                  <a:pt x="2" y="143"/>
                                </a:lnTo>
                                <a:lnTo>
                                  <a:pt x="13" y="145"/>
                                </a:lnTo>
                                <a:lnTo>
                                  <a:pt x="19" y="143"/>
                                </a:lnTo>
                                <a:lnTo>
                                  <a:pt x="24" y="142"/>
                                </a:lnTo>
                                <a:lnTo>
                                  <a:pt x="36" y="135"/>
                                </a:lnTo>
                                <a:lnTo>
                                  <a:pt x="52" y="122"/>
                                </a:lnTo>
                                <a:lnTo>
                                  <a:pt x="90" y="86"/>
                                </a:lnTo>
                                <a:lnTo>
                                  <a:pt x="126" y="50"/>
                                </a:lnTo>
                                <a:lnTo>
                                  <a:pt x="161" y="14"/>
                                </a:lnTo>
                                <a:lnTo>
                                  <a:pt x="173" y="0"/>
                                </a:lnTo>
                                <a:lnTo>
                                  <a:pt x="176" y="1"/>
                                </a:lnTo>
                                <a:lnTo>
                                  <a:pt x="179" y="27"/>
                                </a:lnTo>
                                <a:lnTo>
                                  <a:pt x="187" y="77"/>
                                </a:lnTo>
                                <a:lnTo>
                                  <a:pt x="197" y="127"/>
                                </a:lnTo>
                                <a:lnTo>
                                  <a:pt x="206" y="169"/>
                                </a:lnTo>
                                <a:lnTo>
                                  <a:pt x="208" y="176"/>
                                </a:lnTo>
                                <a:lnTo>
                                  <a:pt x="212" y="190"/>
                                </a:lnTo>
                                <a:lnTo>
                                  <a:pt x="218" y="201"/>
                                </a:lnTo>
                                <a:lnTo>
                                  <a:pt x="223" y="206"/>
                                </a:lnTo>
                                <a:lnTo>
                                  <a:pt x="225" y="206"/>
                                </a:lnTo>
                                <a:lnTo>
                                  <a:pt x="232" y="209"/>
                                </a:lnTo>
                                <a:lnTo>
                                  <a:pt x="231" y="214"/>
                                </a:lnTo>
                                <a:lnTo>
                                  <a:pt x="223" y="212"/>
                                </a:lnTo>
                                <a:lnTo>
                                  <a:pt x="201" y="207"/>
                                </a:lnTo>
                                <a:lnTo>
                                  <a:pt x="176" y="202"/>
                                </a:lnTo>
                                <a:lnTo>
                                  <a:pt x="153" y="196"/>
                                </a:lnTo>
                                <a:lnTo>
                                  <a:pt x="130" y="190"/>
                                </a:lnTo>
                                <a:lnTo>
                                  <a:pt x="125" y="188"/>
                                </a:lnTo>
                                <a:lnTo>
                                  <a:pt x="126" y="182"/>
                                </a:lnTo>
                                <a:lnTo>
                                  <a:pt x="131" y="183"/>
                                </a:lnTo>
                                <a:lnTo>
                                  <a:pt x="131" y="184"/>
                                </a:lnTo>
                                <a:lnTo>
                                  <a:pt x="141" y="187"/>
                                </a:lnTo>
                                <a:lnTo>
                                  <a:pt x="149" y="185"/>
                                </a:lnTo>
                                <a:lnTo>
                                  <a:pt x="154" y="180"/>
                                </a:lnTo>
                                <a:lnTo>
                                  <a:pt x="155" y="175"/>
                                </a:lnTo>
                                <a:lnTo>
                                  <a:pt x="153" y="164"/>
                                </a:lnTo>
                                <a:lnTo>
                                  <a:pt x="148" y="138"/>
                                </a:lnTo>
                                <a:close/>
                                <a:moveTo>
                                  <a:pt x="146" y="127"/>
                                </a:moveTo>
                                <a:lnTo>
                                  <a:pt x="139" y="82"/>
                                </a:lnTo>
                                <a:lnTo>
                                  <a:pt x="136" y="56"/>
                                </a:lnTo>
                                <a:lnTo>
                                  <a:pt x="117" y="74"/>
                                </a:lnTo>
                                <a:lnTo>
                                  <a:pt x="83" y="108"/>
                                </a:lnTo>
                                <a:lnTo>
                                  <a:pt x="104" y="114"/>
                                </a:lnTo>
                                <a:lnTo>
                                  <a:pt x="127" y="122"/>
                                </a:lnTo>
                                <a:lnTo>
                                  <a:pt x="146" y="12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2" name="Freeform 354"/>
                        <wps:cNvSpPr>
                          <a:spLocks noEditPoints="1"/>
                        </wps:cNvSpPr>
                        <wps:spPr bwMode="auto">
                          <a:xfrm>
                            <a:off x="6035" y="6303"/>
                            <a:ext cx="173" cy="156"/>
                          </a:xfrm>
                          <a:custGeom>
                            <a:avLst/>
                            <a:gdLst>
                              <a:gd name="T0" fmla="*/ 1 w 235"/>
                              <a:gd name="T1" fmla="*/ 179 h 207"/>
                              <a:gd name="T2" fmla="*/ 9 w 235"/>
                              <a:gd name="T3" fmla="*/ 180 h 207"/>
                              <a:gd name="T4" fmla="*/ 33 w 235"/>
                              <a:gd name="T5" fmla="*/ 176 h 207"/>
                              <a:gd name="T6" fmla="*/ 66 w 235"/>
                              <a:gd name="T7" fmla="*/ 37 h 207"/>
                              <a:gd name="T8" fmla="*/ 63 w 235"/>
                              <a:gd name="T9" fmla="*/ 11 h 207"/>
                              <a:gd name="T10" fmla="*/ 49 w 235"/>
                              <a:gd name="T11" fmla="*/ 6 h 207"/>
                              <a:gd name="T12" fmla="*/ 44 w 235"/>
                              <a:gd name="T13" fmla="*/ 0 h 207"/>
                              <a:gd name="T14" fmla="*/ 73 w 235"/>
                              <a:gd name="T15" fmla="*/ 6 h 207"/>
                              <a:gd name="T16" fmla="*/ 115 w 235"/>
                              <a:gd name="T17" fmla="*/ 14 h 207"/>
                              <a:gd name="T18" fmla="*/ 137 w 235"/>
                              <a:gd name="T19" fmla="*/ 18 h 207"/>
                              <a:gd name="T20" fmla="*/ 165 w 235"/>
                              <a:gd name="T21" fmla="*/ 25 h 207"/>
                              <a:gd name="T22" fmla="*/ 189 w 235"/>
                              <a:gd name="T23" fmla="*/ 35 h 207"/>
                              <a:gd name="T24" fmla="*/ 212 w 235"/>
                              <a:gd name="T25" fmla="*/ 52 h 207"/>
                              <a:gd name="T26" fmla="*/ 227 w 235"/>
                              <a:gd name="T27" fmla="*/ 74 h 207"/>
                              <a:gd name="T28" fmla="*/ 235 w 235"/>
                              <a:gd name="T29" fmla="*/ 99 h 207"/>
                              <a:gd name="T30" fmla="*/ 235 w 235"/>
                              <a:gd name="T31" fmla="*/ 127 h 207"/>
                              <a:gd name="T32" fmla="*/ 231 w 235"/>
                              <a:gd name="T33" fmla="*/ 145 h 207"/>
                              <a:gd name="T34" fmla="*/ 213 w 235"/>
                              <a:gd name="T35" fmla="*/ 176 h 207"/>
                              <a:gd name="T36" fmla="*/ 200 w 235"/>
                              <a:gd name="T37" fmla="*/ 187 h 207"/>
                              <a:gd name="T38" fmla="*/ 177 w 235"/>
                              <a:gd name="T39" fmla="*/ 200 h 207"/>
                              <a:gd name="T40" fmla="*/ 152 w 235"/>
                              <a:gd name="T41" fmla="*/ 205 h 207"/>
                              <a:gd name="T42" fmla="*/ 130 w 235"/>
                              <a:gd name="T43" fmla="*/ 207 h 207"/>
                              <a:gd name="T44" fmla="*/ 104 w 235"/>
                              <a:gd name="T45" fmla="*/ 203 h 207"/>
                              <a:gd name="T46" fmla="*/ 79 w 235"/>
                              <a:gd name="T47" fmla="*/ 199 h 207"/>
                              <a:gd name="T48" fmla="*/ 32 w 235"/>
                              <a:gd name="T49" fmla="*/ 191 h 207"/>
                              <a:gd name="T50" fmla="*/ 0 w 235"/>
                              <a:gd name="T51" fmla="*/ 183 h 207"/>
                              <a:gd name="T52" fmla="*/ 90 w 235"/>
                              <a:gd name="T53" fmla="*/ 170 h 207"/>
                              <a:gd name="T54" fmla="*/ 92 w 235"/>
                              <a:gd name="T55" fmla="*/ 188 h 207"/>
                              <a:gd name="T56" fmla="*/ 105 w 235"/>
                              <a:gd name="T57" fmla="*/ 194 h 207"/>
                              <a:gd name="T58" fmla="*/ 129 w 235"/>
                              <a:gd name="T59" fmla="*/ 194 h 207"/>
                              <a:gd name="T60" fmla="*/ 140 w 235"/>
                              <a:gd name="T61" fmla="*/ 191 h 207"/>
                              <a:gd name="T62" fmla="*/ 156 w 235"/>
                              <a:gd name="T63" fmla="*/ 176 h 207"/>
                              <a:gd name="T64" fmla="*/ 167 w 235"/>
                              <a:gd name="T65" fmla="*/ 160 h 207"/>
                              <a:gd name="T66" fmla="*/ 178 w 235"/>
                              <a:gd name="T67" fmla="*/ 122 h 207"/>
                              <a:gd name="T68" fmla="*/ 174 w 235"/>
                              <a:gd name="T69" fmla="*/ 62 h 207"/>
                              <a:gd name="T70" fmla="*/ 165 w 235"/>
                              <a:gd name="T71" fmla="*/ 45 h 207"/>
                              <a:gd name="T72" fmla="*/ 152 w 235"/>
                              <a:gd name="T73" fmla="*/ 35 h 207"/>
                              <a:gd name="T74" fmla="*/ 135 w 235"/>
                              <a:gd name="T75" fmla="*/ 29 h 207"/>
                              <a:gd name="T76" fmla="*/ 118 w 235"/>
                              <a:gd name="T77" fmla="*/ 25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35" h="207">
                                <a:moveTo>
                                  <a:pt x="0" y="183"/>
                                </a:moveTo>
                                <a:lnTo>
                                  <a:pt x="1" y="179"/>
                                </a:lnTo>
                                <a:lnTo>
                                  <a:pt x="8" y="180"/>
                                </a:lnTo>
                                <a:lnTo>
                                  <a:pt x="9" y="180"/>
                                </a:lnTo>
                                <a:lnTo>
                                  <a:pt x="23" y="181"/>
                                </a:lnTo>
                                <a:lnTo>
                                  <a:pt x="33" y="176"/>
                                </a:lnTo>
                                <a:lnTo>
                                  <a:pt x="38" y="159"/>
                                </a:lnTo>
                                <a:lnTo>
                                  <a:pt x="66" y="37"/>
                                </a:lnTo>
                                <a:lnTo>
                                  <a:pt x="68" y="19"/>
                                </a:lnTo>
                                <a:lnTo>
                                  <a:pt x="63" y="11"/>
                                </a:lnTo>
                                <a:lnTo>
                                  <a:pt x="50" y="6"/>
                                </a:lnTo>
                                <a:lnTo>
                                  <a:pt x="49" y="6"/>
                                </a:lnTo>
                                <a:lnTo>
                                  <a:pt x="43" y="5"/>
                                </a:lnTo>
                                <a:lnTo>
                                  <a:pt x="44" y="0"/>
                                </a:lnTo>
                                <a:lnTo>
                                  <a:pt x="51" y="1"/>
                                </a:lnTo>
                                <a:lnTo>
                                  <a:pt x="73" y="6"/>
                                </a:lnTo>
                                <a:lnTo>
                                  <a:pt x="93" y="10"/>
                                </a:lnTo>
                                <a:lnTo>
                                  <a:pt x="115" y="14"/>
                                </a:lnTo>
                                <a:lnTo>
                                  <a:pt x="132" y="17"/>
                                </a:lnTo>
                                <a:lnTo>
                                  <a:pt x="137" y="18"/>
                                </a:lnTo>
                                <a:lnTo>
                                  <a:pt x="157" y="23"/>
                                </a:lnTo>
                                <a:lnTo>
                                  <a:pt x="165" y="25"/>
                                </a:lnTo>
                                <a:lnTo>
                                  <a:pt x="179" y="31"/>
                                </a:lnTo>
                                <a:lnTo>
                                  <a:pt x="189" y="35"/>
                                </a:lnTo>
                                <a:lnTo>
                                  <a:pt x="199" y="42"/>
                                </a:lnTo>
                                <a:lnTo>
                                  <a:pt x="212" y="52"/>
                                </a:lnTo>
                                <a:lnTo>
                                  <a:pt x="219" y="62"/>
                                </a:lnTo>
                                <a:lnTo>
                                  <a:pt x="227" y="74"/>
                                </a:lnTo>
                                <a:lnTo>
                                  <a:pt x="231" y="87"/>
                                </a:lnTo>
                                <a:lnTo>
                                  <a:pt x="235" y="99"/>
                                </a:lnTo>
                                <a:lnTo>
                                  <a:pt x="235" y="117"/>
                                </a:lnTo>
                                <a:lnTo>
                                  <a:pt x="235" y="127"/>
                                </a:lnTo>
                                <a:lnTo>
                                  <a:pt x="232" y="139"/>
                                </a:lnTo>
                                <a:lnTo>
                                  <a:pt x="231" y="145"/>
                                </a:lnTo>
                                <a:lnTo>
                                  <a:pt x="224" y="163"/>
                                </a:lnTo>
                                <a:lnTo>
                                  <a:pt x="213" y="176"/>
                                </a:lnTo>
                                <a:lnTo>
                                  <a:pt x="202" y="185"/>
                                </a:lnTo>
                                <a:lnTo>
                                  <a:pt x="200" y="187"/>
                                </a:lnTo>
                                <a:lnTo>
                                  <a:pt x="186" y="196"/>
                                </a:lnTo>
                                <a:lnTo>
                                  <a:pt x="177" y="200"/>
                                </a:lnTo>
                                <a:lnTo>
                                  <a:pt x="171" y="202"/>
                                </a:lnTo>
                                <a:lnTo>
                                  <a:pt x="152" y="205"/>
                                </a:lnTo>
                                <a:lnTo>
                                  <a:pt x="130" y="207"/>
                                </a:lnTo>
                                <a:lnTo>
                                  <a:pt x="126" y="206"/>
                                </a:lnTo>
                                <a:lnTo>
                                  <a:pt x="104" y="203"/>
                                </a:lnTo>
                                <a:lnTo>
                                  <a:pt x="99" y="203"/>
                                </a:lnTo>
                                <a:lnTo>
                                  <a:pt x="79" y="199"/>
                                </a:lnTo>
                                <a:lnTo>
                                  <a:pt x="55" y="195"/>
                                </a:lnTo>
                                <a:lnTo>
                                  <a:pt x="32" y="191"/>
                                </a:lnTo>
                                <a:lnTo>
                                  <a:pt x="9" y="185"/>
                                </a:lnTo>
                                <a:lnTo>
                                  <a:pt x="0" y="183"/>
                                </a:lnTo>
                                <a:close/>
                                <a:moveTo>
                                  <a:pt x="118" y="25"/>
                                </a:moveTo>
                                <a:lnTo>
                                  <a:pt x="90" y="170"/>
                                </a:lnTo>
                                <a:lnTo>
                                  <a:pt x="88" y="184"/>
                                </a:lnTo>
                                <a:lnTo>
                                  <a:pt x="92" y="188"/>
                                </a:lnTo>
                                <a:lnTo>
                                  <a:pt x="105" y="194"/>
                                </a:lnTo>
                                <a:lnTo>
                                  <a:pt x="117" y="195"/>
                                </a:lnTo>
                                <a:lnTo>
                                  <a:pt x="129" y="194"/>
                                </a:lnTo>
                                <a:lnTo>
                                  <a:pt x="140" y="191"/>
                                </a:lnTo>
                                <a:lnTo>
                                  <a:pt x="149" y="184"/>
                                </a:lnTo>
                                <a:lnTo>
                                  <a:pt x="156" y="176"/>
                                </a:lnTo>
                                <a:lnTo>
                                  <a:pt x="159" y="174"/>
                                </a:lnTo>
                                <a:lnTo>
                                  <a:pt x="167" y="160"/>
                                </a:lnTo>
                                <a:lnTo>
                                  <a:pt x="174" y="142"/>
                                </a:lnTo>
                                <a:lnTo>
                                  <a:pt x="178" y="122"/>
                                </a:lnTo>
                                <a:lnTo>
                                  <a:pt x="180" y="89"/>
                                </a:lnTo>
                                <a:lnTo>
                                  <a:pt x="174" y="62"/>
                                </a:lnTo>
                                <a:lnTo>
                                  <a:pt x="165" y="45"/>
                                </a:lnTo>
                                <a:lnTo>
                                  <a:pt x="155" y="37"/>
                                </a:lnTo>
                                <a:lnTo>
                                  <a:pt x="152" y="35"/>
                                </a:lnTo>
                                <a:lnTo>
                                  <a:pt x="139" y="30"/>
                                </a:lnTo>
                                <a:lnTo>
                                  <a:pt x="135" y="29"/>
                                </a:lnTo>
                                <a:lnTo>
                                  <a:pt x="118" y="2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3" name="Freeform 355"/>
                        <wps:cNvSpPr>
                          <a:spLocks noEditPoints="1"/>
                        </wps:cNvSpPr>
                        <wps:spPr bwMode="auto">
                          <a:xfrm>
                            <a:off x="6278" y="6335"/>
                            <a:ext cx="164" cy="141"/>
                          </a:xfrm>
                          <a:custGeom>
                            <a:avLst/>
                            <a:gdLst>
                              <a:gd name="T0" fmla="*/ 1 w 221"/>
                              <a:gd name="T1" fmla="*/ 184 h 193"/>
                              <a:gd name="T2" fmla="*/ 15 w 221"/>
                              <a:gd name="T3" fmla="*/ 183 h 193"/>
                              <a:gd name="T4" fmla="*/ 31 w 221"/>
                              <a:gd name="T5" fmla="*/ 176 h 193"/>
                              <a:gd name="T6" fmla="*/ 36 w 221"/>
                              <a:gd name="T7" fmla="*/ 96 h 193"/>
                              <a:gd name="T8" fmla="*/ 6 w 221"/>
                              <a:gd name="T9" fmla="*/ 95 h 193"/>
                              <a:gd name="T10" fmla="*/ 21 w 221"/>
                              <a:gd name="T11" fmla="*/ 85 h 193"/>
                              <a:gd name="T12" fmla="*/ 38 w 221"/>
                              <a:gd name="T13" fmla="*/ 34 h 193"/>
                              <a:gd name="T14" fmla="*/ 32 w 221"/>
                              <a:gd name="T15" fmla="*/ 10 h 193"/>
                              <a:gd name="T16" fmla="*/ 18 w 221"/>
                              <a:gd name="T17" fmla="*/ 6 h 193"/>
                              <a:gd name="T18" fmla="*/ 11 w 221"/>
                              <a:gd name="T19" fmla="*/ 0 h 193"/>
                              <a:gd name="T20" fmla="*/ 45 w 221"/>
                              <a:gd name="T21" fmla="*/ 2 h 193"/>
                              <a:gd name="T22" fmla="*/ 92 w 221"/>
                              <a:gd name="T23" fmla="*/ 3 h 193"/>
                              <a:gd name="T24" fmla="*/ 111 w 221"/>
                              <a:gd name="T25" fmla="*/ 4 h 193"/>
                              <a:gd name="T26" fmla="*/ 133 w 221"/>
                              <a:gd name="T27" fmla="*/ 5 h 193"/>
                              <a:gd name="T28" fmla="*/ 162 w 221"/>
                              <a:gd name="T29" fmla="*/ 12 h 193"/>
                              <a:gd name="T30" fmla="*/ 185 w 221"/>
                              <a:gd name="T31" fmla="*/ 25 h 193"/>
                              <a:gd name="T32" fmla="*/ 204 w 221"/>
                              <a:gd name="T33" fmla="*/ 45 h 193"/>
                              <a:gd name="T34" fmla="*/ 221 w 221"/>
                              <a:gd name="T35" fmla="*/ 95 h 193"/>
                              <a:gd name="T36" fmla="*/ 216 w 221"/>
                              <a:gd name="T37" fmla="*/ 132 h 193"/>
                              <a:gd name="T38" fmla="*/ 205 w 221"/>
                              <a:gd name="T39" fmla="*/ 152 h 193"/>
                              <a:gd name="T40" fmla="*/ 186 w 221"/>
                              <a:gd name="T41" fmla="*/ 171 h 193"/>
                              <a:gd name="T42" fmla="*/ 172 w 221"/>
                              <a:gd name="T43" fmla="*/ 179 h 193"/>
                              <a:gd name="T44" fmla="*/ 154 w 221"/>
                              <a:gd name="T45" fmla="*/ 186 h 193"/>
                              <a:gd name="T46" fmla="*/ 131 w 221"/>
                              <a:gd name="T47" fmla="*/ 191 h 193"/>
                              <a:gd name="T48" fmla="*/ 102 w 221"/>
                              <a:gd name="T49" fmla="*/ 193 h 193"/>
                              <a:gd name="T50" fmla="*/ 63 w 221"/>
                              <a:gd name="T51" fmla="*/ 192 h 193"/>
                              <a:gd name="T52" fmla="*/ 15 w 221"/>
                              <a:gd name="T53" fmla="*/ 190 h 193"/>
                              <a:gd name="T54" fmla="*/ 91 w 221"/>
                              <a:gd name="T55" fmla="*/ 15 h 193"/>
                              <a:gd name="T56" fmla="*/ 91 w 221"/>
                              <a:gd name="T57" fmla="*/ 88 h 193"/>
                              <a:gd name="T58" fmla="*/ 133 w 221"/>
                              <a:gd name="T59" fmla="*/ 88 h 193"/>
                              <a:gd name="T60" fmla="*/ 133 w 221"/>
                              <a:gd name="T61" fmla="*/ 98 h 193"/>
                              <a:gd name="T62" fmla="*/ 111 w 221"/>
                              <a:gd name="T63" fmla="*/ 98 h 193"/>
                              <a:gd name="T64" fmla="*/ 89 w 221"/>
                              <a:gd name="T65" fmla="*/ 98 h 193"/>
                              <a:gd name="T66" fmla="*/ 89 w 221"/>
                              <a:gd name="T67" fmla="*/ 168 h 193"/>
                              <a:gd name="T68" fmla="*/ 94 w 221"/>
                              <a:gd name="T69" fmla="*/ 180 h 193"/>
                              <a:gd name="T70" fmla="*/ 111 w 221"/>
                              <a:gd name="T71" fmla="*/ 181 h 193"/>
                              <a:gd name="T72" fmla="*/ 128 w 221"/>
                              <a:gd name="T73" fmla="*/ 178 h 193"/>
                              <a:gd name="T74" fmla="*/ 137 w 221"/>
                              <a:gd name="T75" fmla="*/ 173 h 193"/>
                              <a:gd name="T76" fmla="*/ 155 w 221"/>
                              <a:gd name="T77" fmla="*/ 154 h 193"/>
                              <a:gd name="T78" fmla="*/ 162 w 221"/>
                              <a:gd name="T79" fmla="*/ 138 h 193"/>
                              <a:gd name="T80" fmla="*/ 165 w 221"/>
                              <a:gd name="T81" fmla="*/ 99 h 193"/>
                              <a:gd name="T82" fmla="*/ 157 w 221"/>
                              <a:gd name="T83" fmla="*/ 55 h 193"/>
                              <a:gd name="T84" fmla="*/ 138 w 221"/>
                              <a:gd name="T85" fmla="*/ 27 h 193"/>
                              <a:gd name="T86" fmla="*/ 123 w 221"/>
                              <a:gd name="T87" fmla="*/ 19 h 193"/>
                              <a:gd name="T88" fmla="*/ 110 w 221"/>
                              <a:gd name="T89" fmla="*/ 15 h 193"/>
                              <a:gd name="T90" fmla="*/ 91 w 221"/>
                              <a:gd name="T91" fmla="*/ 15 h 1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21" h="193">
                                <a:moveTo>
                                  <a:pt x="0" y="189"/>
                                </a:moveTo>
                                <a:lnTo>
                                  <a:pt x="1" y="184"/>
                                </a:lnTo>
                                <a:lnTo>
                                  <a:pt x="8" y="184"/>
                                </a:lnTo>
                                <a:lnTo>
                                  <a:pt x="15" y="183"/>
                                </a:lnTo>
                                <a:lnTo>
                                  <a:pt x="24" y="182"/>
                                </a:lnTo>
                                <a:lnTo>
                                  <a:pt x="31" y="176"/>
                                </a:lnTo>
                                <a:lnTo>
                                  <a:pt x="33" y="159"/>
                                </a:lnTo>
                                <a:lnTo>
                                  <a:pt x="36" y="96"/>
                                </a:lnTo>
                                <a:lnTo>
                                  <a:pt x="20" y="95"/>
                                </a:lnTo>
                                <a:lnTo>
                                  <a:pt x="6" y="95"/>
                                </a:lnTo>
                                <a:lnTo>
                                  <a:pt x="7" y="85"/>
                                </a:lnTo>
                                <a:lnTo>
                                  <a:pt x="21" y="85"/>
                                </a:lnTo>
                                <a:lnTo>
                                  <a:pt x="36" y="86"/>
                                </a:lnTo>
                                <a:lnTo>
                                  <a:pt x="38" y="34"/>
                                </a:lnTo>
                                <a:lnTo>
                                  <a:pt x="38" y="16"/>
                                </a:lnTo>
                                <a:lnTo>
                                  <a:pt x="32" y="10"/>
                                </a:lnTo>
                                <a:lnTo>
                                  <a:pt x="25" y="7"/>
                                </a:lnTo>
                                <a:lnTo>
                                  <a:pt x="18" y="6"/>
                                </a:lnTo>
                                <a:lnTo>
                                  <a:pt x="11" y="5"/>
                                </a:lnTo>
                                <a:lnTo>
                                  <a:pt x="11" y="0"/>
                                </a:lnTo>
                                <a:lnTo>
                                  <a:pt x="25" y="1"/>
                                </a:lnTo>
                                <a:lnTo>
                                  <a:pt x="45" y="2"/>
                                </a:lnTo>
                                <a:lnTo>
                                  <a:pt x="67" y="2"/>
                                </a:lnTo>
                                <a:lnTo>
                                  <a:pt x="92" y="3"/>
                                </a:lnTo>
                                <a:lnTo>
                                  <a:pt x="103" y="3"/>
                                </a:lnTo>
                                <a:lnTo>
                                  <a:pt x="111" y="4"/>
                                </a:lnTo>
                                <a:lnTo>
                                  <a:pt x="131" y="5"/>
                                </a:lnTo>
                                <a:lnTo>
                                  <a:pt x="133" y="5"/>
                                </a:lnTo>
                                <a:lnTo>
                                  <a:pt x="155" y="11"/>
                                </a:lnTo>
                                <a:lnTo>
                                  <a:pt x="162" y="12"/>
                                </a:lnTo>
                                <a:lnTo>
                                  <a:pt x="177" y="21"/>
                                </a:lnTo>
                                <a:lnTo>
                                  <a:pt x="185" y="25"/>
                                </a:lnTo>
                                <a:lnTo>
                                  <a:pt x="200" y="40"/>
                                </a:lnTo>
                                <a:lnTo>
                                  <a:pt x="204" y="45"/>
                                </a:lnTo>
                                <a:lnTo>
                                  <a:pt x="216" y="68"/>
                                </a:lnTo>
                                <a:lnTo>
                                  <a:pt x="221" y="95"/>
                                </a:lnTo>
                                <a:lnTo>
                                  <a:pt x="220" y="114"/>
                                </a:lnTo>
                                <a:lnTo>
                                  <a:pt x="216" y="132"/>
                                </a:lnTo>
                                <a:lnTo>
                                  <a:pt x="208" y="147"/>
                                </a:lnTo>
                                <a:lnTo>
                                  <a:pt x="205" y="152"/>
                                </a:lnTo>
                                <a:lnTo>
                                  <a:pt x="199" y="161"/>
                                </a:lnTo>
                                <a:lnTo>
                                  <a:pt x="186" y="171"/>
                                </a:lnTo>
                                <a:lnTo>
                                  <a:pt x="183" y="173"/>
                                </a:lnTo>
                                <a:lnTo>
                                  <a:pt x="172" y="179"/>
                                </a:lnTo>
                                <a:lnTo>
                                  <a:pt x="160" y="184"/>
                                </a:lnTo>
                                <a:lnTo>
                                  <a:pt x="154" y="186"/>
                                </a:lnTo>
                                <a:lnTo>
                                  <a:pt x="133" y="191"/>
                                </a:lnTo>
                                <a:lnTo>
                                  <a:pt x="131" y="191"/>
                                </a:lnTo>
                                <a:lnTo>
                                  <a:pt x="111" y="192"/>
                                </a:lnTo>
                                <a:lnTo>
                                  <a:pt x="102" y="193"/>
                                </a:lnTo>
                                <a:lnTo>
                                  <a:pt x="89" y="193"/>
                                </a:lnTo>
                                <a:lnTo>
                                  <a:pt x="63" y="192"/>
                                </a:lnTo>
                                <a:lnTo>
                                  <a:pt x="38" y="191"/>
                                </a:lnTo>
                                <a:lnTo>
                                  <a:pt x="15" y="190"/>
                                </a:lnTo>
                                <a:lnTo>
                                  <a:pt x="0" y="189"/>
                                </a:lnTo>
                                <a:close/>
                                <a:moveTo>
                                  <a:pt x="91" y="15"/>
                                </a:moveTo>
                                <a:lnTo>
                                  <a:pt x="89" y="88"/>
                                </a:lnTo>
                                <a:lnTo>
                                  <a:pt x="91" y="88"/>
                                </a:lnTo>
                                <a:lnTo>
                                  <a:pt x="111" y="88"/>
                                </a:lnTo>
                                <a:lnTo>
                                  <a:pt x="133" y="88"/>
                                </a:lnTo>
                                <a:lnTo>
                                  <a:pt x="133" y="98"/>
                                </a:lnTo>
                                <a:lnTo>
                                  <a:pt x="111" y="98"/>
                                </a:lnTo>
                                <a:lnTo>
                                  <a:pt x="91" y="98"/>
                                </a:lnTo>
                                <a:lnTo>
                                  <a:pt x="89" y="98"/>
                                </a:lnTo>
                                <a:lnTo>
                                  <a:pt x="88" y="162"/>
                                </a:lnTo>
                                <a:lnTo>
                                  <a:pt x="89" y="168"/>
                                </a:lnTo>
                                <a:lnTo>
                                  <a:pt x="89" y="176"/>
                                </a:lnTo>
                                <a:lnTo>
                                  <a:pt x="94" y="180"/>
                                </a:lnTo>
                                <a:lnTo>
                                  <a:pt x="106" y="182"/>
                                </a:lnTo>
                                <a:lnTo>
                                  <a:pt x="111" y="181"/>
                                </a:lnTo>
                                <a:lnTo>
                                  <a:pt x="117" y="181"/>
                                </a:lnTo>
                                <a:lnTo>
                                  <a:pt x="128" y="178"/>
                                </a:lnTo>
                                <a:lnTo>
                                  <a:pt x="133" y="175"/>
                                </a:lnTo>
                                <a:lnTo>
                                  <a:pt x="137" y="173"/>
                                </a:lnTo>
                                <a:lnTo>
                                  <a:pt x="146" y="166"/>
                                </a:lnTo>
                                <a:lnTo>
                                  <a:pt x="155" y="154"/>
                                </a:lnTo>
                                <a:lnTo>
                                  <a:pt x="159" y="145"/>
                                </a:lnTo>
                                <a:lnTo>
                                  <a:pt x="162" y="138"/>
                                </a:lnTo>
                                <a:lnTo>
                                  <a:pt x="165" y="120"/>
                                </a:lnTo>
                                <a:lnTo>
                                  <a:pt x="165" y="99"/>
                                </a:lnTo>
                                <a:lnTo>
                                  <a:pt x="160" y="66"/>
                                </a:lnTo>
                                <a:lnTo>
                                  <a:pt x="157" y="55"/>
                                </a:lnTo>
                                <a:lnTo>
                                  <a:pt x="150" y="41"/>
                                </a:lnTo>
                                <a:lnTo>
                                  <a:pt x="138" y="27"/>
                                </a:lnTo>
                                <a:lnTo>
                                  <a:pt x="132" y="24"/>
                                </a:lnTo>
                                <a:lnTo>
                                  <a:pt x="123" y="19"/>
                                </a:lnTo>
                                <a:lnTo>
                                  <a:pt x="111" y="16"/>
                                </a:lnTo>
                                <a:lnTo>
                                  <a:pt x="110" y="15"/>
                                </a:lnTo>
                                <a:lnTo>
                                  <a:pt x="91" y="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 name="Freeform 356"/>
                        <wps:cNvSpPr>
                          <a:spLocks/>
                        </wps:cNvSpPr>
                        <wps:spPr bwMode="auto">
                          <a:xfrm>
                            <a:off x="6507" y="6292"/>
                            <a:ext cx="238" cy="176"/>
                          </a:xfrm>
                          <a:custGeom>
                            <a:avLst/>
                            <a:gdLst>
                              <a:gd name="T0" fmla="*/ 169 w 326"/>
                              <a:gd name="T1" fmla="*/ 131 h 237"/>
                              <a:gd name="T2" fmla="*/ 191 w 326"/>
                              <a:gd name="T3" fmla="*/ 26 h 237"/>
                              <a:gd name="T4" fmla="*/ 211 w 326"/>
                              <a:gd name="T5" fmla="*/ 15 h 237"/>
                              <a:gd name="T6" fmla="*/ 254 w 326"/>
                              <a:gd name="T7" fmla="*/ 5 h 237"/>
                              <a:gd name="T8" fmla="*/ 274 w 326"/>
                              <a:gd name="T9" fmla="*/ 5 h 237"/>
                              <a:gd name="T10" fmla="*/ 256 w 326"/>
                              <a:gd name="T11" fmla="*/ 13 h 237"/>
                              <a:gd name="T12" fmla="*/ 251 w 326"/>
                              <a:gd name="T13" fmla="*/ 20 h 237"/>
                              <a:gd name="T14" fmla="*/ 286 w 326"/>
                              <a:gd name="T15" fmla="*/ 158 h 237"/>
                              <a:gd name="T16" fmla="*/ 302 w 326"/>
                              <a:gd name="T17" fmla="*/ 180 h 237"/>
                              <a:gd name="T18" fmla="*/ 317 w 326"/>
                              <a:gd name="T19" fmla="*/ 179 h 237"/>
                              <a:gd name="T20" fmla="*/ 326 w 326"/>
                              <a:gd name="T21" fmla="*/ 182 h 237"/>
                              <a:gd name="T22" fmla="*/ 281 w 326"/>
                              <a:gd name="T23" fmla="*/ 193 h 237"/>
                              <a:gd name="T24" fmla="*/ 233 w 326"/>
                              <a:gd name="T25" fmla="*/ 203 h 237"/>
                              <a:gd name="T26" fmla="*/ 210 w 326"/>
                              <a:gd name="T27" fmla="*/ 203 h 237"/>
                              <a:gd name="T28" fmla="*/ 231 w 326"/>
                              <a:gd name="T29" fmla="*/ 196 h 237"/>
                              <a:gd name="T30" fmla="*/ 236 w 326"/>
                              <a:gd name="T31" fmla="*/ 188 h 237"/>
                              <a:gd name="T32" fmla="*/ 201 w 326"/>
                              <a:gd name="T33" fmla="*/ 34 h 237"/>
                              <a:gd name="T34" fmla="*/ 186 w 326"/>
                              <a:gd name="T35" fmla="*/ 105 h 237"/>
                              <a:gd name="T36" fmla="*/ 160 w 326"/>
                              <a:gd name="T37" fmla="*/ 208 h 237"/>
                              <a:gd name="T38" fmla="*/ 153 w 326"/>
                              <a:gd name="T39" fmla="*/ 219 h 237"/>
                              <a:gd name="T40" fmla="*/ 102 w 326"/>
                              <a:gd name="T41" fmla="*/ 150 h 237"/>
                              <a:gd name="T42" fmla="*/ 43 w 326"/>
                              <a:gd name="T43" fmla="*/ 63 h 237"/>
                              <a:gd name="T44" fmla="*/ 61 w 326"/>
                              <a:gd name="T45" fmla="*/ 195 h 237"/>
                              <a:gd name="T46" fmla="*/ 64 w 326"/>
                              <a:gd name="T47" fmla="*/ 212 h 237"/>
                              <a:gd name="T48" fmla="*/ 75 w 326"/>
                              <a:gd name="T49" fmla="*/ 222 h 237"/>
                              <a:gd name="T50" fmla="*/ 89 w 326"/>
                              <a:gd name="T51" fmla="*/ 223 h 237"/>
                              <a:gd name="T52" fmla="*/ 98 w 326"/>
                              <a:gd name="T53" fmla="*/ 228 h 237"/>
                              <a:gd name="T54" fmla="*/ 67 w 326"/>
                              <a:gd name="T55" fmla="*/ 232 h 237"/>
                              <a:gd name="T56" fmla="*/ 21 w 326"/>
                              <a:gd name="T57" fmla="*/ 237 h 237"/>
                              <a:gd name="T58" fmla="*/ 23 w 326"/>
                              <a:gd name="T59" fmla="*/ 232 h 237"/>
                              <a:gd name="T60" fmla="*/ 42 w 326"/>
                              <a:gd name="T61" fmla="*/ 225 h 237"/>
                              <a:gd name="T62" fmla="*/ 50 w 326"/>
                              <a:gd name="T63" fmla="*/ 211 h 237"/>
                              <a:gd name="T64" fmla="*/ 33 w 326"/>
                              <a:gd name="T65" fmla="*/ 78 h 237"/>
                              <a:gd name="T66" fmla="*/ 21 w 326"/>
                              <a:gd name="T67" fmla="*/ 55 h 237"/>
                              <a:gd name="T68" fmla="*/ 7 w 326"/>
                              <a:gd name="T69" fmla="*/ 54 h 237"/>
                              <a:gd name="T70" fmla="*/ 0 w 326"/>
                              <a:gd name="T71" fmla="*/ 50 h 237"/>
                              <a:gd name="T72" fmla="*/ 40 w 326"/>
                              <a:gd name="T73" fmla="*/ 45 h 237"/>
                              <a:gd name="T74" fmla="*/ 83 w 326"/>
                              <a:gd name="T75" fmla="*/ 39 h 237"/>
                              <a:gd name="T76" fmla="*/ 113 w 326"/>
                              <a:gd name="T77" fmla="*/ 83 h 237"/>
                              <a:gd name="T78" fmla="*/ 163 w 326"/>
                              <a:gd name="T79" fmla="*/ 152 h 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6" h="237">
                                <a:moveTo>
                                  <a:pt x="163" y="152"/>
                                </a:moveTo>
                                <a:lnTo>
                                  <a:pt x="169" y="131"/>
                                </a:lnTo>
                                <a:lnTo>
                                  <a:pt x="181" y="79"/>
                                </a:lnTo>
                                <a:lnTo>
                                  <a:pt x="191" y="26"/>
                                </a:lnTo>
                                <a:lnTo>
                                  <a:pt x="193" y="19"/>
                                </a:lnTo>
                                <a:lnTo>
                                  <a:pt x="211" y="15"/>
                                </a:lnTo>
                                <a:lnTo>
                                  <a:pt x="232" y="10"/>
                                </a:lnTo>
                                <a:lnTo>
                                  <a:pt x="254" y="5"/>
                                </a:lnTo>
                                <a:lnTo>
                                  <a:pt x="273" y="0"/>
                                </a:lnTo>
                                <a:lnTo>
                                  <a:pt x="274" y="5"/>
                                </a:lnTo>
                                <a:lnTo>
                                  <a:pt x="268" y="6"/>
                                </a:lnTo>
                                <a:lnTo>
                                  <a:pt x="256" y="13"/>
                                </a:lnTo>
                                <a:lnTo>
                                  <a:pt x="255" y="13"/>
                                </a:lnTo>
                                <a:lnTo>
                                  <a:pt x="251" y="20"/>
                                </a:lnTo>
                                <a:lnTo>
                                  <a:pt x="254" y="38"/>
                                </a:lnTo>
                                <a:lnTo>
                                  <a:pt x="286" y="158"/>
                                </a:lnTo>
                                <a:lnTo>
                                  <a:pt x="293" y="176"/>
                                </a:lnTo>
                                <a:lnTo>
                                  <a:pt x="302" y="180"/>
                                </a:lnTo>
                                <a:lnTo>
                                  <a:pt x="317" y="179"/>
                                </a:lnTo>
                                <a:lnTo>
                                  <a:pt x="324" y="177"/>
                                </a:lnTo>
                                <a:lnTo>
                                  <a:pt x="326" y="182"/>
                                </a:lnTo>
                                <a:lnTo>
                                  <a:pt x="304" y="188"/>
                                </a:lnTo>
                                <a:lnTo>
                                  <a:pt x="281" y="193"/>
                                </a:lnTo>
                                <a:lnTo>
                                  <a:pt x="257" y="198"/>
                                </a:lnTo>
                                <a:lnTo>
                                  <a:pt x="233" y="203"/>
                                </a:lnTo>
                                <a:lnTo>
                                  <a:pt x="211" y="209"/>
                                </a:lnTo>
                                <a:lnTo>
                                  <a:pt x="210" y="203"/>
                                </a:lnTo>
                                <a:lnTo>
                                  <a:pt x="217" y="202"/>
                                </a:lnTo>
                                <a:lnTo>
                                  <a:pt x="231" y="196"/>
                                </a:lnTo>
                                <a:lnTo>
                                  <a:pt x="232" y="196"/>
                                </a:lnTo>
                                <a:lnTo>
                                  <a:pt x="236" y="188"/>
                                </a:lnTo>
                                <a:lnTo>
                                  <a:pt x="234" y="170"/>
                                </a:lnTo>
                                <a:lnTo>
                                  <a:pt x="201" y="34"/>
                                </a:lnTo>
                                <a:lnTo>
                                  <a:pt x="197" y="53"/>
                                </a:lnTo>
                                <a:lnTo>
                                  <a:pt x="186" y="105"/>
                                </a:lnTo>
                                <a:lnTo>
                                  <a:pt x="175" y="156"/>
                                </a:lnTo>
                                <a:lnTo>
                                  <a:pt x="160" y="208"/>
                                </a:lnTo>
                                <a:lnTo>
                                  <a:pt x="157" y="219"/>
                                </a:lnTo>
                                <a:lnTo>
                                  <a:pt x="153" y="219"/>
                                </a:lnTo>
                                <a:lnTo>
                                  <a:pt x="132" y="192"/>
                                </a:lnTo>
                                <a:lnTo>
                                  <a:pt x="102" y="150"/>
                                </a:lnTo>
                                <a:lnTo>
                                  <a:pt x="72" y="107"/>
                                </a:lnTo>
                                <a:lnTo>
                                  <a:pt x="43" y="63"/>
                                </a:lnTo>
                                <a:lnTo>
                                  <a:pt x="61" y="195"/>
                                </a:lnTo>
                                <a:lnTo>
                                  <a:pt x="62" y="200"/>
                                </a:lnTo>
                                <a:lnTo>
                                  <a:pt x="64" y="212"/>
                                </a:lnTo>
                                <a:lnTo>
                                  <a:pt x="69" y="218"/>
                                </a:lnTo>
                                <a:lnTo>
                                  <a:pt x="75" y="222"/>
                                </a:lnTo>
                                <a:lnTo>
                                  <a:pt x="84" y="224"/>
                                </a:lnTo>
                                <a:lnTo>
                                  <a:pt x="89" y="223"/>
                                </a:lnTo>
                                <a:lnTo>
                                  <a:pt x="97" y="223"/>
                                </a:lnTo>
                                <a:lnTo>
                                  <a:pt x="98" y="228"/>
                                </a:lnTo>
                                <a:lnTo>
                                  <a:pt x="90" y="229"/>
                                </a:lnTo>
                                <a:lnTo>
                                  <a:pt x="67" y="232"/>
                                </a:lnTo>
                                <a:lnTo>
                                  <a:pt x="43" y="235"/>
                                </a:lnTo>
                                <a:lnTo>
                                  <a:pt x="21" y="237"/>
                                </a:lnTo>
                                <a:lnTo>
                                  <a:pt x="20" y="232"/>
                                </a:lnTo>
                                <a:lnTo>
                                  <a:pt x="23" y="232"/>
                                </a:lnTo>
                                <a:lnTo>
                                  <a:pt x="38" y="228"/>
                                </a:lnTo>
                                <a:lnTo>
                                  <a:pt x="42" y="225"/>
                                </a:lnTo>
                                <a:lnTo>
                                  <a:pt x="46" y="222"/>
                                </a:lnTo>
                                <a:lnTo>
                                  <a:pt x="50" y="211"/>
                                </a:lnTo>
                                <a:lnTo>
                                  <a:pt x="49" y="197"/>
                                </a:lnTo>
                                <a:lnTo>
                                  <a:pt x="33" y="78"/>
                                </a:lnTo>
                                <a:lnTo>
                                  <a:pt x="29" y="61"/>
                                </a:lnTo>
                                <a:lnTo>
                                  <a:pt x="21" y="55"/>
                                </a:lnTo>
                                <a:lnTo>
                                  <a:pt x="19" y="55"/>
                                </a:lnTo>
                                <a:lnTo>
                                  <a:pt x="7" y="54"/>
                                </a:lnTo>
                                <a:lnTo>
                                  <a:pt x="1" y="55"/>
                                </a:lnTo>
                                <a:lnTo>
                                  <a:pt x="0" y="50"/>
                                </a:lnTo>
                                <a:lnTo>
                                  <a:pt x="18" y="48"/>
                                </a:lnTo>
                                <a:lnTo>
                                  <a:pt x="40" y="45"/>
                                </a:lnTo>
                                <a:lnTo>
                                  <a:pt x="61" y="43"/>
                                </a:lnTo>
                                <a:lnTo>
                                  <a:pt x="83" y="39"/>
                                </a:lnTo>
                                <a:lnTo>
                                  <a:pt x="83" y="40"/>
                                </a:lnTo>
                                <a:lnTo>
                                  <a:pt x="113" y="83"/>
                                </a:lnTo>
                                <a:lnTo>
                                  <a:pt x="144" y="126"/>
                                </a:lnTo>
                                <a:lnTo>
                                  <a:pt x="163" y="15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 name="Freeform 357"/>
                        <wps:cNvSpPr>
                          <a:spLocks/>
                        </wps:cNvSpPr>
                        <wps:spPr bwMode="auto">
                          <a:xfrm>
                            <a:off x="6713" y="6253"/>
                            <a:ext cx="179" cy="171"/>
                          </a:xfrm>
                          <a:custGeom>
                            <a:avLst/>
                            <a:gdLst>
                              <a:gd name="T0" fmla="*/ 103 w 238"/>
                              <a:gd name="T1" fmla="*/ 113 h 234"/>
                              <a:gd name="T2" fmla="*/ 122 w 238"/>
                              <a:gd name="T3" fmla="*/ 104 h 234"/>
                              <a:gd name="T4" fmla="*/ 130 w 238"/>
                              <a:gd name="T5" fmla="*/ 93 h 234"/>
                              <a:gd name="T6" fmla="*/ 130 w 238"/>
                              <a:gd name="T7" fmla="*/ 61 h 234"/>
                              <a:gd name="T8" fmla="*/ 135 w 238"/>
                              <a:gd name="T9" fmla="*/ 56 h 234"/>
                              <a:gd name="T10" fmla="*/ 165 w 238"/>
                              <a:gd name="T11" fmla="*/ 150 h 234"/>
                              <a:gd name="T12" fmla="*/ 157 w 238"/>
                              <a:gd name="T13" fmla="*/ 138 h 234"/>
                              <a:gd name="T14" fmla="*/ 139 w 238"/>
                              <a:gd name="T15" fmla="*/ 123 h 234"/>
                              <a:gd name="T16" fmla="*/ 128 w 238"/>
                              <a:gd name="T17" fmla="*/ 119 h 234"/>
                              <a:gd name="T18" fmla="*/ 107 w 238"/>
                              <a:gd name="T19" fmla="*/ 124 h 234"/>
                              <a:gd name="T20" fmla="*/ 131 w 238"/>
                              <a:gd name="T21" fmla="*/ 192 h 234"/>
                              <a:gd name="T22" fmla="*/ 153 w 238"/>
                              <a:gd name="T23" fmla="*/ 193 h 234"/>
                              <a:gd name="T24" fmla="*/ 165 w 238"/>
                              <a:gd name="T25" fmla="*/ 188 h 234"/>
                              <a:gd name="T26" fmla="*/ 191 w 238"/>
                              <a:gd name="T27" fmla="*/ 176 h 234"/>
                              <a:gd name="T28" fmla="*/ 207 w 238"/>
                              <a:gd name="T29" fmla="*/ 161 h 234"/>
                              <a:gd name="T30" fmla="*/ 218 w 238"/>
                              <a:gd name="T31" fmla="*/ 141 h 234"/>
                              <a:gd name="T32" fmla="*/ 225 w 238"/>
                              <a:gd name="T33" fmla="*/ 114 h 234"/>
                              <a:gd name="T34" fmla="*/ 226 w 238"/>
                              <a:gd name="T35" fmla="*/ 178 h 234"/>
                              <a:gd name="T36" fmla="*/ 181 w 238"/>
                              <a:gd name="T37" fmla="*/ 195 h 234"/>
                              <a:gd name="T38" fmla="*/ 134 w 238"/>
                              <a:gd name="T39" fmla="*/ 209 h 234"/>
                              <a:gd name="T40" fmla="*/ 88 w 238"/>
                              <a:gd name="T41" fmla="*/ 223 h 234"/>
                              <a:gd name="T42" fmla="*/ 53 w 238"/>
                              <a:gd name="T43" fmla="*/ 234 h 234"/>
                              <a:gd name="T44" fmla="*/ 59 w 238"/>
                              <a:gd name="T45" fmla="*/ 226 h 234"/>
                              <a:gd name="T46" fmla="*/ 74 w 238"/>
                              <a:gd name="T47" fmla="*/ 220 h 234"/>
                              <a:gd name="T48" fmla="*/ 74 w 238"/>
                              <a:gd name="T49" fmla="*/ 195 h 234"/>
                              <a:gd name="T50" fmla="*/ 32 w 238"/>
                              <a:gd name="T51" fmla="*/ 61 h 234"/>
                              <a:gd name="T52" fmla="*/ 16 w 238"/>
                              <a:gd name="T53" fmla="*/ 54 h 234"/>
                              <a:gd name="T54" fmla="*/ 7 w 238"/>
                              <a:gd name="T55" fmla="*/ 55 h 234"/>
                              <a:gd name="T56" fmla="*/ 0 w 238"/>
                              <a:gd name="T57" fmla="*/ 52 h 234"/>
                              <a:gd name="T58" fmla="*/ 32 w 238"/>
                              <a:gd name="T59" fmla="*/ 43 h 234"/>
                              <a:gd name="T60" fmla="*/ 73 w 238"/>
                              <a:gd name="T61" fmla="*/ 30 h 234"/>
                              <a:gd name="T62" fmla="*/ 114 w 238"/>
                              <a:gd name="T63" fmla="*/ 17 h 234"/>
                              <a:gd name="T64" fmla="*/ 154 w 238"/>
                              <a:gd name="T65" fmla="*/ 2 h 234"/>
                              <a:gd name="T66" fmla="*/ 182 w 238"/>
                              <a:gd name="T67" fmla="*/ 53 h 234"/>
                              <a:gd name="T68" fmla="*/ 175 w 238"/>
                              <a:gd name="T69" fmla="*/ 52 h 234"/>
                              <a:gd name="T70" fmla="*/ 154 w 238"/>
                              <a:gd name="T71" fmla="*/ 31 h 234"/>
                              <a:gd name="T72" fmla="*/ 141 w 238"/>
                              <a:gd name="T73" fmla="*/ 27 h 234"/>
                              <a:gd name="T74" fmla="*/ 118 w 238"/>
                              <a:gd name="T75" fmla="*/ 28 h 234"/>
                              <a:gd name="T76" fmla="*/ 97 w 238"/>
                              <a:gd name="T77" fmla="*/ 34 h 234"/>
                              <a:gd name="T78" fmla="*/ 77 w 238"/>
                              <a:gd name="T79" fmla="*/ 40 h 2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38" h="234">
                                <a:moveTo>
                                  <a:pt x="77" y="40"/>
                                </a:moveTo>
                                <a:lnTo>
                                  <a:pt x="103" y="113"/>
                                </a:lnTo>
                                <a:lnTo>
                                  <a:pt x="107" y="112"/>
                                </a:lnTo>
                                <a:lnTo>
                                  <a:pt x="122" y="104"/>
                                </a:lnTo>
                                <a:lnTo>
                                  <a:pt x="123" y="104"/>
                                </a:lnTo>
                                <a:lnTo>
                                  <a:pt x="130" y="93"/>
                                </a:lnTo>
                                <a:lnTo>
                                  <a:pt x="132" y="77"/>
                                </a:lnTo>
                                <a:lnTo>
                                  <a:pt x="130" y="61"/>
                                </a:lnTo>
                                <a:lnTo>
                                  <a:pt x="129" y="58"/>
                                </a:lnTo>
                                <a:lnTo>
                                  <a:pt x="135" y="56"/>
                                </a:lnTo>
                                <a:lnTo>
                                  <a:pt x="170" y="148"/>
                                </a:lnTo>
                                <a:lnTo>
                                  <a:pt x="165" y="150"/>
                                </a:lnTo>
                                <a:lnTo>
                                  <a:pt x="163" y="147"/>
                                </a:lnTo>
                                <a:lnTo>
                                  <a:pt x="157" y="138"/>
                                </a:lnTo>
                                <a:lnTo>
                                  <a:pt x="148" y="128"/>
                                </a:lnTo>
                                <a:lnTo>
                                  <a:pt x="139" y="123"/>
                                </a:lnTo>
                                <a:lnTo>
                                  <a:pt x="129" y="119"/>
                                </a:lnTo>
                                <a:lnTo>
                                  <a:pt x="128" y="119"/>
                                </a:lnTo>
                                <a:lnTo>
                                  <a:pt x="119" y="120"/>
                                </a:lnTo>
                                <a:lnTo>
                                  <a:pt x="107" y="124"/>
                                </a:lnTo>
                                <a:lnTo>
                                  <a:pt x="124" y="174"/>
                                </a:lnTo>
                                <a:lnTo>
                                  <a:pt x="131" y="192"/>
                                </a:lnTo>
                                <a:lnTo>
                                  <a:pt x="139" y="195"/>
                                </a:lnTo>
                                <a:lnTo>
                                  <a:pt x="153" y="193"/>
                                </a:lnTo>
                                <a:lnTo>
                                  <a:pt x="154" y="193"/>
                                </a:lnTo>
                                <a:lnTo>
                                  <a:pt x="165" y="188"/>
                                </a:lnTo>
                                <a:lnTo>
                                  <a:pt x="177" y="184"/>
                                </a:lnTo>
                                <a:lnTo>
                                  <a:pt x="191" y="176"/>
                                </a:lnTo>
                                <a:lnTo>
                                  <a:pt x="197" y="171"/>
                                </a:lnTo>
                                <a:lnTo>
                                  <a:pt x="207" y="161"/>
                                </a:lnTo>
                                <a:lnTo>
                                  <a:pt x="214" y="149"/>
                                </a:lnTo>
                                <a:lnTo>
                                  <a:pt x="218" y="141"/>
                                </a:lnTo>
                                <a:lnTo>
                                  <a:pt x="219" y="116"/>
                                </a:lnTo>
                                <a:lnTo>
                                  <a:pt x="225" y="114"/>
                                </a:lnTo>
                                <a:lnTo>
                                  <a:pt x="238" y="174"/>
                                </a:lnTo>
                                <a:lnTo>
                                  <a:pt x="226" y="178"/>
                                </a:lnTo>
                                <a:lnTo>
                                  <a:pt x="203" y="186"/>
                                </a:lnTo>
                                <a:lnTo>
                                  <a:pt x="181" y="195"/>
                                </a:lnTo>
                                <a:lnTo>
                                  <a:pt x="158" y="202"/>
                                </a:lnTo>
                                <a:lnTo>
                                  <a:pt x="134" y="209"/>
                                </a:lnTo>
                                <a:lnTo>
                                  <a:pt x="112" y="216"/>
                                </a:lnTo>
                                <a:lnTo>
                                  <a:pt x="88" y="223"/>
                                </a:lnTo>
                                <a:lnTo>
                                  <a:pt x="65" y="231"/>
                                </a:lnTo>
                                <a:lnTo>
                                  <a:pt x="53" y="234"/>
                                </a:lnTo>
                                <a:lnTo>
                                  <a:pt x="51" y="229"/>
                                </a:lnTo>
                                <a:lnTo>
                                  <a:pt x="59" y="226"/>
                                </a:lnTo>
                                <a:lnTo>
                                  <a:pt x="63" y="224"/>
                                </a:lnTo>
                                <a:lnTo>
                                  <a:pt x="74" y="220"/>
                                </a:lnTo>
                                <a:lnTo>
                                  <a:pt x="77" y="211"/>
                                </a:lnTo>
                                <a:lnTo>
                                  <a:pt x="74" y="195"/>
                                </a:lnTo>
                                <a:lnTo>
                                  <a:pt x="37" y="75"/>
                                </a:lnTo>
                                <a:lnTo>
                                  <a:pt x="32" y="61"/>
                                </a:lnTo>
                                <a:lnTo>
                                  <a:pt x="23" y="55"/>
                                </a:lnTo>
                                <a:lnTo>
                                  <a:pt x="16" y="54"/>
                                </a:lnTo>
                                <a:lnTo>
                                  <a:pt x="12" y="55"/>
                                </a:lnTo>
                                <a:lnTo>
                                  <a:pt x="7" y="55"/>
                                </a:lnTo>
                                <a:lnTo>
                                  <a:pt x="1" y="57"/>
                                </a:lnTo>
                                <a:lnTo>
                                  <a:pt x="0" y="52"/>
                                </a:lnTo>
                                <a:lnTo>
                                  <a:pt x="10" y="48"/>
                                </a:lnTo>
                                <a:lnTo>
                                  <a:pt x="32" y="43"/>
                                </a:lnTo>
                                <a:lnTo>
                                  <a:pt x="52" y="37"/>
                                </a:lnTo>
                                <a:lnTo>
                                  <a:pt x="73" y="30"/>
                                </a:lnTo>
                                <a:lnTo>
                                  <a:pt x="93" y="24"/>
                                </a:lnTo>
                                <a:lnTo>
                                  <a:pt x="114" y="17"/>
                                </a:lnTo>
                                <a:lnTo>
                                  <a:pt x="134" y="9"/>
                                </a:lnTo>
                                <a:lnTo>
                                  <a:pt x="154" y="2"/>
                                </a:lnTo>
                                <a:lnTo>
                                  <a:pt x="160" y="0"/>
                                </a:lnTo>
                                <a:lnTo>
                                  <a:pt x="182" y="53"/>
                                </a:lnTo>
                                <a:lnTo>
                                  <a:pt x="177" y="55"/>
                                </a:lnTo>
                                <a:lnTo>
                                  <a:pt x="175" y="52"/>
                                </a:lnTo>
                                <a:lnTo>
                                  <a:pt x="165" y="40"/>
                                </a:lnTo>
                                <a:lnTo>
                                  <a:pt x="154" y="31"/>
                                </a:lnTo>
                                <a:lnTo>
                                  <a:pt x="143" y="27"/>
                                </a:lnTo>
                                <a:lnTo>
                                  <a:pt x="141" y="27"/>
                                </a:lnTo>
                                <a:lnTo>
                                  <a:pt x="128" y="26"/>
                                </a:lnTo>
                                <a:lnTo>
                                  <a:pt x="118" y="28"/>
                                </a:lnTo>
                                <a:lnTo>
                                  <a:pt x="116" y="29"/>
                                </a:lnTo>
                                <a:lnTo>
                                  <a:pt x="97" y="34"/>
                                </a:lnTo>
                                <a:lnTo>
                                  <a:pt x="77" y="4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 name="Freeform 358"/>
                        <wps:cNvSpPr>
                          <a:spLocks noEditPoints="1"/>
                        </wps:cNvSpPr>
                        <wps:spPr bwMode="auto">
                          <a:xfrm>
                            <a:off x="6856" y="6208"/>
                            <a:ext cx="182" cy="162"/>
                          </a:xfrm>
                          <a:custGeom>
                            <a:avLst/>
                            <a:gdLst>
                              <a:gd name="T0" fmla="*/ 73 w 245"/>
                              <a:gd name="T1" fmla="*/ 222 h 227"/>
                              <a:gd name="T2" fmla="*/ 80 w 245"/>
                              <a:gd name="T3" fmla="*/ 218 h 227"/>
                              <a:gd name="T4" fmla="*/ 97 w 245"/>
                              <a:gd name="T5" fmla="*/ 204 h 227"/>
                              <a:gd name="T6" fmla="*/ 92 w 245"/>
                              <a:gd name="T7" fmla="*/ 186 h 227"/>
                              <a:gd name="T8" fmla="*/ 30 w 245"/>
                              <a:gd name="T9" fmla="*/ 55 h 227"/>
                              <a:gd name="T10" fmla="*/ 22 w 245"/>
                              <a:gd name="T11" fmla="*/ 52 h 227"/>
                              <a:gd name="T12" fmla="*/ 6 w 245"/>
                              <a:gd name="T13" fmla="*/ 55 h 227"/>
                              <a:gd name="T14" fmla="*/ 0 w 245"/>
                              <a:gd name="T15" fmla="*/ 52 h 227"/>
                              <a:gd name="T16" fmla="*/ 24 w 245"/>
                              <a:gd name="T17" fmla="*/ 42 h 227"/>
                              <a:gd name="T18" fmla="*/ 64 w 245"/>
                              <a:gd name="T19" fmla="*/ 26 h 227"/>
                              <a:gd name="T20" fmla="*/ 83 w 245"/>
                              <a:gd name="T21" fmla="*/ 17 h 227"/>
                              <a:gd name="T22" fmla="*/ 114 w 245"/>
                              <a:gd name="T23" fmla="*/ 5 h 227"/>
                              <a:gd name="T24" fmla="*/ 140 w 245"/>
                              <a:gd name="T25" fmla="*/ 0 h 227"/>
                              <a:gd name="T26" fmla="*/ 169 w 245"/>
                              <a:gd name="T27" fmla="*/ 2 h 227"/>
                              <a:gd name="T28" fmla="*/ 194 w 245"/>
                              <a:gd name="T29" fmla="*/ 12 h 227"/>
                              <a:gd name="T30" fmla="*/ 213 w 245"/>
                              <a:gd name="T31" fmla="*/ 26 h 227"/>
                              <a:gd name="T32" fmla="*/ 234 w 245"/>
                              <a:gd name="T33" fmla="*/ 51 h 227"/>
                              <a:gd name="T34" fmla="*/ 244 w 245"/>
                              <a:gd name="T35" fmla="*/ 79 h 227"/>
                              <a:gd name="T36" fmla="*/ 245 w 245"/>
                              <a:gd name="T37" fmla="*/ 103 h 227"/>
                              <a:gd name="T38" fmla="*/ 241 w 245"/>
                              <a:gd name="T39" fmla="*/ 122 h 227"/>
                              <a:gd name="T40" fmla="*/ 227 w 245"/>
                              <a:gd name="T41" fmla="*/ 145 h 227"/>
                              <a:gd name="T42" fmla="*/ 212 w 245"/>
                              <a:gd name="T43" fmla="*/ 160 h 227"/>
                              <a:gd name="T44" fmla="*/ 195 w 245"/>
                              <a:gd name="T45" fmla="*/ 173 h 227"/>
                              <a:gd name="T46" fmla="*/ 169 w 245"/>
                              <a:gd name="T47" fmla="*/ 188 h 227"/>
                              <a:gd name="T48" fmla="*/ 147 w 245"/>
                              <a:gd name="T49" fmla="*/ 197 h 227"/>
                              <a:gd name="T50" fmla="*/ 102 w 245"/>
                              <a:gd name="T51" fmla="*/ 216 h 227"/>
                              <a:gd name="T52" fmla="*/ 75 w 245"/>
                              <a:gd name="T53" fmla="*/ 227 h 227"/>
                              <a:gd name="T54" fmla="*/ 141 w 245"/>
                              <a:gd name="T55" fmla="*/ 166 h 227"/>
                              <a:gd name="T56" fmla="*/ 154 w 245"/>
                              <a:gd name="T57" fmla="*/ 180 h 227"/>
                              <a:gd name="T58" fmla="*/ 168 w 245"/>
                              <a:gd name="T59" fmla="*/ 177 h 227"/>
                              <a:gd name="T60" fmla="*/ 184 w 245"/>
                              <a:gd name="T61" fmla="*/ 165 h 227"/>
                              <a:gd name="T62" fmla="*/ 192 w 245"/>
                              <a:gd name="T63" fmla="*/ 155 h 227"/>
                              <a:gd name="T64" fmla="*/ 198 w 245"/>
                              <a:gd name="T65" fmla="*/ 140 h 227"/>
                              <a:gd name="T66" fmla="*/ 198 w 245"/>
                              <a:gd name="T67" fmla="*/ 114 h 227"/>
                              <a:gd name="T68" fmla="*/ 183 w 245"/>
                              <a:gd name="T69" fmla="*/ 77 h 227"/>
                              <a:gd name="T70" fmla="*/ 144 w 245"/>
                              <a:gd name="T71" fmla="*/ 31 h 227"/>
                              <a:gd name="T72" fmla="*/ 127 w 245"/>
                              <a:gd name="T73" fmla="*/ 23 h 227"/>
                              <a:gd name="T74" fmla="*/ 110 w 245"/>
                              <a:gd name="T75" fmla="*/ 21 h 227"/>
                              <a:gd name="T76" fmla="*/ 88 w 245"/>
                              <a:gd name="T77" fmla="*/ 27 h 227"/>
                              <a:gd name="T78" fmla="*/ 76 w 245"/>
                              <a:gd name="T79" fmla="*/ 32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45" h="227">
                                <a:moveTo>
                                  <a:pt x="75" y="227"/>
                                </a:moveTo>
                                <a:lnTo>
                                  <a:pt x="73" y="222"/>
                                </a:lnTo>
                                <a:lnTo>
                                  <a:pt x="78" y="220"/>
                                </a:lnTo>
                                <a:lnTo>
                                  <a:pt x="80" y="218"/>
                                </a:lnTo>
                                <a:lnTo>
                                  <a:pt x="93" y="211"/>
                                </a:lnTo>
                                <a:lnTo>
                                  <a:pt x="97" y="204"/>
                                </a:lnTo>
                                <a:lnTo>
                                  <a:pt x="97" y="202"/>
                                </a:lnTo>
                                <a:lnTo>
                                  <a:pt x="92" y="186"/>
                                </a:lnTo>
                                <a:lnTo>
                                  <a:pt x="39" y="71"/>
                                </a:lnTo>
                                <a:lnTo>
                                  <a:pt x="30" y="55"/>
                                </a:lnTo>
                                <a:lnTo>
                                  <a:pt x="29" y="55"/>
                                </a:lnTo>
                                <a:lnTo>
                                  <a:pt x="22" y="52"/>
                                </a:lnTo>
                                <a:lnTo>
                                  <a:pt x="8" y="54"/>
                                </a:lnTo>
                                <a:lnTo>
                                  <a:pt x="6" y="55"/>
                                </a:lnTo>
                                <a:lnTo>
                                  <a:pt x="2" y="57"/>
                                </a:lnTo>
                                <a:lnTo>
                                  <a:pt x="0" y="52"/>
                                </a:lnTo>
                                <a:lnTo>
                                  <a:pt x="4" y="50"/>
                                </a:lnTo>
                                <a:lnTo>
                                  <a:pt x="24" y="42"/>
                                </a:lnTo>
                                <a:lnTo>
                                  <a:pt x="44" y="34"/>
                                </a:lnTo>
                                <a:lnTo>
                                  <a:pt x="64" y="26"/>
                                </a:lnTo>
                                <a:lnTo>
                                  <a:pt x="83" y="17"/>
                                </a:lnTo>
                                <a:lnTo>
                                  <a:pt x="104" y="10"/>
                                </a:lnTo>
                                <a:lnTo>
                                  <a:pt x="114" y="5"/>
                                </a:lnTo>
                                <a:lnTo>
                                  <a:pt x="125" y="3"/>
                                </a:lnTo>
                                <a:lnTo>
                                  <a:pt x="140" y="0"/>
                                </a:lnTo>
                                <a:lnTo>
                                  <a:pt x="148" y="1"/>
                                </a:lnTo>
                                <a:lnTo>
                                  <a:pt x="169" y="2"/>
                                </a:lnTo>
                                <a:lnTo>
                                  <a:pt x="176" y="5"/>
                                </a:lnTo>
                                <a:lnTo>
                                  <a:pt x="194" y="12"/>
                                </a:lnTo>
                                <a:lnTo>
                                  <a:pt x="206" y="20"/>
                                </a:lnTo>
                                <a:lnTo>
                                  <a:pt x="213" y="26"/>
                                </a:lnTo>
                                <a:lnTo>
                                  <a:pt x="216" y="28"/>
                                </a:lnTo>
                                <a:lnTo>
                                  <a:pt x="234" y="51"/>
                                </a:lnTo>
                                <a:lnTo>
                                  <a:pt x="241" y="68"/>
                                </a:lnTo>
                                <a:lnTo>
                                  <a:pt x="244" y="79"/>
                                </a:lnTo>
                                <a:lnTo>
                                  <a:pt x="245" y="86"/>
                                </a:lnTo>
                                <a:lnTo>
                                  <a:pt x="245" y="103"/>
                                </a:lnTo>
                                <a:lnTo>
                                  <a:pt x="243" y="120"/>
                                </a:lnTo>
                                <a:lnTo>
                                  <a:pt x="241" y="122"/>
                                </a:lnTo>
                                <a:lnTo>
                                  <a:pt x="235" y="134"/>
                                </a:lnTo>
                                <a:lnTo>
                                  <a:pt x="227" y="145"/>
                                </a:lnTo>
                                <a:lnTo>
                                  <a:pt x="225" y="146"/>
                                </a:lnTo>
                                <a:lnTo>
                                  <a:pt x="212" y="160"/>
                                </a:lnTo>
                                <a:lnTo>
                                  <a:pt x="209" y="163"/>
                                </a:lnTo>
                                <a:lnTo>
                                  <a:pt x="195" y="173"/>
                                </a:lnTo>
                                <a:lnTo>
                                  <a:pt x="189" y="176"/>
                                </a:lnTo>
                                <a:lnTo>
                                  <a:pt x="169" y="188"/>
                                </a:lnTo>
                                <a:lnTo>
                                  <a:pt x="147" y="197"/>
                                </a:lnTo>
                                <a:lnTo>
                                  <a:pt x="124" y="206"/>
                                </a:lnTo>
                                <a:lnTo>
                                  <a:pt x="102" y="216"/>
                                </a:lnTo>
                                <a:lnTo>
                                  <a:pt x="80" y="225"/>
                                </a:lnTo>
                                <a:lnTo>
                                  <a:pt x="75" y="227"/>
                                </a:lnTo>
                                <a:close/>
                                <a:moveTo>
                                  <a:pt x="76" y="32"/>
                                </a:moveTo>
                                <a:lnTo>
                                  <a:pt x="141" y="166"/>
                                </a:lnTo>
                                <a:lnTo>
                                  <a:pt x="148" y="178"/>
                                </a:lnTo>
                                <a:lnTo>
                                  <a:pt x="154" y="180"/>
                                </a:lnTo>
                                <a:lnTo>
                                  <a:pt x="165" y="177"/>
                                </a:lnTo>
                                <a:lnTo>
                                  <a:pt x="168" y="177"/>
                                </a:lnTo>
                                <a:lnTo>
                                  <a:pt x="178" y="170"/>
                                </a:lnTo>
                                <a:lnTo>
                                  <a:pt x="184" y="165"/>
                                </a:lnTo>
                                <a:lnTo>
                                  <a:pt x="187" y="163"/>
                                </a:lnTo>
                                <a:lnTo>
                                  <a:pt x="192" y="155"/>
                                </a:lnTo>
                                <a:lnTo>
                                  <a:pt x="196" y="144"/>
                                </a:lnTo>
                                <a:lnTo>
                                  <a:pt x="198" y="140"/>
                                </a:lnTo>
                                <a:lnTo>
                                  <a:pt x="200" y="130"/>
                                </a:lnTo>
                                <a:lnTo>
                                  <a:pt x="198" y="114"/>
                                </a:lnTo>
                                <a:lnTo>
                                  <a:pt x="192" y="96"/>
                                </a:lnTo>
                                <a:lnTo>
                                  <a:pt x="183" y="77"/>
                                </a:lnTo>
                                <a:lnTo>
                                  <a:pt x="165" y="50"/>
                                </a:lnTo>
                                <a:lnTo>
                                  <a:pt x="144" y="31"/>
                                </a:lnTo>
                                <a:lnTo>
                                  <a:pt x="139" y="28"/>
                                </a:lnTo>
                                <a:lnTo>
                                  <a:pt x="127" y="23"/>
                                </a:lnTo>
                                <a:lnTo>
                                  <a:pt x="110" y="21"/>
                                </a:lnTo>
                                <a:lnTo>
                                  <a:pt x="96" y="24"/>
                                </a:lnTo>
                                <a:lnTo>
                                  <a:pt x="88" y="27"/>
                                </a:lnTo>
                                <a:lnTo>
                                  <a:pt x="76" y="3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7" name="Freeform 359"/>
                        <wps:cNvSpPr>
                          <a:spLocks/>
                        </wps:cNvSpPr>
                        <wps:spPr bwMode="auto">
                          <a:xfrm>
                            <a:off x="7000" y="6137"/>
                            <a:ext cx="152" cy="159"/>
                          </a:xfrm>
                          <a:custGeom>
                            <a:avLst/>
                            <a:gdLst>
                              <a:gd name="T0" fmla="*/ 196 w 199"/>
                              <a:gd name="T1" fmla="*/ 154 h 216"/>
                              <a:gd name="T2" fmla="*/ 199 w 199"/>
                              <a:gd name="T3" fmla="*/ 158 h 216"/>
                              <a:gd name="T4" fmla="*/ 180 w 199"/>
                              <a:gd name="T5" fmla="*/ 169 h 216"/>
                              <a:gd name="T6" fmla="*/ 159 w 199"/>
                              <a:gd name="T7" fmla="*/ 182 h 216"/>
                              <a:gd name="T8" fmla="*/ 137 w 199"/>
                              <a:gd name="T9" fmla="*/ 194 h 216"/>
                              <a:gd name="T10" fmla="*/ 117 w 199"/>
                              <a:gd name="T11" fmla="*/ 205 h 216"/>
                              <a:gd name="T12" fmla="*/ 97 w 199"/>
                              <a:gd name="T13" fmla="*/ 216 h 216"/>
                              <a:gd name="T14" fmla="*/ 95 w 199"/>
                              <a:gd name="T15" fmla="*/ 212 h 216"/>
                              <a:gd name="T16" fmla="*/ 101 w 199"/>
                              <a:gd name="T17" fmla="*/ 209 h 216"/>
                              <a:gd name="T18" fmla="*/ 114 w 199"/>
                              <a:gd name="T19" fmla="*/ 199 h 216"/>
                              <a:gd name="T20" fmla="*/ 114 w 199"/>
                              <a:gd name="T21" fmla="*/ 198 h 216"/>
                              <a:gd name="T22" fmla="*/ 116 w 199"/>
                              <a:gd name="T23" fmla="*/ 189 h 216"/>
                              <a:gd name="T24" fmla="*/ 109 w 199"/>
                              <a:gd name="T25" fmla="*/ 173 h 216"/>
                              <a:gd name="T26" fmla="*/ 42 w 199"/>
                              <a:gd name="T27" fmla="*/ 67 h 216"/>
                              <a:gd name="T28" fmla="*/ 30 w 199"/>
                              <a:gd name="T29" fmla="*/ 51 h 216"/>
                              <a:gd name="T30" fmla="*/ 22 w 199"/>
                              <a:gd name="T31" fmla="*/ 49 h 216"/>
                              <a:gd name="T32" fmla="*/ 21 w 199"/>
                              <a:gd name="T33" fmla="*/ 49 h 216"/>
                              <a:gd name="T34" fmla="*/ 9 w 199"/>
                              <a:gd name="T35" fmla="*/ 53 h 216"/>
                              <a:gd name="T36" fmla="*/ 3 w 199"/>
                              <a:gd name="T37" fmla="*/ 56 h 216"/>
                              <a:gd name="T38" fmla="*/ 0 w 199"/>
                              <a:gd name="T39" fmla="*/ 52 h 216"/>
                              <a:gd name="T40" fmla="*/ 17 w 199"/>
                              <a:gd name="T41" fmla="*/ 43 h 216"/>
                              <a:gd name="T42" fmla="*/ 36 w 199"/>
                              <a:gd name="T43" fmla="*/ 33 h 216"/>
                              <a:gd name="T44" fmla="*/ 55 w 199"/>
                              <a:gd name="T45" fmla="*/ 21 h 216"/>
                              <a:gd name="T46" fmla="*/ 73 w 199"/>
                              <a:gd name="T47" fmla="*/ 10 h 216"/>
                              <a:gd name="T48" fmla="*/ 91 w 199"/>
                              <a:gd name="T49" fmla="*/ 0 h 216"/>
                              <a:gd name="T50" fmla="*/ 94 w 199"/>
                              <a:gd name="T51" fmla="*/ 4 h 216"/>
                              <a:gd name="T52" fmla="*/ 88 w 199"/>
                              <a:gd name="T53" fmla="*/ 8 h 216"/>
                              <a:gd name="T54" fmla="*/ 78 w 199"/>
                              <a:gd name="T55" fmla="*/ 17 h 216"/>
                              <a:gd name="T56" fmla="*/ 78 w 199"/>
                              <a:gd name="T57" fmla="*/ 17 h 216"/>
                              <a:gd name="T58" fmla="*/ 77 w 199"/>
                              <a:gd name="T59" fmla="*/ 26 h 216"/>
                              <a:gd name="T60" fmla="*/ 85 w 199"/>
                              <a:gd name="T61" fmla="*/ 42 h 216"/>
                              <a:gd name="T62" fmla="*/ 154 w 199"/>
                              <a:gd name="T63" fmla="*/ 147 h 216"/>
                              <a:gd name="T64" fmla="*/ 165 w 199"/>
                              <a:gd name="T65" fmla="*/ 161 h 216"/>
                              <a:gd name="T66" fmla="*/ 174 w 199"/>
                              <a:gd name="T67" fmla="*/ 162 h 216"/>
                              <a:gd name="T68" fmla="*/ 176 w 199"/>
                              <a:gd name="T69" fmla="*/ 162 h 216"/>
                              <a:gd name="T70" fmla="*/ 190 w 199"/>
                              <a:gd name="T71" fmla="*/ 157 h 216"/>
                              <a:gd name="T72" fmla="*/ 196 w 199"/>
                              <a:gd name="T73" fmla="*/ 154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99" h="216">
                                <a:moveTo>
                                  <a:pt x="196" y="154"/>
                                </a:moveTo>
                                <a:lnTo>
                                  <a:pt x="199" y="158"/>
                                </a:lnTo>
                                <a:lnTo>
                                  <a:pt x="180" y="169"/>
                                </a:lnTo>
                                <a:lnTo>
                                  <a:pt x="159" y="182"/>
                                </a:lnTo>
                                <a:lnTo>
                                  <a:pt x="137" y="194"/>
                                </a:lnTo>
                                <a:lnTo>
                                  <a:pt x="117" y="205"/>
                                </a:lnTo>
                                <a:lnTo>
                                  <a:pt x="97" y="216"/>
                                </a:lnTo>
                                <a:lnTo>
                                  <a:pt x="95" y="212"/>
                                </a:lnTo>
                                <a:lnTo>
                                  <a:pt x="101" y="209"/>
                                </a:lnTo>
                                <a:lnTo>
                                  <a:pt x="114" y="199"/>
                                </a:lnTo>
                                <a:lnTo>
                                  <a:pt x="114" y="198"/>
                                </a:lnTo>
                                <a:lnTo>
                                  <a:pt x="116" y="189"/>
                                </a:lnTo>
                                <a:lnTo>
                                  <a:pt x="109" y="173"/>
                                </a:lnTo>
                                <a:lnTo>
                                  <a:pt x="42" y="67"/>
                                </a:lnTo>
                                <a:lnTo>
                                  <a:pt x="30" y="51"/>
                                </a:lnTo>
                                <a:lnTo>
                                  <a:pt x="22" y="49"/>
                                </a:lnTo>
                                <a:lnTo>
                                  <a:pt x="21" y="49"/>
                                </a:lnTo>
                                <a:lnTo>
                                  <a:pt x="9" y="53"/>
                                </a:lnTo>
                                <a:lnTo>
                                  <a:pt x="3" y="56"/>
                                </a:lnTo>
                                <a:lnTo>
                                  <a:pt x="0" y="52"/>
                                </a:lnTo>
                                <a:lnTo>
                                  <a:pt x="17" y="43"/>
                                </a:lnTo>
                                <a:lnTo>
                                  <a:pt x="36" y="33"/>
                                </a:lnTo>
                                <a:lnTo>
                                  <a:pt x="55" y="21"/>
                                </a:lnTo>
                                <a:lnTo>
                                  <a:pt x="73" y="10"/>
                                </a:lnTo>
                                <a:lnTo>
                                  <a:pt x="91" y="0"/>
                                </a:lnTo>
                                <a:lnTo>
                                  <a:pt x="94" y="4"/>
                                </a:lnTo>
                                <a:lnTo>
                                  <a:pt x="88" y="8"/>
                                </a:lnTo>
                                <a:lnTo>
                                  <a:pt x="78" y="17"/>
                                </a:lnTo>
                                <a:lnTo>
                                  <a:pt x="77" y="26"/>
                                </a:lnTo>
                                <a:lnTo>
                                  <a:pt x="85" y="42"/>
                                </a:lnTo>
                                <a:lnTo>
                                  <a:pt x="154" y="147"/>
                                </a:lnTo>
                                <a:lnTo>
                                  <a:pt x="165" y="161"/>
                                </a:lnTo>
                                <a:lnTo>
                                  <a:pt x="174" y="162"/>
                                </a:lnTo>
                                <a:lnTo>
                                  <a:pt x="176" y="162"/>
                                </a:lnTo>
                                <a:lnTo>
                                  <a:pt x="190" y="157"/>
                                </a:lnTo>
                                <a:lnTo>
                                  <a:pt x="196" y="15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 name="Freeform 360"/>
                        <wps:cNvSpPr>
                          <a:spLocks/>
                        </wps:cNvSpPr>
                        <wps:spPr bwMode="auto">
                          <a:xfrm>
                            <a:off x="7112" y="6048"/>
                            <a:ext cx="164" cy="167"/>
                          </a:xfrm>
                          <a:custGeom>
                            <a:avLst/>
                            <a:gdLst>
                              <a:gd name="T0" fmla="*/ 155 w 221"/>
                              <a:gd name="T1" fmla="*/ 50 h 233"/>
                              <a:gd name="T2" fmla="*/ 128 w 221"/>
                              <a:gd name="T3" fmla="*/ 42 h 233"/>
                              <a:gd name="T4" fmla="*/ 106 w 221"/>
                              <a:gd name="T5" fmla="*/ 38 h 233"/>
                              <a:gd name="T6" fmla="*/ 94 w 221"/>
                              <a:gd name="T7" fmla="*/ 39 h 233"/>
                              <a:gd name="T8" fmla="*/ 75 w 221"/>
                              <a:gd name="T9" fmla="*/ 45 h 233"/>
                              <a:gd name="T10" fmla="*/ 57 w 221"/>
                              <a:gd name="T11" fmla="*/ 58 h 233"/>
                              <a:gd name="T12" fmla="*/ 45 w 221"/>
                              <a:gd name="T13" fmla="*/ 76 h 233"/>
                              <a:gd name="T14" fmla="*/ 38 w 221"/>
                              <a:gd name="T15" fmla="*/ 97 h 233"/>
                              <a:gd name="T16" fmla="*/ 40 w 221"/>
                              <a:gd name="T17" fmla="*/ 114 h 233"/>
                              <a:gd name="T18" fmla="*/ 60 w 221"/>
                              <a:gd name="T19" fmla="*/ 159 h 233"/>
                              <a:gd name="T20" fmla="*/ 94 w 221"/>
                              <a:gd name="T21" fmla="*/ 192 h 233"/>
                              <a:gd name="T22" fmla="*/ 114 w 221"/>
                              <a:gd name="T23" fmla="*/ 202 h 233"/>
                              <a:gd name="T24" fmla="*/ 143 w 221"/>
                              <a:gd name="T25" fmla="*/ 203 h 233"/>
                              <a:gd name="T26" fmla="*/ 165 w 221"/>
                              <a:gd name="T27" fmla="*/ 193 h 233"/>
                              <a:gd name="T28" fmla="*/ 185 w 221"/>
                              <a:gd name="T29" fmla="*/ 178 h 233"/>
                              <a:gd name="T30" fmla="*/ 198 w 221"/>
                              <a:gd name="T31" fmla="*/ 160 h 233"/>
                              <a:gd name="T32" fmla="*/ 205 w 221"/>
                              <a:gd name="T33" fmla="*/ 141 h 233"/>
                              <a:gd name="T34" fmla="*/ 210 w 221"/>
                              <a:gd name="T35" fmla="*/ 116 h 233"/>
                              <a:gd name="T36" fmla="*/ 217 w 221"/>
                              <a:gd name="T37" fmla="*/ 145 h 233"/>
                              <a:gd name="T38" fmla="*/ 208 w 221"/>
                              <a:gd name="T39" fmla="*/ 170 h 233"/>
                              <a:gd name="T40" fmla="*/ 192 w 221"/>
                              <a:gd name="T41" fmla="*/ 189 h 233"/>
                              <a:gd name="T42" fmla="*/ 174 w 221"/>
                              <a:gd name="T43" fmla="*/ 204 h 233"/>
                              <a:gd name="T44" fmla="*/ 154 w 221"/>
                              <a:gd name="T45" fmla="*/ 216 h 233"/>
                              <a:gd name="T46" fmla="*/ 131 w 221"/>
                              <a:gd name="T47" fmla="*/ 227 h 233"/>
                              <a:gd name="T48" fmla="*/ 106 w 221"/>
                              <a:gd name="T49" fmla="*/ 232 h 233"/>
                              <a:gd name="T50" fmla="*/ 76 w 221"/>
                              <a:gd name="T51" fmla="*/ 231 h 233"/>
                              <a:gd name="T52" fmla="*/ 35 w 221"/>
                              <a:gd name="T53" fmla="*/ 213 h 233"/>
                              <a:gd name="T54" fmla="*/ 17 w 221"/>
                              <a:gd name="T55" fmla="*/ 195 h 233"/>
                              <a:gd name="T56" fmla="*/ 5 w 221"/>
                              <a:gd name="T57" fmla="*/ 170 h 233"/>
                              <a:gd name="T58" fmla="*/ 0 w 221"/>
                              <a:gd name="T59" fmla="*/ 143 h 233"/>
                              <a:gd name="T60" fmla="*/ 2 w 221"/>
                              <a:gd name="T61" fmla="*/ 115 h 233"/>
                              <a:gd name="T62" fmla="*/ 12 w 221"/>
                              <a:gd name="T63" fmla="*/ 90 h 233"/>
                              <a:gd name="T64" fmla="*/ 27 w 221"/>
                              <a:gd name="T65" fmla="*/ 67 h 233"/>
                              <a:gd name="T66" fmla="*/ 48 w 221"/>
                              <a:gd name="T67" fmla="*/ 48 h 233"/>
                              <a:gd name="T68" fmla="*/ 67 w 221"/>
                              <a:gd name="T69" fmla="*/ 37 h 233"/>
                              <a:gd name="T70" fmla="*/ 88 w 221"/>
                              <a:gd name="T71" fmla="*/ 29 h 233"/>
                              <a:gd name="T72" fmla="*/ 106 w 221"/>
                              <a:gd name="T73" fmla="*/ 22 h 233"/>
                              <a:gd name="T74" fmla="*/ 110 w 221"/>
                              <a:gd name="T75" fmla="*/ 15 h 233"/>
                              <a:gd name="T76" fmla="*/ 111 w 221"/>
                              <a:gd name="T77" fmla="*/ 0 h 2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21" h="233">
                                <a:moveTo>
                                  <a:pt x="111" y="0"/>
                                </a:moveTo>
                                <a:lnTo>
                                  <a:pt x="155" y="50"/>
                                </a:lnTo>
                                <a:lnTo>
                                  <a:pt x="151" y="54"/>
                                </a:lnTo>
                                <a:lnTo>
                                  <a:pt x="128" y="42"/>
                                </a:lnTo>
                                <a:lnTo>
                                  <a:pt x="106" y="38"/>
                                </a:lnTo>
                                <a:lnTo>
                                  <a:pt x="97" y="39"/>
                                </a:lnTo>
                                <a:lnTo>
                                  <a:pt x="94" y="39"/>
                                </a:lnTo>
                                <a:lnTo>
                                  <a:pt x="83" y="41"/>
                                </a:lnTo>
                                <a:lnTo>
                                  <a:pt x="75" y="45"/>
                                </a:lnTo>
                                <a:lnTo>
                                  <a:pt x="65" y="52"/>
                                </a:lnTo>
                                <a:lnTo>
                                  <a:pt x="57" y="58"/>
                                </a:lnTo>
                                <a:lnTo>
                                  <a:pt x="51" y="64"/>
                                </a:lnTo>
                                <a:lnTo>
                                  <a:pt x="45" y="76"/>
                                </a:lnTo>
                                <a:lnTo>
                                  <a:pt x="42" y="80"/>
                                </a:lnTo>
                                <a:lnTo>
                                  <a:pt x="38" y="97"/>
                                </a:lnTo>
                                <a:lnTo>
                                  <a:pt x="39" y="105"/>
                                </a:lnTo>
                                <a:lnTo>
                                  <a:pt x="40" y="114"/>
                                </a:lnTo>
                                <a:lnTo>
                                  <a:pt x="47" y="137"/>
                                </a:lnTo>
                                <a:lnTo>
                                  <a:pt x="60" y="159"/>
                                </a:lnTo>
                                <a:lnTo>
                                  <a:pt x="76" y="177"/>
                                </a:lnTo>
                                <a:lnTo>
                                  <a:pt x="94" y="192"/>
                                </a:lnTo>
                                <a:lnTo>
                                  <a:pt x="112" y="201"/>
                                </a:lnTo>
                                <a:lnTo>
                                  <a:pt x="114" y="202"/>
                                </a:lnTo>
                                <a:lnTo>
                                  <a:pt x="132" y="205"/>
                                </a:lnTo>
                                <a:lnTo>
                                  <a:pt x="143" y="203"/>
                                </a:lnTo>
                                <a:lnTo>
                                  <a:pt x="153" y="200"/>
                                </a:lnTo>
                                <a:lnTo>
                                  <a:pt x="165" y="193"/>
                                </a:lnTo>
                                <a:lnTo>
                                  <a:pt x="174" y="189"/>
                                </a:lnTo>
                                <a:lnTo>
                                  <a:pt x="185" y="178"/>
                                </a:lnTo>
                                <a:lnTo>
                                  <a:pt x="188" y="175"/>
                                </a:lnTo>
                                <a:lnTo>
                                  <a:pt x="198" y="160"/>
                                </a:lnTo>
                                <a:lnTo>
                                  <a:pt x="199" y="160"/>
                                </a:lnTo>
                                <a:lnTo>
                                  <a:pt x="205" y="141"/>
                                </a:lnTo>
                                <a:lnTo>
                                  <a:pt x="207" y="133"/>
                                </a:lnTo>
                                <a:lnTo>
                                  <a:pt x="210" y="116"/>
                                </a:lnTo>
                                <a:lnTo>
                                  <a:pt x="221" y="130"/>
                                </a:lnTo>
                                <a:lnTo>
                                  <a:pt x="217" y="145"/>
                                </a:lnTo>
                                <a:lnTo>
                                  <a:pt x="215" y="151"/>
                                </a:lnTo>
                                <a:lnTo>
                                  <a:pt x="208" y="170"/>
                                </a:lnTo>
                                <a:lnTo>
                                  <a:pt x="207" y="172"/>
                                </a:lnTo>
                                <a:lnTo>
                                  <a:pt x="192" y="189"/>
                                </a:lnTo>
                                <a:lnTo>
                                  <a:pt x="174" y="204"/>
                                </a:lnTo>
                                <a:lnTo>
                                  <a:pt x="173" y="206"/>
                                </a:lnTo>
                                <a:lnTo>
                                  <a:pt x="154" y="216"/>
                                </a:lnTo>
                                <a:lnTo>
                                  <a:pt x="143" y="222"/>
                                </a:lnTo>
                                <a:lnTo>
                                  <a:pt x="131" y="227"/>
                                </a:lnTo>
                                <a:lnTo>
                                  <a:pt x="113" y="232"/>
                                </a:lnTo>
                                <a:lnTo>
                                  <a:pt x="106" y="232"/>
                                </a:lnTo>
                                <a:lnTo>
                                  <a:pt x="84" y="233"/>
                                </a:lnTo>
                                <a:lnTo>
                                  <a:pt x="76" y="231"/>
                                </a:lnTo>
                                <a:lnTo>
                                  <a:pt x="57" y="227"/>
                                </a:lnTo>
                                <a:lnTo>
                                  <a:pt x="35" y="213"/>
                                </a:lnTo>
                                <a:lnTo>
                                  <a:pt x="34" y="213"/>
                                </a:lnTo>
                                <a:lnTo>
                                  <a:pt x="17" y="195"/>
                                </a:lnTo>
                                <a:lnTo>
                                  <a:pt x="5" y="172"/>
                                </a:lnTo>
                                <a:lnTo>
                                  <a:pt x="5" y="170"/>
                                </a:lnTo>
                                <a:lnTo>
                                  <a:pt x="1" y="157"/>
                                </a:lnTo>
                                <a:lnTo>
                                  <a:pt x="0" y="143"/>
                                </a:lnTo>
                                <a:lnTo>
                                  <a:pt x="1" y="128"/>
                                </a:lnTo>
                                <a:lnTo>
                                  <a:pt x="2" y="115"/>
                                </a:lnTo>
                                <a:lnTo>
                                  <a:pt x="8" y="100"/>
                                </a:lnTo>
                                <a:lnTo>
                                  <a:pt x="12" y="90"/>
                                </a:lnTo>
                                <a:lnTo>
                                  <a:pt x="19" y="78"/>
                                </a:lnTo>
                                <a:lnTo>
                                  <a:pt x="27" y="67"/>
                                </a:lnTo>
                                <a:lnTo>
                                  <a:pt x="33" y="62"/>
                                </a:lnTo>
                                <a:lnTo>
                                  <a:pt x="48" y="48"/>
                                </a:lnTo>
                                <a:lnTo>
                                  <a:pt x="67" y="37"/>
                                </a:lnTo>
                                <a:lnTo>
                                  <a:pt x="68" y="36"/>
                                </a:lnTo>
                                <a:lnTo>
                                  <a:pt x="88" y="29"/>
                                </a:lnTo>
                                <a:lnTo>
                                  <a:pt x="89" y="28"/>
                                </a:lnTo>
                                <a:lnTo>
                                  <a:pt x="106" y="22"/>
                                </a:lnTo>
                                <a:lnTo>
                                  <a:pt x="108" y="19"/>
                                </a:lnTo>
                                <a:lnTo>
                                  <a:pt x="110" y="15"/>
                                </a:lnTo>
                                <a:lnTo>
                                  <a:pt x="107" y="3"/>
                                </a:lnTo>
                                <a:lnTo>
                                  <a:pt x="111"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9" name="Freeform 361"/>
                        <wps:cNvSpPr>
                          <a:spLocks/>
                        </wps:cNvSpPr>
                        <wps:spPr bwMode="auto">
                          <a:xfrm>
                            <a:off x="7209" y="5988"/>
                            <a:ext cx="159" cy="159"/>
                          </a:xfrm>
                          <a:custGeom>
                            <a:avLst/>
                            <a:gdLst>
                              <a:gd name="T0" fmla="*/ 213 w 217"/>
                              <a:gd name="T1" fmla="*/ 133 h 212"/>
                              <a:gd name="T2" fmla="*/ 217 w 217"/>
                              <a:gd name="T3" fmla="*/ 136 h 212"/>
                              <a:gd name="T4" fmla="*/ 207 w 217"/>
                              <a:gd name="T5" fmla="*/ 146 h 212"/>
                              <a:gd name="T6" fmla="*/ 189 w 217"/>
                              <a:gd name="T7" fmla="*/ 162 h 212"/>
                              <a:gd name="T8" fmla="*/ 171 w 217"/>
                              <a:gd name="T9" fmla="*/ 177 h 212"/>
                              <a:gd name="T10" fmla="*/ 153 w 217"/>
                              <a:gd name="T11" fmla="*/ 192 h 212"/>
                              <a:gd name="T12" fmla="*/ 134 w 217"/>
                              <a:gd name="T13" fmla="*/ 208 h 212"/>
                              <a:gd name="T14" fmla="*/ 130 w 217"/>
                              <a:gd name="T15" fmla="*/ 212 h 212"/>
                              <a:gd name="T16" fmla="*/ 126 w 217"/>
                              <a:gd name="T17" fmla="*/ 208 h 212"/>
                              <a:gd name="T18" fmla="*/ 131 w 217"/>
                              <a:gd name="T19" fmla="*/ 204 h 212"/>
                              <a:gd name="T20" fmla="*/ 132 w 217"/>
                              <a:gd name="T21" fmla="*/ 204 h 212"/>
                              <a:gd name="T22" fmla="*/ 142 w 217"/>
                              <a:gd name="T23" fmla="*/ 190 h 212"/>
                              <a:gd name="T24" fmla="*/ 142 w 217"/>
                              <a:gd name="T25" fmla="*/ 182 h 212"/>
                              <a:gd name="T26" fmla="*/ 141 w 217"/>
                              <a:gd name="T27" fmla="*/ 180 h 212"/>
                              <a:gd name="T28" fmla="*/ 132 w 217"/>
                              <a:gd name="T29" fmla="*/ 168 h 212"/>
                              <a:gd name="T30" fmla="*/ 45 w 217"/>
                              <a:gd name="T31" fmla="*/ 75 h 212"/>
                              <a:gd name="T32" fmla="*/ 33 w 217"/>
                              <a:gd name="T33" fmla="*/ 64 h 212"/>
                              <a:gd name="T34" fmla="*/ 31 w 217"/>
                              <a:gd name="T35" fmla="*/ 63 h 212"/>
                              <a:gd name="T36" fmla="*/ 22 w 217"/>
                              <a:gd name="T37" fmla="*/ 62 h 212"/>
                              <a:gd name="T38" fmla="*/ 10 w 217"/>
                              <a:gd name="T39" fmla="*/ 68 h 212"/>
                              <a:gd name="T40" fmla="*/ 9 w 217"/>
                              <a:gd name="T41" fmla="*/ 69 h 212"/>
                              <a:gd name="T42" fmla="*/ 5 w 217"/>
                              <a:gd name="T43" fmla="*/ 72 h 212"/>
                              <a:gd name="T44" fmla="*/ 0 w 217"/>
                              <a:gd name="T45" fmla="*/ 68 h 212"/>
                              <a:gd name="T46" fmla="*/ 5 w 217"/>
                              <a:gd name="T47" fmla="*/ 65 h 212"/>
                              <a:gd name="T48" fmla="*/ 21 w 217"/>
                              <a:gd name="T49" fmla="*/ 51 h 212"/>
                              <a:gd name="T50" fmla="*/ 37 w 217"/>
                              <a:gd name="T51" fmla="*/ 38 h 212"/>
                              <a:gd name="T52" fmla="*/ 54 w 217"/>
                              <a:gd name="T53" fmla="*/ 24 h 212"/>
                              <a:gd name="T54" fmla="*/ 69 w 217"/>
                              <a:gd name="T55" fmla="*/ 9 h 212"/>
                              <a:gd name="T56" fmla="*/ 80 w 217"/>
                              <a:gd name="T57" fmla="*/ 0 h 212"/>
                              <a:gd name="T58" fmla="*/ 83 w 217"/>
                              <a:gd name="T59" fmla="*/ 4 h 212"/>
                              <a:gd name="T60" fmla="*/ 79 w 217"/>
                              <a:gd name="T61" fmla="*/ 8 h 212"/>
                              <a:gd name="T62" fmla="*/ 74 w 217"/>
                              <a:gd name="T63" fmla="*/ 14 h 212"/>
                              <a:gd name="T64" fmla="*/ 70 w 217"/>
                              <a:gd name="T65" fmla="*/ 19 h 212"/>
                              <a:gd name="T66" fmla="*/ 70 w 217"/>
                              <a:gd name="T67" fmla="*/ 29 h 212"/>
                              <a:gd name="T68" fmla="*/ 82 w 217"/>
                              <a:gd name="T69" fmla="*/ 42 h 212"/>
                              <a:gd name="T70" fmla="*/ 171 w 217"/>
                              <a:gd name="T71" fmla="*/ 133 h 212"/>
                              <a:gd name="T72" fmla="*/ 186 w 217"/>
                              <a:gd name="T73" fmla="*/ 145 h 212"/>
                              <a:gd name="T74" fmla="*/ 196 w 217"/>
                              <a:gd name="T75" fmla="*/ 145 h 212"/>
                              <a:gd name="T76" fmla="*/ 202 w 217"/>
                              <a:gd name="T77" fmla="*/ 141 h 212"/>
                              <a:gd name="T78" fmla="*/ 208 w 217"/>
                              <a:gd name="T79" fmla="*/ 137 h 212"/>
                              <a:gd name="T80" fmla="*/ 213 w 217"/>
                              <a:gd name="T81" fmla="*/ 133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7" h="212">
                                <a:moveTo>
                                  <a:pt x="213" y="133"/>
                                </a:moveTo>
                                <a:lnTo>
                                  <a:pt x="217" y="136"/>
                                </a:lnTo>
                                <a:lnTo>
                                  <a:pt x="207" y="146"/>
                                </a:lnTo>
                                <a:lnTo>
                                  <a:pt x="189" y="162"/>
                                </a:lnTo>
                                <a:lnTo>
                                  <a:pt x="171" y="177"/>
                                </a:lnTo>
                                <a:lnTo>
                                  <a:pt x="153" y="192"/>
                                </a:lnTo>
                                <a:lnTo>
                                  <a:pt x="134" y="208"/>
                                </a:lnTo>
                                <a:lnTo>
                                  <a:pt x="130" y="212"/>
                                </a:lnTo>
                                <a:lnTo>
                                  <a:pt x="126" y="208"/>
                                </a:lnTo>
                                <a:lnTo>
                                  <a:pt x="131" y="204"/>
                                </a:lnTo>
                                <a:lnTo>
                                  <a:pt x="132" y="204"/>
                                </a:lnTo>
                                <a:lnTo>
                                  <a:pt x="142" y="190"/>
                                </a:lnTo>
                                <a:lnTo>
                                  <a:pt x="142" y="182"/>
                                </a:lnTo>
                                <a:lnTo>
                                  <a:pt x="141" y="180"/>
                                </a:lnTo>
                                <a:lnTo>
                                  <a:pt x="132" y="168"/>
                                </a:lnTo>
                                <a:lnTo>
                                  <a:pt x="45" y="75"/>
                                </a:lnTo>
                                <a:lnTo>
                                  <a:pt x="33" y="64"/>
                                </a:lnTo>
                                <a:lnTo>
                                  <a:pt x="31" y="63"/>
                                </a:lnTo>
                                <a:lnTo>
                                  <a:pt x="22" y="62"/>
                                </a:lnTo>
                                <a:lnTo>
                                  <a:pt x="10" y="68"/>
                                </a:lnTo>
                                <a:lnTo>
                                  <a:pt x="9" y="69"/>
                                </a:lnTo>
                                <a:lnTo>
                                  <a:pt x="5" y="72"/>
                                </a:lnTo>
                                <a:lnTo>
                                  <a:pt x="0" y="68"/>
                                </a:lnTo>
                                <a:lnTo>
                                  <a:pt x="5" y="65"/>
                                </a:lnTo>
                                <a:lnTo>
                                  <a:pt x="21" y="51"/>
                                </a:lnTo>
                                <a:lnTo>
                                  <a:pt x="37" y="38"/>
                                </a:lnTo>
                                <a:lnTo>
                                  <a:pt x="54" y="24"/>
                                </a:lnTo>
                                <a:lnTo>
                                  <a:pt x="69" y="9"/>
                                </a:lnTo>
                                <a:lnTo>
                                  <a:pt x="80" y="0"/>
                                </a:lnTo>
                                <a:lnTo>
                                  <a:pt x="83" y="4"/>
                                </a:lnTo>
                                <a:lnTo>
                                  <a:pt x="79" y="8"/>
                                </a:lnTo>
                                <a:lnTo>
                                  <a:pt x="74" y="14"/>
                                </a:lnTo>
                                <a:lnTo>
                                  <a:pt x="70" y="19"/>
                                </a:lnTo>
                                <a:lnTo>
                                  <a:pt x="70" y="29"/>
                                </a:lnTo>
                                <a:lnTo>
                                  <a:pt x="82" y="42"/>
                                </a:lnTo>
                                <a:lnTo>
                                  <a:pt x="171" y="133"/>
                                </a:lnTo>
                                <a:lnTo>
                                  <a:pt x="186" y="145"/>
                                </a:lnTo>
                                <a:lnTo>
                                  <a:pt x="196" y="145"/>
                                </a:lnTo>
                                <a:lnTo>
                                  <a:pt x="202" y="141"/>
                                </a:lnTo>
                                <a:lnTo>
                                  <a:pt x="208" y="137"/>
                                </a:lnTo>
                                <a:lnTo>
                                  <a:pt x="213" y="13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0" name="Freeform 362"/>
                        <wps:cNvSpPr>
                          <a:spLocks/>
                        </wps:cNvSpPr>
                        <wps:spPr bwMode="auto">
                          <a:xfrm>
                            <a:off x="7271" y="5877"/>
                            <a:ext cx="207" cy="208"/>
                          </a:xfrm>
                          <a:custGeom>
                            <a:avLst/>
                            <a:gdLst>
                              <a:gd name="T0" fmla="*/ 50 w 281"/>
                              <a:gd name="T1" fmla="*/ 98 h 283"/>
                              <a:gd name="T2" fmla="*/ 69 w 281"/>
                              <a:gd name="T3" fmla="*/ 99 h 283"/>
                              <a:gd name="T4" fmla="*/ 104 w 281"/>
                              <a:gd name="T5" fmla="*/ 100 h 283"/>
                              <a:gd name="T6" fmla="*/ 139 w 281"/>
                              <a:gd name="T7" fmla="*/ 102 h 283"/>
                              <a:gd name="T8" fmla="*/ 174 w 281"/>
                              <a:gd name="T9" fmla="*/ 102 h 283"/>
                              <a:gd name="T10" fmla="*/ 210 w 281"/>
                              <a:gd name="T11" fmla="*/ 102 h 283"/>
                              <a:gd name="T12" fmla="*/ 212 w 281"/>
                              <a:gd name="T13" fmla="*/ 101 h 283"/>
                              <a:gd name="T14" fmla="*/ 147 w 281"/>
                              <a:gd name="T15" fmla="*/ 50 h 283"/>
                              <a:gd name="T16" fmla="*/ 134 w 281"/>
                              <a:gd name="T17" fmla="*/ 42 h 283"/>
                              <a:gd name="T18" fmla="*/ 134 w 281"/>
                              <a:gd name="T19" fmla="*/ 41 h 283"/>
                              <a:gd name="T20" fmla="*/ 124 w 281"/>
                              <a:gd name="T21" fmla="*/ 39 h 283"/>
                              <a:gd name="T22" fmla="*/ 114 w 281"/>
                              <a:gd name="T23" fmla="*/ 42 h 283"/>
                              <a:gd name="T24" fmla="*/ 107 w 281"/>
                              <a:gd name="T25" fmla="*/ 48 h 283"/>
                              <a:gd name="T26" fmla="*/ 103 w 281"/>
                              <a:gd name="T27" fmla="*/ 51 h 283"/>
                              <a:gd name="T28" fmla="*/ 99 w 281"/>
                              <a:gd name="T29" fmla="*/ 48 h 283"/>
                              <a:gd name="T30" fmla="*/ 103 w 281"/>
                              <a:gd name="T31" fmla="*/ 44 h 283"/>
                              <a:gd name="T32" fmla="*/ 117 w 281"/>
                              <a:gd name="T33" fmla="*/ 28 h 283"/>
                              <a:gd name="T34" fmla="*/ 130 w 281"/>
                              <a:gd name="T35" fmla="*/ 12 h 283"/>
                              <a:gd name="T36" fmla="*/ 142 w 281"/>
                              <a:gd name="T37" fmla="*/ 0 h 283"/>
                              <a:gd name="T38" fmla="*/ 146 w 281"/>
                              <a:gd name="T39" fmla="*/ 3 h 283"/>
                              <a:gd name="T40" fmla="*/ 138 w 281"/>
                              <a:gd name="T41" fmla="*/ 17 h 283"/>
                              <a:gd name="T42" fmla="*/ 138 w 281"/>
                              <a:gd name="T43" fmla="*/ 18 h 283"/>
                              <a:gd name="T44" fmla="*/ 140 w 281"/>
                              <a:gd name="T45" fmla="*/ 27 h 283"/>
                              <a:gd name="T46" fmla="*/ 153 w 281"/>
                              <a:gd name="T47" fmla="*/ 42 h 283"/>
                              <a:gd name="T48" fmla="*/ 281 w 281"/>
                              <a:gd name="T49" fmla="*/ 142 h 283"/>
                              <a:gd name="T50" fmla="*/ 278 w 281"/>
                              <a:gd name="T51" fmla="*/ 146 h 283"/>
                              <a:gd name="T52" fmla="*/ 265 w 281"/>
                              <a:gd name="T53" fmla="*/ 147 h 283"/>
                              <a:gd name="T54" fmla="*/ 230 w 281"/>
                              <a:gd name="T55" fmla="*/ 148 h 283"/>
                              <a:gd name="T56" fmla="*/ 194 w 281"/>
                              <a:gd name="T57" fmla="*/ 149 h 283"/>
                              <a:gd name="T58" fmla="*/ 159 w 281"/>
                              <a:gd name="T59" fmla="*/ 148 h 283"/>
                              <a:gd name="T60" fmla="*/ 124 w 281"/>
                              <a:gd name="T61" fmla="*/ 148 h 283"/>
                              <a:gd name="T62" fmla="*/ 89 w 281"/>
                              <a:gd name="T63" fmla="*/ 147 h 283"/>
                              <a:gd name="T64" fmla="*/ 56 w 281"/>
                              <a:gd name="T65" fmla="*/ 144 h 283"/>
                              <a:gd name="T66" fmla="*/ 147 w 281"/>
                              <a:gd name="T67" fmla="*/ 228 h 283"/>
                              <a:gd name="T68" fmla="*/ 159 w 281"/>
                              <a:gd name="T69" fmla="*/ 236 h 283"/>
                              <a:gd name="T70" fmla="*/ 171 w 281"/>
                              <a:gd name="T71" fmla="*/ 237 h 283"/>
                              <a:gd name="T72" fmla="*/ 179 w 281"/>
                              <a:gd name="T73" fmla="*/ 234 h 283"/>
                              <a:gd name="T74" fmla="*/ 184 w 281"/>
                              <a:gd name="T75" fmla="*/ 231 h 283"/>
                              <a:gd name="T76" fmla="*/ 188 w 281"/>
                              <a:gd name="T77" fmla="*/ 228 h 283"/>
                              <a:gd name="T78" fmla="*/ 191 w 281"/>
                              <a:gd name="T79" fmla="*/ 224 h 283"/>
                              <a:gd name="T80" fmla="*/ 195 w 281"/>
                              <a:gd name="T81" fmla="*/ 228 h 283"/>
                              <a:gd name="T82" fmla="*/ 188 w 281"/>
                              <a:gd name="T83" fmla="*/ 235 h 283"/>
                              <a:gd name="T84" fmla="*/ 172 w 281"/>
                              <a:gd name="T85" fmla="*/ 252 h 283"/>
                              <a:gd name="T86" fmla="*/ 153 w 281"/>
                              <a:gd name="T87" fmla="*/ 267 h 283"/>
                              <a:gd name="T88" fmla="*/ 139 w 281"/>
                              <a:gd name="T89" fmla="*/ 283 h 283"/>
                              <a:gd name="T90" fmla="*/ 136 w 281"/>
                              <a:gd name="T91" fmla="*/ 278 h 283"/>
                              <a:gd name="T92" fmla="*/ 145 w 281"/>
                              <a:gd name="T93" fmla="*/ 266 h 283"/>
                              <a:gd name="T94" fmla="*/ 147 w 281"/>
                              <a:gd name="T95" fmla="*/ 261 h 283"/>
                              <a:gd name="T96" fmla="*/ 149 w 281"/>
                              <a:gd name="T97" fmla="*/ 256 h 283"/>
                              <a:gd name="T98" fmla="*/ 147 w 281"/>
                              <a:gd name="T99" fmla="*/ 247 h 283"/>
                              <a:gd name="T100" fmla="*/ 139 w 281"/>
                              <a:gd name="T101" fmla="*/ 236 h 283"/>
                              <a:gd name="T102" fmla="*/ 39 w 281"/>
                              <a:gd name="T103" fmla="*/ 143 h 283"/>
                              <a:gd name="T104" fmla="*/ 32 w 281"/>
                              <a:gd name="T105" fmla="*/ 142 h 283"/>
                              <a:gd name="T106" fmla="*/ 22 w 281"/>
                              <a:gd name="T107" fmla="*/ 143 h 283"/>
                              <a:gd name="T108" fmla="*/ 16 w 281"/>
                              <a:gd name="T109" fmla="*/ 143 h 283"/>
                              <a:gd name="T110" fmla="*/ 4 w 281"/>
                              <a:gd name="T111" fmla="*/ 151 h 283"/>
                              <a:gd name="T112" fmla="*/ 0 w 281"/>
                              <a:gd name="T113" fmla="*/ 147 h 283"/>
                              <a:gd name="T114" fmla="*/ 13 w 281"/>
                              <a:gd name="T115" fmla="*/ 134 h 283"/>
                              <a:gd name="T116" fmla="*/ 30 w 281"/>
                              <a:gd name="T117" fmla="*/ 119 h 283"/>
                              <a:gd name="T118" fmla="*/ 44 w 281"/>
                              <a:gd name="T119" fmla="*/ 105 h 283"/>
                              <a:gd name="T120" fmla="*/ 50 w 281"/>
                              <a:gd name="T121" fmla="*/ 98 h 2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281" h="283">
                                <a:moveTo>
                                  <a:pt x="50" y="98"/>
                                </a:moveTo>
                                <a:lnTo>
                                  <a:pt x="69" y="99"/>
                                </a:lnTo>
                                <a:lnTo>
                                  <a:pt x="104" y="100"/>
                                </a:lnTo>
                                <a:lnTo>
                                  <a:pt x="139" y="102"/>
                                </a:lnTo>
                                <a:lnTo>
                                  <a:pt x="174" y="102"/>
                                </a:lnTo>
                                <a:lnTo>
                                  <a:pt x="210" y="102"/>
                                </a:lnTo>
                                <a:lnTo>
                                  <a:pt x="212" y="101"/>
                                </a:lnTo>
                                <a:lnTo>
                                  <a:pt x="147" y="50"/>
                                </a:lnTo>
                                <a:lnTo>
                                  <a:pt x="134" y="42"/>
                                </a:lnTo>
                                <a:lnTo>
                                  <a:pt x="134" y="41"/>
                                </a:lnTo>
                                <a:lnTo>
                                  <a:pt x="124" y="39"/>
                                </a:lnTo>
                                <a:lnTo>
                                  <a:pt x="114" y="42"/>
                                </a:lnTo>
                                <a:lnTo>
                                  <a:pt x="107" y="48"/>
                                </a:lnTo>
                                <a:lnTo>
                                  <a:pt x="103" y="51"/>
                                </a:lnTo>
                                <a:lnTo>
                                  <a:pt x="99" y="48"/>
                                </a:lnTo>
                                <a:lnTo>
                                  <a:pt x="103" y="44"/>
                                </a:lnTo>
                                <a:lnTo>
                                  <a:pt x="117" y="28"/>
                                </a:lnTo>
                                <a:lnTo>
                                  <a:pt x="130" y="12"/>
                                </a:lnTo>
                                <a:lnTo>
                                  <a:pt x="142" y="0"/>
                                </a:lnTo>
                                <a:lnTo>
                                  <a:pt x="146" y="3"/>
                                </a:lnTo>
                                <a:lnTo>
                                  <a:pt x="138" y="17"/>
                                </a:lnTo>
                                <a:lnTo>
                                  <a:pt x="138" y="18"/>
                                </a:lnTo>
                                <a:lnTo>
                                  <a:pt x="140" y="27"/>
                                </a:lnTo>
                                <a:lnTo>
                                  <a:pt x="153" y="42"/>
                                </a:lnTo>
                                <a:lnTo>
                                  <a:pt x="281" y="142"/>
                                </a:lnTo>
                                <a:lnTo>
                                  <a:pt x="278" y="146"/>
                                </a:lnTo>
                                <a:lnTo>
                                  <a:pt x="265" y="147"/>
                                </a:lnTo>
                                <a:lnTo>
                                  <a:pt x="230" y="148"/>
                                </a:lnTo>
                                <a:lnTo>
                                  <a:pt x="194" y="149"/>
                                </a:lnTo>
                                <a:lnTo>
                                  <a:pt x="159" y="148"/>
                                </a:lnTo>
                                <a:lnTo>
                                  <a:pt x="124" y="148"/>
                                </a:lnTo>
                                <a:lnTo>
                                  <a:pt x="89" y="147"/>
                                </a:lnTo>
                                <a:lnTo>
                                  <a:pt x="56" y="144"/>
                                </a:lnTo>
                                <a:lnTo>
                                  <a:pt x="147" y="228"/>
                                </a:lnTo>
                                <a:lnTo>
                                  <a:pt x="159" y="236"/>
                                </a:lnTo>
                                <a:lnTo>
                                  <a:pt x="171" y="237"/>
                                </a:lnTo>
                                <a:lnTo>
                                  <a:pt x="179" y="234"/>
                                </a:lnTo>
                                <a:lnTo>
                                  <a:pt x="184" y="231"/>
                                </a:lnTo>
                                <a:lnTo>
                                  <a:pt x="188" y="228"/>
                                </a:lnTo>
                                <a:lnTo>
                                  <a:pt x="191" y="224"/>
                                </a:lnTo>
                                <a:lnTo>
                                  <a:pt x="195" y="228"/>
                                </a:lnTo>
                                <a:lnTo>
                                  <a:pt x="188" y="235"/>
                                </a:lnTo>
                                <a:lnTo>
                                  <a:pt x="172" y="252"/>
                                </a:lnTo>
                                <a:lnTo>
                                  <a:pt x="153" y="267"/>
                                </a:lnTo>
                                <a:lnTo>
                                  <a:pt x="139" y="283"/>
                                </a:lnTo>
                                <a:lnTo>
                                  <a:pt x="136" y="278"/>
                                </a:lnTo>
                                <a:lnTo>
                                  <a:pt x="145" y="266"/>
                                </a:lnTo>
                                <a:lnTo>
                                  <a:pt x="147" y="261"/>
                                </a:lnTo>
                                <a:lnTo>
                                  <a:pt x="149" y="256"/>
                                </a:lnTo>
                                <a:lnTo>
                                  <a:pt x="147" y="247"/>
                                </a:lnTo>
                                <a:lnTo>
                                  <a:pt x="139" y="236"/>
                                </a:lnTo>
                                <a:lnTo>
                                  <a:pt x="39" y="143"/>
                                </a:lnTo>
                                <a:lnTo>
                                  <a:pt x="32" y="142"/>
                                </a:lnTo>
                                <a:lnTo>
                                  <a:pt x="22" y="143"/>
                                </a:lnTo>
                                <a:lnTo>
                                  <a:pt x="16" y="143"/>
                                </a:lnTo>
                                <a:lnTo>
                                  <a:pt x="4" y="151"/>
                                </a:lnTo>
                                <a:lnTo>
                                  <a:pt x="0" y="147"/>
                                </a:lnTo>
                                <a:lnTo>
                                  <a:pt x="13" y="134"/>
                                </a:lnTo>
                                <a:lnTo>
                                  <a:pt x="30" y="119"/>
                                </a:lnTo>
                                <a:lnTo>
                                  <a:pt x="44" y="105"/>
                                </a:lnTo>
                                <a:lnTo>
                                  <a:pt x="50" y="9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1" name="Freeform 363"/>
                        <wps:cNvSpPr>
                          <a:spLocks noEditPoints="1"/>
                        </wps:cNvSpPr>
                        <wps:spPr bwMode="auto">
                          <a:xfrm>
                            <a:off x="7425" y="5806"/>
                            <a:ext cx="172" cy="150"/>
                          </a:xfrm>
                          <a:custGeom>
                            <a:avLst/>
                            <a:gdLst>
                              <a:gd name="T0" fmla="*/ 130 w 231"/>
                              <a:gd name="T1" fmla="*/ 68 h 205"/>
                              <a:gd name="T2" fmla="*/ 104 w 231"/>
                              <a:gd name="T3" fmla="*/ 105 h 205"/>
                              <a:gd name="T4" fmla="*/ 85 w 231"/>
                              <a:gd name="T5" fmla="*/ 127 h 205"/>
                              <a:gd name="T6" fmla="*/ 105 w 231"/>
                              <a:gd name="T7" fmla="*/ 158 h 205"/>
                              <a:gd name="T8" fmla="*/ 120 w 231"/>
                              <a:gd name="T9" fmla="*/ 159 h 205"/>
                              <a:gd name="T10" fmla="*/ 135 w 231"/>
                              <a:gd name="T11" fmla="*/ 145 h 205"/>
                              <a:gd name="T12" fmla="*/ 134 w 231"/>
                              <a:gd name="T13" fmla="*/ 154 h 205"/>
                              <a:gd name="T14" fmla="*/ 105 w 231"/>
                              <a:gd name="T15" fmla="*/ 191 h 205"/>
                              <a:gd name="T16" fmla="*/ 90 w 231"/>
                              <a:gd name="T17" fmla="*/ 202 h 205"/>
                              <a:gd name="T18" fmla="*/ 95 w 231"/>
                              <a:gd name="T19" fmla="*/ 183 h 205"/>
                              <a:gd name="T20" fmla="*/ 91 w 231"/>
                              <a:gd name="T21" fmla="*/ 169 h 205"/>
                              <a:gd name="T22" fmla="*/ 80 w 231"/>
                              <a:gd name="T23" fmla="*/ 144 h 205"/>
                              <a:gd name="T24" fmla="*/ 32 w 231"/>
                              <a:gd name="T25" fmla="*/ 54 h 205"/>
                              <a:gd name="T26" fmla="*/ 0 w 231"/>
                              <a:gd name="T27" fmla="*/ 3 h 205"/>
                              <a:gd name="T28" fmla="*/ 36 w 231"/>
                              <a:gd name="T29" fmla="*/ 6 h 205"/>
                              <a:gd name="T30" fmla="*/ 142 w 231"/>
                              <a:gd name="T31" fmla="*/ 21 h 205"/>
                              <a:gd name="T32" fmla="*/ 194 w 231"/>
                              <a:gd name="T33" fmla="*/ 27 h 205"/>
                              <a:gd name="T34" fmla="*/ 215 w 231"/>
                              <a:gd name="T35" fmla="*/ 26 h 205"/>
                              <a:gd name="T36" fmla="*/ 224 w 231"/>
                              <a:gd name="T37" fmla="*/ 18 h 205"/>
                              <a:gd name="T38" fmla="*/ 231 w 231"/>
                              <a:gd name="T39" fmla="*/ 17 h 205"/>
                              <a:gd name="T40" fmla="*/ 217 w 231"/>
                              <a:gd name="T41" fmla="*/ 40 h 205"/>
                              <a:gd name="T42" fmla="*/ 190 w 231"/>
                              <a:gd name="T43" fmla="*/ 79 h 205"/>
                              <a:gd name="T44" fmla="*/ 171 w 231"/>
                              <a:gd name="T45" fmla="*/ 105 h 205"/>
                              <a:gd name="T46" fmla="*/ 169 w 231"/>
                              <a:gd name="T47" fmla="*/ 99 h 205"/>
                              <a:gd name="T48" fmla="*/ 176 w 231"/>
                              <a:gd name="T49" fmla="*/ 89 h 205"/>
                              <a:gd name="T50" fmla="*/ 175 w 231"/>
                              <a:gd name="T51" fmla="*/ 75 h 205"/>
                              <a:gd name="T52" fmla="*/ 157 w 231"/>
                              <a:gd name="T53" fmla="*/ 72 h 205"/>
                              <a:gd name="T54" fmla="*/ 118 w 231"/>
                              <a:gd name="T55" fmla="*/ 66 h 205"/>
                              <a:gd name="T56" fmla="*/ 44 w 231"/>
                              <a:gd name="T57" fmla="*/ 53 h 205"/>
                              <a:gd name="T58" fmla="*/ 79 w 231"/>
                              <a:gd name="T59" fmla="*/ 115 h 205"/>
                              <a:gd name="T60" fmla="*/ 81 w 231"/>
                              <a:gd name="T61" fmla="*/ 116 h 205"/>
                              <a:gd name="T62" fmla="*/ 108 w 231"/>
                              <a:gd name="T63" fmla="*/ 80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231" h="205">
                                <a:moveTo>
                                  <a:pt x="130" y="68"/>
                                </a:moveTo>
                                <a:lnTo>
                                  <a:pt x="130" y="68"/>
                                </a:lnTo>
                                <a:lnTo>
                                  <a:pt x="117" y="86"/>
                                </a:lnTo>
                                <a:lnTo>
                                  <a:pt x="104" y="105"/>
                                </a:lnTo>
                                <a:lnTo>
                                  <a:pt x="90" y="122"/>
                                </a:lnTo>
                                <a:lnTo>
                                  <a:pt x="85" y="127"/>
                                </a:lnTo>
                                <a:lnTo>
                                  <a:pt x="95" y="146"/>
                                </a:lnTo>
                                <a:lnTo>
                                  <a:pt x="105" y="158"/>
                                </a:lnTo>
                                <a:lnTo>
                                  <a:pt x="112" y="160"/>
                                </a:lnTo>
                                <a:lnTo>
                                  <a:pt x="120" y="159"/>
                                </a:lnTo>
                                <a:lnTo>
                                  <a:pt x="129" y="150"/>
                                </a:lnTo>
                                <a:lnTo>
                                  <a:pt x="135" y="145"/>
                                </a:lnTo>
                                <a:lnTo>
                                  <a:pt x="140" y="148"/>
                                </a:lnTo>
                                <a:lnTo>
                                  <a:pt x="134" y="154"/>
                                </a:lnTo>
                                <a:lnTo>
                                  <a:pt x="120" y="173"/>
                                </a:lnTo>
                                <a:lnTo>
                                  <a:pt x="105" y="191"/>
                                </a:lnTo>
                                <a:lnTo>
                                  <a:pt x="93" y="205"/>
                                </a:lnTo>
                                <a:lnTo>
                                  <a:pt x="90" y="202"/>
                                </a:lnTo>
                                <a:lnTo>
                                  <a:pt x="93" y="191"/>
                                </a:lnTo>
                                <a:lnTo>
                                  <a:pt x="95" y="183"/>
                                </a:lnTo>
                                <a:lnTo>
                                  <a:pt x="95" y="181"/>
                                </a:lnTo>
                                <a:lnTo>
                                  <a:pt x="91" y="169"/>
                                </a:lnTo>
                                <a:lnTo>
                                  <a:pt x="83" y="149"/>
                                </a:lnTo>
                                <a:lnTo>
                                  <a:pt x="80" y="144"/>
                                </a:lnTo>
                                <a:lnTo>
                                  <a:pt x="56" y="99"/>
                                </a:lnTo>
                                <a:lnTo>
                                  <a:pt x="32" y="54"/>
                                </a:lnTo>
                                <a:lnTo>
                                  <a:pt x="6" y="11"/>
                                </a:lnTo>
                                <a:lnTo>
                                  <a:pt x="0" y="3"/>
                                </a:lnTo>
                                <a:lnTo>
                                  <a:pt x="1" y="0"/>
                                </a:lnTo>
                                <a:lnTo>
                                  <a:pt x="36" y="6"/>
                                </a:lnTo>
                                <a:lnTo>
                                  <a:pt x="88" y="14"/>
                                </a:lnTo>
                                <a:lnTo>
                                  <a:pt x="142" y="21"/>
                                </a:lnTo>
                                <a:lnTo>
                                  <a:pt x="180" y="26"/>
                                </a:lnTo>
                                <a:lnTo>
                                  <a:pt x="194" y="27"/>
                                </a:lnTo>
                                <a:lnTo>
                                  <a:pt x="201" y="27"/>
                                </a:lnTo>
                                <a:lnTo>
                                  <a:pt x="215" y="26"/>
                                </a:lnTo>
                                <a:lnTo>
                                  <a:pt x="221" y="21"/>
                                </a:lnTo>
                                <a:lnTo>
                                  <a:pt x="224" y="18"/>
                                </a:lnTo>
                                <a:lnTo>
                                  <a:pt x="227" y="15"/>
                                </a:lnTo>
                                <a:lnTo>
                                  <a:pt x="231" y="17"/>
                                </a:lnTo>
                                <a:lnTo>
                                  <a:pt x="229" y="21"/>
                                </a:lnTo>
                                <a:lnTo>
                                  <a:pt x="217" y="40"/>
                                </a:lnTo>
                                <a:lnTo>
                                  <a:pt x="204" y="60"/>
                                </a:lnTo>
                                <a:lnTo>
                                  <a:pt x="190" y="79"/>
                                </a:lnTo>
                                <a:lnTo>
                                  <a:pt x="177" y="99"/>
                                </a:lnTo>
                                <a:lnTo>
                                  <a:pt x="171" y="105"/>
                                </a:lnTo>
                                <a:lnTo>
                                  <a:pt x="167" y="102"/>
                                </a:lnTo>
                                <a:lnTo>
                                  <a:pt x="169" y="99"/>
                                </a:lnTo>
                                <a:lnTo>
                                  <a:pt x="173" y="96"/>
                                </a:lnTo>
                                <a:lnTo>
                                  <a:pt x="176" y="89"/>
                                </a:lnTo>
                                <a:lnTo>
                                  <a:pt x="178" y="82"/>
                                </a:lnTo>
                                <a:lnTo>
                                  <a:pt x="175" y="75"/>
                                </a:lnTo>
                                <a:lnTo>
                                  <a:pt x="169" y="73"/>
                                </a:lnTo>
                                <a:lnTo>
                                  <a:pt x="157" y="72"/>
                                </a:lnTo>
                                <a:lnTo>
                                  <a:pt x="130" y="68"/>
                                </a:lnTo>
                                <a:close/>
                                <a:moveTo>
                                  <a:pt x="118" y="66"/>
                                </a:moveTo>
                                <a:lnTo>
                                  <a:pt x="77" y="60"/>
                                </a:lnTo>
                                <a:lnTo>
                                  <a:pt x="44" y="53"/>
                                </a:lnTo>
                                <a:lnTo>
                                  <a:pt x="53" y="70"/>
                                </a:lnTo>
                                <a:lnTo>
                                  <a:pt x="79" y="115"/>
                                </a:lnTo>
                                <a:lnTo>
                                  <a:pt x="80" y="117"/>
                                </a:lnTo>
                                <a:lnTo>
                                  <a:pt x="81" y="116"/>
                                </a:lnTo>
                                <a:lnTo>
                                  <a:pt x="94" y="99"/>
                                </a:lnTo>
                                <a:lnTo>
                                  <a:pt x="108" y="80"/>
                                </a:lnTo>
                                <a:lnTo>
                                  <a:pt x="118" y="6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2" name="Freeform 364"/>
                        <wps:cNvSpPr>
                          <a:spLocks/>
                        </wps:cNvSpPr>
                        <wps:spPr bwMode="auto">
                          <a:xfrm>
                            <a:off x="7553" y="5665"/>
                            <a:ext cx="62" cy="62"/>
                          </a:xfrm>
                          <a:custGeom>
                            <a:avLst/>
                            <a:gdLst>
                              <a:gd name="T0" fmla="*/ 5 w 85"/>
                              <a:gd name="T1" fmla="*/ 25 h 86"/>
                              <a:gd name="T2" fmla="*/ 14 w 85"/>
                              <a:gd name="T3" fmla="*/ 13 h 86"/>
                              <a:gd name="T4" fmla="*/ 15 w 85"/>
                              <a:gd name="T5" fmla="*/ 12 h 86"/>
                              <a:gd name="T6" fmla="*/ 29 w 85"/>
                              <a:gd name="T7" fmla="*/ 4 h 86"/>
                              <a:gd name="T8" fmla="*/ 40 w 85"/>
                              <a:gd name="T9" fmla="*/ 1 h 86"/>
                              <a:gd name="T10" fmla="*/ 46 w 85"/>
                              <a:gd name="T11" fmla="*/ 0 h 86"/>
                              <a:gd name="T12" fmla="*/ 62 w 85"/>
                              <a:gd name="T13" fmla="*/ 5 h 86"/>
                              <a:gd name="T14" fmla="*/ 75 w 85"/>
                              <a:gd name="T15" fmla="*/ 15 h 86"/>
                              <a:gd name="T16" fmla="*/ 79 w 85"/>
                              <a:gd name="T17" fmla="*/ 20 h 86"/>
                              <a:gd name="T18" fmla="*/ 83 w 85"/>
                              <a:gd name="T19" fmla="*/ 28 h 86"/>
                              <a:gd name="T20" fmla="*/ 85 w 85"/>
                              <a:gd name="T21" fmla="*/ 45 h 86"/>
                              <a:gd name="T22" fmla="*/ 84 w 85"/>
                              <a:gd name="T23" fmla="*/ 47 h 86"/>
                              <a:gd name="T24" fmla="*/ 79 w 85"/>
                              <a:gd name="T25" fmla="*/ 61 h 86"/>
                              <a:gd name="T26" fmla="*/ 74 w 85"/>
                              <a:gd name="T27" fmla="*/ 67 h 86"/>
                              <a:gd name="T28" fmla="*/ 68 w 85"/>
                              <a:gd name="T29" fmla="*/ 75 h 86"/>
                              <a:gd name="T30" fmla="*/ 54 w 85"/>
                              <a:gd name="T31" fmla="*/ 83 h 86"/>
                              <a:gd name="T32" fmla="*/ 53 w 85"/>
                              <a:gd name="T33" fmla="*/ 83 h 86"/>
                              <a:gd name="T34" fmla="*/ 37 w 85"/>
                              <a:gd name="T35" fmla="*/ 86 h 86"/>
                              <a:gd name="T36" fmla="*/ 21 w 85"/>
                              <a:gd name="T37" fmla="*/ 81 h 86"/>
                              <a:gd name="T38" fmla="*/ 8 w 85"/>
                              <a:gd name="T39" fmla="*/ 71 h 86"/>
                              <a:gd name="T40" fmla="*/ 1 w 85"/>
                              <a:gd name="T41" fmla="*/ 57 h 86"/>
                              <a:gd name="T42" fmla="*/ 1 w 85"/>
                              <a:gd name="T43" fmla="*/ 56 h 86"/>
                              <a:gd name="T44" fmla="*/ 0 w 85"/>
                              <a:gd name="T45" fmla="*/ 41 h 86"/>
                              <a:gd name="T46" fmla="*/ 2 w 85"/>
                              <a:gd name="T47" fmla="*/ 32 h 86"/>
                              <a:gd name="T48" fmla="*/ 5 w 85"/>
                              <a:gd name="T49" fmla="*/ 25 h 86"/>
                              <a:gd name="T50" fmla="*/ 5 w 85"/>
                              <a:gd name="T51" fmla="*/ 25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85" h="86">
                                <a:moveTo>
                                  <a:pt x="5" y="25"/>
                                </a:moveTo>
                                <a:lnTo>
                                  <a:pt x="14" y="13"/>
                                </a:lnTo>
                                <a:lnTo>
                                  <a:pt x="15" y="12"/>
                                </a:lnTo>
                                <a:lnTo>
                                  <a:pt x="29" y="4"/>
                                </a:lnTo>
                                <a:lnTo>
                                  <a:pt x="40" y="1"/>
                                </a:lnTo>
                                <a:lnTo>
                                  <a:pt x="46" y="0"/>
                                </a:lnTo>
                                <a:lnTo>
                                  <a:pt x="62" y="5"/>
                                </a:lnTo>
                                <a:lnTo>
                                  <a:pt x="75" y="15"/>
                                </a:lnTo>
                                <a:lnTo>
                                  <a:pt x="79" y="20"/>
                                </a:lnTo>
                                <a:lnTo>
                                  <a:pt x="83" y="28"/>
                                </a:lnTo>
                                <a:lnTo>
                                  <a:pt x="85" y="45"/>
                                </a:lnTo>
                                <a:lnTo>
                                  <a:pt x="84" y="47"/>
                                </a:lnTo>
                                <a:lnTo>
                                  <a:pt x="79" y="61"/>
                                </a:lnTo>
                                <a:lnTo>
                                  <a:pt x="74" y="67"/>
                                </a:lnTo>
                                <a:lnTo>
                                  <a:pt x="68" y="75"/>
                                </a:lnTo>
                                <a:lnTo>
                                  <a:pt x="54" y="83"/>
                                </a:lnTo>
                                <a:lnTo>
                                  <a:pt x="53" y="83"/>
                                </a:lnTo>
                                <a:lnTo>
                                  <a:pt x="37" y="86"/>
                                </a:lnTo>
                                <a:lnTo>
                                  <a:pt x="21" y="81"/>
                                </a:lnTo>
                                <a:lnTo>
                                  <a:pt x="8" y="71"/>
                                </a:lnTo>
                                <a:lnTo>
                                  <a:pt x="1" y="57"/>
                                </a:lnTo>
                                <a:lnTo>
                                  <a:pt x="1" y="56"/>
                                </a:lnTo>
                                <a:lnTo>
                                  <a:pt x="0" y="41"/>
                                </a:lnTo>
                                <a:lnTo>
                                  <a:pt x="2" y="32"/>
                                </a:lnTo>
                                <a:lnTo>
                                  <a:pt x="5" y="2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3" name="Freeform 365"/>
                        <wps:cNvSpPr>
                          <a:spLocks/>
                        </wps:cNvSpPr>
                        <wps:spPr bwMode="auto">
                          <a:xfrm>
                            <a:off x="4893" y="5453"/>
                            <a:ext cx="203" cy="169"/>
                          </a:xfrm>
                          <a:custGeom>
                            <a:avLst/>
                            <a:gdLst>
                              <a:gd name="T0" fmla="*/ 6 w 278"/>
                              <a:gd name="T1" fmla="*/ 0 h 231"/>
                              <a:gd name="T2" fmla="*/ 8 w 278"/>
                              <a:gd name="T3" fmla="*/ 2 h 231"/>
                              <a:gd name="T4" fmla="*/ 11 w 278"/>
                              <a:gd name="T5" fmla="*/ 5 h 231"/>
                              <a:gd name="T6" fmla="*/ 13 w 278"/>
                              <a:gd name="T7" fmla="*/ 7 h 231"/>
                              <a:gd name="T8" fmla="*/ 16 w 278"/>
                              <a:gd name="T9" fmla="*/ 8 h 231"/>
                              <a:gd name="T10" fmla="*/ 18 w 278"/>
                              <a:gd name="T11" fmla="*/ 12 h 231"/>
                              <a:gd name="T12" fmla="*/ 21 w 278"/>
                              <a:gd name="T13" fmla="*/ 13 h 231"/>
                              <a:gd name="T14" fmla="*/ 25 w 278"/>
                              <a:gd name="T15" fmla="*/ 14 h 231"/>
                              <a:gd name="T16" fmla="*/ 28 w 278"/>
                              <a:gd name="T17" fmla="*/ 16 h 231"/>
                              <a:gd name="T18" fmla="*/ 35 w 278"/>
                              <a:gd name="T19" fmla="*/ 17 h 231"/>
                              <a:gd name="T20" fmla="*/ 46 w 278"/>
                              <a:gd name="T21" fmla="*/ 18 h 231"/>
                              <a:gd name="T22" fmla="*/ 59 w 278"/>
                              <a:gd name="T23" fmla="*/ 19 h 231"/>
                              <a:gd name="T24" fmla="*/ 70 w 278"/>
                              <a:gd name="T25" fmla="*/ 20 h 231"/>
                              <a:gd name="T26" fmla="*/ 275 w 278"/>
                              <a:gd name="T27" fmla="*/ 24 h 231"/>
                              <a:gd name="T28" fmla="*/ 135 w 278"/>
                              <a:gd name="T29" fmla="*/ 174 h 231"/>
                              <a:gd name="T30" fmla="*/ 129 w 278"/>
                              <a:gd name="T31" fmla="*/ 180 h 231"/>
                              <a:gd name="T32" fmla="*/ 119 w 278"/>
                              <a:gd name="T33" fmla="*/ 192 h 231"/>
                              <a:gd name="T34" fmla="*/ 111 w 278"/>
                              <a:gd name="T35" fmla="*/ 200 h 231"/>
                              <a:gd name="T36" fmla="*/ 107 w 278"/>
                              <a:gd name="T37" fmla="*/ 206 h 231"/>
                              <a:gd name="T38" fmla="*/ 105 w 278"/>
                              <a:gd name="T39" fmla="*/ 210 h 231"/>
                              <a:gd name="T40" fmla="*/ 104 w 278"/>
                              <a:gd name="T41" fmla="*/ 214 h 231"/>
                              <a:gd name="T42" fmla="*/ 104 w 278"/>
                              <a:gd name="T43" fmla="*/ 217 h 231"/>
                              <a:gd name="T44" fmla="*/ 104 w 278"/>
                              <a:gd name="T45" fmla="*/ 220 h 231"/>
                              <a:gd name="T46" fmla="*/ 105 w 278"/>
                              <a:gd name="T47" fmla="*/ 223 h 231"/>
                              <a:gd name="T48" fmla="*/ 105 w 278"/>
                              <a:gd name="T49" fmla="*/ 227 h 231"/>
                              <a:gd name="T50" fmla="*/ 100 w 278"/>
                              <a:gd name="T51" fmla="*/ 231 h 231"/>
                              <a:gd name="T52" fmla="*/ 61 w 278"/>
                              <a:gd name="T53" fmla="*/ 125 h 231"/>
                              <a:gd name="T54" fmla="*/ 63 w 278"/>
                              <a:gd name="T55" fmla="*/ 130 h 231"/>
                              <a:gd name="T56" fmla="*/ 65 w 278"/>
                              <a:gd name="T57" fmla="*/ 133 h 231"/>
                              <a:gd name="T58" fmla="*/ 67 w 278"/>
                              <a:gd name="T59" fmla="*/ 137 h 231"/>
                              <a:gd name="T60" fmla="*/ 70 w 278"/>
                              <a:gd name="T61" fmla="*/ 141 h 231"/>
                              <a:gd name="T62" fmla="*/ 73 w 278"/>
                              <a:gd name="T63" fmla="*/ 145 h 231"/>
                              <a:gd name="T64" fmla="*/ 75 w 278"/>
                              <a:gd name="T65" fmla="*/ 146 h 231"/>
                              <a:gd name="T66" fmla="*/ 77 w 278"/>
                              <a:gd name="T67" fmla="*/ 147 h 231"/>
                              <a:gd name="T68" fmla="*/ 80 w 278"/>
                              <a:gd name="T69" fmla="*/ 147 h 231"/>
                              <a:gd name="T70" fmla="*/ 82 w 278"/>
                              <a:gd name="T71" fmla="*/ 147 h 231"/>
                              <a:gd name="T72" fmla="*/ 85 w 278"/>
                              <a:gd name="T73" fmla="*/ 145 h 231"/>
                              <a:gd name="T74" fmla="*/ 88 w 278"/>
                              <a:gd name="T75" fmla="*/ 143 h 231"/>
                              <a:gd name="T76" fmla="*/ 92 w 278"/>
                              <a:gd name="T77" fmla="*/ 140 h 231"/>
                              <a:gd name="T78" fmla="*/ 101 w 278"/>
                              <a:gd name="T79" fmla="*/ 132 h 231"/>
                              <a:gd name="T80" fmla="*/ 197 w 278"/>
                              <a:gd name="T81" fmla="*/ 33 h 231"/>
                              <a:gd name="T82" fmla="*/ 75 w 278"/>
                              <a:gd name="T83" fmla="*/ 32 h 231"/>
                              <a:gd name="T84" fmla="*/ 63 w 278"/>
                              <a:gd name="T85" fmla="*/ 32 h 231"/>
                              <a:gd name="T86" fmla="*/ 53 w 278"/>
                              <a:gd name="T87" fmla="*/ 32 h 231"/>
                              <a:gd name="T88" fmla="*/ 50 w 278"/>
                              <a:gd name="T89" fmla="*/ 32 h 231"/>
                              <a:gd name="T90" fmla="*/ 47 w 278"/>
                              <a:gd name="T91" fmla="*/ 33 h 231"/>
                              <a:gd name="T92" fmla="*/ 41 w 278"/>
                              <a:gd name="T93" fmla="*/ 35 h 231"/>
                              <a:gd name="T94" fmla="*/ 39 w 278"/>
                              <a:gd name="T95" fmla="*/ 36 h 231"/>
                              <a:gd name="T96" fmla="*/ 37 w 278"/>
                              <a:gd name="T97" fmla="*/ 37 h 231"/>
                              <a:gd name="T98" fmla="*/ 35 w 278"/>
                              <a:gd name="T99" fmla="*/ 39 h 231"/>
                              <a:gd name="T100" fmla="*/ 34 w 278"/>
                              <a:gd name="T101" fmla="*/ 40 h 231"/>
                              <a:gd name="T102" fmla="*/ 33 w 278"/>
                              <a:gd name="T103" fmla="*/ 43 h 231"/>
                              <a:gd name="T104" fmla="*/ 32 w 278"/>
                              <a:gd name="T105" fmla="*/ 46 h 231"/>
                              <a:gd name="T106" fmla="*/ 32 w 278"/>
                              <a:gd name="T107" fmla="*/ 48 h 231"/>
                              <a:gd name="T108" fmla="*/ 32 w 278"/>
                              <a:gd name="T109" fmla="*/ 51 h 231"/>
                              <a:gd name="T110" fmla="*/ 32 w 278"/>
                              <a:gd name="T111" fmla="*/ 55 h 231"/>
                              <a:gd name="T112" fmla="*/ 33 w 278"/>
                              <a:gd name="T113" fmla="*/ 60 h 231"/>
                              <a:gd name="T114" fmla="*/ 35 w 278"/>
                              <a:gd name="T115" fmla="*/ 64 h 231"/>
                              <a:gd name="T116" fmla="*/ 37 w 278"/>
                              <a:gd name="T117" fmla="*/ 70 h 231"/>
                              <a:gd name="T118" fmla="*/ 0 w 278"/>
                              <a:gd name="T119" fmla="*/ 2 h 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8" h="231">
                                <a:moveTo>
                                  <a:pt x="0" y="2"/>
                                </a:moveTo>
                                <a:lnTo>
                                  <a:pt x="6" y="0"/>
                                </a:lnTo>
                                <a:lnTo>
                                  <a:pt x="7" y="1"/>
                                </a:lnTo>
                                <a:lnTo>
                                  <a:pt x="8" y="2"/>
                                </a:lnTo>
                                <a:lnTo>
                                  <a:pt x="10" y="3"/>
                                </a:lnTo>
                                <a:lnTo>
                                  <a:pt x="11" y="5"/>
                                </a:lnTo>
                                <a:lnTo>
                                  <a:pt x="12" y="6"/>
                                </a:lnTo>
                                <a:lnTo>
                                  <a:pt x="13" y="7"/>
                                </a:lnTo>
                                <a:lnTo>
                                  <a:pt x="15" y="8"/>
                                </a:lnTo>
                                <a:lnTo>
                                  <a:pt x="16" y="8"/>
                                </a:lnTo>
                                <a:lnTo>
                                  <a:pt x="17" y="11"/>
                                </a:lnTo>
                                <a:lnTo>
                                  <a:pt x="18" y="12"/>
                                </a:lnTo>
                                <a:lnTo>
                                  <a:pt x="20" y="12"/>
                                </a:lnTo>
                                <a:lnTo>
                                  <a:pt x="21" y="13"/>
                                </a:lnTo>
                                <a:lnTo>
                                  <a:pt x="23" y="14"/>
                                </a:lnTo>
                                <a:lnTo>
                                  <a:pt x="25" y="14"/>
                                </a:lnTo>
                                <a:lnTo>
                                  <a:pt x="26" y="15"/>
                                </a:lnTo>
                                <a:lnTo>
                                  <a:pt x="28" y="16"/>
                                </a:lnTo>
                                <a:lnTo>
                                  <a:pt x="31" y="17"/>
                                </a:lnTo>
                                <a:lnTo>
                                  <a:pt x="35" y="17"/>
                                </a:lnTo>
                                <a:lnTo>
                                  <a:pt x="40" y="18"/>
                                </a:lnTo>
                                <a:lnTo>
                                  <a:pt x="46" y="18"/>
                                </a:lnTo>
                                <a:lnTo>
                                  <a:pt x="52" y="19"/>
                                </a:lnTo>
                                <a:lnTo>
                                  <a:pt x="59" y="19"/>
                                </a:lnTo>
                                <a:lnTo>
                                  <a:pt x="66" y="19"/>
                                </a:lnTo>
                                <a:lnTo>
                                  <a:pt x="70" y="20"/>
                                </a:lnTo>
                                <a:lnTo>
                                  <a:pt x="75" y="20"/>
                                </a:lnTo>
                                <a:lnTo>
                                  <a:pt x="275" y="24"/>
                                </a:lnTo>
                                <a:lnTo>
                                  <a:pt x="278" y="28"/>
                                </a:lnTo>
                                <a:lnTo>
                                  <a:pt x="135" y="174"/>
                                </a:lnTo>
                                <a:lnTo>
                                  <a:pt x="132" y="178"/>
                                </a:lnTo>
                                <a:lnTo>
                                  <a:pt x="129" y="180"/>
                                </a:lnTo>
                                <a:lnTo>
                                  <a:pt x="124" y="187"/>
                                </a:lnTo>
                                <a:lnTo>
                                  <a:pt x="119" y="192"/>
                                </a:lnTo>
                                <a:lnTo>
                                  <a:pt x="115" y="196"/>
                                </a:lnTo>
                                <a:lnTo>
                                  <a:pt x="111" y="200"/>
                                </a:lnTo>
                                <a:lnTo>
                                  <a:pt x="109" y="203"/>
                                </a:lnTo>
                                <a:lnTo>
                                  <a:pt x="107" y="206"/>
                                </a:lnTo>
                                <a:lnTo>
                                  <a:pt x="105" y="208"/>
                                </a:lnTo>
                                <a:lnTo>
                                  <a:pt x="105" y="210"/>
                                </a:lnTo>
                                <a:lnTo>
                                  <a:pt x="104" y="211"/>
                                </a:lnTo>
                                <a:lnTo>
                                  <a:pt x="104" y="214"/>
                                </a:lnTo>
                                <a:lnTo>
                                  <a:pt x="104" y="216"/>
                                </a:lnTo>
                                <a:lnTo>
                                  <a:pt x="104" y="217"/>
                                </a:lnTo>
                                <a:lnTo>
                                  <a:pt x="104" y="219"/>
                                </a:lnTo>
                                <a:lnTo>
                                  <a:pt x="104" y="220"/>
                                </a:lnTo>
                                <a:lnTo>
                                  <a:pt x="105" y="221"/>
                                </a:lnTo>
                                <a:lnTo>
                                  <a:pt x="105" y="223"/>
                                </a:lnTo>
                                <a:lnTo>
                                  <a:pt x="105" y="225"/>
                                </a:lnTo>
                                <a:lnTo>
                                  <a:pt x="105" y="227"/>
                                </a:lnTo>
                                <a:lnTo>
                                  <a:pt x="106" y="228"/>
                                </a:lnTo>
                                <a:lnTo>
                                  <a:pt x="100" y="231"/>
                                </a:lnTo>
                                <a:lnTo>
                                  <a:pt x="55" y="127"/>
                                </a:lnTo>
                                <a:lnTo>
                                  <a:pt x="61" y="125"/>
                                </a:lnTo>
                                <a:lnTo>
                                  <a:pt x="63" y="128"/>
                                </a:lnTo>
                                <a:lnTo>
                                  <a:pt x="63" y="130"/>
                                </a:lnTo>
                                <a:lnTo>
                                  <a:pt x="64" y="132"/>
                                </a:lnTo>
                                <a:lnTo>
                                  <a:pt x="65" y="133"/>
                                </a:lnTo>
                                <a:lnTo>
                                  <a:pt x="65" y="134"/>
                                </a:lnTo>
                                <a:lnTo>
                                  <a:pt x="67" y="137"/>
                                </a:lnTo>
                                <a:lnTo>
                                  <a:pt x="69" y="139"/>
                                </a:lnTo>
                                <a:lnTo>
                                  <a:pt x="70" y="141"/>
                                </a:lnTo>
                                <a:lnTo>
                                  <a:pt x="71" y="143"/>
                                </a:lnTo>
                                <a:lnTo>
                                  <a:pt x="73" y="145"/>
                                </a:lnTo>
                                <a:lnTo>
                                  <a:pt x="74" y="145"/>
                                </a:lnTo>
                                <a:lnTo>
                                  <a:pt x="75" y="146"/>
                                </a:lnTo>
                                <a:lnTo>
                                  <a:pt x="76" y="147"/>
                                </a:lnTo>
                                <a:lnTo>
                                  <a:pt x="77" y="147"/>
                                </a:lnTo>
                                <a:lnTo>
                                  <a:pt x="78" y="147"/>
                                </a:lnTo>
                                <a:lnTo>
                                  <a:pt x="80" y="147"/>
                                </a:lnTo>
                                <a:lnTo>
                                  <a:pt x="82" y="147"/>
                                </a:lnTo>
                                <a:lnTo>
                                  <a:pt x="84" y="146"/>
                                </a:lnTo>
                                <a:lnTo>
                                  <a:pt x="85" y="145"/>
                                </a:lnTo>
                                <a:lnTo>
                                  <a:pt x="87" y="145"/>
                                </a:lnTo>
                                <a:lnTo>
                                  <a:pt x="88" y="143"/>
                                </a:lnTo>
                                <a:lnTo>
                                  <a:pt x="90" y="142"/>
                                </a:lnTo>
                                <a:lnTo>
                                  <a:pt x="92" y="140"/>
                                </a:lnTo>
                                <a:lnTo>
                                  <a:pt x="96" y="137"/>
                                </a:lnTo>
                                <a:lnTo>
                                  <a:pt x="101" y="132"/>
                                </a:lnTo>
                                <a:lnTo>
                                  <a:pt x="107" y="125"/>
                                </a:lnTo>
                                <a:lnTo>
                                  <a:pt x="197" y="33"/>
                                </a:lnTo>
                                <a:lnTo>
                                  <a:pt x="80" y="32"/>
                                </a:lnTo>
                                <a:lnTo>
                                  <a:pt x="75" y="32"/>
                                </a:lnTo>
                                <a:lnTo>
                                  <a:pt x="71" y="32"/>
                                </a:lnTo>
                                <a:lnTo>
                                  <a:pt x="63" y="32"/>
                                </a:lnTo>
                                <a:lnTo>
                                  <a:pt x="57" y="32"/>
                                </a:lnTo>
                                <a:lnTo>
                                  <a:pt x="53" y="32"/>
                                </a:lnTo>
                                <a:lnTo>
                                  <a:pt x="51" y="32"/>
                                </a:lnTo>
                                <a:lnTo>
                                  <a:pt x="50" y="32"/>
                                </a:lnTo>
                                <a:lnTo>
                                  <a:pt x="49" y="33"/>
                                </a:lnTo>
                                <a:lnTo>
                                  <a:pt x="47" y="33"/>
                                </a:lnTo>
                                <a:lnTo>
                                  <a:pt x="44" y="34"/>
                                </a:lnTo>
                                <a:lnTo>
                                  <a:pt x="41" y="35"/>
                                </a:lnTo>
                                <a:lnTo>
                                  <a:pt x="40" y="35"/>
                                </a:lnTo>
                                <a:lnTo>
                                  <a:pt x="39" y="36"/>
                                </a:lnTo>
                                <a:lnTo>
                                  <a:pt x="38" y="36"/>
                                </a:lnTo>
                                <a:lnTo>
                                  <a:pt x="37" y="37"/>
                                </a:lnTo>
                                <a:lnTo>
                                  <a:pt x="36" y="38"/>
                                </a:lnTo>
                                <a:lnTo>
                                  <a:pt x="35" y="39"/>
                                </a:lnTo>
                                <a:lnTo>
                                  <a:pt x="35" y="40"/>
                                </a:lnTo>
                                <a:lnTo>
                                  <a:pt x="34" y="40"/>
                                </a:lnTo>
                                <a:lnTo>
                                  <a:pt x="34" y="41"/>
                                </a:lnTo>
                                <a:lnTo>
                                  <a:pt x="33" y="43"/>
                                </a:lnTo>
                                <a:lnTo>
                                  <a:pt x="32" y="46"/>
                                </a:lnTo>
                                <a:lnTo>
                                  <a:pt x="32" y="47"/>
                                </a:lnTo>
                                <a:lnTo>
                                  <a:pt x="32" y="48"/>
                                </a:lnTo>
                                <a:lnTo>
                                  <a:pt x="32" y="50"/>
                                </a:lnTo>
                                <a:lnTo>
                                  <a:pt x="32" y="51"/>
                                </a:lnTo>
                                <a:lnTo>
                                  <a:pt x="32" y="53"/>
                                </a:lnTo>
                                <a:lnTo>
                                  <a:pt x="32" y="55"/>
                                </a:lnTo>
                                <a:lnTo>
                                  <a:pt x="33" y="57"/>
                                </a:lnTo>
                                <a:lnTo>
                                  <a:pt x="33" y="60"/>
                                </a:lnTo>
                                <a:lnTo>
                                  <a:pt x="34" y="62"/>
                                </a:lnTo>
                                <a:lnTo>
                                  <a:pt x="35" y="64"/>
                                </a:lnTo>
                                <a:lnTo>
                                  <a:pt x="36" y="67"/>
                                </a:lnTo>
                                <a:lnTo>
                                  <a:pt x="37" y="70"/>
                                </a:lnTo>
                                <a:lnTo>
                                  <a:pt x="31" y="72"/>
                                </a:lnTo>
                                <a:lnTo>
                                  <a:pt x="0" y="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4" name="Freeform 366"/>
                        <wps:cNvSpPr>
                          <a:spLocks/>
                        </wps:cNvSpPr>
                        <wps:spPr bwMode="auto">
                          <a:xfrm>
                            <a:off x="4829" y="5229"/>
                            <a:ext cx="222" cy="198"/>
                          </a:xfrm>
                          <a:custGeom>
                            <a:avLst/>
                            <a:gdLst>
                              <a:gd name="T0" fmla="*/ 57 w 299"/>
                              <a:gd name="T1" fmla="*/ 68 h 269"/>
                              <a:gd name="T2" fmla="*/ 49 w 299"/>
                              <a:gd name="T3" fmla="*/ 70 h 269"/>
                              <a:gd name="T4" fmla="*/ 43 w 299"/>
                              <a:gd name="T5" fmla="*/ 73 h 269"/>
                              <a:gd name="T6" fmla="*/ 38 w 299"/>
                              <a:gd name="T7" fmla="*/ 75 h 269"/>
                              <a:gd name="T8" fmla="*/ 34 w 299"/>
                              <a:gd name="T9" fmla="*/ 78 h 269"/>
                              <a:gd name="T10" fmla="*/ 31 w 299"/>
                              <a:gd name="T11" fmla="*/ 80 h 269"/>
                              <a:gd name="T12" fmla="*/ 28 w 299"/>
                              <a:gd name="T13" fmla="*/ 84 h 269"/>
                              <a:gd name="T14" fmla="*/ 27 w 299"/>
                              <a:gd name="T15" fmla="*/ 88 h 269"/>
                              <a:gd name="T16" fmla="*/ 26 w 299"/>
                              <a:gd name="T17" fmla="*/ 93 h 269"/>
                              <a:gd name="T18" fmla="*/ 27 w 299"/>
                              <a:gd name="T19" fmla="*/ 100 h 269"/>
                              <a:gd name="T20" fmla="*/ 27 w 299"/>
                              <a:gd name="T21" fmla="*/ 106 h 269"/>
                              <a:gd name="T22" fmla="*/ 23 w 299"/>
                              <a:gd name="T23" fmla="*/ 112 h 269"/>
                              <a:gd name="T24" fmla="*/ 7 w 299"/>
                              <a:gd name="T25" fmla="*/ 40 h 269"/>
                              <a:gd name="T26" fmla="*/ 12 w 299"/>
                              <a:gd name="T27" fmla="*/ 48 h 269"/>
                              <a:gd name="T28" fmla="*/ 15 w 299"/>
                              <a:gd name="T29" fmla="*/ 53 h 269"/>
                              <a:gd name="T30" fmla="*/ 19 w 299"/>
                              <a:gd name="T31" fmla="*/ 56 h 269"/>
                              <a:gd name="T32" fmla="*/ 24 w 299"/>
                              <a:gd name="T33" fmla="*/ 58 h 269"/>
                              <a:gd name="T34" fmla="*/ 29 w 299"/>
                              <a:gd name="T35" fmla="*/ 59 h 269"/>
                              <a:gd name="T36" fmla="*/ 36 w 299"/>
                              <a:gd name="T37" fmla="*/ 59 h 269"/>
                              <a:gd name="T38" fmla="*/ 45 w 299"/>
                              <a:gd name="T39" fmla="*/ 57 h 269"/>
                              <a:gd name="T40" fmla="*/ 244 w 299"/>
                              <a:gd name="T41" fmla="*/ 0 h 269"/>
                              <a:gd name="T42" fmla="*/ 247 w 299"/>
                              <a:gd name="T43" fmla="*/ 169 h 269"/>
                              <a:gd name="T44" fmla="*/ 253 w 299"/>
                              <a:gd name="T45" fmla="*/ 167 h 269"/>
                              <a:gd name="T46" fmla="*/ 259 w 299"/>
                              <a:gd name="T47" fmla="*/ 164 h 269"/>
                              <a:gd name="T48" fmla="*/ 263 w 299"/>
                              <a:gd name="T49" fmla="*/ 161 h 269"/>
                              <a:gd name="T50" fmla="*/ 267 w 299"/>
                              <a:gd name="T51" fmla="*/ 158 h 269"/>
                              <a:gd name="T52" fmla="*/ 269 w 299"/>
                              <a:gd name="T53" fmla="*/ 154 h 269"/>
                              <a:gd name="T54" fmla="*/ 272 w 299"/>
                              <a:gd name="T55" fmla="*/ 150 h 269"/>
                              <a:gd name="T56" fmla="*/ 273 w 299"/>
                              <a:gd name="T57" fmla="*/ 146 h 269"/>
                              <a:gd name="T58" fmla="*/ 273 w 299"/>
                              <a:gd name="T59" fmla="*/ 142 h 269"/>
                              <a:gd name="T60" fmla="*/ 273 w 299"/>
                              <a:gd name="T61" fmla="*/ 138 h 269"/>
                              <a:gd name="T62" fmla="*/ 271 w 299"/>
                              <a:gd name="T63" fmla="*/ 130 h 269"/>
                              <a:gd name="T64" fmla="*/ 299 w 299"/>
                              <a:gd name="T65" fmla="*/ 203 h 269"/>
                              <a:gd name="T66" fmla="*/ 292 w 299"/>
                              <a:gd name="T67" fmla="*/ 200 h 269"/>
                              <a:gd name="T68" fmla="*/ 289 w 299"/>
                              <a:gd name="T69" fmla="*/ 194 h 269"/>
                              <a:gd name="T70" fmla="*/ 287 w 299"/>
                              <a:gd name="T71" fmla="*/ 189 h 269"/>
                              <a:gd name="T72" fmla="*/ 284 w 299"/>
                              <a:gd name="T73" fmla="*/ 186 h 269"/>
                              <a:gd name="T74" fmla="*/ 281 w 299"/>
                              <a:gd name="T75" fmla="*/ 183 h 269"/>
                              <a:gd name="T76" fmla="*/ 277 w 299"/>
                              <a:gd name="T77" fmla="*/ 181 h 269"/>
                              <a:gd name="T78" fmla="*/ 273 w 299"/>
                              <a:gd name="T79" fmla="*/ 180 h 269"/>
                              <a:gd name="T80" fmla="*/ 267 w 299"/>
                              <a:gd name="T81" fmla="*/ 179 h 269"/>
                              <a:gd name="T82" fmla="*/ 262 w 299"/>
                              <a:gd name="T83" fmla="*/ 179 h 269"/>
                              <a:gd name="T84" fmla="*/ 257 w 299"/>
                              <a:gd name="T85" fmla="*/ 180 h 269"/>
                              <a:gd name="T86" fmla="*/ 250 w 299"/>
                              <a:gd name="T87" fmla="*/ 182 h 269"/>
                              <a:gd name="T88" fmla="*/ 82 w 299"/>
                              <a:gd name="T89" fmla="*/ 237 h 269"/>
                              <a:gd name="T90" fmla="*/ 78 w 299"/>
                              <a:gd name="T91" fmla="*/ 244 h 269"/>
                              <a:gd name="T92" fmla="*/ 76 w 299"/>
                              <a:gd name="T93" fmla="*/ 250 h 269"/>
                              <a:gd name="T94" fmla="*/ 75 w 299"/>
                              <a:gd name="T95" fmla="*/ 255 h 269"/>
                              <a:gd name="T96" fmla="*/ 75 w 299"/>
                              <a:gd name="T97" fmla="*/ 261 h 269"/>
                              <a:gd name="T98" fmla="*/ 77 w 299"/>
                              <a:gd name="T99" fmla="*/ 267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99" h="269">
                                <a:moveTo>
                                  <a:pt x="46" y="190"/>
                                </a:moveTo>
                                <a:lnTo>
                                  <a:pt x="155" y="39"/>
                                </a:lnTo>
                                <a:lnTo>
                                  <a:pt x="57" y="68"/>
                                </a:lnTo>
                                <a:lnTo>
                                  <a:pt x="53" y="69"/>
                                </a:lnTo>
                                <a:lnTo>
                                  <a:pt x="51" y="69"/>
                                </a:lnTo>
                                <a:lnTo>
                                  <a:pt x="49" y="70"/>
                                </a:lnTo>
                                <a:lnTo>
                                  <a:pt x="47" y="71"/>
                                </a:lnTo>
                                <a:lnTo>
                                  <a:pt x="45" y="72"/>
                                </a:lnTo>
                                <a:lnTo>
                                  <a:pt x="43" y="73"/>
                                </a:lnTo>
                                <a:lnTo>
                                  <a:pt x="41" y="73"/>
                                </a:lnTo>
                                <a:lnTo>
                                  <a:pt x="39" y="74"/>
                                </a:lnTo>
                                <a:lnTo>
                                  <a:pt x="38" y="75"/>
                                </a:lnTo>
                                <a:lnTo>
                                  <a:pt x="36" y="76"/>
                                </a:lnTo>
                                <a:lnTo>
                                  <a:pt x="35" y="77"/>
                                </a:lnTo>
                                <a:lnTo>
                                  <a:pt x="34" y="78"/>
                                </a:lnTo>
                                <a:lnTo>
                                  <a:pt x="33" y="79"/>
                                </a:lnTo>
                                <a:lnTo>
                                  <a:pt x="32" y="80"/>
                                </a:lnTo>
                                <a:lnTo>
                                  <a:pt x="31" y="80"/>
                                </a:lnTo>
                                <a:lnTo>
                                  <a:pt x="30" y="81"/>
                                </a:lnTo>
                                <a:lnTo>
                                  <a:pt x="29" y="83"/>
                                </a:lnTo>
                                <a:lnTo>
                                  <a:pt x="28" y="84"/>
                                </a:lnTo>
                                <a:lnTo>
                                  <a:pt x="28" y="86"/>
                                </a:lnTo>
                                <a:lnTo>
                                  <a:pt x="27" y="87"/>
                                </a:lnTo>
                                <a:lnTo>
                                  <a:pt x="27" y="88"/>
                                </a:lnTo>
                                <a:lnTo>
                                  <a:pt x="27" y="90"/>
                                </a:lnTo>
                                <a:lnTo>
                                  <a:pt x="27" y="92"/>
                                </a:lnTo>
                                <a:lnTo>
                                  <a:pt x="26" y="93"/>
                                </a:lnTo>
                                <a:lnTo>
                                  <a:pt x="26" y="95"/>
                                </a:lnTo>
                                <a:lnTo>
                                  <a:pt x="26" y="97"/>
                                </a:lnTo>
                                <a:lnTo>
                                  <a:pt x="27" y="100"/>
                                </a:lnTo>
                                <a:lnTo>
                                  <a:pt x="27" y="102"/>
                                </a:lnTo>
                                <a:lnTo>
                                  <a:pt x="27" y="104"/>
                                </a:lnTo>
                                <a:lnTo>
                                  <a:pt x="27" y="106"/>
                                </a:lnTo>
                                <a:lnTo>
                                  <a:pt x="28" y="108"/>
                                </a:lnTo>
                                <a:lnTo>
                                  <a:pt x="29" y="111"/>
                                </a:lnTo>
                                <a:lnTo>
                                  <a:pt x="23" y="112"/>
                                </a:lnTo>
                                <a:lnTo>
                                  <a:pt x="0" y="39"/>
                                </a:lnTo>
                                <a:lnTo>
                                  <a:pt x="6" y="37"/>
                                </a:lnTo>
                                <a:lnTo>
                                  <a:pt x="7" y="40"/>
                                </a:lnTo>
                                <a:lnTo>
                                  <a:pt x="9" y="43"/>
                                </a:lnTo>
                                <a:lnTo>
                                  <a:pt x="10" y="46"/>
                                </a:lnTo>
                                <a:lnTo>
                                  <a:pt x="12" y="48"/>
                                </a:lnTo>
                                <a:lnTo>
                                  <a:pt x="13" y="50"/>
                                </a:lnTo>
                                <a:lnTo>
                                  <a:pt x="14" y="52"/>
                                </a:lnTo>
                                <a:lnTo>
                                  <a:pt x="15" y="53"/>
                                </a:lnTo>
                                <a:lnTo>
                                  <a:pt x="17" y="54"/>
                                </a:lnTo>
                                <a:lnTo>
                                  <a:pt x="17" y="55"/>
                                </a:lnTo>
                                <a:lnTo>
                                  <a:pt x="19" y="56"/>
                                </a:lnTo>
                                <a:lnTo>
                                  <a:pt x="21" y="57"/>
                                </a:lnTo>
                                <a:lnTo>
                                  <a:pt x="23" y="57"/>
                                </a:lnTo>
                                <a:lnTo>
                                  <a:pt x="24" y="58"/>
                                </a:lnTo>
                                <a:lnTo>
                                  <a:pt x="26" y="58"/>
                                </a:lnTo>
                                <a:lnTo>
                                  <a:pt x="27" y="59"/>
                                </a:lnTo>
                                <a:lnTo>
                                  <a:pt x="29" y="59"/>
                                </a:lnTo>
                                <a:lnTo>
                                  <a:pt x="31" y="59"/>
                                </a:lnTo>
                                <a:lnTo>
                                  <a:pt x="33" y="59"/>
                                </a:lnTo>
                                <a:lnTo>
                                  <a:pt x="36" y="59"/>
                                </a:lnTo>
                                <a:lnTo>
                                  <a:pt x="38" y="58"/>
                                </a:lnTo>
                                <a:lnTo>
                                  <a:pt x="42" y="58"/>
                                </a:lnTo>
                                <a:lnTo>
                                  <a:pt x="45" y="57"/>
                                </a:lnTo>
                                <a:lnTo>
                                  <a:pt x="48" y="56"/>
                                </a:lnTo>
                                <a:lnTo>
                                  <a:pt x="52" y="55"/>
                                </a:lnTo>
                                <a:lnTo>
                                  <a:pt x="244" y="0"/>
                                </a:lnTo>
                                <a:lnTo>
                                  <a:pt x="246" y="6"/>
                                </a:lnTo>
                                <a:lnTo>
                                  <a:pt x="101" y="212"/>
                                </a:lnTo>
                                <a:lnTo>
                                  <a:pt x="247" y="169"/>
                                </a:lnTo>
                                <a:lnTo>
                                  <a:pt x="249" y="168"/>
                                </a:lnTo>
                                <a:lnTo>
                                  <a:pt x="251" y="168"/>
                                </a:lnTo>
                                <a:lnTo>
                                  <a:pt x="253" y="167"/>
                                </a:lnTo>
                                <a:lnTo>
                                  <a:pt x="255" y="166"/>
                                </a:lnTo>
                                <a:lnTo>
                                  <a:pt x="257" y="165"/>
                                </a:lnTo>
                                <a:lnTo>
                                  <a:pt x="259" y="164"/>
                                </a:lnTo>
                                <a:lnTo>
                                  <a:pt x="261" y="163"/>
                                </a:lnTo>
                                <a:lnTo>
                                  <a:pt x="262" y="162"/>
                                </a:lnTo>
                                <a:lnTo>
                                  <a:pt x="263" y="161"/>
                                </a:lnTo>
                                <a:lnTo>
                                  <a:pt x="264" y="160"/>
                                </a:lnTo>
                                <a:lnTo>
                                  <a:pt x="266" y="159"/>
                                </a:lnTo>
                                <a:lnTo>
                                  <a:pt x="267" y="158"/>
                                </a:lnTo>
                                <a:lnTo>
                                  <a:pt x="267" y="157"/>
                                </a:lnTo>
                                <a:lnTo>
                                  <a:pt x="268" y="155"/>
                                </a:lnTo>
                                <a:lnTo>
                                  <a:pt x="269" y="154"/>
                                </a:lnTo>
                                <a:lnTo>
                                  <a:pt x="271" y="153"/>
                                </a:lnTo>
                                <a:lnTo>
                                  <a:pt x="271" y="152"/>
                                </a:lnTo>
                                <a:lnTo>
                                  <a:pt x="272" y="150"/>
                                </a:lnTo>
                                <a:lnTo>
                                  <a:pt x="272" y="149"/>
                                </a:lnTo>
                                <a:lnTo>
                                  <a:pt x="272" y="148"/>
                                </a:lnTo>
                                <a:lnTo>
                                  <a:pt x="273" y="146"/>
                                </a:lnTo>
                                <a:lnTo>
                                  <a:pt x="273" y="145"/>
                                </a:lnTo>
                                <a:lnTo>
                                  <a:pt x="273" y="143"/>
                                </a:lnTo>
                                <a:lnTo>
                                  <a:pt x="273" y="142"/>
                                </a:lnTo>
                                <a:lnTo>
                                  <a:pt x="273" y="141"/>
                                </a:lnTo>
                                <a:lnTo>
                                  <a:pt x="273" y="139"/>
                                </a:lnTo>
                                <a:lnTo>
                                  <a:pt x="273" y="138"/>
                                </a:lnTo>
                                <a:lnTo>
                                  <a:pt x="273" y="137"/>
                                </a:lnTo>
                                <a:lnTo>
                                  <a:pt x="272" y="133"/>
                                </a:lnTo>
                                <a:lnTo>
                                  <a:pt x="271" y="130"/>
                                </a:lnTo>
                                <a:lnTo>
                                  <a:pt x="269" y="125"/>
                                </a:lnTo>
                                <a:lnTo>
                                  <a:pt x="276" y="123"/>
                                </a:lnTo>
                                <a:lnTo>
                                  <a:pt x="299" y="203"/>
                                </a:lnTo>
                                <a:lnTo>
                                  <a:pt x="293" y="204"/>
                                </a:lnTo>
                                <a:lnTo>
                                  <a:pt x="292" y="202"/>
                                </a:lnTo>
                                <a:lnTo>
                                  <a:pt x="292" y="200"/>
                                </a:lnTo>
                                <a:lnTo>
                                  <a:pt x="291" y="198"/>
                                </a:lnTo>
                                <a:lnTo>
                                  <a:pt x="290" y="196"/>
                                </a:lnTo>
                                <a:lnTo>
                                  <a:pt x="289" y="194"/>
                                </a:lnTo>
                                <a:lnTo>
                                  <a:pt x="288" y="193"/>
                                </a:lnTo>
                                <a:lnTo>
                                  <a:pt x="287" y="191"/>
                                </a:lnTo>
                                <a:lnTo>
                                  <a:pt x="287" y="189"/>
                                </a:lnTo>
                                <a:lnTo>
                                  <a:pt x="286" y="188"/>
                                </a:lnTo>
                                <a:lnTo>
                                  <a:pt x="285" y="187"/>
                                </a:lnTo>
                                <a:lnTo>
                                  <a:pt x="284" y="186"/>
                                </a:lnTo>
                                <a:lnTo>
                                  <a:pt x="282" y="185"/>
                                </a:lnTo>
                                <a:lnTo>
                                  <a:pt x="282" y="184"/>
                                </a:lnTo>
                                <a:lnTo>
                                  <a:pt x="281" y="183"/>
                                </a:lnTo>
                                <a:lnTo>
                                  <a:pt x="279" y="182"/>
                                </a:lnTo>
                                <a:lnTo>
                                  <a:pt x="278" y="182"/>
                                </a:lnTo>
                                <a:lnTo>
                                  <a:pt x="277" y="181"/>
                                </a:lnTo>
                                <a:lnTo>
                                  <a:pt x="276" y="181"/>
                                </a:lnTo>
                                <a:lnTo>
                                  <a:pt x="274" y="180"/>
                                </a:lnTo>
                                <a:lnTo>
                                  <a:pt x="273" y="180"/>
                                </a:lnTo>
                                <a:lnTo>
                                  <a:pt x="271" y="179"/>
                                </a:lnTo>
                                <a:lnTo>
                                  <a:pt x="269" y="179"/>
                                </a:lnTo>
                                <a:lnTo>
                                  <a:pt x="267" y="179"/>
                                </a:lnTo>
                                <a:lnTo>
                                  <a:pt x="266" y="179"/>
                                </a:lnTo>
                                <a:lnTo>
                                  <a:pt x="264" y="179"/>
                                </a:lnTo>
                                <a:lnTo>
                                  <a:pt x="262" y="179"/>
                                </a:lnTo>
                                <a:lnTo>
                                  <a:pt x="261" y="179"/>
                                </a:lnTo>
                                <a:lnTo>
                                  <a:pt x="259" y="180"/>
                                </a:lnTo>
                                <a:lnTo>
                                  <a:pt x="257" y="180"/>
                                </a:lnTo>
                                <a:lnTo>
                                  <a:pt x="255" y="181"/>
                                </a:lnTo>
                                <a:lnTo>
                                  <a:pt x="252" y="181"/>
                                </a:lnTo>
                                <a:lnTo>
                                  <a:pt x="250" y="182"/>
                                </a:lnTo>
                                <a:lnTo>
                                  <a:pt x="87" y="228"/>
                                </a:lnTo>
                                <a:lnTo>
                                  <a:pt x="83" y="235"/>
                                </a:lnTo>
                                <a:lnTo>
                                  <a:pt x="82" y="237"/>
                                </a:lnTo>
                                <a:lnTo>
                                  <a:pt x="80" y="239"/>
                                </a:lnTo>
                                <a:lnTo>
                                  <a:pt x="79" y="242"/>
                                </a:lnTo>
                                <a:lnTo>
                                  <a:pt x="78" y="244"/>
                                </a:lnTo>
                                <a:lnTo>
                                  <a:pt x="77" y="246"/>
                                </a:lnTo>
                                <a:lnTo>
                                  <a:pt x="76" y="248"/>
                                </a:lnTo>
                                <a:lnTo>
                                  <a:pt x="76" y="250"/>
                                </a:lnTo>
                                <a:lnTo>
                                  <a:pt x="75" y="252"/>
                                </a:lnTo>
                                <a:lnTo>
                                  <a:pt x="75" y="253"/>
                                </a:lnTo>
                                <a:lnTo>
                                  <a:pt x="75" y="255"/>
                                </a:lnTo>
                                <a:lnTo>
                                  <a:pt x="75" y="256"/>
                                </a:lnTo>
                                <a:lnTo>
                                  <a:pt x="75" y="259"/>
                                </a:lnTo>
                                <a:lnTo>
                                  <a:pt x="75" y="261"/>
                                </a:lnTo>
                                <a:lnTo>
                                  <a:pt x="76" y="263"/>
                                </a:lnTo>
                                <a:lnTo>
                                  <a:pt x="76" y="265"/>
                                </a:lnTo>
                                <a:lnTo>
                                  <a:pt x="77" y="267"/>
                                </a:lnTo>
                                <a:lnTo>
                                  <a:pt x="71" y="269"/>
                                </a:lnTo>
                                <a:lnTo>
                                  <a:pt x="46" y="19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5" name="Freeform 367"/>
                        <wps:cNvSpPr>
                          <a:spLocks/>
                        </wps:cNvSpPr>
                        <wps:spPr bwMode="auto">
                          <a:xfrm>
                            <a:off x="4814" y="5109"/>
                            <a:ext cx="188" cy="116"/>
                          </a:xfrm>
                          <a:custGeom>
                            <a:avLst/>
                            <a:gdLst>
                              <a:gd name="T0" fmla="*/ 237 w 256"/>
                              <a:gd name="T1" fmla="*/ 0 h 159"/>
                              <a:gd name="T2" fmla="*/ 249 w 256"/>
                              <a:gd name="T3" fmla="*/ 121 h 159"/>
                              <a:gd name="T4" fmla="*/ 248 w 256"/>
                              <a:gd name="T5" fmla="*/ 111 h 159"/>
                              <a:gd name="T6" fmla="*/ 247 w 256"/>
                              <a:gd name="T7" fmla="*/ 107 h 159"/>
                              <a:gd name="T8" fmla="*/ 246 w 256"/>
                              <a:gd name="T9" fmla="*/ 103 h 159"/>
                              <a:gd name="T10" fmla="*/ 243 w 256"/>
                              <a:gd name="T11" fmla="*/ 100 h 159"/>
                              <a:gd name="T12" fmla="*/ 242 w 256"/>
                              <a:gd name="T13" fmla="*/ 97 h 159"/>
                              <a:gd name="T14" fmla="*/ 240 w 256"/>
                              <a:gd name="T15" fmla="*/ 96 h 159"/>
                              <a:gd name="T16" fmla="*/ 238 w 256"/>
                              <a:gd name="T17" fmla="*/ 95 h 159"/>
                              <a:gd name="T18" fmla="*/ 235 w 256"/>
                              <a:gd name="T19" fmla="*/ 94 h 159"/>
                              <a:gd name="T20" fmla="*/ 232 w 256"/>
                              <a:gd name="T21" fmla="*/ 93 h 159"/>
                              <a:gd name="T22" fmla="*/ 228 w 256"/>
                              <a:gd name="T23" fmla="*/ 93 h 159"/>
                              <a:gd name="T24" fmla="*/ 222 w 256"/>
                              <a:gd name="T25" fmla="*/ 94 h 159"/>
                              <a:gd name="T26" fmla="*/ 215 w 256"/>
                              <a:gd name="T27" fmla="*/ 94 h 159"/>
                              <a:gd name="T28" fmla="*/ 55 w 256"/>
                              <a:gd name="T29" fmla="*/ 119 h 159"/>
                              <a:gd name="T30" fmla="*/ 48 w 256"/>
                              <a:gd name="T31" fmla="*/ 120 h 159"/>
                              <a:gd name="T32" fmla="*/ 40 w 256"/>
                              <a:gd name="T33" fmla="*/ 122 h 159"/>
                              <a:gd name="T34" fmla="*/ 36 w 256"/>
                              <a:gd name="T35" fmla="*/ 124 h 159"/>
                              <a:gd name="T36" fmla="*/ 33 w 256"/>
                              <a:gd name="T37" fmla="*/ 125 h 159"/>
                              <a:gd name="T38" fmla="*/ 31 w 256"/>
                              <a:gd name="T39" fmla="*/ 127 h 159"/>
                              <a:gd name="T40" fmla="*/ 29 w 256"/>
                              <a:gd name="T41" fmla="*/ 129 h 159"/>
                              <a:gd name="T42" fmla="*/ 28 w 256"/>
                              <a:gd name="T43" fmla="*/ 131 h 159"/>
                              <a:gd name="T44" fmla="*/ 26 w 256"/>
                              <a:gd name="T45" fmla="*/ 134 h 159"/>
                              <a:gd name="T46" fmla="*/ 25 w 256"/>
                              <a:gd name="T47" fmla="*/ 137 h 159"/>
                              <a:gd name="T48" fmla="*/ 25 w 256"/>
                              <a:gd name="T49" fmla="*/ 141 h 159"/>
                              <a:gd name="T50" fmla="*/ 25 w 256"/>
                              <a:gd name="T51" fmla="*/ 145 h 159"/>
                              <a:gd name="T52" fmla="*/ 25 w 256"/>
                              <a:gd name="T53" fmla="*/ 149 h 159"/>
                              <a:gd name="T54" fmla="*/ 20 w 256"/>
                              <a:gd name="T55" fmla="*/ 159 h 159"/>
                              <a:gd name="T56" fmla="*/ 6 w 256"/>
                              <a:gd name="T57" fmla="*/ 37 h 159"/>
                              <a:gd name="T58" fmla="*/ 8 w 256"/>
                              <a:gd name="T59" fmla="*/ 47 h 159"/>
                              <a:gd name="T60" fmla="*/ 9 w 256"/>
                              <a:gd name="T61" fmla="*/ 51 h 159"/>
                              <a:gd name="T62" fmla="*/ 11 w 256"/>
                              <a:gd name="T63" fmla="*/ 56 h 159"/>
                              <a:gd name="T64" fmla="*/ 14 w 256"/>
                              <a:gd name="T65" fmla="*/ 59 h 159"/>
                              <a:gd name="T66" fmla="*/ 15 w 256"/>
                              <a:gd name="T67" fmla="*/ 61 h 159"/>
                              <a:gd name="T68" fmla="*/ 17 w 256"/>
                              <a:gd name="T69" fmla="*/ 63 h 159"/>
                              <a:gd name="T70" fmla="*/ 19 w 256"/>
                              <a:gd name="T71" fmla="*/ 64 h 159"/>
                              <a:gd name="T72" fmla="*/ 22 w 256"/>
                              <a:gd name="T73" fmla="*/ 65 h 159"/>
                              <a:gd name="T74" fmla="*/ 25 w 256"/>
                              <a:gd name="T75" fmla="*/ 66 h 159"/>
                              <a:gd name="T76" fmla="*/ 29 w 256"/>
                              <a:gd name="T77" fmla="*/ 66 h 159"/>
                              <a:gd name="T78" fmla="*/ 34 w 256"/>
                              <a:gd name="T79" fmla="*/ 66 h 159"/>
                              <a:gd name="T80" fmla="*/ 41 w 256"/>
                              <a:gd name="T81" fmla="*/ 65 h 159"/>
                              <a:gd name="T82" fmla="*/ 202 w 256"/>
                              <a:gd name="T83" fmla="*/ 39 h 159"/>
                              <a:gd name="T84" fmla="*/ 210 w 256"/>
                              <a:gd name="T85" fmla="*/ 38 h 159"/>
                              <a:gd name="T86" fmla="*/ 216 w 256"/>
                              <a:gd name="T87" fmla="*/ 37 h 159"/>
                              <a:gd name="T88" fmla="*/ 221 w 256"/>
                              <a:gd name="T89" fmla="*/ 35 h 159"/>
                              <a:gd name="T90" fmla="*/ 223 w 256"/>
                              <a:gd name="T91" fmla="*/ 34 h 159"/>
                              <a:gd name="T92" fmla="*/ 226 w 256"/>
                              <a:gd name="T93" fmla="*/ 32 h 159"/>
                              <a:gd name="T94" fmla="*/ 228 w 256"/>
                              <a:gd name="T95" fmla="*/ 31 h 159"/>
                              <a:gd name="T96" fmla="*/ 229 w 256"/>
                              <a:gd name="T97" fmla="*/ 28 h 159"/>
                              <a:gd name="T98" fmla="*/ 231 w 256"/>
                              <a:gd name="T99" fmla="*/ 25 h 159"/>
                              <a:gd name="T100" fmla="*/ 232 w 256"/>
                              <a:gd name="T101" fmla="*/ 22 h 159"/>
                              <a:gd name="T102" fmla="*/ 232 w 256"/>
                              <a:gd name="T103" fmla="*/ 19 h 159"/>
                              <a:gd name="T104" fmla="*/ 232 w 256"/>
                              <a:gd name="T105" fmla="*/ 14 h 159"/>
                              <a:gd name="T106" fmla="*/ 232 w 256"/>
                              <a:gd name="T107" fmla="*/ 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56" h="159">
                                <a:moveTo>
                                  <a:pt x="230" y="1"/>
                                </a:moveTo>
                                <a:lnTo>
                                  <a:pt x="237" y="0"/>
                                </a:lnTo>
                                <a:lnTo>
                                  <a:pt x="256" y="120"/>
                                </a:lnTo>
                                <a:lnTo>
                                  <a:pt x="249" y="121"/>
                                </a:lnTo>
                                <a:lnTo>
                                  <a:pt x="248" y="114"/>
                                </a:lnTo>
                                <a:lnTo>
                                  <a:pt x="248" y="111"/>
                                </a:lnTo>
                                <a:lnTo>
                                  <a:pt x="247" y="109"/>
                                </a:lnTo>
                                <a:lnTo>
                                  <a:pt x="247" y="107"/>
                                </a:lnTo>
                                <a:lnTo>
                                  <a:pt x="246" y="105"/>
                                </a:lnTo>
                                <a:lnTo>
                                  <a:pt x="246" y="103"/>
                                </a:lnTo>
                                <a:lnTo>
                                  <a:pt x="245" y="101"/>
                                </a:lnTo>
                                <a:lnTo>
                                  <a:pt x="243" y="100"/>
                                </a:lnTo>
                                <a:lnTo>
                                  <a:pt x="243" y="98"/>
                                </a:lnTo>
                                <a:lnTo>
                                  <a:pt x="242" y="97"/>
                                </a:lnTo>
                                <a:lnTo>
                                  <a:pt x="241" y="97"/>
                                </a:lnTo>
                                <a:lnTo>
                                  <a:pt x="240" y="96"/>
                                </a:lnTo>
                                <a:lnTo>
                                  <a:pt x="239" y="95"/>
                                </a:lnTo>
                                <a:lnTo>
                                  <a:pt x="238" y="95"/>
                                </a:lnTo>
                                <a:lnTo>
                                  <a:pt x="236" y="94"/>
                                </a:lnTo>
                                <a:lnTo>
                                  <a:pt x="235" y="94"/>
                                </a:lnTo>
                                <a:lnTo>
                                  <a:pt x="234" y="93"/>
                                </a:lnTo>
                                <a:lnTo>
                                  <a:pt x="232" y="93"/>
                                </a:lnTo>
                                <a:lnTo>
                                  <a:pt x="230" y="93"/>
                                </a:lnTo>
                                <a:lnTo>
                                  <a:pt x="228" y="93"/>
                                </a:lnTo>
                                <a:lnTo>
                                  <a:pt x="226" y="93"/>
                                </a:lnTo>
                                <a:lnTo>
                                  <a:pt x="222" y="94"/>
                                </a:lnTo>
                                <a:lnTo>
                                  <a:pt x="218" y="94"/>
                                </a:lnTo>
                                <a:lnTo>
                                  <a:pt x="215" y="94"/>
                                </a:lnTo>
                                <a:lnTo>
                                  <a:pt x="211" y="95"/>
                                </a:lnTo>
                                <a:lnTo>
                                  <a:pt x="55" y="119"/>
                                </a:lnTo>
                                <a:lnTo>
                                  <a:pt x="51" y="120"/>
                                </a:lnTo>
                                <a:lnTo>
                                  <a:pt x="48" y="120"/>
                                </a:lnTo>
                                <a:lnTo>
                                  <a:pt x="43" y="121"/>
                                </a:lnTo>
                                <a:lnTo>
                                  <a:pt x="40" y="122"/>
                                </a:lnTo>
                                <a:lnTo>
                                  <a:pt x="38" y="122"/>
                                </a:lnTo>
                                <a:lnTo>
                                  <a:pt x="36" y="124"/>
                                </a:lnTo>
                                <a:lnTo>
                                  <a:pt x="34" y="125"/>
                                </a:lnTo>
                                <a:lnTo>
                                  <a:pt x="33" y="125"/>
                                </a:lnTo>
                                <a:lnTo>
                                  <a:pt x="32" y="126"/>
                                </a:lnTo>
                                <a:lnTo>
                                  <a:pt x="31" y="127"/>
                                </a:lnTo>
                                <a:lnTo>
                                  <a:pt x="30" y="128"/>
                                </a:lnTo>
                                <a:lnTo>
                                  <a:pt x="29" y="129"/>
                                </a:lnTo>
                                <a:lnTo>
                                  <a:pt x="28" y="130"/>
                                </a:lnTo>
                                <a:lnTo>
                                  <a:pt x="28" y="131"/>
                                </a:lnTo>
                                <a:lnTo>
                                  <a:pt x="27" y="132"/>
                                </a:lnTo>
                                <a:lnTo>
                                  <a:pt x="26" y="134"/>
                                </a:lnTo>
                                <a:lnTo>
                                  <a:pt x="26" y="136"/>
                                </a:lnTo>
                                <a:lnTo>
                                  <a:pt x="25" y="137"/>
                                </a:lnTo>
                                <a:lnTo>
                                  <a:pt x="25" y="139"/>
                                </a:lnTo>
                                <a:lnTo>
                                  <a:pt x="25" y="141"/>
                                </a:lnTo>
                                <a:lnTo>
                                  <a:pt x="25" y="143"/>
                                </a:lnTo>
                                <a:lnTo>
                                  <a:pt x="25" y="145"/>
                                </a:lnTo>
                                <a:lnTo>
                                  <a:pt x="25" y="147"/>
                                </a:lnTo>
                                <a:lnTo>
                                  <a:pt x="25" y="149"/>
                                </a:lnTo>
                                <a:lnTo>
                                  <a:pt x="27" y="157"/>
                                </a:lnTo>
                                <a:lnTo>
                                  <a:pt x="20" y="159"/>
                                </a:lnTo>
                                <a:lnTo>
                                  <a:pt x="0" y="38"/>
                                </a:lnTo>
                                <a:lnTo>
                                  <a:pt x="6" y="37"/>
                                </a:lnTo>
                                <a:lnTo>
                                  <a:pt x="8" y="44"/>
                                </a:lnTo>
                                <a:lnTo>
                                  <a:pt x="8" y="47"/>
                                </a:lnTo>
                                <a:lnTo>
                                  <a:pt x="8" y="49"/>
                                </a:lnTo>
                                <a:lnTo>
                                  <a:pt x="9" y="51"/>
                                </a:lnTo>
                                <a:lnTo>
                                  <a:pt x="11" y="54"/>
                                </a:lnTo>
                                <a:lnTo>
                                  <a:pt x="11" y="56"/>
                                </a:lnTo>
                                <a:lnTo>
                                  <a:pt x="12" y="58"/>
                                </a:lnTo>
                                <a:lnTo>
                                  <a:pt x="14" y="59"/>
                                </a:lnTo>
                                <a:lnTo>
                                  <a:pt x="14" y="60"/>
                                </a:lnTo>
                                <a:lnTo>
                                  <a:pt x="15" y="61"/>
                                </a:lnTo>
                                <a:lnTo>
                                  <a:pt x="16" y="62"/>
                                </a:lnTo>
                                <a:lnTo>
                                  <a:pt x="17" y="63"/>
                                </a:lnTo>
                                <a:lnTo>
                                  <a:pt x="18" y="63"/>
                                </a:lnTo>
                                <a:lnTo>
                                  <a:pt x="19" y="64"/>
                                </a:lnTo>
                                <a:lnTo>
                                  <a:pt x="21" y="65"/>
                                </a:lnTo>
                                <a:lnTo>
                                  <a:pt x="22" y="65"/>
                                </a:lnTo>
                                <a:lnTo>
                                  <a:pt x="24" y="66"/>
                                </a:lnTo>
                                <a:lnTo>
                                  <a:pt x="25" y="66"/>
                                </a:lnTo>
                                <a:lnTo>
                                  <a:pt x="27" y="66"/>
                                </a:lnTo>
                                <a:lnTo>
                                  <a:pt x="29" y="66"/>
                                </a:lnTo>
                                <a:lnTo>
                                  <a:pt x="31" y="66"/>
                                </a:lnTo>
                                <a:lnTo>
                                  <a:pt x="34" y="66"/>
                                </a:lnTo>
                                <a:lnTo>
                                  <a:pt x="38" y="65"/>
                                </a:lnTo>
                                <a:lnTo>
                                  <a:pt x="41" y="65"/>
                                </a:lnTo>
                                <a:lnTo>
                                  <a:pt x="45" y="64"/>
                                </a:lnTo>
                                <a:lnTo>
                                  <a:pt x="202" y="39"/>
                                </a:lnTo>
                                <a:lnTo>
                                  <a:pt x="206" y="39"/>
                                </a:lnTo>
                                <a:lnTo>
                                  <a:pt x="210" y="38"/>
                                </a:lnTo>
                                <a:lnTo>
                                  <a:pt x="213" y="37"/>
                                </a:lnTo>
                                <a:lnTo>
                                  <a:pt x="216" y="37"/>
                                </a:lnTo>
                                <a:lnTo>
                                  <a:pt x="218" y="36"/>
                                </a:lnTo>
                                <a:lnTo>
                                  <a:pt x="221" y="35"/>
                                </a:lnTo>
                                <a:lnTo>
                                  <a:pt x="222" y="35"/>
                                </a:lnTo>
                                <a:lnTo>
                                  <a:pt x="223" y="34"/>
                                </a:lnTo>
                                <a:lnTo>
                                  <a:pt x="224" y="33"/>
                                </a:lnTo>
                                <a:lnTo>
                                  <a:pt x="226" y="32"/>
                                </a:lnTo>
                                <a:lnTo>
                                  <a:pt x="227" y="31"/>
                                </a:lnTo>
                                <a:lnTo>
                                  <a:pt x="228" y="31"/>
                                </a:lnTo>
                                <a:lnTo>
                                  <a:pt x="229" y="30"/>
                                </a:lnTo>
                                <a:lnTo>
                                  <a:pt x="229" y="28"/>
                                </a:lnTo>
                                <a:lnTo>
                                  <a:pt x="230" y="27"/>
                                </a:lnTo>
                                <a:lnTo>
                                  <a:pt x="231" y="25"/>
                                </a:lnTo>
                                <a:lnTo>
                                  <a:pt x="231" y="24"/>
                                </a:lnTo>
                                <a:lnTo>
                                  <a:pt x="232" y="22"/>
                                </a:lnTo>
                                <a:lnTo>
                                  <a:pt x="232" y="20"/>
                                </a:lnTo>
                                <a:lnTo>
                                  <a:pt x="232" y="19"/>
                                </a:lnTo>
                                <a:lnTo>
                                  <a:pt x="232" y="15"/>
                                </a:lnTo>
                                <a:lnTo>
                                  <a:pt x="232" y="14"/>
                                </a:lnTo>
                                <a:lnTo>
                                  <a:pt x="232" y="11"/>
                                </a:lnTo>
                                <a:lnTo>
                                  <a:pt x="232" y="9"/>
                                </a:lnTo>
                                <a:lnTo>
                                  <a:pt x="230" y="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6" name="Freeform 368"/>
                        <wps:cNvSpPr>
                          <a:spLocks/>
                        </wps:cNvSpPr>
                        <wps:spPr bwMode="auto">
                          <a:xfrm>
                            <a:off x="4796" y="4931"/>
                            <a:ext cx="184" cy="184"/>
                          </a:xfrm>
                          <a:custGeom>
                            <a:avLst/>
                            <a:gdLst>
                              <a:gd name="T0" fmla="*/ 6 w 254"/>
                              <a:gd name="T1" fmla="*/ 0 h 247"/>
                              <a:gd name="T2" fmla="*/ 7 w 254"/>
                              <a:gd name="T3" fmla="*/ 3 h 247"/>
                              <a:gd name="T4" fmla="*/ 8 w 254"/>
                              <a:gd name="T5" fmla="*/ 5 h 247"/>
                              <a:gd name="T6" fmla="*/ 10 w 254"/>
                              <a:gd name="T7" fmla="*/ 10 h 247"/>
                              <a:gd name="T8" fmla="*/ 12 w 254"/>
                              <a:gd name="T9" fmla="*/ 12 h 247"/>
                              <a:gd name="T10" fmla="*/ 14 w 254"/>
                              <a:gd name="T11" fmla="*/ 14 h 247"/>
                              <a:gd name="T12" fmla="*/ 16 w 254"/>
                              <a:gd name="T13" fmla="*/ 17 h 247"/>
                              <a:gd name="T14" fmla="*/ 19 w 254"/>
                              <a:gd name="T15" fmla="*/ 19 h 247"/>
                              <a:gd name="T16" fmla="*/ 22 w 254"/>
                              <a:gd name="T17" fmla="*/ 21 h 247"/>
                              <a:gd name="T18" fmla="*/ 28 w 254"/>
                              <a:gd name="T19" fmla="*/ 25 h 247"/>
                              <a:gd name="T20" fmla="*/ 38 w 254"/>
                              <a:gd name="T21" fmla="*/ 29 h 247"/>
                              <a:gd name="T22" fmla="*/ 50 w 254"/>
                              <a:gd name="T23" fmla="*/ 34 h 247"/>
                              <a:gd name="T24" fmla="*/ 61 w 254"/>
                              <a:gd name="T25" fmla="*/ 38 h 247"/>
                              <a:gd name="T26" fmla="*/ 254 w 254"/>
                              <a:gd name="T27" fmla="*/ 105 h 247"/>
                              <a:gd name="T28" fmla="*/ 72 w 254"/>
                              <a:gd name="T29" fmla="*/ 205 h 247"/>
                              <a:gd name="T30" fmla="*/ 63 w 254"/>
                              <a:gd name="T31" fmla="*/ 209 h 247"/>
                              <a:gd name="T32" fmla="*/ 51 w 254"/>
                              <a:gd name="T33" fmla="*/ 216 h 247"/>
                              <a:gd name="T34" fmla="*/ 41 w 254"/>
                              <a:gd name="T35" fmla="*/ 223 h 247"/>
                              <a:gd name="T36" fmla="*/ 34 w 254"/>
                              <a:gd name="T37" fmla="*/ 227 h 247"/>
                              <a:gd name="T38" fmla="*/ 31 w 254"/>
                              <a:gd name="T39" fmla="*/ 230 h 247"/>
                              <a:gd name="T40" fmla="*/ 29 w 254"/>
                              <a:gd name="T41" fmla="*/ 233 h 247"/>
                              <a:gd name="T42" fmla="*/ 28 w 254"/>
                              <a:gd name="T43" fmla="*/ 237 h 247"/>
                              <a:gd name="T44" fmla="*/ 27 w 254"/>
                              <a:gd name="T45" fmla="*/ 239 h 247"/>
                              <a:gd name="T46" fmla="*/ 27 w 254"/>
                              <a:gd name="T47" fmla="*/ 242 h 247"/>
                              <a:gd name="T48" fmla="*/ 27 w 254"/>
                              <a:gd name="T49" fmla="*/ 245 h 247"/>
                              <a:gd name="T50" fmla="*/ 20 w 254"/>
                              <a:gd name="T51" fmla="*/ 247 h 247"/>
                              <a:gd name="T52" fmla="*/ 18 w 254"/>
                              <a:gd name="T53" fmla="*/ 135 h 247"/>
                              <a:gd name="T54" fmla="*/ 18 w 254"/>
                              <a:gd name="T55" fmla="*/ 141 h 247"/>
                              <a:gd name="T56" fmla="*/ 18 w 254"/>
                              <a:gd name="T57" fmla="*/ 144 h 247"/>
                              <a:gd name="T58" fmla="*/ 19 w 254"/>
                              <a:gd name="T59" fmla="*/ 149 h 247"/>
                              <a:gd name="T60" fmla="*/ 20 w 254"/>
                              <a:gd name="T61" fmla="*/ 154 h 247"/>
                              <a:gd name="T62" fmla="*/ 22 w 254"/>
                              <a:gd name="T63" fmla="*/ 158 h 247"/>
                              <a:gd name="T64" fmla="*/ 24 w 254"/>
                              <a:gd name="T65" fmla="*/ 161 h 247"/>
                              <a:gd name="T66" fmla="*/ 26 w 254"/>
                              <a:gd name="T67" fmla="*/ 162 h 247"/>
                              <a:gd name="T68" fmla="*/ 28 w 254"/>
                              <a:gd name="T69" fmla="*/ 163 h 247"/>
                              <a:gd name="T70" fmla="*/ 30 w 254"/>
                              <a:gd name="T71" fmla="*/ 163 h 247"/>
                              <a:gd name="T72" fmla="*/ 33 w 254"/>
                              <a:gd name="T73" fmla="*/ 163 h 247"/>
                              <a:gd name="T74" fmla="*/ 37 w 254"/>
                              <a:gd name="T75" fmla="*/ 162 h 247"/>
                              <a:gd name="T76" fmla="*/ 42 w 254"/>
                              <a:gd name="T77" fmla="*/ 160 h 247"/>
                              <a:gd name="T78" fmla="*/ 53 w 254"/>
                              <a:gd name="T79" fmla="*/ 154 h 247"/>
                              <a:gd name="T80" fmla="*/ 175 w 254"/>
                              <a:gd name="T81" fmla="*/ 91 h 247"/>
                              <a:gd name="T82" fmla="*/ 61 w 254"/>
                              <a:gd name="T83" fmla="*/ 52 h 247"/>
                              <a:gd name="T84" fmla="*/ 50 w 254"/>
                              <a:gd name="T85" fmla="*/ 49 h 247"/>
                              <a:gd name="T86" fmla="*/ 40 w 254"/>
                              <a:gd name="T87" fmla="*/ 46 h 247"/>
                              <a:gd name="T88" fmla="*/ 37 w 254"/>
                              <a:gd name="T89" fmla="*/ 44 h 247"/>
                              <a:gd name="T90" fmla="*/ 33 w 254"/>
                              <a:gd name="T91" fmla="*/ 44 h 247"/>
                              <a:gd name="T92" fmla="*/ 28 w 254"/>
                              <a:gd name="T93" fmla="*/ 44 h 247"/>
                              <a:gd name="T94" fmla="*/ 26 w 254"/>
                              <a:gd name="T95" fmla="*/ 44 h 247"/>
                              <a:gd name="T96" fmla="*/ 23 w 254"/>
                              <a:gd name="T97" fmla="*/ 46 h 247"/>
                              <a:gd name="T98" fmla="*/ 21 w 254"/>
                              <a:gd name="T99" fmla="*/ 47 h 247"/>
                              <a:gd name="T100" fmla="*/ 19 w 254"/>
                              <a:gd name="T101" fmla="*/ 48 h 247"/>
                              <a:gd name="T102" fmla="*/ 18 w 254"/>
                              <a:gd name="T103" fmla="*/ 50 h 247"/>
                              <a:gd name="T104" fmla="*/ 16 w 254"/>
                              <a:gd name="T105" fmla="*/ 52 h 247"/>
                              <a:gd name="T106" fmla="*/ 15 w 254"/>
                              <a:gd name="T107" fmla="*/ 54 h 247"/>
                              <a:gd name="T108" fmla="*/ 14 w 254"/>
                              <a:gd name="T109" fmla="*/ 56 h 247"/>
                              <a:gd name="T110" fmla="*/ 13 w 254"/>
                              <a:gd name="T111" fmla="*/ 60 h 247"/>
                              <a:gd name="T112" fmla="*/ 12 w 254"/>
                              <a:gd name="T113" fmla="*/ 65 h 247"/>
                              <a:gd name="T114" fmla="*/ 12 w 254"/>
                              <a:gd name="T115" fmla="*/ 70 h 247"/>
                              <a:gd name="T116" fmla="*/ 13 w 254"/>
                              <a:gd name="T117" fmla="*/ 76 h 247"/>
                              <a:gd name="T118" fmla="*/ 0 w 254"/>
                              <a:gd name="T119" fmla="*/ 0 h 2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54" h="247">
                                <a:moveTo>
                                  <a:pt x="0" y="0"/>
                                </a:moveTo>
                                <a:lnTo>
                                  <a:pt x="6" y="0"/>
                                </a:lnTo>
                                <a:lnTo>
                                  <a:pt x="7" y="1"/>
                                </a:lnTo>
                                <a:lnTo>
                                  <a:pt x="7" y="3"/>
                                </a:lnTo>
                                <a:lnTo>
                                  <a:pt x="8" y="4"/>
                                </a:lnTo>
                                <a:lnTo>
                                  <a:pt x="8" y="5"/>
                                </a:lnTo>
                                <a:lnTo>
                                  <a:pt x="9" y="7"/>
                                </a:lnTo>
                                <a:lnTo>
                                  <a:pt x="10" y="10"/>
                                </a:lnTo>
                                <a:lnTo>
                                  <a:pt x="11" y="11"/>
                                </a:lnTo>
                                <a:lnTo>
                                  <a:pt x="12" y="12"/>
                                </a:lnTo>
                                <a:lnTo>
                                  <a:pt x="13" y="13"/>
                                </a:lnTo>
                                <a:lnTo>
                                  <a:pt x="14" y="14"/>
                                </a:lnTo>
                                <a:lnTo>
                                  <a:pt x="15" y="16"/>
                                </a:lnTo>
                                <a:lnTo>
                                  <a:pt x="16" y="17"/>
                                </a:lnTo>
                                <a:lnTo>
                                  <a:pt x="18" y="18"/>
                                </a:lnTo>
                                <a:lnTo>
                                  <a:pt x="19" y="19"/>
                                </a:lnTo>
                                <a:lnTo>
                                  <a:pt x="20" y="21"/>
                                </a:lnTo>
                                <a:lnTo>
                                  <a:pt x="22" y="21"/>
                                </a:lnTo>
                                <a:lnTo>
                                  <a:pt x="24" y="23"/>
                                </a:lnTo>
                                <a:lnTo>
                                  <a:pt x="28" y="25"/>
                                </a:lnTo>
                                <a:lnTo>
                                  <a:pt x="32" y="27"/>
                                </a:lnTo>
                                <a:lnTo>
                                  <a:pt x="38" y="29"/>
                                </a:lnTo>
                                <a:lnTo>
                                  <a:pt x="43" y="32"/>
                                </a:lnTo>
                                <a:lnTo>
                                  <a:pt x="50" y="34"/>
                                </a:lnTo>
                                <a:lnTo>
                                  <a:pt x="57" y="36"/>
                                </a:lnTo>
                                <a:lnTo>
                                  <a:pt x="61" y="38"/>
                                </a:lnTo>
                                <a:lnTo>
                                  <a:pt x="65" y="39"/>
                                </a:lnTo>
                                <a:lnTo>
                                  <a:pt x="254" y="105"/>
                                </a:lnTo>
                                <a:lnTo>
                                  <a:pt x="254" y="110"/>
                                </a:lnTo>
                                <a:lnTo>
                                  <a:pt x="72" y="205"/>
                                </a:lnTo>
                                <a:lnTo>
                                  <a:pt x="67" y="208"/>
                                </a:lnTo>
                                <a:lnTo>
                                  <a:pt x="63" y="209"/>
                                </a:lnTo>
                                <a:lnTo>
                                  <a:pt x="57" y="213"/>
                                </a:lnTo>
                                <a:lnTo>
                                  <a:pt x="51" y="216"/>
                                </a:lnTo>
                                <a:lnTo>
                                  <a:pt x="45" y="219"/>
                                </a:lnTo>
                                <a:lnTo>
                                  <a:pt x="41" y="223"/>
                                </a:lnTo>
                                <a:lnTo>
                                  <a:pt x="38" y="225"/>
                                </a:lnTo>
                                <a:lnTo>
                                  <a:pt x="34" y="227"/>
                                </a:lnTo>
                                <a:lnTo>
                                  <a:pt x="33" y="228"/>
                                </a:lnTo>
                                <a:lnTo>
                                  <a:pt x="31" y="230"/>
                                </a:lnTo>
                                <a:lnTo>
                                  <a:pt x="30" y="231"/>
                                </a:lnTo>
                                <a:lnTo>
                                  <a:pt x="29" y="233"/>
                                </a:lnTo>
                                <a:lnTo>
                                  <a:pt x="28" y="235"/>
                                </a:lnTo>
                                <a:lnTo>
                                  <a:pt x="28" y="237"/>
                                </a:lnTo>
                                <a:lnTo>
                                  <a:pt x="28" y="238"/>
                                </a:lnTo>
                                <a:lnTo>
                                  <a:pt x="27" y="239"/>
                                </a:lnTo>
                                <a:lnTo>
                                  <a:pt x="27" y="241"/>
                                </a:lnTo>
                                <a:lnTo>
                                  <a:pt x="27" y="242"/>
                                </a:lnTo>
                                <a:lnTo>
                                  <a:pt x="27" y="243"/>
                                </a:lnTo>
                                <a:lnTo>
                                  <a:pt x="27" y="245"/>
                                </a:lnTo>
                                <a:lnTo>
                                  <a:pt x="27" y="246"/>
                                </a:lnTo>
                                <a:lnTo>
                                  <a:pt x="20" y="247"/>
                                </a:lnTo>
                                <a:lnTo>
                                  <a:pt x="11" y="136"/>
                                </a:lnTo>
                                <a:lnTo>
                                  <a:pt x="18" y="135"/>
                                </a:lnTo>
                                <a:lnTo>
                                  <a:pt x="18" y="139"/>
                                </a:lnTo>
                                <a:lnTo>
                                  <a:pt x="18" y="141"/>
                                </a:lnTo>
                                <a:lnTo>
                                  <a:pt x="18" y="142"/>
                                </a:lnTo>
                                <a:lnTo>
                                  <a:pt x="18" y="144"/>
                                </a:lnTo>
                                <a:lnTo>
                                  <a:pt x="18" y="145"/>
                                </a:lnTo>
                                <a:lnTo>
                                  <a:pt x="19" y="149"/>
                                </a:lnTo>
                                <a:lnTo>
                                  <a:pt x="20" y="152"/>
                                </a:lnTo>
                                <a:lnTo>
                                  <a:pt x="20" y="154"/>
                                </a:lnTo>
                                <a:lnTo>
                                  <a:pt x="21" y="157"/>
                                </a:lnTo>
                                <a:lnTo>
                                  <a:pt x="22" y="158"/>
                                </a:lnTo>
                                <a:lnTo>
                                  <a:pt x="23" y="160"/>
                                </a:lnTo>
                                <a:lnTo>
                                  <a:pt x="24" y="161"/>
                                </a:lnTo>
                                <a:lnTo>
                                  <a:pt x="25" y="161"/>
                                </a:lnTo>
                                <a:lnTo>
                                  <a:pt x="26" y="162"/>
                                </a:lnTo>
                                <a:lnTo>
                                  <a:pt x="27" y="162"/>
                                </a:lnTo>
                                <a:lnTo>
                                  <a:pt x="28" y="163"/>
                                </a:lnTo>
                                <a:lnTo>
                                  <a:pt x="30" y="163"/>
                                </a:lnTo>
                                <a:lnTo>
                                  <a:pt x="31" y="163"/>
                                </a:lnTo>
                                <a:lnTo>
                                  <a:pt x="33" y="163"/>
                                </a:lnTo>
                                <a:lnTo>
                                  <a:pt x="34" y="162"/>
                                </a:lnTo>
                                <a:lnTo>
                                  <a:pt x="37" y="162"/>
                                </a:lnTo>
                                <a:lnTo>
                                  <a:pt x="39" y="161"/>
                                </a:lnTo>
                                <a:lnTo>
                                  <a:pt x="42" y="160"/>
                                </a:lnTo>
                                <a:lnTo>
                                  <a:pt x="47" y="157"/>
                                </a:lnTo>
                                <a:lnTo>
                                  <a:pt x="53" y="154"/>
                                </a:lnTo>
                                <a:lnTo>
                                  <a:pt x="61" y="149"/>
                                </a:lnTo>
                                <a:lnTo>
                                  <a:pt x="175" y="91"/>
                                </a:lnTo>
                                <a:lnTo>
                                  <a:pt x="66" y="54"/>
                                </a:lnTo>
                                <a:lnTo>
                                  <a:pt x="61" y="52"/>
                                </a:lnTo>
                                <a:lnTo>
                                  <a:pt x="57" y="51"/>
                                </a:lnTo>
                                <a:lnTo>
                                  <a:pt x="50" y="49"/>
                                </a:lnTo>
                                <a:lnTo>
                                  <a:pt x="44" y="47"/>
                                </a:lnTo>
                                <a:lnTo>
                                  <a:pt x="40" y="46"/>
                                </a:lnTo>
                                <a:lnTo>
                                  <a:pt x="39" y="44"/>
                                </a:lnTo>
                                <a:lnTo>
                                  <a:pt x="37" y="44"/>
                                </a:lnTo>
                                <a:lnTo>
                                  <a:pt x="34" y="44"/>
                                </a:lnTo>
                                <a:lnTo>
                                  <a:pt x="33" y="44"/>
                                </a:lnTo>
                                <a:lnTo>
                                  <a:pt x="30" y="44"/>
                                </a:lnTo>
                                <a:lnTo>
                                  <a:pt x="28" y="44"/>
                                </a:lnTo>
                                <a:lnTo>
                                  <a:pt x="27" y="44"/>
                                </a:lnTo>
                                <a:lnTo>
                                  <a:pt x="26" y="44"/>
                                </a:lnTo>
                                <a:lnTo>
                                  <a:pt x="24" y="44"/>
                                </a:lnTo>
                                <a:lnTo>
                                  <a:pt x="23" y="46"/>
                                </a:lnTo>
                                <a:lnTo>
                                  <a:pt x="22" y="46"/>
                                </a:lnTo>
                                <a:lnTo>
                                  <a:pt x="21" y="47"/>
                                </a:lnTo>
                                <a:lnTo>
                                  <a:pt x="20" y="48"/>
                                </a:lnTo>
                                <a:lnTo>
                                  <a:pt x="19" y="48"/>
                                </a:lnTo>
                                <a:lnTo>
                                  <a:pt x="18" y="49"/>
                                </a:lnTo>
                                <a:lnTo>
                                  <a:pt x="18" y="50"/>
                                </a:lnTo>
                                <a:lnTo>
                                  <a:pt x="17" y="51"/>
                                </a:lnTo>
                                <a:lnTo>
                                  <a:pt x="16" y="52"/>
                                </a:lnTo>
                                <a:lnTo>
                                  <a:pt x="15" y="53"/>
                                </a:lnTo>
                                <a:lnTo>
                                  <a:pt x="15" y="54"/>
                                </a:lnTo>
                                <a:lnTo>
                                  <a:pt x="14" y="55"/>
                                </a:lnTo>
                                <a:lnTo>
                                  <a:pt x="14" y="56"/>
                                </a:lnTo>
                                <a:lnTo>
                                  <a:pt x="13" y="59"/>
                                </a:lnTo>
                                <a:lnTo>
                                  <a:pt x="13" y="60"/>
                                </a:lnTo>
                                <a:lnTo>
                                  <a:pt x="13" y="63"/>
                                </a:lnTo>
                                <a:lnTo>
                                  <a:pt x="12" y="65"/>
                                </a:lnTo>
                                <a:lnTo>
                                  <a:pt x="12" y="67"/>
                                </a:lnTo>
                                <a:lnTo>
                                  <a:pt x="12" y="70"/>
                                </a:lnTo>
                                <a:lnTo>
                                  <a:pt x="12" y="73"/>
                                </a:lnTo>
                                <a:lnTo>
                                  <a:pt x="13" y="76"/>
                                </a:lnTo>
                                <a:lnTo>
                                  <a:pt x="6" y="76"/>
                                </a:lnTo>
                                <a:lnTo>
                                  <a:pt x="0"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 name="Freeform 369"/>
                        <wps:cNvSpPr>
                          <a:spLocks/>
                        </wps:cNvSpPr>
                        <wps:spPr bwMode="auto">
                          <a:xfrm>
                            <a:off x="4796" y="4752"/>
                            <a:ext cx="184" cy="159"/>
                          </a:xfrm>
                          <a:custGeom>
                            <a:avLst/>
                            <a:gdLst>
                              <a:gd name="T0" fmla="*/ 117 w 252"/>
                              <a:gd name="T1" fmla="*/ 112 h 216"/>
                              <a:gd name="T2" fmla="*/ 116 w 252"/>
                              <a:gd name="T3" fmla="*/ 103 h 216"/>
                              <a:gd name="T4" fmla="*/ 114 w 252"/>
                              <a:gd name="T5" fmla="*/ 94 h 216"/>
                              <a:gd name="T6" fmla="*/ 110 w 252"/>
                              <a:gd name="T7" fmla="*/ 88 h 216"/>
                              <a:gd name="T8" fmla="*/ 104 w 252"/>
                              <a:gd name="T9" fmla="*/ 82 h 216"/>
                              <a:gd name="T10" fmla="*/ 94 w 252"/>
                              <a:gd name="T11" fmla="*/ 76 h 216"/>
                              <a:gd name="T12" fmla="*/ 85 w 252"/>
                              <a:gd name="T13" fmla="*/ 72 h 216"/>
                              <a:gd name="T14" fmla="*/ 74 w 252"/>
                              <a:gd name="T15" fmla="*/ 69 h 216"/>
                              <a:gd name="T16" fmla="*/ 64 w 252"/>
                              <a:gd name="T17" fmla="*/ 61 h 216"/>
                              <a:gd name="T18" fmla="*/ 179 w 252"/>
                              <a:gd name="T19" fmla="*/ 76 h 216"/>
                              <a:gd name="T20" fmla="*/ 162 w 252"/>
                              <a:gd name="T21" fmla="*/ 80 h 216"/>
                              <a:gd name="T22" fmla="*/ 151 w 252"/>
                              <a:gd name="T23" fmla="*/ 84 h 216"/>
                              <a:gd name="T24" fmla="*/ 144 w 252"/>
                              <a:gd name="T25" fmla="*/ 88 h 216"/>
                              <a:gd name="T26" fmla="*/ 135 w 252"/>
                              <a:gd name="T27" fmla="*/ 96 h 216"/>
                              <a:gd name="T28" fmla="*/ 132 w 252"/>
                              <a:gd name="T29" fmla="*/ 106 h 216"/>
                              <a:gd name="T30" fmla="*/ 129 w 252"/>
                              <a:gd name="T31" fmla="*/ 121 h 216"/>
                              <a:gd name="T32" fmla="*/ 209 w 252"/>
                              <a:gd name="T33" fmla="*/ 126 h 216"/>
                              <a:gd name="T34" fmla="*/ 220 w 252"/>
                              <a:gd name="T35" fmla="*/ 125 h 216"/>
                              <a:gd name="T36" fmla="*/ 224 w 252"/>
                              <a:gd name="T37" fmla="*/ 123 h 216"/>
                              <a:gd name="T38" fmla="*/ 228 w 252"/>
                              <a:gd name="T39" fmla="*/ 120 h 216"/>
                              <a:gd name="T40" fmla="*/ 231 w 252"/>
                              <a:gd name="T41" fmla="*/ 116 h 216"/>
                              <a:gd name="T42" fmla="*/ 233 w 252"/>
                              <a:gd name="T43" fmla="*/ 107 h 216"/>
                              <a:gd name="T44" fmla="*/ 234 w 252"/>
                              <a:gd name="T45" fmla="*/ 84 h 216"/>
                              <a:gd name="T46" fmla="*/ 233 w 252"/>
                              <a:gd name="T47" fmla="*/ 68 h 216"/>
                              <a:gd name="T48" fmla="*/ 230 w 252"/>
                              <a:gd name="T49" fmla="*/ 55 h 216"/>
                              <a:gd name="T50" fmla="*/ 225 w 252"/>
                              <a:gd name="T51" fmla="*/ 43 h 216"/>
                              <a:gd name="T52" fmla="*/ 218 w 252"/>
                              <a:gd name="T53" fmla="*/ 33 h 216"/>
                              <a:gd name="T54" fmla="*/ 208 w 252"/>
                              <a:gd name="T55" fmla="*/ 24 h 216"/>
                              <a:gd name="T56" fmla="*/ 197 w 252"/>
                              <a:gd name="T57" fmla="*/ 16 h 216"/>
                              <a:gd name="T58" fmla="*/ 184 w 252"/>
                              <a:gd name="T59" fmla="*/ 10 h 216"/>
                              <a:gd name="T60" fmla="*/ 252 w 252"/>
                              <a:gd name="T61" fmla="*/ 16 h 216"/>
                              <a:gd name="T62" fmla="*/ 233 w 252"/>
                              <a:gd name="T63" fmla="*/ 206 h 216"/>
                              <a:gd name="T64" fmla="*/ 232 w 252"/>
                              <a:gd name="T65" fmla="*/ 197 h 216"/>
                              <a:gd name="T66" fmla="*/ 229 w 252"/>
                              <a:gd name="T67" fmla="*/ 191 h 216"/>
                              <a:gd name="T68" fmla="*/ 226 w 252"/>
                              <a:gd name="T69" fmla="*/ 187 h 216"/>
                              <a:gd name="T70" fmla="*/ 221 w 252"/>
                              <a:gd name="T71" fmla="*/ 184 h 216"/>
                              <a:gd name="T72" fmla="*/ 212 w 252"/>
                              <a:gd name="T73" fmla="*/ 182 h 216"/>
                              <a:gd name="T74" fmla="*/ 43 w 252"/>
                              <a:gd name="T75" fmla="*/ 171 h 216"/>
                              <a:gd name="T76" fmla="*/ 29 w 252"/>
                              <a:gd name="T77" fmla="*/ 171 h 216"/>
                              <a:gd name="T78" fmla="*/ 20 w 252"/>
                              <a:gd name="T79" fmla="*/ 172 h 216"/>
                              <a:gd name="T80" fmla="*/ 15 w 252"/>
                              <a:gd name="T81" fmla="*/ 175 h 216"/>
                              <a:gd name="T82" fmla="*/ 10 w 252"/>
                              <a:gd name="T83" fmla="*/ 180 h 216"/>
                              <a:gd name="T84" fmla="*/ 8 w 252"/>
                              <a:gd name="T85" fmla="*/ 189 h 216"/>
                              <a:gd name="T86" fmla="*/ 0 w 252"/>
                              <a:gd name="T87" fmla="*/ 202 h 216"/>
                              <a:gd name="T88" fmla="*/ 79 w 252"/>
                              <a:gd name="T89" fmla="*/ 19 h 216"/>
                              <a:gd name="T90" fmla="*/ 68 w 252"/>
                              <a:gd name="T91" fmla="*/ 21 h 216"/>
                              <a:gd name="T92" fmla="*/ 57 w 252"/>
                              <a:gd name="T93" fmla="*/ 24 h 216"/>
                              <a:gd name="T94" fmla="*/ 49 w 252"/>
                              <a:gd name="T95" fmla="*/ 27 h 216"/>
                              <a:gd name="T96" fmla="*/ 43 w 252"/>
                              <a:gd name="T97" fmla="*/ 31 h 216"/>
                              <a:gd name="T98" fmla="*/ 38 w 252"/>
                              <a:gd name="T99" fmla="*/ 36 h 216"/>
                              <a:gd name="T100" fmla="*/ 33 w 252"/>
                              <a:gd name="T101" fmla="*/ 41 h 216"/>
                              <a:gd name="T102" fmla="*/ 29 w 252"/>
                              <a:gd name="T103" fmla="*/ 49 h 216"/>
                              <a:gd name="T104" fmla="*/ 25 w 252"/>
                              <a:gd name="T105" fmla="*/ 57 h 216"/>
                              <a:gd name="T106" fmla="*/ 22 w 252"/>
                              <a:gd name="T107" fmla="*/ 72 h 216"/>
                              <a:gd name="T108" fmla="*/ 21 w 252"/>
                              <a:gd name="T109" fmla="*/ 9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2" h="216">
                                <a:moveTo>
                                  <a:pt x="19" y="115"/>
                                </a:moveTo>
                                <a:lnTo>
                                  <a:pt x="117" y="120"/>
                                </a:lnTo>
                                <a:lnTo>
                                  <a:pt x="117" y="116"/>
                                </a:lnTo>
                                <a:lnTo>
                                  <a:pt x="117" y="112"/>
                                </a:lnTo>
                                <a:lnTo>
                                  <a:pt x="117" y="110"/>
                                </a:lnTo>
                                <a:lnTo>
                                  <a:pt x="117" y="107"/>
                                </a:lnTo>
                                <a:lnTo>
                                  <a:pt x="117" y="105"/>
                                </a:lnTo>
                                <a:lnTo>
                                  <a:pt x="116" y="103"/>
                                </a:lnTo>
                                <a:lnTo>
                                  <a:pt x="116" y="100"/>
                                </a:lnTo>
                                <a:lnTo>
                                  <a:pt x="115" y="99"/>
                                </a:lnTo>
                                <a:lnTo>
                                  <a:pt x="115" y="96"/>
                                </a:lnTo>
                                <a:lnTo>
                                  <a:pt x="114" y="94"/>
                                </a:lnTo>
                                <a:lnTo>
                                  <a:pt x="113" y="92"/>
                                </a:lnTo>
                                <a:lnTo>
                                  <a:pt x="112" y="91"/>
                                </a:lnTo>
                                <a:lnTo>
                                  <a:pt x="111" y="89"/>
                                </a:lnTo>
                                <a:lnTo>
                                  <a:pt x="110" y="88"/>
                                </a:lnTo>
                                <a:lnTo>
                                  <a:pt x="108" y="86"/>
                                </a:lnTo>
                                <a:lnTo>
                                  <a:pt x="107" y="84"/>
                                </a:lnTo>
                                <a:lnTo>
                                  <a:pt x="105" y="83"/>
                                </a:lnTo>
                                <a:lnTo>
                                  <a:pt x="104" y="82"/>
                                </a:lnTo>
                                <a:lnTo>
                                  <a:pt x="101" y="80"/>
                                </a:lnTo>
                                <a:lnTo>
                                  <a:pt x="99" y="78"/>
                                </a:lnTo>
                                <a:lnTo>
                                  <a:pt x="97" y="77"/>
                                </a:lnTo>
                                <a:lnTo>
                                  <a:pt x="94" y="76"/>
                                </a:lnTo>
                                <a:lnTo>
                                  <a:pt x="92" y="75"/>
                                </a:lnTo>
                                <a:lnTo>
                                  <a:pt x="90" y="74"/>
                                </a:lnTo>
                                <a:lnTo>
                                  <a:pt x="88" y="73"/>
                                </a:lnTo>
                                <a:lnTo>
                                  <a:pt x="85" y="72"/>
                                </a:lnTo>
                                <a:lnTo>
                                  <a:pt x="82" y="71"/>
                                </a:lnTo>
                                <a:lnTo>
                                  <a:pt x="79" y="71"/>
                                </a:lnTo>
                                <a:lnTo>
                                  <a:pt x="77" y="70"/>
                                </a:lnTo>
                                <a:lnTo>
                                  <a:pt x="74" y="69"/>
                                </a:lnTo>
                                <a:lnTo>
                                  <a:pt x="70" y="68"/>
                                </a:lnTo>
                                <a:lnTo>
                                  <a:pt x="66" y="68"/>
                                </a:lnTo>
                                <a:lnTo>
                                  <a:pt x="63" y="67"/>
                                </a:lnTo>
                                <a:lnTo>
                                  <a:pt x="64" y="61"/>
                                </a:lnTo>
                                <a:lnTo>
                                  <a:pt x="189" y="68"/>
                                </a:lnTo>
                                <a:lnTo>
                                  <a:pt x="189" y="75"/>
                                </a:lnTo>
                                <a:lnTo>
                                  <a:pt x="184" y="75"/>
                                </a:lnTo>
                                <a:lnTo>
                                  <a:pt x="179" y="76"/>
                                </a:lnTo>
                                <a:lnTo>
                                  <a:pt x="175" y="76"/>
                                </a:lnTo>
                                <a:lnTo>
                                  <a:pt x="169" y="77"/>
                                </a:lnTo>
                                <a:lnTo>
                                  <a:pt x="165" y="78"/>
                                </a:lnTo>
                                <a:lnTo>
                                  <a:pt x="162" y="80"/>
                                </a:lnTo>
                                <a:lnTo>
                                  <a:pt x="158" y="81"/>
                                </a:lnTo>
                                <a:lnTo>
                                  <a:pt x="154" y="82"/>
                                </a:lnTo>
                                <a:lnTo>
                                  <a:pt x="153" y="83"/>
                                </a:lnTo>
                                <a:lnTo>
                                  <a:pt x="151" y="84"/>
                                </a:lnTo>
                                <a:lnTo>
                                  <a:pt x="150" y="84"/>
                                </a:lnTo>
                                <a:lnTo>
                                  <a:pt x="149" y="85"/>
                                </a:lnTo>
                                <a:lnTo>
                                  <a:pt x="146" y="87"/>
                                </a:lnTo>
                                <a:lnTo>
                                  <a:pt x="144" y="88"/>
                                </a:lnTo>
                                <a:lnTo>
                                  <a:pt x="141" y="90"/>
                                </a:lnTo>
                                <a:lnTo>
                                  <a:pt x="140" y="92"/>
                                </a:lnTo>
                                <a:lnTo>
                                  <a:pt x="137" y="94"/>
                                </a:lnTo>
                                <a:lnTo>
                                  <a:pt x="135" y="96"/>
                                </a:lnTo>
                                <a:lnTo>
                                  <a:pt x="134" y="98"/>
                                </a:lnTo>
                                <a:lnTo>
                                  <a:pt x="133" y="101"/>
                                </a:lnTo>
                                <a:lnTo>
                                  <a:pt x="132" y="103"/>
                                </a:lnTo>
                                <a:lnTo>
                                  <a:pt x="132" y="106"/>
                                </a:lnTo>
                                <a:lnTo>
                                  <a:pt x="131" y="109"/>
                                </a:lnTo>
                                <a:lnTo>
                                  <a:pt x="130" y="112"/>
                                </a:lnTo>
                                <a:lnTo>
                                  <a:pt x="130" y="117"/>
                                </a:lnTo>
                                <a:lnTo>
                                  <a:pt x="129" y="121"/>
                                </a:lnTo>
                                <a:lnTo>
                                  <a:pt x="197" y="125"/>
                                </a:lnTo>
                                <a:lnTo>
                                  <a:pt x="202" y="125"/>
                                </a:lnTo>
                                <a:lnTo>
                                  <a:pt x="206" y="125"/>
                                </a:lnTo>
                                <a:lnTo>
                                  <a:pt x="209" y="126"/>
                                </a:lnTo>
                                <a:lnTo>
                                  <a:pt x="214" y="126"/>
                                </a:lnTo>
                                <a:lnTo>
                                  <a:pt x="216" y="126"/>
                                </a:lnTo>
                                <a:lnTo>
                                  <a:pt x="219" y="125"/>
                                </a:lnTo>
                                <a:lnTo>
                                  <a:pt x="220" y="125"/>
                                </a:lnTo>
                                <a:lnTo>
                                  <a:pt x="222" y="125"/>
                                </a:lnTo>
                                <a:lnTo>
                                  <a:pt x="223" y="124"/>
                                </a:lnTo>
                                <a:lnTo>
                                  <a:pt x="224" y="124"/>
                                </a:lnTo>
                                <a:lnTo>
                                  <a:pt x="224" y="123"/>
                                </a:lnTo>
                                <a:lnTo>
                                  <a:pt x="226" y="123"/>
                                </a:lnTo>
                                <a:lnTo>
                                  <a:pt x="227" y="122"/>
                                </a:lnTo>
                                <a:lnTo>
                                  <a:pt x="228" y="121"/>
                                </a:lnTo>
                                <a:lnTo>
                                  <a:pt x="228" y="120"/>
                                </a:lnTo>
                                <a:lnTo>
                                  <a:pt x="229" y="119"/>
                                </a:lnTo>
                                <a:lnTo>
                                  <a:pt x="230" y="118"/>
                                </a:lnTo>
                                <a:lnTo>
                                  <a:pt x="230" y="117"/>
                                </a:lnTo>
                                <a:lnTo>
                                  <a:pt x="231" y="116"/>
                                </a:lnTo>
                                <a:lnTo>
                                  <a:pt x="232" y="113"/>
                                </a:lnTo>
                                <a:lnTo>
                                  <a:pt x="232" y="111"/>
                                </a:lnTo>
                                <a:lnTo>
                                  <a:pt x="232" y="109"/>
                                </a:lnTo>
                                <a:lnTo>
                                  <a:pt x="233" y="107"/>
                                </a:lnTo>
                                <a:lnTo>
                                  <a:pt x="233" y="105"/>
                                </a:lnTo>
                                <a:lnTo>
                                  <a:pt x="234" y="92"/>
                                </a:lnTo>
                                <a:lnTo>
                                  <a:pt x="234" y="88"/>
                                </a:lnTo>
                                <a:lnTo>
                                  <a:pt x="234" y="84"/>
                                </a:lnTo>
                                <a:lnTo>
                                  <a:pt x="234" y="80"/>
                                </a:lnTo>
                                <a:lnTo>
                                  <a:pt x="234" y="75"/>
                                </a:lnTo>
                                <a:lnTo>
                                  <a:pt x="233" y="72"/>
                                </a:lnTo>
                                <a:lnTo>
                                  <a:pt x="233" y="68"/>
                                </a:lnTo>
                                <a:lnTo>
                                  <a:pt x="232" y="65"/>
                                </a:lnTo>
                                <a:lnTo>
                                  <a:pt x="232" y="61"/>
                                </a:lnTo>
                                <a:lnTo>
                                  <a:pt x="231" y="58"/>
                                </a:lnTo>
                                <a:lnTo>
                                  <a:pt x="230" y="55"/>
                                </a:lnTo>
                                <a:lnTo>
                                  <a:pt x="229" y="52"/>
                                </a:lnTo>
                                <a:lnTo>
                                  <a:pt x="228" y="49"/>
                                </a:lnTo>
                                <a:lnTo>
                                  <a:pt x="226" y="46"/>
                                </a:lnTo>
                                <a:lnTo>
                                  <a:pt x="225" y="43"/>
                                </a:lnTo>
                                <a:lnTo>
                                  <a:pt x="224" y="40"/>
                                </a:lnTo>
                                <a:lnTo>
                                  <a:pt x="222" y="37"/>
                                </a:lnTo>
                                <a:lnTo>
                                  <a:pt x="220" y="35"/>
                                </a:lnTo>
                                <a:lnTo>
                                  <a:pt x="218" y="33"/>
                                </a:lnTo>
                                <a:lnTo>
                                  <a:pt x="216" y="30"/>
                                </a:lnTo>
                                <a:lnTo>
                                  <a:pt x="214" y="28"/>
                                </a:lnTo>
                                <a:lnTo>
                                  <a:pt x="211" y="26"/>
                                </a:lnTo>
                                <a:lnTo>
                                  <a:pt x="208" y="24"/>
                                </a:lnTo>
                                <a:lnTo>
                                  <a:pt x="205" y="22"/>
                                </a:lnTo>
                                <a:lnTo>
                                  <a:pt x="203" y="20"/>
                                </a:lnTo>
                                <a:lnTo>
                                  <a:pt x="200" y="18"/>
                                </a:lnTo>
                                <a:lnTo>
                                  <a:pt x="197" y="16"/>
                                </a:lnTo>
                                <a:lnTo>
                                  <a:pt x="194" y="15"/>
                                </a:lnTo>
                                <a:lnTo>
                                  <a:pt x="191" y="13"/>
                                </a:lnTo>
                                <a:lnTo>
                                  <a:pt x="187" y="11"/>
                                </a:lnTo>
                                <a:lnTo>
                                  <a:pt x="184" y="10"/>
                                </a:lnTo>
                                <a:lnTo>
                                  <a:pt x="180" y="9"/>
                                </a:lnTo>
                                <a:lnTo>
                                  <a:pt x="177" y="6"/>
                                </a:lnTo>
                                <a:lnTo>
                                  <a:pt x="177" y="0"/>
                                </a:lnTo>
                                <a:lnTo>
                                  <a:pt x="252" y="16"/>
                                </a:lnTo>
                                <a:lnTo>
                                  <a:pt x="239" y="216"/>
                                </a:lnTo>
                                <a:lnTo>
                                  <a:pt x="232" y="216"/>
                                </a:lnTo>
                                <a:lnTo>
                                  <a:pt x="233" y="208"/>
                                </a:lnTo>
                                <a:lnTo>
                                  <a:pt x="233" y="206"/>
                                </a:lnTo>
                                <a:lnTo>
                                  <a:pt x="233" y="204"/>
                                </a:lnTo>
                                <a:lnTo>
                                  <a:pt x="233" y="201"/>
                                </a:lnTo>
                                <a:lnTo>
                                  <a:pt x="233" y="199"/>
                                </a:lnTo>
                                <a:lnTo>
                                  <a:pt x="232" y="197"/>
                                </a:lnTo>
                                <a:lnTo>
                                  <a:pt x="232" y="196"/>
                                </a:lnTo>
                                <a:lnTo>
                                  <a:pt x="231" y="194"/>
                                </a:lnTo>
                                <a:lnTo>
                                  <a:pt x="230" y="192"/>
                                </a:lnTo>
                                <a:lnTo>
                                  <a:pt x="229" y="191"/>
                                </a:lnTo>
                                <a:lnTo>
                                  <a:pt x="229" y="190"/>
                                </a:lnTo>
                                <a:lnTo>
                                  <a:pt x="228" y="189"/>
                                </a:lnTo>
                                <a:lnTo>
                                  <a:pt x="227" y="188"/>
                                </a:lnTo>
                                <a:lnTo>
                                  <a:pt x="226" y="187"/>
                                </a:lnTo>
                                <a:lnTo>
                                  <a:pt x="225" y="186"/>
                                </a:lnTo>
                                <a:lnTo>
                                  <a:pt x="224" y="186"/>
                                </a:lnTo>
                                <a:lnTo>
                                  <a:pt x="222" y="184"/>
                                </a:lnTo>
                                <a:lnTo>
                                  <a:pt x="221" y="184"/>
                                </a:lnTo>
                                <a:lnTo>
                                  <a:pt x="220" y="183"/>
                                </a:lnTo>
                                <a:lnTo>
                                  <a:pt x="218" y="183"/>
                                </a:lnTo>
                                <a:lnTo>
                                  <a:pt x="215" y="182"/>
                                </a:lnTo>
                                <a:lnTo>
                                  <a:pt x="212" y="182"/>
                                </a:lnTo>
                                <a:lnTo>
                                  <a:pt x="208" y="181"/>
                                </a:lnTo>
                                <a:lnTo>
                                  <a:pt x="204" y="181"/>
                                </a:lnTo>
                                <a:lnTo>
                                  <a:pt x="200" y="181"/>
                                </a:lnTo>
                                <a:lnTo>
                                  <a:pt x="43" y="171"/>
                                </a:lnTo>
                                <a:lnTo>
                                  <a:pt x="39" y="171"/>
                                </a:lnTo>
                                <a:lnTo>
                                  <a:pt x="36" y="171"/>
                                </a:lnTo>
                                <a:lnTo>
                                  <a:pt x="33" y="171"/>
                                </a:lnTo>
                                <a:lnTo>
                                  <a:pt x="29" y="171"/>
                                </a:lnTo>
                                <a:lnTo>
                                  <a:pt x="25" y="171"/>
                                </a:lnTo>
                                <a:lnTo>
                                  <a:pt x="23" y="171"/>
                                </a:lnTo>
                                <a:lnTo>
                                  <a:pt x="21" y="172"/>
                                </a:lnTo>
                                <a:lnTo>
                                  <a:pt x="20" y="172"/>
                                </a:lnTo>
                                <a:lnTo>
                                  <a:pt x="19" y="173"/>
                                </a:lnTo>
                                <a:lnTo>
                                  <a:pt x="17" y="173"/>
                                </a:lnTo>
                                <a:lnTo>
                                  <a:pt x="16" y="174"/>
                                </a:lnTo>
                                <a:lnTo>
                                  <a:pt x="15" y="175"/>
                                </a:lnTo>
                                <a:lnTo>
                                  <a:pt x="14" y="176"/>
                                </a:lnTo>
                                <a:lnTo>
                                  <a:pt x="13" y="177"/>
                                </a:lnTo>
                                <a:lnTo>
                                  <a:pt x="12" y="178"/>
                                </a:lnTo>
                                <a:lnTo>
                                  <a:pt x="10" y="180"/>
                                </a:lnTo>
                                <a:lnTo>
                                  <a:pt x="9" y="182"/>
                                </a:lnTo>
                                <a:lnTo>
                                  <a:pt x="9" y="184"/>
                                </a:lnTo>
                                <a:lnTo>
                                  <a:pt x="8" y="187"/>
                                </a:lnTo>
                                <a:lnTo>
                                  <a:pt x="8" y="189"/>
                                </a:lnTo>
                                <a:lnTo>
                                  <a:pt x="7" y="192"/>
                                </a:lnTo>
                                <a:lnTo>
                                  <a:pt x="7" y="195"/>
                                </a:lnTo>
                                <a:lnTo>
                                  <a:pt x="7" y="202"/>
                                </a:lnTo>
                                <a:lnTo>
                                  <a:pt x="0" y="202"/>
                                </a:lnTo>
                                <a:lnTo>
                                  <a:pt x="12" y="7"/>
                                </a:lnTo>
                                <a:lnTo>
                                  <a:pt x="83" y="12"/>
                                </a:lnTo>
                                <a:lnTo>
                                  <a:pt x="83" y="18"/>
                                </a:lnTo>
                                <a:lnTo>
                                  <a:pt x="79" y="19"/>
                                </a:lnTo>
                                <a:lnTo>
                                  <a:pt x="76" y="19"/>
                                </a:lnTo>
                                <a:lnTo>
                                  <a:pt x="74" y="20"/>
                                </a:lnTo>
                                <a:lnTo>
                                  <a:pt x="71" y="20"/>
                                </a:lnTo>
                                <a:lnTo>
                                  <a:pt x="68" y="21"/>
                                </a:lnTo>
                                <a:lnTo>
                                  <a:pt x="64" y="22"/>
                                </a:lnTo>
                                <a:lnTo>
                                  <a:pt x="62" y="22"/>
                                </a:lnTo>
                                <a:lnTo>
                                  <a:pt x="59" y="23"/>
                                </a:lnTo>
                                <a:lnTo>
                                  <a:pt x="57" y="24"/>
                                </a:lnTo>
                                <a:lnTo>
                                  <a:pt x="55" y="24"/>
                                </a:lnTo>
                                <a:lnTo>
                                  <a:pt x="53" y="25"/>
                                </a:lnTo>
                                <a:lnTo>
                                  <a:pt x="51" y="26"/>
                                </a:lnTo>
                                <a:lnTo>
                                  <a:pt x="49" y="27"/>
                                </a:lnTo>
                                <a:lnTo>
                                  <a:pt x="48" y="28"/>
                                </a:lnTo>
                                <a:lnTo>
                                  <a:pt x="46" y="29"/>
                                </a:lnTo>
                                <a:lnTo>
                                  <a:pt x="44" y="30"/>
                                </a:lnTo>
                                <a:lnTo>
                                  <a:pt x="43" y="31"/>
                                </a:lnTo>
                                <a:lnTo>
                                  <a:pt x="42" y="32"/>
                                </a:lnTo>
                                <a:lnTo>
                                  <a:pt x="40" y="33"/>
                                </a:lnTo>
                                <a:lnTo>
                                  <a:pt x="39" y="34"/>
                                </a:lnTo>
                                <a:lnTo>
                                  <a:pt x="38" y="36"/>
                                </a:lnTo>
                                <a:lnTo>
                                  <a:pt x="37" y="37"/>
                                </a:lnTo>
                                <a:lnTo>
                                  <a:pt x="35" y="38"/>
                                </a:lnTo>
                                <a:lnTo>
                                  <a:pt x="35" y="40"/>
                                </a:lnTo>
                                <a:lnTo>
                                  <a:pt x="33" y="41"/>
                                </a:lnTo>
                                <a:lnTo>
                                  <a:pt x="32" y="43"/>
                                </a:lnTo>
                                <a:lnTo>
                                  <a:pt x="30" y="45"/>
                                </a:lnTo>
                                <a:lnTo>
                                  <a:pt x="29" y="47"/>
                                </a:lnTo>
                                <a:lnTo>
                                  <a:pt x="29" y="49"/>
                                </a:lnTo>
                                <a:lnTo>
                                  <a:pt x="28" y="51"/>
                                </a:lnTo>
                                <a:lnTo>
                                  <a:pt x="27" y="53"/>
                                </a:lnTo>
                                <a:lnTo>
                                  <a:pt x="26" y="55"/>
                                </a:lnTo>
                                <a:lnTo>
                                  <a:pt x="25" y="57"/>
                                </a:lnTo>
                                <a:lnTo>
                                  <a:pt x="24" y="60"/>
                                </a:lnTo>
                                <a:lnTo>
                                  <a:pt x="24" y="64"/>
                                </a:lnTo>
                                <a:lnTo>
                                  <a:pt x="23" y="68"/>
                                </a:lnTo>
                                <a:lnTo>
                                  <a:pt x="22" y="72"/>
                                </a:lnTo>
                                <a:lnTo>
                                  <a:pt x="22" y="78"/>
                                </a:lnTo>
                                <a:lnTo>
                                  <a:pt x="21" y="84"/>
                                </a:lnTo>
                                <a:lnTo>
                                  <a:pt x="21" y="88"/>
                                </a:lnTo>
                                <a:lnTo>
                                  <a:pt x="21" y="91"/>
                                </a:lnTo>
                                <a:lnTo>
                                  <a:pt x="19" y="1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 name="Freeform 370"/>
                        <wps:cNvSpPr>
                          <a:spLocks noEditPoints="1"/>
                        </wps:cNvSpPr>
                        <wps:spPr bwMode="auto">
                          <a:xfrm>
                            <a:off x="4818" y="4559"/>
                            <a:ext cx="208" cy="181"/>
                          </a:xfrm>
                          <a:custGeom>
                            <a:avLst/>
                            <a:gdLst>
                              <a:gd name="T0" fmla="*/ 219 w 282"/>
                              <a:gd name="T1" fmla="*/ 156 h 248"/>
                              <a:gd name="T2" fmla="*/ 233 w 282"/>
                              <a:gd name="T3" fmla="*/ 157 h 248"/>
                              <a:gd name="T4" fmla="*/ 240 w 282"/>
                              <a:gd name="T5" fmla="*/ 154 h 248"/>
                              <a:gd name="T6" fmla="*/ 245 w 282"/>
                              <a:gd name="T7" fmla="*/ 149 h 248"/>
                              <a:gd name="T8" fmla="*/ 250 w 282"/>
                              <a:gd name="T9" fmla="*/ 137 h 248"/>
                              <a:gd name="T10" fmla="*/ 229 w 282"/>
                              <a:gd name="T11" fmla="*/ 247 h 248"/>
                              <a:gd name="T12" fmla="*/ 231 w 282"/>
                              <a:gd name="T13" fmla="*/ 230 h 248"/>
                              <a:gd name="T14" fmla="*/ 229 w 282"/>
                              <a:gd name="T15" fmla="*/ 221 h 248"/>
                              <a:gd name="T16" fmla="*/ 225 w 282"/>
                              <a:gd name="T17" fmla="*/ 216 h 248"/>
                              <a:gd name="T18" fmla="*/ 215 w 282"/>
                              <a:gd name="T19" fmla="*/ 212 h 248"/>
                              <a:gd name="T20" fmla="*/ 200 w 282"/>
                              <a:gd name="T21" fmla="*/ 209 h 248"/>
                              <a:gd name="T22" fmla="*/ 35 w 282"/>
                              <a:gd name="T23" fmla="*/ 178 h 248"/>
                              <a:gd name="T24" fmla="*/ 23 w 282"/>
                              <a:gd name="T25" fmla="*/ 178 h 248"/>
                              <a:gd name="T26" fmla="*/ 16 w 282"/>
                              <a:gd name="T27" fmla="*/ 182 h 248"/>
                              <a:gd name="T28" fmla="*/ 11 w 282"/>
                              <a:gd name="T29" fmla="*/ 188 h 248"/>
                              <a:gd name="T30" fmla="*/ 6 w 282"/>
                              <a:gd name="T31" fmla="*/ 201 h 248"/>
                              <a:gd name="T32" fmla="*/ 22 w 282"/>
                              <a:gd name="T33" fmla="*/ 88 h 248"/>
                              <a:gd name="T34" fmla="*/ 27 w 282"/>
                              <a:gd name="T35" fmla="*/ 67 h 248"/>
                              <a:gd name="T36" fmla="*/ 33 w 282"/>
                              <a:gd name="T37" fmla="*/ 49 h 248"/>
                              <a:gd name="T38" fmla="*/ 39 w 282"/>
                              <a:gd name="T39" fmla="*/ 37 h 248"/>
                              <a:gd name="T40" fmla="*/ 46 w 282"/>
                              <a:gd name="T41" fmla="*/ 25 h 248"/>
                              <a:gd name="T42" fmla="*/ 55 w 282"/>
                              <a:gd name="T43" fmla="*/ 18 h 248"/>
                              <a:gd name="T44" fmla="*/ 65 w 282"/>
                              <a:gd name="T45" fmla="*/ 11 h 248"/>
                              <a:gd name="T46" fmla="*/ 77 w 282"/>
                              <a:gd name="T47" fmla="*/ 6 h 248"/>
                              <a:gd name="T48" fmla="*/ 90 w 282"/>
                              <a:gd name="T49" fmla="*/ 5 h 248"/>
                              <a:gd name="T50" fmla="*/ 102 w 282"/>
                              <a:gd name="T51" fmla="*/ 6 h 248"/>
                              <a:gd name="T52" fmla="*/ 118 w 282"/>
                              <a:gd name="T53" fmla="*/ 9 h 248"/>
                              <a:gd name="T54" fmla="*/ 130 w 282"/>
                              <a:gd name="T55" fmla="*/ 16 h 248"/>
                              <a:gd name="T56" fmla="*/ 141 w 282"/>
                              <a:gd name="T57" fmla="*/ 27 h 248"/>
                              <a:gd name="T58" fmla="*/ 147 w 282"/>
                              <a:gd name="T59" fmla="*/ 38 h 248"/>
                              <a:gd name="T60" fmla="*/ 152 w 282"/>
                              <a:gd name="T61" fmla="*/ 48 h 248"/>
                              <a:gd name="T62" fmla="*/ 154 w 282"/>
                              <a:gd name="T63" fmla="*/ 59 h 248"/>
                              <a:gd name="T64" fmla="*/ 249 w 282"/>
                              <a:gd name="T65" fmla="*/ 25 h 248"/>
                              <a:gd name="T66" fmla="*/ 264 w 282"/>
                              <a:gd name="T67" fmla="*/ 17 h 248"/>
                              <a:gd name="T68" fmla="*/ 272 w 282"/>
                              <a:gd name="T69" fmla="*/ 8 h 248"/>
                              <a:gd name="T70" fmla="*/ 282 w 282"/>
                              <a:gd name="T71" fmla="*/ 1 h 248"/>
                              <a:gd name="T72" fmla="*/ 132 w 282"/>
                              <a:gd name="T73" fmla="*/ 140 h 248"/>
                              <a:gd name="T74" fmla="*/ 135 w 282"/>
                              <a:gd name="T75" fmla="*/ 120 h 248"/>
                              <a:gd name="T76" fmla="*/ 137 w 282"/>
                              <a:gd name="T77" fmla="*/ 102 h 248"/>
                              <a:gd name="T78" fmla="*/ 135 w 282"/>
                              <a:gd name="T79" fmla="*/ 90 h 248"/>
                              <a:gd name="T80" fmla="*/ 132 w 282"/>
                              <a:gd name="T81" fmla="*/ 83 h 248"/>
                              <a:gd name="T82" fmla="*/ 127 w 282"/>
                              <a:gd name="T83" fmla="*/ 77 h 248"/>
                              <a:gd name="T84" fmla="*/ 121 w 282"/>
                              <a:gd name="T85" fmla="*/ 72 h 248"/>
                              <a:gd name="T86" fmla="*/ 113 w 282"/>
                              <a:gd name="T87" fmla="*/ 67 h 248"/>
                              <a:gd name="T88" fmla="*/ 103 w 282"/>
                              <a:gd name="T89" fmla="*/ 64 h 248"/>
                              <a:gd name="T90" fmla="*/ 91 w 282"/>
                              <a:gd name="T91" fmla="*/ 60 h 248"/>
                              <a:gd name="T92" fmla="*/ 76 w 282"/>
                              <a:gd name="T93" fmla="*/ 60 h 248"/>
                              <a:gd name="T94" fmla="*/ 63 w 282"/>
                              <a:gd name="T95" fmla="*/ 61 h 248"/>
                              <a:gd name="T96" fmla="*/ 53 w 282"/>
                              <a:gd name="T97" fmla="*/ 67 h 248"/>
                              <a:gd name="T98" fmla="*/ 45 w 282"/>
                              <a:gd name="T99" fmla="*/ 74 h 248"/>
                              <a:gd name="T100" fmla="*/ 37 w 282"/>
                              <a:gd name="T101" fmla="*/ 85 h 248"/>
                              <a:gd name="T102" fmla="*/ 33 w 282"/>
                              <a:gd name="T103" fmla="*/ 10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82" h="248">
                                <a:moveTo>
                                  <a:pt x="144" y="143"/>
                                </a:moveTo>
                                <a:lnTo>
                                  <a:pt x="210" y="154"/>
                                </a:lnTo>
                                <a:lnTo>
                                  <a:pt x="212" y="155"/>
                                </a:lnTo>
                                <a:lnTo>
                                  <a:pt x="215" y="155"/>
                                </a:lnTo>
                                <a:lnTo>
                                  <a:pt x="219" y="156"/>
                                </a:lnTo>
                                <a:lnTo>
                                  <a:pt x="223" y="156"/>
                                </a:lnTo>
                                <a:lnTo>
                                  <a:pt x="226" y="157"/>
                                </a:lnTo>
                                <a:lnTo>
                                  <a:pt x="229" y="157"/>
                                </a:lnTo>
                                <a:lnTo>
                                  <a:pt x="231" y="157"/>
                                </a:lnTo>
                                <a:lnTo>
                                  <a:pt x="233" y="157"/>
                                </a:lnTo>
                                <a:lnTo>
                                  <a:pt x="235" y="156"/>
                                </a:lnTo>
                                <a:lnTo>
                                  <a:pt x="236" y="156"/>
                                </a:lnTo>
                                <a:lnTo>
                                  <a:pt x="237" y="155"/>
                                </a:lnTo>
                                <a:lnTo>
                                  <a:pt x="239" y="155"/>
                                </a:lnTo>
                                <a:lnTo>
                                  <a:pt x="240" y="154"/>
                                </a:lnTo>
                                <a:lnTo>
                                  <a:pt x="241" y="153"/>
                                </a:lnTo>
                                <a:lnTo>
                                  <a:pt x="242" y="152"/>
                                </a:lnTo>
                                <a:lnTo>
                                  <a:pt x="243" y="151"/>
                                </a:lnTo>
                                <a:lnTo>
                                  <a:pt x="244" y="150"/>
                                </a:lnTo>
                                <a:lnTo>
                                  <a:pt x="245" y="149"/>
                                </a:lnTo>
                                <a:lnTo>
                                  <a:pt x="246" y="147"/>
                                </a:lnTo>
                                <a:lnTo>
                                  <a:pt x="247" y="145"/>
                                </a:lnTo>
                                <a:lnTo>
                                  <a:pt x="248" y="143"/>
                                </a:lnTo>
                                <a:lnTo>
                                  <a:pt x="249" y="139"/>
                                </a:lnTo>
                                <a:lnTo>
                                  <a:pt x="250" y="137"/>
                                </a:lnTo>
                                <a:lnTo>
                                  <a:pt x="250" y="133"/>
                                </a:lnTo>
                                <a:lnTo>
                                  <a:pt x="251" y="129"/>
                                </a:lnTo>
                                <a:lnTo>
                                  <a:pt x="258" y="130"/>
                                </a:lnTo>
                                <a:lnTo>
                                  <a:pt x="235" y="248"/>
                                </a:lnTo>
                                <a:lnTo>
                                  <a:pt x="229" y="247"/>
                                </a:lnTo>
                                <a:lnTo>
                                  <a:pt x="230" y="243"/>
                                </a:lnTo>
                                <a:lnTo>
                                  <a:pt x="230" y="240"/>
                                </a:lnTo>
                                <a:lnTo>
                                  <a:pt x="231" y="236"/>
                                </a:lnTo>
                                <a:lnTo>
                                  <a:pt x="231" y="233"/>
                                </a:lnTo>
                                <a:lnTo>
                                  <a:pt x="231" y="230"/>
                                </a:lnTo>
                                <a:lnTo>
                                  <a:pt x="231" y="228"/>
                                </a:lnTo>
                                <a:lnTo>
                                  <a:pt x="231" y="226"/>
                                </a:lnTo>
                                <a:lnTo>
                                  <a:pt x="230" y="224"/>
                                </a:lnTo>
                                <a:lnTo>
                                  <a:pt x="230" y="223"/>
                                </a:lnTo>
                                <a:lnTo>
                                  <a:pt x="229" y="221"/>
                                </a:lnTo>
                                <a:lnTo>
                                  <a:pt x="228" y="220"/>
                                </a:lnTo>
                                <a:lnTo>
                                  <a:pt x="227" y="219"/>
                                </a:lnTo>
                                <a:lnTo>
                                  <a:pt x="227" y="218"/>
                                </a:lnTo>
                                <a:lnTo>
                                  <a:pt x="226" y="217"/>
                                </a:lnTo>
                                <a:lnTo>
                                  <a:pt x="225" y="216"/>
                                </a:lnTo>
                                <a:lnTo>
                                  <a:pt x="224" y="215"/>
                                </a:lnTo>
                                <a:lnTo>
                                  <a:pt x="223" y="214"/>
                                </a:lnTo>
                                <a:lnTo>
                                  <a:pt x="220" y="213"/>
                                </a:lnTo>
                                <a:lnTo>
                                  <a:pt x="218" y="213"/>
                                </a:lnTo>
                                <a:lnTo>
                                  <a:pt x="215" y="212"/>
                                </a:lnTo>
                                <a:lnTo>
                                  <a:pt x="212" y="211"/>
                                </a:lnTo>
                                <a:lnTo>
                                  <a:pt x="208" y="210"/>
                                </a:lnTo>
                                <a:lnTo>
                                  <a:pt x="205" y="209"/>
                                </a:lnTo>
                                <a:lnTo>
                                  <a:pt x="202" y="209"/>
                                </a:lnTo>
                                <a:lnTo>
                                  <a:pt x="200" y="209"/>
                                </a:lnTo>
                                <a:lnTo>
                                  <a:pt x="47" y="181"/>
                                </a:lnTo>
                                <a:lnTo>
                                  <a:pt x="45" y="180"/>
                                </a:lnTo>
                                <a:lnTo>
                                  <a:pt x="42" y="180"/>
                                </a:lnTo>
                                <a:lnTo>
                                  <a:pt x="38" y="179"/>
                                </a:lnTo>
                                <a:lnTo>
                                  <a:pt x="35" y="178"/>
                                </a:lnTo>
                                <a:lnTo>
                                  <a:pt x="31" y="178"/>
                                </a:lnTo>
                                <a:lnTo>
                                  <a:pt x="28" y="178"/>
                                </a:lnTo>
                                <a:lnTo>
                                  <a:pt x="26" y="178"/>
                                </a:lnTo>
                                <a:lnTo>
                                  <a:pt x="24" y="178"/>
                                </a:lnTo>
                                <a:lnTo>
                                  <a:pt x="23" y="178"/>
                                </a:lnTo>
                                <a:lnTo>
                                  <a:pt x="21" y="179"/>
                                </a:lnTo>
                                <a:lnTo>
                                  <a:pt x="20" y="179"/>
                                </a:lnTo>
                                <a:lnTo>
                                  <a:pt x="19" y="180"/>
                                </a:lnTo>
                                <a:lnTo>
                                  <a:pt x="18" y="181"/>
                                </a:lnTo>
                                <a:lnTo>
                                  <a:pt x="16" y="182"/>
                                </a:lnTo>
                                <a:lnTo>
                                  <a:pt x="15" y="182"/>
                                </a:lnTo>
                                <a:lnTo>
                                  <a:pt x="15" y="184"/>
                                </a:lnTo>
                                <a:lnTo>
                                  <a:pt x="14" y="185"/>
                                </a:lnTo>
                                <a:lnTo>
                                  <a:pt x="12" y="186"/>
                                </a:lnTo>
                                <a:lnTo>
                                  <a:pt x="11" y="188"/>
                                </a:lnTo>
                                <a:lnTo>
                                  <a:pt x="11" y="190"/>
                                </a:lnTo>
                                <a:lnTo>
                                  <a:pt x="10" y="193"/>
                                </a:lnTo>
                                <a:lnTo>
                                  <a:pt x="9" y="195"/>
                                </a:lnTo>
                                <a:lnTo>
                                  <a:pt x="8" y="198"/>
                                </a:lnTo>
                                <a:lnTo>
                                  <a:pt x="6" y="201"/>
                                </a:lnTo>
                                <a:lnTo>
                                  <a:pt x="5" y="206"/>
                                </a:lnTo>
                                <a:lnTo>
                                  <a:pt x="0" y="205"/>
                                </a:lnTo>
                                <a:lnTo>
                                  <a:pt x="20" y="99"/>
                                </a:lnTo>
                                <a:lnTo>
                                  <a:pt x="21" y="93"/>
                                </a:lnTo>
                                <a:lnTo>
                                  <a:pt x="22" y="88"/>
                                </a:lnTo>
                                <a:lnTo>
                                  <a:pt x="23" y="84"/>
                                </a:lnTo>
                                <a:lnTo>
                                  <a:pt x="24" y="79"/>
                                </a:lnTo>
                                <a:lnTo>
                                  <a:pt x="25" y="75"/>
                                </a:lnTo>
                                <a:lnTo>
                                  <a:pt x="26" y="71"/>
                                </a:lnTo>
                                <a:lnTo>
                                  <a:pt x="27" y="67"/>
                                </a:lnTo>
                                <a:lnTo>
                                  <a:pt x="29" y="63"/>
                                </a:lnTo>
                                <a:lnTo>
                                  <a:pt x="30" y="59"/>
                                </a:lnTo>
                                <a:lnTo>
                                  <a:pt x="30" y="55"/>
                                </a:lnTo>
                                <a:lnTo>
                                  <a:pt x="32" y="52"/>
                                </a:lnTo>
                                <a:lnTo>
                                  <a:pt x="33" y="49"/>
                                </a:lnTo>
                                <a:lnTo>
                                  <a:pt x="34" y="46"/>
                                </a:lnTo>
                                <a:lnTo>
                                  <a:pt x="35" y="44"/>
                                </a:lnTo>
                                <a:lnTo>
                                  <a:pt x="36" y="41"/>
                                </a:lnTo>
                                <a:lnTo>
                                  <a:pt x="37" y="39"/>
                                </a:lnTo>
                                <a:lnTo>
                                  <a:pt x="39" y="37"/>
                                </a:lnTo>
                                <a:lnTo>
                                  <a:pt x="40" y="34"/>
                                </a:lnTo>
                                <a:lnTo>
                                  <a:pt x="41" y="32"/>
                                </a:lnTo>
                                <a:lnTo>
                                  <a:pt x="44" y="30"/>
                                </a:lnTo>
                                <a:lnTo>
                                  <a:pt x="45" y="29"/>
                                </a:lnTo>
                                <a:lnTo>
                                  <a:pt x="46" y="25"/>
                                </a:lnTo>
                                <a:lnTo>
                                  <a:pt x="48" y="24"/>
                                </a:lnTo>
                                <a:lnTo>
                                  <a:pt x="50" y="22"/>
                                </a:lnTo>
                                <a:lnTo>
                                  <a:pt x="51" y="21"/>
                                </a:lnTo>
                                <a:lnTo>
                                  <a:pt x="53" y="19"/>
                                </a:lnTo>
                                <a:lnTo>
                                  <a:pt x="55" y="18"/>
                                </a:lnTo>
                                <a:lnTo>
                                  <a:pt x="57" y="16"/>
                                </a:lnTo>
                                <a:lnTo>
                                  <a:pt x="59" y="15"/>
                                </a:lnTo>
                                <a:lnTo>
                                  <a:pt x="61" y="14"/>
                                </a:lnTo>
                                <a:lnTo>
                                  <a:pt x="63" y="12"/>
                                </a:lnTo>
                                <a:lnTo>
                                  <a:pt x="65" y="11"/>
                                </a:lnTo>
                                <a:lnTo>
                                  <a:pt x="68" y="10"/>
                                </a:lnTo>
                                <a:lnTo>
                                  <a:pt x="70" y="9"/>
                                </a:lnTo>
                                <a:lnTo>
                                  <a:pt x="72" y="8"/>
                                </a:lnTo>
                                <a:lnTo>
                                  <a:pt x="75" y="7"/>
                                </a:lnTo>
                                <a:lnTo>
                                  <a:pt x="77" y="6"/>
                                </a:lnTo>
                                <a:lnTo>
                                  <a:pt x="80" y="6"/>
                                </a:lnTo>
                                <a:lnTo>
                                  <a:pt x="82" y="6"/>
                                </a:lnTo>
                                <a:lnTo>
                                  <a:pt x="85" y="5"/>
                                </a:lnTo>
                                <a:lnTo>
                                  <a:pt x="87" y="5"/>
                                </a:lnTo>
                                <a:lnTo>
                                  <a:pt x="90" y="5"/>
                                </a:lnTo>
                                <a:lnTo>
                                  <a:pt x="92" y="5"/>
                                </a:lnTo>
                                <a:lnTo>
                                  <a:pt x="95" y="5"/>
                                </a:lnTo>
                                <a:lnTo>
                                  <a:pt x="97" y="5"/>
                                </a:lnTo>
                                <a:lnTo>
                                  <a:pt x="100" y="5"/>
                                </a:lnTo>
                                <a:lnTo>
                                  <a:pt x="102" y="6"/>
                                </a:lnTo>
                                <a:lnTo>
                                  <a:pt x="105" y="6"/>
                                </a:lnTo>
                                <a:lnTo>
                                  <a:pt x="108" y="6"/>
                                </a:lnTo>
                                <a:lnTo>
                                  <a:pt x="111" y="7"/>
                                </a:lnTo>
                                <a:lnTo>
                                  <a:pt x="115" y="8"/>
                                </a:lnTo>
                                <a:lnTo>
                                  <a:pt x="118" y="9"/>
                                </a:lnTo>
                                <a:lnTo>
                                  <a:pt x="121" y="10"/>
                                </a:lnTo>
                                <a:lnTo>
                                  <a:pt x="123" y="12"/>
                                </a:lnTo>
                                <a:lnTo>
                                  <a:pt x="126" y="13"/>
                                </a:lnTo>
                                <a:lnTo>
                                  <a:pt x="128" y="14"/>
                                </a:lnTo>
                                <a:lnTo>
                                  <a:pt x="130" y="16"/>
                                </a:lnTo>
                                <a:lnTo>
                                  <a:pt x="133" y="18"/>
                                </a:lnTo>
                                <a:lnTo>
                                  <a:pt x="135" y="20"/>
                                </a:lnTo>
                                <a:lnTo>
                                  <a:pt x="137" y="22"/>
                                </a:lnTo>
                                <a:lnTo>
                                  <a:pt x="139" y="24"/>
                                </a:lnTo>
                                <a:lnTo>
                                  <a:pt x="141" y="27"/>
                                </a:lnTo>
                                <a:lnTo>
                                  <a:pt x="143" y="30"/>
                                </a:lnTo>
                                <a:lnTo>
                                  <a:pt x="145" y="32"/>
                                </a:lnTo>
                                <a:lnTo>
                                  <a:pt x="145" y="34"/>
                                </a:lnTo>
                                <a:lnTo>
                                  <a:pt x="146" y="36"/>
                                </a:lnTo>
                                <a:lnTo>
                                  <a:pt x="147" y="38"/>
                                </a:lnTo>
                                <a:lnTo>
                                  <a:pt x="148" y="39"/>
                                </a:lnTo>
                                <a:lnTo>
                                  <a:pt x="149" y="41"/>
                                </a:lnTo>
                                <a:lnTo>
                                  <a:pt x="151" y="43"/>
                                </a:lnTo>
                                <a:lnTo>
                                  <a:pt x="151" y="45"/>
                                </a:lnTo>
                                <a:lnTo>
                                  <a:pt x="152" y="48"/>
                                </a:lnTo>
                                <a:lnTo>
                                  <a:pt x="152" y="50"/>
                                </a:lnTo>
                                <a:lnTo>
                                  <a:pt x="153" y="52"/>
                                </a:lnTo>
                                <a:lnTo>
                                  <a:pt x="154" y="54"/>
                                </a:lnTo>
                                <a:lnTo>
                                  <a:pt x="154" y="57"/>
                                </a:lnTo>
                                <a:lnTo>
                                  <a:pt x="154" y="59"/>
                                </a:lnTo>
                                <a:lnTo>
                                  <a:pt x="155" y="63"/>
                                </a:lnTo>
                                <a:lnTo>
                                  <a:pt x="155" y="65"/>
                                </a:lnTo>
                                <a:lnTo>
                                  <a:pt x="155" y="68"/>
                                </a:lnTo>
                                <a:lnTo>
                                  <a:pt x="245" y="27"/>
                                </a:lnTo>
                                <a:lnTo>
                                  <a:pt x="249" y="25"/>
                                </a:lnTo>
                                <a:lnTo>
                                  <a:pt x="253" y="23"/>
                                </a:lnTo>
                                <a:lnTo>
                                  <a:pt x="256" y="21"/>
                                </a:lnTo>
                                <a:lnTo>
                                  <a:pt x="259" y="20"/>
                                </a:lnTo>
                                <a:lnTo>
                                  <a:pt x="262" y="18"/>
                                </a:lnTo>
                                <a:lnTo>
                                  <a:pt x="264" y="17"/>
                                </a:lnTo>
                                <a:lnTo>
                                  <a:pt x="267" y="15"/>
                                </a:lnTo>
                                <a:lnTo>
                                  <a:pt x="269" y="14"/>
                                </a:lnTo>
                                <a:lnTo>
                                  <a:pt x="270" y="12"/>
                                </a:lnTo>
                                <a:lnTo>
                                  <a:pt x="271" y="10"/>
                                </a:lnTo>
                                <a:lnTo>
                                  <a:pt x="272" y="8"/>
                                </a:lnTo>
                                <a:lnTo>
                                  <a:pt x="273" y="6"/>
                                </a:lnTo>
                                <a:lnTo>
                                  <a:pt x="274" y="4"/>
                                </a:lnTo>
                                <a:lnTo>
                                  <a:pt x="275" y="3"/>
                                </a:lnTo>
                                <a:lnTo>
                                  <a:pt x="276" y="0"/>
                                </a:lnTo>
                                <a:lnTo>
                                  <a:pt x="282" y="1"/>
                                </a:lnTo>
                                <a:lnTo>
                                  <a:pt x="269" y="73"/>
                                </a:lnTo>
                                <a:lnTo>
                                  <a:pt x="147" y="127"/>
                                </a:lnTo>
                                <a:lnTo>
                                  <a:pt x="144" y="143"/>
                                </a:lnTo>
                                <a:close/>
                                <a:moveTo>
                                  <a:pt x="29" y="122"/>
                                </a:moveTo>
                                <a:lnTo>
                                  <a:pt x="132" y="140"/>
                                </a:lnTo>
                                <a:lnTo>
                                  <a:pt x="134" y="130"/>
                                </a:lnTo>
                                <a:lnTo>
                                  <a:pt x="134" y="128"/>
                                </a:lnTo>
                                <a:lnTo>
                                  <a:pt x="135" y="125"/>
                                </a:lnTo>
                                <a:lnTo>
                                  <a:pt x="135" y="122"/>
                                </a:lnTo>
                                <a:lnTo>
                                  <a:pt x="135" y="120"/>
                                </a:lnTo>
                                <a:lnTo>
                                  <a:pt x="136" y="117"/>
                                </a:lnTo>
                                <a:lnTo>
                                  <a:pt x="136" y="115"/>
                                </a:lnTo>
                                <a:lnTo>
                                  <a:pt x="136" y="110"/>
                                </a:lnTo>
                                <a:lnTo>
                                  <a:pt x="137" y="106"/>
                                </a:lnTo>
                                <a:lnTo>
                                  <a:pt x="137" y="102"/>
                                </a:lnTo>
                                <a:lnTo>
                                  <a:pt x="136" y="99"/>
                                </a:lnTo>
                                <a:lnTo>
                                  <a:pt x="136" y="95"/>
                                </a:lnTo>
                                <a:lnTo>
                                  <a:pt x="136" y="93"/>
                                </a:lnTo>
                                <a:lnTo>
                                  <a:pt x="135" y="92"/>
                                </a:lnTo>
                                <a:lnTo>
                                  <a:pt x="135" y="90"/>
                                </a:lnTo>
                                <a:lnTo>
                                  <a:pt x="135" y="89"/>
                                </a:lnTo>
                                <a:lnTo>
                                  <a:pt x="134" y="87"/>
                                </a:lnTo>
                                <a:lnTo>
                                  <a:pt x="133" y="86"/>
                                </a:lnTo>
                                <a:lnTo>
                                  <a:pt x="133" y="84"/>
                                </a:lnTo>
                                <a:lnTo>
                                  <a:pt x="132" y="83"/>
                                </a:lnTo>
                                <a:lnTo>
                                  <a:pt x="131" y="82"/>
                                </a:lnTo>
                                <a:lnTo>
                                  <a:pt x="130" y="81"/>
                                </a:lnTo>
                                <a:lnTo>
                                  <a:pt x="130" y="80"/>
                                </a:lnTo>
                                <a:lnTo>
                                  <a:pt x="128" y="78"/>
                                </a:lnTo>
                                <a:lnTo>
                                  <a:pt x="127" y="77"/>
                                </a:lnTo>
                                <a:lnTo>
                                  <a:pt x="126" y="76"/>
                                </a:lnTo>
                                <a:lnTo>
                                  <a:pt x="125" y="75"/>
                                </a:lnTo>
                                <a:lnTo>
                                  <a:pt x="124" y="74"/>
                                </a:lnTo>
                                <a:lnTo>
                                  <a:pt x="123" y="73"/>
                                </a:lnTo>
                                <a:lnTo>
                                  <a:pt x="121" y="72"/>
                                </a:lnTo>
                                <a:lnTo>
                                  <a:pt x="120" y="71"/>
                                </a:lnTo>
                                <a:lnTo>
                                  <a:pt x="118" y="70"/>
                                </a:lnTo>
                                <a:lnTo>
                                  <a:pt x="117" y="69"/>
                                </a:lnTo>
                                <a:lnTo>
                                  <a:pt x="115" y="68"/>
                                </a:lnTo>
                                <a:lnTo>
                                  <a:pt x="113" y="67"/>
                                </a:lnTo>
                                <a:lnTo>
                                  <a:pt x="111" y="67"/>
                                </a:lnTo>
                                <a:lnTo>
                                  <a:pt x="109" y="66"/>
                                </a:lnTo>
                                <a:lnTo>
                                  <a:pt x="107" y="65"/>
                                </a:lnTo>
                                <a:lnTo>
                                  <a:pt x="105" y="65"/>
                                </a:lnTo>
                                <a:lnTo>
                                  <a:pt x="103" y="64"/>
                                </a:lnTo>
                                <a:lnTo>
                                  <a:pt x="101" y="63"/>
                                </a:lnTo>
                                <a:lnTo>
                                  <a:pt x="99" y="63"/>
                                </a:lnTo>
                                <a:lnTo>
                                  <a:pt x="97" y="61"/>
                                </a:lnTo>
                                <a:lnTo>
                                  <a:pt x="95" y="61"/>
                                </a:lnTo>
                                <a:lnTo>
                                  <a:pt x="91" y="60"/>
                                </a:lnTo>
                                <a:lnTo>
                                  <a:pt x="89" y="60"/>
                                </a:lnTo>
                                <a:lnTo>
                                  <a:pt x="86" y="60"/>
                                </a:lnTo>
                                <a:lnTo>
                                  <a:pt x="82" y="60"/>
                                </a:lnTo>
                                <a:lnTo>
                                  <a:pt x="80" y="60"/>
                                </a:lnTo>
                                <a:lnTo>
                                  <a:pt x="76" y="60"/>
                                </a:lnTo>
                                <a:lnTo>
                                  <a:pt x="73" y="60"/>
                                </a:lnTo>
                                <a:lnTo>
                                  <a:pt x="70" y="60"/>
                                </a:lnTo>
                                <a:lnTo>
                                  <a:pt x="68" y="60"/>
                                </a:lnTo>
                                <a:lnTo>
                                  <a:pt x="65" y="60"/>
                                </a:lnTo>
                                <a:lnTo>
                                  <a:pt x="63" y="61"/>
                                </a:lnTo>
                                <a:lnTo>
                                  <a:pt x="61" y="63"/>
                                </a:lnTo>
                                <a:lnTo>
                                  <a:pt x="59" y="64"/>
                                </a:lnTo>
                                <a:lnTo>
                                  <a:pt x="57" y="65"/>
                                </a:lnTo>
                                <a:lnTo>
                                  <a:pt x="55" y="66"/>
                                </a:lnTo>
                                <a:lnTo>
                                  <a:pt x="53" y="67"/>
                                </a:lnTo>
                                <a:lnTo>
                                  <a:pt x="51" y="68"/>
                                </a:lnTo>
                                <a:lnTo>
                                  <a:pt x="49" y="69"/>
                                </a:lnTo>
                                <a:lnTo>
                                  <a:pt x="48" y="71"/>
                                </a:lnTo>
                                <a:lnTo>
                                  <a:pt x="46" y="73"/>
                                </a:lnTo>
                                <a:lnTo>
                                  <a:pt x="45" y="74"/>
                                </a:lnTo>
                                <a:lnTo>
                                  <a:pt x="42" y="76"/>
                                </a:lnTo>
                                <a:lnTo>
                                  <a:pt x="41" y="78"/>
                                </a:lnTo>
                                <a:lnTo>
                                  <a:pt x="40" y="81"/>
                                </a:lnTo>
                                <a:lnTo>
                                  <a:pt x="38" y="83"/>
                                </a:lnTo>
                                <a:lnTo>
                                  <a:pt x="37" y="85"/>
                                </a:lnTo>
                                <a:lnTo>
                                  <a:pt x="36" y="88"/>
                                </a:lnTo>
                                <a:lnTo>
                                  <a:pt x="35" y="91"/>
                                </a:lnTo>
                                <a:lnTo>
                                  <a:pt x="34" y="94"/>
                                </a:lnTo>
                                <a:lnTo>
                                  <a:pt x="34" y="98"/>
                                </a:lnTo>
                                <a:lnTo>
                                  <a:pt x="33" y="101"/>
                                </a:lnTo>
                                <a:lnTo>
                                  <a:pt x="32" y="104"/>
                                </a:lnTo>
                                <a:lnTo>
                                  <a:pt x="29" y="12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 name="Freeform 371"/>
                        <wps:cNvSpPr>
                          <a:spLocks/>
                        </wps:cNvSpPr>
                        <wps:spPr bwMode="auto">
                          <a:xfrm>
                            <a:off x="4874" y="4387"/>
                            <a:ext cx="187" cy="163"/>
                          </a:xfrm>
                          <a:custGeom>
                            <a:avLst/>
                            <a:gdLst>
                              <a:gd name="T0" fmla="*/ 90 w 250"/>
                              <a:gd name="T1" fmla="*/ 30 h 221"/>
                              <a:gd name="T2" fmla="*/ 66 w 250"/>
                              <a:gd name="T3" fmla="*/ 32 h 221"/>
                              <a:gd name="T4" fmla="*/ 45 w 250"/>
                              <a:gd name="T5" fmla="*/ 42 h 221"/>
                              <a:gd name="T6" fmla="*/ 28 w 250"/>
                              <a:gd name="T7" fmla="*/ 56 h 221"/>
                              <a:gd name="T8" fmla="*/ 18 w 250"/>
                              <a:gd name="T9" fmla="*/ 72 h 221"/>
                              <a:gd name="T10" fmla="*/ 15 w 250"/>
                              <a:gd name="T11" fmla="*/ 87 h 221"/>
                              <a:gd name="T12" fmla="*/ 17 w 250"/>
                              <a:gd name="T13" fmla="*/ 98 h 221"/>
                              <a:gd name="T14" fmla="*/ 22 w 250"/>
                              <a:gd name="T15" fmla="*/ 109 h 221"/>
                              <a:gd name="T16" fmla="*/ 29 w 250"/>
                              <a:gd name="T17" fmla="*/ 116 h 221"/>
                              <a:gd name="T18" fmla="*/ 41 w 250"/>
                              <a:gd name="T19" fmla="*/ 121 h 221"/>
                              <a:gd name="T20" fmla="*/ 54 w 250"/>
                              <a:gd name="T21" fmla="*/ 119 h 221"/>
                              <a:gd name="T22" fmla="*/ 76 w 250"/>
                              <a:gd name="T23" fmla="*/ 106 h 221"/>
                              <a:gd name="T24" fmla="*/ 108 w 250"/>
                              <a:gd name="T25" fmla="*/ 78 h 221"/>
                              <a:gd name="T26" fmla="*/ 133 w 250"/>
                              <a:gd name="T27" fmla="*/ 57 h 221"/>
                              <a:gd name="T28" fmla="*/ 156 w 250"/>
                              <a:gd name="T29" fmla="*/ 43 h 221"/>
                              <a:gd name="T30" fmla="*/ 176 w 250"/>
                              <a:gd name="T31" fmla="*/ 39 h 221"/>
                              <a:gd name="T32" fmla="*/ 195 w 250"/>
                              <a:gd name="T33" fmla="*/ 41 h 221"/>
                              <a:gd name="T34" fmla="*/ 217 w 250"/>
                              <a:gd name="T35" fmla="*/ 50 h 221"/>
                              <a:gd name="T36" fmla="*/ 235 w 250"/>
                              <a:gd name="T37" fmla="*/ 66 h 221"/>
                              <a:gd name="T38" fmla="*/ 245 w 250"/>
                              <a:gd name="T39" fmla="*/ 86 h 221"/>
                              <a:gd name="T40" fmla="*/ 250 w 250"/>
                              <a:gd name="T41" fmla="*/ 112 h 221"/>
                              <a:gd name="T42" fmla="*/ 245 w 250"/>
                              <a:gd name="T43" fmla="*/ 140 h 221"/>
                              <a:gd name="T44" fmla="*/ 238 w 250"/>
                              <a:gd name="T45" fmla="*/ 158 h 221"/>
                              <a:gd name="T46" fmla="*/ 226 w 250"/>
                              <a:gd name="T47" fmla="*/ 174 h 221"/>
                              <a:gd name="T48" fmla="*/ 214 w 250"/>
                              <a:gd name="T49" fmla="*/ 189 h 221"/>
                              <a:gd name="T50" fmla="*/ 209 w 250"/>
                              <a:gd name="T51" fmla="*/ 198 h 221"/>
                              <a:gd name="T52" fmla="*/ 212 w 250"/>
                              <a:gd name="T53" fmla="*/ 207 h 221"/>
                              <a:gd name="T54" fmla="*/ 216 w 250"/>
                              <a:gd name="T55" fmla="*/ 221 h 221"/>
                              <a:gd name="T56" fmla="*/ 155 w 250"/>
                              <a:gd name="T57" fmla="*/ 187 h 221"/>
                              <a:gd name="T58" fmla="*/ 184 w 250"/>
                              <a:gd name="T59" fmla="*/ 183 h 221"/>
                              <a:gd name="T60" fmla="*/ 206 w 250"/>
                              <a:gd name="T61" fmla="*/ 172 h 221"/>
                              <a:gd name="T62" fmla="*/ 223 w 250"/>
                              <a:gd name="T63" fmla="*/ 157 h 221"/>
                              <a:gd name="T64" fmla="*/ 233 w 250"/>
                              <a:gd name="T65" fmla="*/ 138 h 221"/>
                              <a:gd name="T66" fmla="*/ 236 w 250"/>
                              <a:gd name="T67" fmla="*/ 124 h 221"/>
                              <a:gd name="T68" fmla="*/ 233 w 250"/>
                              <a:gd name="T69" fmla="*/ 110 h 221"/>
                              <a:gd name="T70" fmla="*/ 228 w 250"/>
                              <a:gd name="T71" fmla="*/ 99 h 221"/>
                              <a:gd name="T72" fmla="*/ 219 w 250"/>
                              <a:gd name="T73" fmla="*/ 91 h 221"/>
                              <a:gd name="T74" fmla="*/ 205 w 250"/>
                              <a:gd name="T75" fmla="*/ 88 h 221"/>
                              <a:gd name="T76" fmla="*/ 190 w 250"/>
                              <a:gd name="T77" fmla="*/ 90 h 221"/>
                              <a:gd name="T78" fmla="*/ 172 w 250"/>
                              <a:gd name="T79" fmla="*/ 99 h 221"/>
                              <a:gd name="T80" fmla="*/ 143 w 250"/>
                              <a:gd name="T81" fmla="*/ 125 h 221"/>
                              <a:gd name="T82" fmla="*/ 108 w 250"/>
                              <a:gd name="T83" fmla="*/ 153 h 221"/>
                              <a:gd name="T84" fmla="*/ 80 w 250"/>
                              <a:gd name="T85" fmla="*/ 164 h 221"/>
                              <a:gd name="T86" fmla="*/ 64 w 250"/>
                              <a:gd name="T87" fmla="*/ 165 h 221"/>
                              <a:gd name="T88" fmla="*/ 50 w 250"/>
                              <a:gd name="T89" fmla="*/ 163 h 221"/>
                              <a:gd name="T90" fmla="*/ 33 w 250"/>
                              <a:gd name="T91" fmla="*/ 156 h 221"/>
                              <a:gd name="T92" fmla="*/ 14 w 250"/>
                              <a:gd name="T93" fmla="*/ 141 h 221"/>
                              <a:gd name="T94" fmla="*/ 4 w 250"/>
                              <a:gd name="T95" fmla="*/ 120 h 221"/>
                              <a:gd name="T96" fmla="*/ 0 w 250"/>
                              <a:gd name="T97" fmla="*/ 96 h 221"/>
                              <a:gd name="T98" fmla="*/ 5 w 250"/>
                              <a:gd name="T99" fmla="*/ 71 h 221"/>
                              <a:gd name="T100" fmla="*/ 13 w 250"/>
                              <a:gd name="T101" fmla="*/ 54 h 221"/>
                              <a:gd name="T102" fmla="*/ 27 w 250"/>
                              <a:gd name="T103" fmla="*/ 37 h 221"/>
                              <a:gd name="T104" fmla="*/ 39 w 250"/>
                              <a:gd name="T105" fmla="*/ 24 h 221"/>
                              <a:gd name="T106" fmla="*/ 42 w 250"/>
                              <a:gd name="T107" fmla="*/ 17 h 221"/>
                              <a:gd name="T108" fmla="*/ 37 w 250"/>
                              <a:gd name="T109" fmla="*/ 1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0" h="221">
                                <a:moveTo>
                                  <a:pt x="31" y="0"/>
                                </a:moveTo>
                                <a:lnTo>
                                  <a:pt x="107" y="25"/>
                                </a:lnTo>
                                <a:lnTo>
                                  <a:pt x="105" y="32"/>
                                </a:lnTo>
                                <a:lnTo>
                                  <a:pt x="100" y="31"/>
                                </a:lnTo>
                                <a:lnTo>
                                  <a:pt x="97" y="31"/>
                                </a:lnTo>
                                <a:lnTo>
                                  <a:pt x="93" y="30"/>
                                </a:lnTo>
                                <a:lnTo>
                                  <a:pt x="90" y="30"/>
                                </a:lnTo>
                                <a:lnTo>
                                  <a:pt x="86" y="30"/>
                                </a:lnTo>
                                <a:lnTo>
                                  <a:pt x="83" y="30"/>
                                </a:lnTo>
                                <a:lnTo>
                                  <a:pt x="79" y="30"/>
                                </a:lnTo>
                                <a:lnTo>
                                  <a:pt x="76" y="31"/>
                                </a:lnTo>
                                <a:lnTo>
                                  <a:pt x="73" y="31"/>
                                </a:lnTo>
                                <a:lnTo>
                                  <a:pt x="69" y="32"/>
                                </a:lnTo>
                                <a:lnTo>
                                  <a:pt x="66" y="32"/>
                                </a:lnTo>
                                <a:lnTo>
                                  <a:pt x="63" y="33"/>
                                </a:lnTo>
                                <a:lnTo>
                                  <a:pt x="59" y="35"/>
                                </a:lnTo>
                                <a:lnTo>
                                  <a:pt x="56" y="36"/>
                                </a:lnTo>
                                <a:lnTo>
                                  <a:pt x="53" y="37"/>
                                </a:lnTo>
                                <a:lnTo>
                                  <a:pt x="50" y="38"/>
                                </a:lnTo>
                                <a:lnTo>
                                  <a:pt x="48" y="40"/>
                                </a:lnTo>
                                <a:lnTo>
                                  <a:pt x="45" y="42"/>
                                </a:lnTo>
                                <a:lnTo>
                                  <a:pt x="42" y="43"/>
                                </a:lnTo>
                                <a:lnTo>
                                  <a:pt x="40" y="45"/>
                                </a:lnTo>
                                <a:lnTo>
                                  <a:pt x="37" y="48"/>
                                </a:lnTo>
                                <a:lnTo>
                                  <a:pt x="35" y="50"/>
                                </a:lnTo>
                                <a:lnTo>
                                  <a:pt x="33" y="52"/>
                                </a:lnTo>
                                <a:lnTo>
                                  <a:pt x="30" y="54"/>
                                </a:lnTo>
                                <a:lnTo>
                                  <a:pt x="28" y="56"/>
                                </a:lnTo>
                                <a:lnTo>
                                  <a:pt x="26" y="58"/>
                                </a:lnTo>
                                <a:lnTo>
                                  <a:pt x="25" y="60"/>
                                </a:lnTo>
                                <a:lnTo>
                                  <a:pt x="23" y="62"/>
                                </a:lnTo>
                                <a:lnTo>
                                  <a:pt x="22" y="65"/>
                                </a:lnTo>
                                <a:lnTo>
                                  <a:pt x="20" y="67"/>
                                </a:lnTo>
                                <a:lnTo>
                                  <a:pt x="19" y="70"/>
                                </a:lnTo>
                                <a:lnTo>
                                  <a:pt x="18" y="72"/>
                                </a:lnTo>
                                <a:lnTo>
                                  <a:pt x="18" y="74"/>
                                </a:lnTo>
                                <a:lnTo>
                                  <a:pt x="17" y="76"/>
                                </a:lnTo>
                                <a:lnTo>
                                  <a:pt x="16" y="78"/>
                                </a:lnTo>
                                <a:lnTo>
                                  <a:pt x="16" y="80"/>
                                </a:lnTo>
                                <a:lnTo>
                                  <a:pt x="16" y="83"/>
                                </a:lnTo>
                                <a:lnTo>
                                  <a:pt x="15" y="85"/>
                                </a:lnTo>
                                <a:lnTo>
                                  <a:pt x="15" y="87"/>
                                </a:lnTo>
                                <a:lnTo>
                                  <a:pt x="15" y="88"/>
                                </a:lnTo>
                                <a:lnTo>
                                  <a:pt x="15" y="90"/>
                                </a:lnTo>
                                <a:lnTo>
                                  <a:pt x="15" y="92"/>
                                </a:lnTo>
                                <a:lnTo>
                                  <a:pt x="15" y="94"/>
                                </a:lnTo>
                                <a:lnTo>
                                  <a:pt x="16" y="95"/>
                                </a:lnTo>
                                <a:lnTo>
                                  <a:pt x="16" y="97"/>
                                </a:lnTo>
                                <a:lnTo>
                                  <a:pt x="17" y="98"/>
                                </a:lnTo>
                                <a:lnTo>
                                  <a:pt x="17" y="100"/>
                                </a:lnTo>
                                <a:lnTo>
                                  <a:pt x="18" y="102"/>
                                </a:lnTo>
                                <a:lnTo>
                                  <a:pt x="18" y="103"/>
                                </a:lnTo>
                                <a:lnTo>
                                  <a:pt x="19" y="105"/>
                                </a:lnTo>
                                <a:lnTo>
                                  <a:pt x="20" y="106"/>
                                </a:lnTo>
                                <a:lnTo>
                                  <a:pt x="21" y="107"/>
                                </a:lnTo>
                                <a:lnTo>
                                  <a:pt x="22" y="109"/>
                                </a:lnTo>
                                <a:lnTo>
                                  <a:pt x="23" y="110"/>
                                </a:lnTo>
                                <a:lnTo>
                                  <a:pt x="23" y="111"/>
                                </a:lnTo>
                                <a:lnTo>
                                  <a:pt x="24" y="112"/>
                                </a:lnTo>
                                <a:lnTo>
                                  <a:pt x="26" y="113"/>
                                </a:lnTo>
                                <a:lnTo>
                                  <a:pt x="27" y="114"/>
                                </a:lnTo>
                                <a:lnTo>
                                  <a:pt x="28" y="115"/>
                                </a:lnTo>
                                <a:lnTo>
                                  <a:pt x="29" y="116"/>
                                </a:lnTo>
                                <a:lnTo>
                                  <a:pt x="30" y="116"/>
                                </a:lnTo>
                                <a:lnTo>
                                  <a:pt x="33" y="118"/>
                                </a:lnTo>
                                <a:lnTo>
                                  <a:pt x="34" y="118"/>
                                </a:lnTo>
                                <a:lnTo>
                                  <a:pt x="35" y="119"/>
                                </a:lnTo>
                                <a:lnTo>
                                  <a:pt x="37" y="120"/>
                                </a:lnTo>
                                <a:lnTo>
                                  <a:pt x="39" y="120"/>
                                </a:lnTo>
                                <a:lnTo>
                                  <a:pt x="41" y="121"/>
                                </a:lnTo>
                                <a:lnTo>
                                  <a:pt x="43" y="121"/>
                                </a:lnTo>
                                <a:lnTo>
                                  <a:pt x="44" y="121"/>
                                </a:lnTo>
                                <a:lnTo>
                                  <a:pt x="46" y="121"/>
                                </a:lnTo>
                                <a:lnTo>
                                  <a:pt x="48" y="121"/>
                                </a:lnTo>
                                <a:lnTo>
                                  <a:pt x="50" y="120"/>
                                </a:lnTo>
                                <a:lnTo>
                                  <a:pt x="52" y="120"/>
                                </a:lnTo>
                                <a:lnTo>
                                  <a:pt x="54" y="119"/>
                                </a:lnTo>
                                <a:lnTo>
                                  <a:pt x="57" y="118"/>
                                </a:lnTo>
                                <a:lnTo>
                                  <a:pt x="59" y="116"/>
                                </a:lnTo>
                                <a:lnTo>
                                  <a:pt x="62" y="115"/>
                                </a:lnTo>
                                <a:lnTo>
                                  <a:pt x="64" y="113"/>
                                </a:lnTo>
                                <a:lnTo>
                                  <a:pt x="67" y="112"/>
                                </a:lnTo>
                                <a:lnTo>
                                  <a:pt x="71" y="110"/>
                                </a:lnTo>
                                <a:lnTo>
                                  <a:pt x="76" y="106"/>
                                </a:lnTo>
                                <a:lnTo>
                                  <a:pt x="79" y="103"/>
                                </a:lnTo>
                                <a:lnTo>
                                  <a:pt x="83" y="100"/>
                                </a:lnTo>
                                <a:lnTo>
                                  <a:pt x="87" y="97"/>
                                </a:lnTo>
                                <a:lnTo>
                                  <a:pt x="92" y="92"/>
                                </a:lnTo>
                                <a:lnTo>
                                  <a:pt x="97" y="88"/>
                                </a:lnTo>
                                <a:lnTo>
                                  <a:pt x="103" y="83"/>
                                </a:lnTo>
                                <a:lnTo>
                                  <a:pt x="108" y="78"/>
                                </a:lnTo>
                                <a:lnTo>
                                  <a:pt x="112" y="74"/>
                                </a:lnTo>
                                <a:lnTo>
                                  <a:pt x="115" y="71"/>
                                </a:lnTo>
                                <a:lnTo>
                                  <a:pt x="119" y="67"/>
                                </a:lnTo>
                                <a:lnTo>
                                  <a:pt x="123" y="65"/>
                                </a:lnTo>
                                <a:lnTo>
                                  <a:pt x="127" y="62"/>
                                </a:lnTo>
                                <a:lnTo>
                                  <a:pt x="130" y="59"/>
                                </a:lnTo>
                                <a:lnTo>
                                  <a:pt x="133" y="57"/>
                                </a:lnTo>
                                <a:lnTo>
                                  <a:pt x="137" y="54"/>
                                </a:lnTo>
                                <a:lnTo>
                                  <a:pt x="141" y="52"/>
                                </a:lnTo>
                                <a:lnTo>
                                  <a:pt x="144" y="50"/>
                                </a:lnTo>
                                <a:lnTo>
                                  <a:pt x="148" y="49"/>
                                </a:lnTo>
                                <a:lnTo>
                                  <a:pt x="151" y="46"/>
                                </a:lnTo>
                                <a:lnTo>
                                  <a:pt x="153" y="45"/>
                                </a:lnTo>
                                <a:lnTo>
                                  <a:pt x="156" y="43"/>
                                </a:lnTo>
                                <a:lnTo>
                                  <a:pt x="159" y="43"/>
                                </a:lnTo>
                                <a:lnTo>
                                  <a:pt x="162" y="42"/>
                                </a:lnTo>
                                <a:lnTo>
                                  <a:pt x="164" y="41"/>
                                </a:lnTo>
                                <a:lnTo>
                                  <a:pt x="167" y="40"/>
                                </a:lnTo>
                                <a:lnTo>
                                  <a:pt x="170" y="40"/>
                                </a:lnTo>
                                <a:lnTo>
                                  <a:pt x="173" y="39"/>
                                </a:lnTo>
                                <a:lnTo>
                                  <a:pt x="176" y="39"/>
                                </a:lnTo>
                                <a:lnTo>
                                  <a:pt x="179" y="39"/>
                                </a:lnTo>
                                <a:lnTo>
                                  <a:pt x="182" y="39"/>
                                </a:lnTo>
                                <a:lnTo>
                                  <a:pt x="184" y="39"/>
                                </a:lnTo>
                                <a:lnTo>
                                  <a:pt x="187" y="39"/>
                                </a:lnTo>
                                <a:lnTo>
                                  <a:pt x="190" y="40"/>
                                </a:lnTo>
                                <a:lnTo>
                                  <a:pt x="193" y="40"/>
                                </a:lnTo>
                                <a:lnTo>
                                  <a:pt x="195" y="41"/>
                                </a:lnTo>
                                <a:lnTo>
                                  <a:pt x="198" y="42"/>
                                </a:lnTo>
                                <a:lnTo>
                                  <a:pt x="201" y="42"/>
                                </a:lnTo>
                                <a:lnTo>
                                  <a:pt x="203" y="43"/>
                                </a:lnTo>
                                <a:lnTo>
                                  <a:pt x="207" y="45"/>
                                </a:lnTo>
                                <a:lnTo>
                                  <a:pt x="210" y="46"/>
                                </a:lnTo>
                                <a:lnTo>
                                  <a:pt x="214" y="48"/>
                                </a:lnTo>
                                <a:lnTo>
                                  <a:pt x="217" y="50"/>
                                </a:lnTo>
                                <a:lnTo>
                                  <a:pt x="220" y="52"/>
                                </a:lnTo>
                                <a:lnTo>
                                  <a:pt x="223" y="54"/>
                                </a:lnTo>
                                <a:lnTo>
                                  <a:pt x="225" y="56"/>
                                </a:lnTo>
                                <a:lnTo>
                                  <a:pt x="228" y="59"/>
                                </a:lnTo>
                                <a:lnTo>
                                  <a:pt x="230" y="61"/>
                                </a:lnTo>
                                <a:lnTo>
                                  <a:pt x="233" y="63"/>
                                </a:lnTo>
                                <a:lnTo>
                                  <a:pt x="235" y="66"/>
                                </a:lnTo>
                                <a:lnTo>
                                  <a:pt x="237" y="69"/>
                                </a:lnTo>
                                <a:lnTo>
                                  <a:pt x="238" y="72"/>
                                </a:lnTo>
                                <a:lnTo>
                                  <a:pt x="240" y="75"/>
                                </a:lnTo>
                                <a:lnTo>
                                  <a:pt x="242" y="78"/>
                                </a:lnTo>
                                <a:lnTo>
                                  <a:pt x="243" y="80"/>
                                </a:lnTo>
                                <a:lnTo>
                                  <a:pt x="243" y="83"/>
                                </a:lnTo>
                                <a:lnTo>
                                  <a:pt x="245" y="86"/>
                                </a:lnTo>
                                <a:lnTo>
                                  <a:pt x="246" y="90"/>
                                </a:lnTo>
                                <a:lnTo>
                                  <a:pt x="248" y="93"/>
                                </a:lnTo>
                                <a:lnTo>
                                  <a:pt x="249" y="97"/>
                                </a:lnTo>
                                <a:lnTo>
                                  <a:pt x="249" y="101"/>
                                </a:lnTo>
                                <a:lnTo>
                                  <a:pt x="250" y="104"/>
                                </a:lnTo>
                                <a:lnTo>
                                  <a:pt x="250" y="108"/>
                                </a:lnTo>
                                <a:lnTo>
                                  <a:pt x="250" y="112"/>
                                </a:lnTo>
                                <a:lnTo>
                                  <a:pt x="250" y="115"/>
                                </a:lnTo>
                                <a:lnTo>
                                  <a:pt x="250" y="120"/>
                                </a:lnTo>
                                <a:lnTo>
                                  <a:pt x="250" y="124"/>
                                </a:lnTo>
                                <a:lnTo>
                                  <a:pt x="249" y="128"/>
                                </a:lnTo>
                                <a:lnTo>
                                  <a:pt x="248" y="132"/>
                                </a:lnTo>
                                <a:lnTo>
                                  <a:pt x="246" y="136"/>
                                </a:lnTo>
                                <a:lnTo>
                                  <a:pt x="245" y="140"/>
                                </a:lnTo>
                                <a:lnTo>
                                  <a:pt x="243" y="144"/>
                                </a:lnTo>
                                <a:lnTo>
                                  <a:pt x="243" y="146"/>
                                </a:lnTo>
                                <a:lnTo>
                                  <a:pt x="242" y="148"/>
                                </a:lnTo>
                                <a:lnTo>
                                  <a:pt x="240" y="151"/>
                                </a:lnTo>
                                <a:lnTo>
                                  <a:pt x="239" y="154"/>
                                </a:lnTo>
                                <a:lnTo>
                                  <a:pt x="238" y="156"/>
                                </a:lnTo>
                                <a:lnTo>
                                  <a:pt x="238" y="158"/>
                                </a:lnTo>
                                <a:lnTo>
                                  <a:pt x="236" y="161"/>
                                </a:lnTo>
                                <a:lnTo>
                                  <a:pt x="235" y="162"/>
                                </a:lnTo>
                                <a:lnTo>
                                  <a:pt x="233" y="164"/>
                                </a:lnTo>
                                <a:lnTo>
                                  <a:pt x="232" y="167"/>
                                </a:lnTo>
                                <a:lnTo>
                                  <a:pt x="230" y="169"/>
                                </a:lnTo>
                                <a:lnTo>
                                  <a:pt x="228" y="172"/>
                                </a:lnTo>
                                <a:lnTo>
                                  <a:pt x="226" y="174"/>
                                </a:lnTo>
                                <a:lnTo>
                                  <a:pt x="223" y="177"/>
                                </a:lnTo>
                                <a:lnTo>
                                  <a:pt x="221" y="180"/>
                                </a:lnTo>
                                <a:lnTo>
                                  <a:pt x="219" y="182"/>
                                </a:lnTo>
                                <a:lnTo>
                                  <a:pt x="217" y="184"/>
                                </a:lnTo>
                                <a:lnTo>
                                  <a:pt x="216" y="185"/>
                                </a:lnTo>
                                <a:lnTo>
                                  <a:pt x="214" y="187"/>
                                </a:lnTo>
                                <a:lnTo>
                                  <a:pt x="214" y="189"/>
                                </a:lnTo>
                                <a:lnTo>
                                  <a:pt x="213" y="191"/>
                                </a:lnTo>
                                <a:lnTo>
                                  <a:pt x="212" y="192"/>
                                </a:lnTo>
                                <a:lnTo>
                                  <a:pt x="210" y="193"/>
                                </a:lnTo>
                                <a:lnTo>
                                  <a:pt x="210" y="195"/>
                                </a:lnTo>
                                <a:lnTo>
                                  <a:pt x="209" y="196"/>
                                </a:lnTo>
                                <a:lnTo>
                                  <a:pt x="209" y="197"/>
                                </a:lnTo>
                                <a:lnTo>
                                  <a:pt x="209" y="198"/>
                                </a:lnTo>
                                <a:lnTo>
                                  <a:pt x="209" y="199"/>
                                </a:lnTo>
                                <a:lnTo>
                                  <a:pt x="209" y="200"/>
                                </a:lnTo>
                                <a:lnTo>
                                  <a:pt x="209" y="202"/>
                                </a:lnTo>
                                <a:lnTo>
                                  <a:pt x="209" y="203"/>
                                </a:lnTo>
                                <a:lnTo>
                                  <a:pt x="210" y="204"/>
                                </a:lnTo>
                                <a:lnTo>
                                  <a:pt x="210" y="206"/>
                                </a:lnTo>
                                <a:lnTo>
                                  <a:pt x="212" y="207"/>
                                </a:lnTo>
                                <a:lnTo>
                                  <a:pt x="212" y="208"/>
                                </a:lnTo>
                                <a:lnTo>
                                  <a:pt x="213" y="210"/>
                                </a:lnTo>
                                <a:lnTo>
                                  <a:pt x="214" y="211"/>
                                </a:lnTo>
                                <a:lnTo>
                                  <a:pt x="215" y="213"/>
                                </a:lnTo>
                                <a:lnTo>
                                  <a:pt x="217" y="214"/>
                                </a:lnTo>
                                <a:lnTo>
                                  <a:pt x="218" y="215"/>
                                </a:lnTo>
                                <a:lnTo>
                                  <a:pt x="216" y="221"/>
                                </a:lnTo>
                                <a:lnTo>
                                  <a:pt x="130" y="192"/>
                                </a:lnTo>
                                <a:lnTo>
                                  <a:pt x="132" y="185"/>
                                </a:lnTo>
                                <a:lnTo>
                                  <a:pt x="137" y="186"/>
                                </a:lnTo>
                                <a:lnTo>
                                  <a:pt x="142" y="186"/>
                                </a:lnTo>
                                <a:lnTo>
                                  <a:pt x="147" y="187"/>
                                </a:lnTo>
                                <a:lnTo>
                                  <a:pt x="151" y="187"/>
                                </a:lnTo>
                                <a:lnTo>
                                  <a:pt x="155" y="187"/>
                                </a:lnTo>
                                <a:lnTo>
                                  <a:pt x="159" y="187"/>
                                </a:lnTo>
                                <a:lnTo>
                                  <a:pt x="163" y="186"/>
                                </a:lnTo>
                                <a:lnTo>
                                  <a:pt x="168" y="186"/>
                                </a:lnTo>
                                <a:lnTo>
                                  <a:pt x="172" y="185"/>
                                </a:lnTo>
                                <a:lnTo>
                                  <a:pt x="176" y="184"/>
                                </a:lnTo>
                                <a:lnTo>
                                  <a:pt x="180" y="183"/>
                                </a:lnTo>
                                <a:lnTo>
                                  <a:pt x="184" y="183"/>
                                </a:lnTo>
                                <a:lnTo>
                                  <a:pt x="187" y="181"/>
                                </a:lnTo>
                                <a:lnTo>
                                  <a:pt x="191" y="180"/>
                                </a:lnTo>
                                <a:lnTo>
                                  <a:pt x="194" y="179"/>
                                </a:lnTo>
                                <a:lnTo>
                                  <a:pt x="197" y="177"/>
                                </a:lnTo>
                                <a:lnTo>
                                  <a:pt x="200" y="176"/>
                                </a:lnTo>
                                <a:lnTo>
                                  <a:pt x="203" y="174"/>
                                </a:lnTo>
                                <a:lnTo>
                                  <a:pt x="206" y="172"/>
                                </a:lnTo>
                                <a:lnTo>
                                  <a:pt x="209" y="170"/>
                                </a:lnTo>
                                <a:lnTo>
                                  <a:pt x="213" y="168"/>
                                </a:lnTo>
                                <a:lnTo>
                                  <a:pt x="215" y="166"/>
                                </a:lnTo>
                                <a:lnTo>
                                  <a:pt x="218" y="164"/>
                                </a:lnTo>
                                <a:lnTo>
                                  <a:pt x="219" y="161"/>
                                </a:lnTo>
                                <a:lnTo>
                                  <a:pt x="222" y="159"/>
                                </a:lnTo>
                                <a:lnTo>
                                  <a:pt x="223" y="157"/>
                                </a:lnTo>
                                <a:lnTo>
                                  <a:pt x="225" y="154"/>
                                </a:lnTo>
                                <a:lnTo>
                                  <a:pt x="227" y="151"/>
                                </a:lnTo>
                                <a:lnTo>
                                  <a:pt x="228" y="148"/>
                                </a:lnTo>
                                <a:lnTo>
                                  <a:pt x="230" y="145"/>
                                </a:lnTo>
                                <a:lnTo>
                                  <a:pt x="231" y="143"/>
                                </a:lnTo>
                                <a:lnTo>
                                  <a:pt x="233" y="141"/>
                                </a:lnTo>
                                <a:lnTo>
                                  <a:pt x="233" y="138"/>
                                </a:lnTo>
                                <a:lnTo>
                                  <a:pt x="234" y="136"/>
                                </a:lnTo>
                                <a:lnTo>
                                  <a:pt x="234" y="134"/>
                                </a:lnTo>
                                <a:lnTo>
                                  <a:pt x="235" y="132"/>
                                </a:lnTo>
                                <a:lnTo>
                                  <a:pt x="235" y="130"/>
                                </a:lnTo>
                                <a:lnTo>
                                  <a:pt x="235" y="128"/>
                                </a:lnTo>
                                <a:lnTo>
                                  <a:pt x="236" y="126"/>
                                </a:lnTo>
                                <a:lnTo>
                                  <a:pt x="236" y="124"/>
                                </a:lnTo>
                                <a:lnTo>
                                  <a:pt x="236" y="122"/>
                                </a:lnTo>
                                <a:lnTo>
                                  <a:pt x="236" y="120"/>
                                </a:lnTo>
                                <a:lnTo>
                                  <a:pt x="235" y="118"/>
                                </a:lnTo>
                                <a:lnTo>
                                  <a:pt x="235" y="115"/>
                                </a:lnTo>
                                <a:lnTo>
                                  <a:pt x="235" y="113"/>
                                </a:lnTo>
                                <a:lnTo>
                                  <a:pt x="234" y="111"/>
                                </a:lnTo>
                                <a:lnTo>
                                  <a:pt x="233" y="110"/>
                                </a:lnTo>
                                <a:lnTo>
                                  <a:pt x="233" y="108"/>
                                </a:lnTo>
                                <a:lnTo>
                                  <a:pt x="232" y="106"/>
                                </a:lnTo>
                                <a:lnTo>
                                  <a:pt x="231" y="105"/>
                                </a:lnTo>
                                <a:lnTo>
                                  <a:pt x="230" y="103"/>
                                </a:lnTo>
                                <a:lnTo>
                                  <a:pt x="229" y="102"/>
                                </a:lnTo>
                                <a:lnTo>
                                  <a:pt x="228" y="100"/>
                                </a:lnTo>
                                <a:lnTo>
                                  <a:pt x="228" y="99"/>
                                </a:lnTo>
                                <a:lnTo>
                                  <a:pt x="226" y="98"/>
                                </a:lnTo>
                                <a:lnTo>
                                  <a:pt x="225" y="96"/>
                                </a:lnTo>
                                <a:lnTo>
                                  <a:pt x="224" y="95"/>
                                </a:lnTo>
                                <a:lnTo>
                                  <a:pt x="223" y="94"/>
                                </a:lnTo>
                                <a:lnTo>
                                  <a:pt x="221" y="93"/>
                                </a:lnTo>
                                <a:lnTo>
                                  <a:pt x="220" y="92"/>
                                </a:lnTo>
                                <a:lnTo>
                                  <a:pt x="219" y="91"/>
                                </a:lnTo>
                                <a:lnTo>
                                  <a:pt x="217" y="91"/>
                                </a:lnTo>
                                <a:lnTo>
                                  <a:pt x="215" y="90"/>
                                </a:lnTo>
                                <a:lnTo>
                                  <a:pt x="214" y="89"/>
                                </a:lnTo>
                                <a:lnTo>
                                  <a:pt x="212" y="89"/>
                                </a:lnTo>
                                <a:lnTo>
                                  <a:pt x="209" y="88"/>
                                </a:lnTo>
                                <a:lnTo>
                                  <a:pt x="207" y="88"/>
                                </a:lnTo>
                                <a:lnTo>
                                  <a:pt x="205" y="88"/>
                                </a:lnTo>
                                <a:lnTo>
                                  <a:pt x="203" y="87"/>
                                </a:lnTo>
                                <a:lnTo>
                                  <a:pt x="201" y="87"/>
                                </a:lnTo>
                                <a:lnTo>
                                  <a:pt x="198" y="88"/>
                                </a:lnTo>
                                <a:lnTo>
                                  <a:pt x="197" y="88"/>
                                </a:lnTo>
                                <a:lnTo>
                                  <a:pt x="194" y="88"/>
                                </a:lnTo>
                                <a:lnTo>
                                  <a:pt x="192" y="89"/>
                                </a:lnTo>
                                <a:lnTo>
                                  <a:pt x="190" y="90"/>
                                </a:lnTo>
                                <a:lnTo>
                                  <a:pt x="188" y="91"/>
                                </a:lnTo>
                                <a:lnTo>
                                  <a:pt x="185" y="92"/>
                                </a:lnTo>
                                <a:lnTo>
                                  <a:pt x="183" y="93"/>
                                </a:lnTo>
                                <a:lnTo>
                                  <a:pt x="180" y="94"/>
                                </a:lnTo>
                                <a:lnTo>
                                  <a:pt x="178" y="95"/>
                                </a:lnTo>
                                <a:lnTo>
                                  <a:pt x="174" y="97"/>
                                </a:lnTo>
                                <a:lnTo>
                                  <a:pt x="172" y="99"/>
                                </a:lnTo>
                                <a:lnTo>
                                  <a:pt x="168" y="102"/>
                                </a:lnTo>
                                <a:lnTo>
                                  <a:pt x="165" y="104"/>
                                </a:lnTo>
                                <a:lnTo>
                                  <a:pt x="162" y="107"/>
                                </a:lnTo>
                                <a:lnTo>
                                  <a:pt x="158" y="110"/>
                                </a:lnTo>
                                <a:lnTo>
                                  <a:pt x="153" y="114"/>
                                </a:lnTo>
                                <a:lnTo>
                                  <a:pt x="149" y="119"/>
                                </a:lnTo>
                                <a:lnTo>
                                  <a:pt x="143" y="125"/>
                                </a:lnTo>
                                <a:lnTo>
                                  <a:pt x="136" y="130"/>
                                </a:lnTo>
                                <a:lnTo>
                                  <a:pt x="131" y="135"/>
                                </a:lnTo>
                                <a:lnTo>
                                  <a:pt x="125" y="140"/>
                                </a:lnTo>
                                <a:lnTo>
                                  <a:pt x="120" y="144"/>
                                </a:lnTo>
                                <a:lnTo>
                                  <a:pt x="116" y="146"/>
                                </a:lnTo>
                                <a:lnTo>
                                  <a:pt x="112" y="149"/>
                                </a:lnTo>
                                <a:lnTo>
                                  <a:pt x="108" y="153"/>
                                </a:lnTo>
                                <a:lnTo>
                                  <a:pt x="103" y="155"/>
                                </a:lnTo>
                                <a:lnTo>
                                  <a:pt x="99" y="157"/>
                                </a:lnTo>
                                <a:lnTo>
                                  <a:pt x="95" y="159"/>
                                </a:lnTo>
                                <a:lnTo>
                                  <a:pt x="92" y="161"/>
                                </a:lnTo>
                                <a:lnTo>
                                  <a:pt x="88" y="162"/>
                                </a:lnTo>
                                <a:lnTo>
                                  <a:pt x="84" y="163"/>
                                </a:lnTo>
                                <a:lnTo>
                                  <a:pt x="80" y="164"/>
                                </a:lnTo>
                                <a:lnTo>
                                  <a:pt x="76" y="164"/>
                                </a:lnTo>
                                <a:lnTo>
                                  <a:pt x="74" y="164"/>
                                </a:lnTo>
                                <a:lnTo>
                                  <a:pt x="73" y="165"/>
                                </a:lnTo>
                                <a:lnTo>
                                  <a:pt x="70" y="165"/>
                                </a:lnTo>
                                <a:lnTo>
                                  <a:pt x="69" y="165"/>
                                </a:lnTo>
                                <a:lnTo>
                                  <a:pt x="66" y="165"/>
                                </a:lnTo>
                                <a:lnTo>
                                  <a:pt x="64" y="165"/>
                                </a:lnTo>
                                <a:lnTo>
                                  <a:pt x="62" y="165"/>
                                </a:lnTo>
                                <a:lnTo>
                                  <a:pt x="60" y="165"/>
                                </a:lnTo>
                                <a:lnTo>
                                  <a:pt x="58" y="164"/>
                                </a:lnTo>
                                <a:lnTo>
                                  <a:pt x="56" y="164"/>
                                </a:lnTo>
                                <a:lnTo>
                                  <a:pt x="54" y="164"/>
                                </a:lnTo>
                                <a:lnTo>
                                  <a:pt x="53" y="164"/>
                                </a:lnTo>
                                <a:lnTo>
                                  <a:pt x="50" y="163"/>
                                </a:lnTo>
                                <a:lnTo>
                                  <a:pt x="48" y="163"/>
                                </a:lnTo>
                                <a:lnTo>
                                  <a:pt x="47" y="162"/>
                                </a:lnTo>
                                <a:lnTo>
                                  <a:pt x="45" y="161"/>
                                </a:lnTo>
                                <a:lnTo>
                                  <a:pt x="41" y="160"/>
                                </a:lnTo>
                                <a:lnTo>
                                  <a:pt x="39" y="159"/>
                                </a:lnTo>
                                <a:lnTo>
                                  <a:pt x="35" y="157"/>
                                </a:lnTo>
                                <a:lnTo>
                                  <a:pt x="33" y="156"/>
                                </a:lnTo>
                                <a:lnTo>
                                  <a:pt x="29" y="154"/>
                                </a:lnTo>
                                <a:lnTo>
                                  <a:pt x="26" y="151"/>
                                </a:lnTo>
                                <a:lnTo>
                                  <a:pt x="23" y="149"/>
                                </a:lnTo>
                                <a:lnTo>
                                  <a:pt x="21" y="147"/>
                                </a:lnTo>
                                <a:lnTo>
                                  <a:pt x="19" y="145"/>
                                </a:lnTo>
                                <a:lnTo>
                                  <a:pt x="17" y="143"/>
                                </a:lnTo>
                                <a:lnTo>
                                  <a:pt x="14" y="141"/>
                                </a:lnTo>
                                <a:lnTo>
                                  <a:pt x="13" y="138"/>
                                </a:lnTo>
                                <a:lnTo>
                                  <a:pt x="11" y="135"/>
                                </a:lnTo>
                                <a:lnTo>
                                  <a:pt x="9" y="133"/>
                                </a:lnTo>
                                <a:lnTo>
                                  <a:pt x="8" y="129"/>
                                </a:lnTo>
                                <a:lnTo>
                                  <a:pt x="6" y="126"/>
                                </a:lnTo>
                                <a:lnTo>
                                  <a:pt x="5" y="123"/>
                                </a:lnTo>
                                <a:lnTo>
                                  <a:pt x="4" y="120"/>
                                </a:lnTo>
                                <a:lnTo>
                                  <a:pt x="3" y="116"/>
                                </a:lnTo>
                                <a:lnTo>
                                  <a:pt x="2" y="113"/>
                                </a:lnTo>
                                <a:lnTo>
                                  <a:pt x="1" y="110"/>
                                </a:lnTo>
                                <a:lnTo>
                                  <a:pt x="0" y="106"/>
                                </a:lnTo>
                                <a:lnTo>
                                  <a:pt x="0" y="103"/>
                                </a:lnTo>
                                <a:lnTo>
                                  <a:pt x="0" y="99"/>
                                </a:lnTo>
                                <a:lnTo>
                                  <a:pt x="0" y="96"/>
                                </a:lnTo>
                                <a:lnTo>
                                  <a:pt x="0" y="93"/>
                                </a:lnTo>
                                <a:lnTo>
                                  <a:pt x="1" y="89"/>
                                </a:lnTo>
                                <a:lnTo>
                                  <a:pt x="1" y="86"/>
                                </a:lnTo>
                                <a:lnTo>
                                  <a:pt x="2" y="81"/>
                                </a:lnTo>
                                <a:lnTo>
                                  <a:pt x="3" y="78"/>
                                </a:lnTo>
                                <a:lnTo>
                                  <a:pt x="4" y="74"/>
                                </a:lnTo>
                                <a:lnTo>
                                  <a:pt x="5" y="71"/>
                                </a:lnTo>
                                <a:lnTo>
                                  <a:pt x="6" y="68"/>
                                </a:lnTo>
                                <a:lnTo>
                                  <a:pt x="7" y="66"/>
                                </a:lnTo>
                                <a:lnTo>
                                  <a:pt x="8" y="63"/>
                                </a:lnTo>
                                <a:lnTo>
                                  <a:pt x="9" y="61"/>
                                </a:lnTo>
                                <a:lnTo>
                                  <a:pt x="11" y="58"/>
                                </a:lnTo>
                                <a:lnTo>
                                  <a:pt x="12" y="56"/>
                                </a:lnTo>
                                <a:lnTo>
                                  <a:pt x="13" y="54"/>
                                </a:lnTo>
                                <a:lnTo>
                                  <a:pt x="15" y="52"/>
                                </a:lnTo>
                                <a:lnTo>
                                  <a:pt x="18" y="48"/>
                                </a:lnTo>
                                <a:lnTo>
                                  <a:pt x="19" y="45"/>
                                </a:lnTo>
                                <a:lnTo>
                                  <a:pt x="21" y="43"/>
                                </a:lnTo>
                                <a:lnTo>
                                  <a:pt x="23" y="41"/>
                                </a:lnTo>
                                <a:lnTo>
                                  <a:pt x="25" y="39"/>
                                </a:lnTo>
                                <a:lnTo>
                                  <a:pt x="27" y="37"/>
                                </a:lnTo>
                                <a:lnTo>
                                  <a:pt x="29" y="35"/>
                                </a:lnTo>
                                <a:lnTo>
                                  <a:pt x="31" y="33"/>
                                </a:lnTo>
                                <a:lnTo>
                                  <a:pt x="34" y="31"/>
                                </a:lnTo>
                                <a:lnTo>
                                  <a:pt x="36" y="29"/>
                                </a:lnTo>
                                <a:lnTo>
                                  <a:pt x="37" y="27"/>
                                </a:lnTo>
                                <a:lnTo>
                                  <a:pt x="39" y="26"/>
                                </a:lnTo>
                                <a:lnTo>
                                  <a:pt x="39" y="24"/>
                                </a:lnTo>
                                <a:lnTo>
                                  <a:pt x="40" y="23"/>
                                </a:lnTo>
                                <a:lnTo>
                                  <a:pt x="41" y="22"/>
                                </a:lnTo>
                                <a:lnTo>
                                  <a:pt x="41" y="21"/>
                                </a:lnTo>
                                <a:lnTo>
                                  <a:pt x="41" y="20"/>
                                </a:lnTo>
                                <a:lnTo>
                                  <a:pt x="42" y="19"/>
                                </a:lnTo>
                                <a:lnTo>
                                  <a:pt x="42" y="18"/>
                                </a:lnTo>
                                <a:lnTo>
                                  <a:pt x="42" y="17"/>
                                </a:lnTo>
                                <a:lnTo>
                                  <a:pt x="41" y="16"/>
                                </a:lnTo>
                                <a:lnTo>
                                  <a:pt x="41" y="15"/>
                                </a:lnTo>
                                <a:lnTo>
                                  <a:pt x="41" y="14"/>
                                </a:lnTo>
                                <a:lnTo>
                                  <a:pt x="40" y="14"/>
                                </a:lnTo>
                                <a:lnTo>
                                  <a:pt x="39" y="13"/>
                                </a:lnTo>
                                <a:lnTo>
                                  <a:pt x="39" y="12"/>
                                </a:lnTo>
                                <a:lnTo>
                                  <a:pt x="37" y="10"/>
                                </a:lnTo>
                                <a:lnTo>
                                  <a:pt x="36" y="8"/>
                                </a:lnTo>
                                <a:lnTo>
                                  <a:pt x="34" y="8"/>
                                </a:lnTo>
                                <a:lnTo>
                                  <a:pt x="31" y="6"/>
                                </a:lnTo>
                                <a:lnTo>
                                  <a:pt x="29" y="5"/>
                                </a:lnTo>
                                <a:lnTo>
                                  <a:pt x="31"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0" name="Freeform 372"/>
                        <wps:cNvSpPr>
                          <a:spLocks/>
                        </wps:cNvSpPr>
                        <wps:spPr bwMode="auto">
                          <a:xfrm>
                            <a:off x="4920" y="4272"/>
                            <a:ext cx="196" cy="149"/>
                          </a:xfrm>
                          <a:custGeom>
                            <a:avLst/>
                            <a:gdLst>
                              <a:gd name="T0" fmla="*/ 270 w 270"/>
                              <a:gd name="T1" fmla="*/ 94 h 205"/>
                              <a:gd name="T2" fmla="*/ 213 w 270"/>
                              <a:gd name="T3" fmla="*/ 202 h 205"/>
                              <a:gd name="T4" fmla="*/ 217 w 270"/>
                              <a:gd name="T5" fmla="*/ 193 h 205"/>
                              <a:gd name="T6" fmla="*/ 218 w 270"/>
                              <a:gd name="T7" fmla="*/ 189 h 205"/>
                              <a:gd name="T8" fmla="*/ 219 w 270"/>
                              <a:gd name="T9" fmla="*/ 185 h 205"/>
                              <a:gd name="T10" fmla="*/ 219 w 270"/>
                              <a:gd name="T11" fmla="*/ 181 h 205"/>
                              <a:gd name="T12" fmla="*/ 219 w 270"/>
                              <a:gd name="T13" fmla="*/ 178 h 205"/>
                              <a:gd name="T14" fmla="*/ 218 w 270"/>
                              <a:gd name="T15" fmla="*/ 176 h 205"/>
                              <a:gd name="T16" fmla="*/ 217 w 270"/>
                              <a:gd name="T17" fmla="*/ 173 h 205"/>
                              <a:gd name="T18" fmla="*/ 216 w 270"/>
                              <a:gd name="T19" fmla="*/ 171 h 205"/>
                              <a:gd name="T20" fmla="*/ 213 w 270"/>
                              <a:gd name="T21" fmla="*/ 168 h 205"/>
                              <a:gd name="T22" fmla="*/ 210 w 270"/>
                              <a:gd name="T23" fmla="*/ 166 h 205"/>
                              <a:gd name="T24" fmla="*/ 206 w 270"/>
                              <a:gd name="T25" fmla="*/ 163 h 205"/>
                              <a:gd name="T26" fmla="*/ 199 w 270"/>
                              <a:gd name="T27" fmla="*/ 160 h 205"/>
                              <a:gd name="T28" fmla="*/ 52 w 270"/>
                              <a:gd name="T29" fmla="*/ 97 h 205"/>
                              <a:gd name="T30" fmla="*/ 43 w 270"/>
                              <a:gd name="T31" fmla="*/ 93 h 205"/>
                              <a:gd name="T32" fmla="*/ 37 w 270"/>
                              <a:gd name="T33" fmla="*/ 91 h 205"/>
                              <a:gd name="T34" fmla="*/ 32 w 270"/>
                              <a:gd name="T35" fmla="*/ 90 h 205"/>
                              <a:gd name="T36" fmla="*/ 29 w 270"/>
                              <a:gd name="T37" fmla="*/ 90 h 205"/>
                              <a:gd name="T38" fmla="*/ 26 w 270"/>
                              <a:gd name="T39" fmla="*/ 90 h 205"/>
                              <a:gd name="T40" fmla="*/ 24 w 270"/>
                              <a:gd name="T41" fmla="*/ 90 h 205"/>
                              <a:gd name="T42" fmla="*/ 21 w 270"/>
                              <a:gd name="T43" fmla="*/ 92 h 205"/>
                              <a:gd name="T44" fmla="*/ 19 w 270"/>
                              <a:gd name="T45" fmla="*/ 93 h 205"/>
                              <a:gd name="T46" fmla="*/ 16 w 270"/>
                              <a:gd name="T47" fmla="*/ 95 h 205"/>
                              <a:gd name="T48" fmla="*/ 14 w 270"/>
                              <a:gd name="T49" fmla="*/ 98 h 205"/>
                              <a:gd name="T50" fmla="*/ 12 w 270"/>
                              <a:gd name="T51" fmla="*/ 103 h 205"/>
                              <a:gd name="T52" fmla="*/ 9 w 270"/>
                              <a:gd name="T53" fmla="*/ 107 h 205"/>
                              <a:gd name="T54" fmla="*/ 0 w 270"/>
                              <a:gd name="T55" fmla="*/ 111 h 205"/>
                              <a:gd name="T56" fmla="*/ 57 w 270"/>
                              <a:gd name="T57" fmla="*/ 2 h 205"/>
                              <a:gd name="T58" fmla="*/ 53 w 270"/>
                              <a:gd name="T59" fmla="*/ 11 h 205"/>
                              <a:gd name="T60" fmla="*/ 51 w 270"/>
                              <a:gd name="T61" fmla="*/ 16 h 205"/>
                              <a:gd name="T62" fmla="*/ 51 w 270"/>
                              <a:gd name="T63" fmla="*/ 19 h 205"/>
                              <a:gd name="T64" fmla="*/ 50 w 270"/>
                              <a:gd name="T65" fmla="*/ 23 h 205"/>
                              <a:gd name="T66" fmla="*/ 51 w 270"/>
                              <a:gd name="T67" fmla="*/ 26 h 205"/>
                              <a:gd name="T68" fmla="*/ 51 w 270"/>
                              <a:gd name="T69" fmla="*/ 30 h 205"/>
                              <a:gd name="T70" fmla="*/ 52 w 270"/>
                              <a:gd name="T71" fmla="*/ 32 h 205"/>
                              <a:gd name="T72" fmla="*/ 54 w 270"/>
                              <a:gd name="T73" fmla="*/ 35 h 205"/>
                              <a:gd name="T74" fmla="*/ 56 w 270"/>
                              <a:gd name="T75" fmla="*/ 36 h 205"/>
                              <a:gd name="T76" fmla="*/ 59 w 270"/>
                              <a:gd name="T77" fmla="*/ 39 h 205"/>
                              <a:gd name="T78" fmla="*/ 64 w 270"/>
                              <a:gd name="T79" fmla="*/ 41 h 205"/>
                              <a:gd name="T80" fmla="*/ 70 w 270"/>
                              <a:gd name="T81" fmla="*/ 44 h 205"/>
                              <a:gd name="T82" fmla="*/ 218 w 270"/>
                              <a:gd name="T83" fmla="*/ 109 h 205"/>
                              <a:gd name="T84" fmla="*/ 227 w 270"/>
                              <a:gd name="T85" fmla="*/ 112 h 205"/>
                              <a:gd name="T86" fmla="*/ 232 w 270"/>
                              <a:gd name="T87" fmla="*/ 114 h 205"/>
                              <a:gd name="T88" fmla="*/ 237 w 270"/>
                              <a:gd name="T89" fmla="*/ 115 h 205"/>
                              <a:gd name="T90" fmla="*/ 240 w 270"/>
                              <a:gd name="T91" fmla="*/ 116 h 205"/>
                              <a:gd name="T92" fmla="*/ 243 w 270"/>
                              <a:gd name="T93" fmla="*/ 115 h 205"/>
                              <a:gd name="T94" fmla="*/ 245 w 270"/>
                              <a:gd name="T95" fmla="*/ 114 h 205"/>
                              <a:gd name="T96" fmla="*/ 247 w 270"/>
                              <a:gd name="T97" fmla="*/ 113 h 205"/>
                              <a:gd name="T98" fmla="*/ 250 w 270"/>
                              <a:gd name="T99" fmla="*/ 112 h 205"/>
                              <a:gd name="T100" fmla="*/ 253 w 270"/>
                              <a:gd name="T101" fmla="*/ 109 h 205"/>
                              <a:gd name="T102" fmla="*/ 255 w 270"/>
                              <a:gd name="T103" fmla="*/ 107 h 205"/>
                              <a:gd name="T104" fmla="*/ 257 w 270"/>
                              <a:gd name="T105" fmla="*/ 103 h 205"/>
                              <a:gd name="T106" fmla="*/ 260 w 270"/>
                              <a:gd name="T107" fmla="*/ 98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70" h="205">
                                <a:moveTo>
                                  <a:pt x="264" y="91"/>
                                </a:moveTo>
                                <a:lnTo>
                                  <a:pt x="270" y="94"/>
                                </a:lnTo>
                                <a:lnTo>
                                  <a:pt x="218" y="205"/>
                                </a:lnTo>
                                <a:lnTo>
                                  <a:pt x="213" y="202"/>
                                </a:lnTo>
                                <a:lnTo>
                                  <a:pt x="216" y="195"/>
                                </a:lnTo>
                                <a:lnTo>
                                  <a:pt x="217" y="193"/>
                                </a:lnTo>
                                <a:lnTo>
                                  <a:pt x="217" y="191"/>
                                </a:lnTo>
                                <a:lnTo>
                                  <a:pt x="218" y="189"/>
                                </a:lnTo>
                                <a:lnTo>
                                  <a:pt x="219" y="187"/>
                                </a:lnTo>
                                <a:lnTo>
                                  <a:pt x="219" y="185"/>
                                </a:lnTo>
                                <a:lnTo>
                                  <a:pt x="219" y="183"/>
                                </a:lnTo>
                                <a:lnTo>
                                  <a:pt x="219" y="181"/>
                                </a:lnTo>
                                <a:lnTo>
                                  <a:pt x="219" y="180"/>
                                </a:lnTo>
                                <a:lnTo>
                                  <a:pt x="219" y="178"/>
                                </a:lnTo>
                                <a:lnTo>
                                  <a:pt x="219" y="177"/>
                                </a:lnTo>
                                <a:lnTo>
                                  <a:pt x="218" y="176"/>
                                </a:lnTo>
                                <a:lnTo>
                                  <a:pt x="218" y="175"/>
                                </a:lnTo>
                                <a:lnTo>
                                  <a:pt x="217" y="173"/>
                                </a:lnTo>
                                <a:lnTo>
                                  <a:pt x="216" y="172"/>
                                </a:lnTo>
                                <a:lnTo>
                                  <a:pt x="216" y="171"/>
                                </a:lnTo>
                                <a:lnTo>
                                  <a:pt x="214" y="169"/>
                                </a:lnTo>
                                <a:lnTo>
                                  <a:pt x="213" y="168"/>
                                </a:lnTo>
                                <a:lnTo>
                                  <a:pt x="212" y="167"/>
                                </a:lnTo>
                                <a:lnTo>
                                  <a:pt x="210" y="166"/>
                                </a:lnTo>
                                <a:lnTo>
                                  <a:pt x="208" y="165"/>
                                </a:lnTo>
                                <a:lnTo>
                                  <a:pt x="206" y="163"/>
                                </a:lnTo>
                                <a:lnTo>
                                  <a:pt x="202" y="162"/>
                                </a:lnTo>
                                <a:lnTo>
                                  <a:pt x="199" y="160"/>
                                </a:lnTo>
                                <a:lnTo>
                                  <a:pt x="196" y="159"/>
                                </a:lnTo>
                                <a:lnTo>
                                  <a:pt x="52" y="97"/>
                                </a:lnTo>
                                <a:lnTo>
                                  <a:pt x="46" y="95"/>
                                </a:lnTo>
                                <a:lnTo>
                                  <a:pt x="43" y="93"/>
                                </a:lnTo>
                                <a:lnTo>
                                  <a:pt x="40" y="92"/>
                                </a:lnTo>
                                <a:lnTo>
                                  <a:pt x="37" y="91"/>
                                </a:lnTo>
                                <a:lnTo>
                                  <a:pt x="34" y="90"/>
                                </a:lnTo>
                                <a:lnTo>
                                  <a:pt x="32" y="90"/>
                                </a:lnTo>
                                <a:lnTo>
                                  <a:pt x="31" y="90"/>
                                </a:lnTo>
                                <a:lnTo>
                                  <a:pt x="29" y="90"/>
                                </a:lnTo>
                                <a:lnTo>
                                  <a:pt x="28" y="90"/>
                                </a:lnTo>
                                <a:lnTo>
                                  <a:pt x="26" y="90"/>
                                </a:lnTo>
                                <a:lnTo>
                                  <a:pt x="24" y="90"/>
                                </a:lnTo>
                                <a:lnTo>
                                  <a:pt x="23" y="91"/>
                                </a:lnTo>
                                <a:lnTo>
                                  <a:pt x="21" y="92"/>
                                </a:lnTo>
                                <a:lnTo>
                                  <a:pt x="20" y="92"/>
                                </a:lnTo>
                                <a:lnTo>
                                  <a:pt x="19" y="93"/>
                                </a:lnTo>
                                <a:lnTo>
                                  <a:pt x="17" y="94"/>
                                </a:lnTo>
                                <a:lnTo>
                                  <a:pt x="16" y="95"/>
                                </a:lnTo>
                                <a:lnTo>
                                  <a:pt x="15" y="97"/>
                                </a:lnTo>
                                <a:lnTo>
                                  <a:pt x="14" y="98"/>
                                </a:lnTo>
                                <a:lnTo>
                                  <a:pt x="13" y="101"/>
                                </a:lnTo>
                                <a:lnTo>
                                  <a:pt x="12" y="103"/>
                                </a:lnTo>
                                <a:lnTo>
                                  <a:pt x="10" y="105"/>
                                </a:lnTo>
                                <a:lnTo>
                                  <a:pt x="9" y="107"/>
                                </a:lnTo>
                                <a:lnTo>
                                  <a:pt x="6" y="113"/>
                                </a:lnTo>
                                <a:lnTo>
                                  <a:pt x="0" y="111"/>
                                </a:lnTo>
                                <a:lnTo>
                                  <a:pt x="51" y="0"/>
                                </a:lnTo>
                                <a:lnTo>
                                  <a:pt x="57" y="2"/>
                                </a:lnTo>
                                <a:lnTo>
                                  <a:pt x="54" y="9"/>
                                </a:lnTo>
                                <a:lnTo>
                                  <a:pt x="53" y="11"/>
                                </a:lnTo>
                                <a:lnTo>
                                  <a:pt x="52" y="13"/>
                                </a:lnTo>
                                <a:lnTo>
                                  <a:pt x="51" y="16"/>
                                </a:lnTo>
                                <a:lnTo>
                                  <a:pt x="51" y="18"/>
                                </a:lnTo>
                                <a:lnTo>
                                  <a:pt x="51" y="19"/>
                                </a:lnTo>
                                <a:lnTo>
                                  <a:pt x="50" y="21"/>
                                </a:lnTo>
                                <a:lnTo>
                                  <a:pt x="50" y="23"/>
                                </a:lnTo>
                                <a:lnTo>
                                  <a:pt x="51" y="25"/>
                                </a:lnTo>
                                <a:lnTo>
                                  <a:pt x="51" y="26"/>
                                </a:lnTo>
                                <a:lnTo>
                                  <a:pt x="51" y="27"/>
                                </a:lnTo>
                                <a:lnTo>
                                  <a:pt x="51" y="30"/>
                                </a:lnTo>
                                <a:lnTo>
                                  <a:pt x="52" y="31"/>
                                </a:lnTo>
                                <a:lnTo>
                                  <a:pt x="52" y="32"/>
                                </a:lnTo>
                                <a:lnTo>
                                  <a:pt x="53" y="33"/>
                                </a:lnTo>
                                <a:lnTo>
                                  <a:pt x="54" y="35"/>
                                </a:lnTo>
                                <a:lnTo>
                                  <a:pt x="55" y="36"/>
                                </a:lnTo>
                                <a:lnTo>
                                  <a:pt x="56" y="36"/>
                                </a:lnTo>
                                <a:lnTo>
                                  <a:pt x="57" y="37"/>
                                </a:lnTo>
                                <a:lnTo>
                                  <a:pt x="59" y="39"/>
                                </a:lnTo>
                                <a:lnTo>
                                  <a:pt x="61" y="40"/>
                                </a:lnTo>
                                <a:lnTo>
                                  <a:pt x="64" y="41"/>
                                </a:lnTo>
                                <a:lnTo>
                                  <a:pt x="67" y="43"/>
                                </a:lnTo>
                                <a:lnTo>
                                  <a:pt x="70" y="44"/>
                                </a:lnTo>
                                <a:lnTo>
                                  <a:pt x="74" y="46"/>
                                </a:lnTo>
                                <a:lnTo>
                                  <a:pt x="218" y="109"/>
                                </a:lnTo>
                                <a:lnTo>
                                  <a:pt x="222" y="110"/>
                                </a:lnTo>
                                <a:lnTo>
                                  <a:pt x="227" y="112"/>
                                </a:lnTo>
                                <a:lnTo>
                                  <a:pt x="230" y="113"/>
                                </a:lnTo>
                                <a:lnTo>
                                  <a:pt x="232" y="114"/>
                                </a:lnTo>
                                <a:lnTo>
                                  <a:pt x="235" y="114"/>
                                </a:lnTo>
                                <a:lnTo>
                                  <a:pt x="237" y="115"/>
                                </a:lnTo>
                                <a:lnTo>
                                  <a:pt x="239" y="115"/>
                                </a:lnTo>
                                <a:lnTo>
                                  <a:pt x="240" y="116"/>
                                </a:lnTo>
                                <a:lnTo>
                                  <a:pt x="241" y="115"/>
                                </a:lnTo>
                                <a:lnTo>
                                  <a:pt x="243" y="115"/>
                                </a:lnTo>
                                <a:lnTo>
                                  <a:pt x="244" y="115"/>
                                </a:lnTo>
                                <a:lnTo>
                                  <a:pt x="245" y="114"/>
                                </a:lnTo>
                                <a:lnTo>
                                  <a:pt x="246" y="114"/>
                                </a:lnTo>
                                <a:lnTo>
                                  <a:pt x="247" y="113"/>
                                </a:lnTo>
                                <a:lnTo>
                                  <a:pt x="249" y="113"/>
                                </a:lnTo>
                                <a:lnTo>
                                  <a:pt x="250" y="112"/>
                                </a:lnTo>
                                <a:lnTo>
                                  <a:pt x="251" y="111"/>
                                </a:lnTo>
                                <a:lnTo>
                                  <a:pt x="253" y="109"/>
                                </a:lnTo>
                                <a:lnTo>
                                  <a:pt x="254" y="108"/>
                                </a:lnTo>
                                <a:lnTo>
                                  <a:pt x="255" y="107"/>
                                </a:lnTo>
                                <a:lnTo>
                                  <a:pt x="256" y="105"/>
                                </a:lnTo>
                                <a:lnTo>
                                  <a:pt x="257" y="103"/>
                                </a:lnTo>
                                <a:lnTo>
                                  <a:pt x="259" y="101"/>
                                </a:lnTo>
                                <a:lnTo>
                                  <a:pt x="260" y="98"/>
                                </a:lnTo>
                                <a:lnTo>
                                  <a:pt x="264"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1" name="Freeform 373"/>
                        <wps:cNvSpPr>
                          <a:spLocks noEditPoints="1"/>
                        </wps:cNvSpPr>
                        <wps:spPr bwMode="auto">
                          <a:xfrm>
                            <a:off x="4967" y="4122"/>
                            <a:ext cx="213" cy="207"/>
                          </a:xfrm>
                          <a:custGeom>
                            <a:avLst/>
                            <a:gdLst>
                              <a:gd name="T0" fmla="*/ 207 w 287"/>
                              <a:gd name="T1" fmla="*/ 267 h 281"/>
                              <a:gd name="T2" fmla="*/ 210 w 287"/>
                              <a:gd name="T3" fmla="*/ 257 h 281"/>
                              <a:gd name="T4" fmla="*/ 209 w 287"/>
                              <a:gd name="T5" fmla="*/ 250 h 281"/>
                              <a:gd name="T6" fmla="*/ 206 w 287"/>
                              <a:gd name="T7" fmla="*/ 243 h 281"/>
                              <a:gd name="T8" fmla="*/ 196 w 287"/>
                              <a:gd name="T9" fmla="*/ 236 h 281"/>
                              <a:gd name="T10" fmla="*/ 45 w 287"/>
                              <a:gd name="T11" fmla="*/ 148 h 281"/>
                              <a:gd name="T12" fmla="*/ 34 w 287"/>
                              <a:gd name="T13" fmla="*/ 143 h 281"/>
                              <a:gd name="T14" fmla="*/ 27 w 287"/>
                              <a:gd name="T15" fmla="*/ 143 h 281"/>
                              <a:gd name="T16" fmla="*/ 21 w 287"/>
                              <a:gd name="T17" fmla="*/ 146 h 281"/>
                              <a:gd name="T18" fmla="*/ 13 w 287"/>
                              <a:gd name="T19" fmla="*/ 153 h 281"/>
                              <a:gd name="T20" fmla="*/ 56 w 287"/>
                              <a:gd name="T21" fmla="*/ 71 h 281"/>
                              <a:gd name="T22" fmla="*/ 70 w 287"/>
                              <a:gd name="T23" fmla="*/ 50 h 281"/>
                              <a:gd name="T24" fmla="*/ 84 w 287"/>
                              <a:gd name="T25" fmla="*/ 33 h 281"/>
                              <a:gd name="T26" fmla="*/ 99 w 287"/>
                              <a:gd name="T27" fmla="*/ 21 h 281"/>
                              <a:gd name="T28" fmla="*/ 116 w 287"/>
                              <a:gd name="T29" fmla="*/ 10 h 281"/>
                              <a:gd name="T30" fmla="*/ 136 w 287"/>
                              <a:gd name="T31" fmla="*/ 3 h 281"/>
                              <a:gd name="T32" fmla="*/ 155 w 287"/>
                              <a:gd name="T33" fmla="*/ 0 h 281"/>
                              <a:gd name="T34" fmla="*/ 176 w 287"/>
                              <a:gd name="T35" fmla="*/ 1 h 281"/>
                              <a:gd name="T36" fmla="*/ 197 w 287"/>
                              <a:gd name="T37" fmla="*/ 5 h 281"/>
                              <a:gd name="T38" fmla="*/ 217 w 287"/>
                              <a:gd name="T39" fmla="*/ 13 h 281"/>
                              <a:gd name="T40" fmla="*/ 234 w 287"/>
                              <a:gd name="T41" fmla="*/ 23 h 281"/>
                              <a:gd name="T42" fmla="*/ 246 w 287"/>
                              <a:gd name="T43" fmla="*/ 32 h 281"/>
                              <a:gd name="T44" fmla="*/ 256 w 287"/>
                              <a:gd name="T45" fmla="*/ 41 h 281"/>
                              <a:gd name="T46" fmla="*/ 265 w 287"/>
                              <a:gd name="T47" fmla="*/ 52 h 281"/>
                              <a:gd name="T48" fmla="*/ 273 w 287"/>
                              <a:gd name="T49" fmla="*/ 63 h 281"/>
                              <a:gd name="T50" fmla="*/ 279 w 287"/>
                              <a:gd name="T51" fmla="*/ 74 h 281"/>
                              <a:gd name="T52" fmla="*/ 285 w 287"/>
                              <a:gd name="T53" fmla="*/ 94 h 281"/>
                              <a:gd name="T54" fmla="*/ 287 w 287"/>
                              <a:gd name="T55" fmla="*/ 116 h 281"/>
                              <a:gd name="T56" fmla="*/ 283 w 287"/>
                              <a:gd name="T57" fmla="*/ 141 h 281"/>
                              <a:gd name="T58" fmla="*/ 276 w 287"/>
                              <a:gd name="T59" fmla="*/ 165 h 281"/>
                              <a:gd name="T60" fmla="*/ 266 w 287"/>
                              <a:gd name="T61" fmla="*/ 182 h 281"/>
                              <a:gd name="T62" fmla="*/ 220 w 287"/>
                              <a:gd name="T63" fmla="*/ 184 h 281"/>
                              <a:gd name="T64" fmla="*/ 232 w 287"/>
                              <a:gd name="T65" fmla="*/ 191 h 281"/>
                              <a:gd name="T66" fmla="*/ 238 w 287"/>
                              <a:gd name="T67" fmla="*/ 192 h 281"/>
                              <a:gd name="T68" fmla="*/ 242 w 287"/>
                              <a:gd name="T69" fmla="*/ 191 h 281"/>
                              <a:gd name="T70" fmla="*/ 247 w 287"/>
                              <a:gd name="T71" fmla="*/ 187 h 281"/>
                              <a:gd name="T72" fmla="*/ 254 w 287"/>
                              <a:gd name="T73" fmla="*/ 178 h 281"/>
                              <a:gd name="T74" fmla="*/ 260 w 287"/>
                              <a:gd name="T75" fmla="*/ 164 h 281"/>
                              <a:gd name="T76" fmla="*/ 261 w 287"/>
                              <a:gd name="T77" fmla="*/ 148 h 281"/>
                              <a:gd name="T78" fmla="*/ 258 w 287"/>
                              <a:gd name="T79" fmla="*/ 134 h 281"/>
                              <a:gd name="T80" fmla="*/ 247 w 287"/>
                              <a:gd name="T81" fmla="*/ 114 h 281"/>
                              <a:gd name="T82" fmla="*/ 237 w 287"/>
                              <a:gd name="T83" fmla="*/ 103 h 281"/>
                              <a:gd name="T84" fmla="*/ 226 w 287"/>
                              <a:gd name="T85" fmla="*/ 94 h 281"/>
                              <a:gd name="T86" fmla="*/ 214 w 287"/>
                              <a:gd name="T87" fmla="*/ 84 h 281"/>
                              <a:gd name="T88" fmla="*/ 200 w 287"/>
                              <a:gd name="T89" fmla="*/ 75 h 281"/>
                              <a:gd name="T90" fmla="*/ 178 w 287"/>
                              <a:gd name="T91" fmla="*/ 64 h 281"/>
                              <a:gd name="T92" fmla="*/ 155 w 287"/>
                              <a:gd name="T93" fmla="*/ 54 h 281"/>
                              <a:gd name="T94" fmla="*/ 134 w 287"/>
                              <a:gd name="T95" fmla="*/ 49 h 281"/>
                              <a:gd name="T96" fmla="*/ 117 w 287"/>
                              <a:gd name="T97" fmla="*/ 48 h 281"/>
                              <a:gd name="T98" fmla="*/ 104 w 287"/>
                              <a:gd name="T99" fmla="*/ 50 h 281"/>
                              <a:gd name="T100" fmla="*/ 92 w 287"/>
                              <a:gd name="T101" fmla="*/ 55 h 281"/>
                              <a:gd name="T102" fmla="*/ 83 w 287"/>
                              <a:gd name="T103" fmla="*/ 60 h 281"/>
                              <a:gd name="T104" fmla="*/ 75 w 287"/>
                              <a:gd name="T105" fmla="*/ 68 h 281"/>
                              <a:gd name="T106" fmla="*/ 67 w 287"/>
                              <a:gd name="T107" fmla="*/ 79 h 281"/>
                              <a:gd name="T108" fmla="*/ 60 w 287"/>
                              <a:gd name="T109" fmla="*/ 91 h 2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87" h="281">
                                <a:moveTo>
                                  <a:pt x="206" y="281"/>
                                </a:moveTo>
                                <a:lnTo>
                                  <a:pt x="201" y="277"/>
                                </a:lnTo>
                                <a:lnTo>
                                  <a:pt x="205" y="271"/>
                                </a:lnTo>
                                <a:lnTo>
                                  <a:pt x="206" y="269"/>
                                </a:lnTo>
                                <a:lnTo>
                                  <a:pt x="207" y="267"/>
                                </a:lnTo>
                                <a:lnTo>
                                  <a:pt x="208" y="265"/>
                                </a:lnTo>
                                <a:lnTo>
                                  <a:pt x="208" y="262"/>
                                </a:lnTo>
                                <a:lnTo>
                                  <a:pt x="209" y="260"/>
                                </a:lnTo>
                                <a:lnTo>
                                  <a:pt x="210" y="258"/>
                                </a:lnTo>
                                <a:lnTo>
                                  <a:pt x="210" y="257"/>
                                </a:lnTo>
                                <a:lnTo>
                                  <a:pt x="210" y="255"/>
                                </a:lnTo>
                                <a:lnTo>
                                  <a:pt x="210" y="254"/>
                                </a:lnTo>
                                <a:lnTo>
                                  <a:pt x="210" y="252"/>
                                </a:lnTo>
                                <a:lnTo>
                                  <a:pt x="209" y="251"/>
                                </a:lnTo>
                                <a:lnTo>
                                  <a:pt x="209" y="250"/>
                                </a:lnTo>
                                <a:lnTo>
                                  <a:pt x="209" y="248"/>
                                </a:lnTo>
                                <a:lnTo>
                                  <a:pt x="208" y="247"/>
                                </a:lnTo>
                                <a:lnTo>
                                  <a:pt x="207" y="246"/>
                                </a:lnTo>
                                <a:lnTo>
                                  <a:pt x="206" y="244"/>
                                </a:lnTo>
                                <a:lnTo>
                                  <a:pt x="206" y="243"/>
                                </a:lnTo>
                                <a:lnTo>
                                  <a:pt x="205" y="242"/>
                                </a:lnTo>
                                <a:lnTo>
                                  <a:pt x="203" y="241"/>
                                </a:lnTo>
                                <a:lnTo>
                                  <a:pt x="201" y="239"/>
                                </a:lnTo>
                                <a:lnTo>
                                  <a:pt x="198" y="238"/>
                                </a:lnTo>
                                <a:lnTo>
                                  <a:pt x="196" y="236"/>
                                </a:lnTo>
                                <a:lnTo>
                                  <a:pt x="191" y="234"/>
                                </a:lnTo>
                                <a:lnTo>
                                  <a:pt x="188" y="232"/>
                                </a:lnTo>
                                <a:lnTo>
                                  <a:pt x="54" y="152"/>
                                </a:lnTo>
                                <a:lnTo>
                                  <a:pt x="49" y="150"/>
                                </a:lnTo>
                                <a:lnTo>
                                  <a:pt x="45" y="148"/>
                                </a:lnTo>
                                <a:lnTo>
                                  <a:pt x="43" y="147"/>
                                </a:lnTo>
                                <a:lnTo>
                                  <a:pt x="40" y="146"/>
                                </a:lnTo>
                                <a:lnTo>
                                  <a:pt x="38" y="144"/>
                                </a:lnTo>
                                <a:lnTo>
                                  <a:pt x="35" y="143"/>
                                </a:lnTo>
                                <a:lnTo>
                                  <a:pt x="34" y="143"/>
                                </a:lnTo>
                                <a:lnTo>
                                  <a:pt x="33" y="142"/>
                                </a:lnTo>
                                <a:lnTo>
                                  <a:pt x="31" y="142"/>
                                </a:lnTo>
                                <a:lnTo>
                                  <a:pt x="30" y="142"/>
                                </a:lnTo>
                                <a:lnTo>
                                  <a:pt x="29" y="142"/>
                                </a:lnTo>
                                <a:lnTo>
                                  <a:pt x="27" y="143"/>
                                </a:lnTo>
                                <a:lnTo>
                                  <a:pt x="26" y="143"/>
                                </a:lnTo>
                                <a:lnTo>
                                  <a:pt x="25" y="144"/>
                                </a:lnTo>
                                <a:lnTo>
                                  <a:pt x="23" y="144"/>
                                </a:lnTo>
                                <a:lnTo>
                                  <a:pt x="22" y="145"/>
                                </a:lnTo>
                                <a:lnTo>
                                  <a:pt x="21" y="146"/>
                                </a:lnTo>
                                <a:lnTo>
                                  <a:pt x="19" y="147"/>
                                </a:lnTo>
                                <a:lnTo>
                                  <a:pt x="18" y="148"/>
                                </a:lnTo>
                                <a:lnTo>
                                  <a:pt x="15" y="149"/>
                                </a:lnTo>
                                <a:lnTo>
                                  <a:pt x="14" y="151"/>
                                </a:lnTo>
                                <a:lnTo>
                                  <a:pt x="13" y="153"/>
                                </a:lnTo>
                                <a:lnTo>
                                  <a:pt x="11" y="154"/>
                                </a:lnTo>
                                <a:lnTo>
                                  <a:pt x="10" y="156"/>
                                </a:lnTo>
                                <a:lnTo>
                                  <a:pt x="6" y="164"/>
                                </a:lnTo>
                                <a:lnTo>
                                  <a:pt x="0" y="161"/>
                                </a:lnTo>
                                <a:lnTo>
                                  <a:pt x="56" y="71"/>
                                </a:lnTo>
                                <a:lnTo>
                                  <a:pt x="59" y="66"/>
                                </a:lnTo>
                                <a:lnTo>
                                  <a:pt x="62" y="62"/>
                                </a:lnTo>
                                <a:lnTo>
                                  <a:pt x="65" y="58"/>
                                </a:lnTo>
                                <a:lnTo>
                                  <a:pt x="67" y="54"/>
                                </a:lnTo>
                                <a:lnTo>
                                  <a:pt x="70" y="50"/>
                                </a:lnTo>
                                <a:lnTo>
                                  <a:pt x="73" y="46"/>
                                </a:lnTo>
                                <a:lnTo>
                                  <a:pt x="75" y="43"/>
                                </a:lnTo>
                                <a:lnTo>
                                  <a:pt x="78" y="40"/>
                                </a:lnTo>
                                <a:lnTo>
                                  <a:pt x="81" y="37"/>
                                </a:lnTo>
                                <a:lnTo>
                                  <a:pt x="84" y="33"/>
                                </a:lnTo>
                                <a:lnTo>
                                  <a:pt x="87" y="31"/>
                                </a:lnTo>
                                <a:lnTo>
                                  <a:pt x="91" y="28"/>
                                </a:lnTo>
                                <a:lnTo>
                                  <a:pt x="93" y="26"/>
                                </a:lnTo>
                                <a:lnTo>
                                  <a:pt x="96" y="23"/>
                                </a:lnTo>
                                <a:lnTo>
                                  <a:pt x="99" y="21"/>
                                </a:lnTo>
                                <a:lnTo>
                                  <a:pt x="102" y="19"/>
                                </a:lnTo>
                                <a:lnTo>
                                  <a:pt x="105" y="16"/>
                                </a:lnTo>
                                <a:lnTo>
                                  <a:pt x="109" y="14"/>
                                </a:lnTo>
                                <a:lnTo>
                                  <a:pt x="113" y="12"/>
                                </a:lnTo>
                                <a:lnTo>
                                  <a:pt x="116" y="10"/>
                                </a:lnTo>
                                <a:lnTo>
                                  <a:pt x="120" y="9"/>
                                </a:lnTo>
                                <a:lnTo>
                                  <a:pt x="125" y="7"/>
                                </a:lnTo>
                                <a:lnTo>
                                  <a:pt x="128" y="5"/>
                                </a:lnTo>
                                <a:lnTo>
                                  <a:pt x="132" y="4"/>
                                </a:lnTo>
                                <a:lnTo>
                                  <a:pt x="136" y="3"/>
                                </a:lnTo>
                                <a:lnTo>
                                  <a:pt x="140" y="2"/>
                                </a:lnTo>
                                <a:lnTo>
                                  <a:pt x="144" y="2"/>
                                </a:lnTo>
                                <a:lnTo>
                                  <a:pt x="147" y="1"/>
                                </a:lnTo>
                                <a:lnTo>
                                  <a:pt x="151" y="1"/>
                                </a:lnTo>
                                <a:lnTo>
                                  <a:pt x="155" y="0"/>
                                </a:lnTo>
                                <a:lnTo>
                                  <a:pt x="160" y="0"/>
                                </a:lnTo>
                                <a:lnTo>
                                  <a:pt x="164" y="0"/>
                                </a:lnTo>
                                <a:lnTo>
                                  <a:pt x="168" y="1"/>
                                </a:lnTo>
                                <a:lnTo>
                                  <a:pt x="172" y="1"/>
                                </a:lnTo>
                                <a:lnTo>
                                  <a:pt x="176" y="1"/>
                                </a:lnTo>
                                <a:lnTo>
                                  <a:pt x="180" y="2"/>
                                </a:lnTo>
                                <a:lnTo>
                                  <a:pt x="185" y="2"/>
                                </a:lnTo>
                                <a:lnTo>
                                  <a:pt x="188" y="3"/>
                                </a:lnTo>
                                <a:lnTo>
                                  <a:pt x="192" y="4"/>
                                </a:lnTo>
                                <a:lnTo>
                                  <a:pt x="197" y="5"/>
                                </a:lnTo>
                                <a:lnTo>
                                  <a:pt x="201" y="6"/>
                                </a:lnTo>
                                <a:lnTo>
                                  <a:pt x="205" y="8"/>
                                </a:lnTo>
                                <a:lnTo>
                                  <a:pt x="209" y="9"/>
                                </a:lnTo>
                                <a:lnTo>
                                  <a:pt x="213" y="11"/>
                                </a:lnTo>
                                <a:lnTo>
                                  <a:pt x="217" y="13"/>
                                </a:lnTo>
                                <a:lnTo>
                                  <a:pt x="220" y="15"/>
                                </a:lnTo>
                                <a:lnTo>
                                  <a:pt x="225" y="18"/>
                                </a:lnTo>
                                <a:lnTo>
                                  <a:pt x="228" y="20"/>
                                </a:lnTo>
                                <a:lnTo>
                                  <a:pt x="232" y="21"/>
                                </a:lnTo>
                                <a:lnTo>
                                  <a:pt x="234" y="23"/>
                                </a:lnTo>
                                <a:lnTo>
                                  <a:pt x="237" y="25"/>
                                </a:lnTo>
                                <a:lnTo>
                                  <a:pt x="239" y="26"/>
                                </a:lnTo>
                                <a:lnTo>
                                  <a:pt x="241" y="28"/>
                                </a:lnTo>
                                <a:lnTo>
                                  <a:pt x="244" y="30"/>
                                </a:lnTo>
                                <a:lnTo>
                                  <a:pt x="246" y="32"/>
                                </a:lnTo>
                                <a:lnTo>
                                  <a:pt x="248" y="33"/>
                                </a:lnTo>
                                <a:lnTo>
                                  <a:pt x="250" y="35"/>
                                </a:lnTo>
                                <a:lnTo>
                                  <a:pt x="253" y="37"/>
                                </a:lnTo>
                                <a:lnTo>
                                  <a:pt x="255" y="39"/>
                                </a:lnTo>
                                <a:lnTo>
                                  <a:pt x="256" y="41"/>
                                </a:lnTo>
                                <a:lnTo>
                                  <a:pt x="259" y="43"/>
                                </a:lnTo>
                                <a:lnTo>
                                  <a:pt x="260" y="45"/>
                                </a:lnTo>
                                <a:lnTo>
                                  <a:pt x="262" y="47"/>
                                </a:lnTo>
                                <a:lnTo>
                                  <a:pt x="264" y="49"/>
                                </a:lnTo>
                                <a:lnTo>
                                  <a:pt x="265" y="52"/>
                                </a:lnTo>
                                <a:lnTo>
                                  <a:pt x="268" y="55"/>
                                </a:lnTo>
                                <a:lnTo>
                                  <a:pt x="270" y="57"/>
                                </a:lnTo>
                                <a:lnTo>
                                  <a:pt x="271" y="59"/>
                                </a:lnTo>
                                <a:lnTo>
                                  <a:pt x="272" y="61"/>
                                </a:lnTo>
                                <a:lnTo>
                                  <a:pt x="273" y="63"/>
                                </a:lnTo>
                                <a:lnTo>
                                  <a:pt x="275" y="65"/>
                                </a:lnTo>
                                <a:lnTo>
                                  <a:pt x="276" y="68"/>
                                </a:lnTo>
                                <a:lnTo>
                                  <a:pt x="277" y="70"/>
                                </a:lnTo>
                                <a:lnTo>
                                  <a:pt x="278" y="72"/>
                                </a:lnTo>
                                <a:lnTo>
                                  <a:pt x="279" y="74"/>
                                </a:lnTo>
                                <a:lnTo>
                                  <a:pt x="280" y="76"/>
                                </a:lnTo>
                                <a:lnTo>
                                  <a:pt x="281" y="80"/>
                                </a:lnTo>
                                <a:lnTo>
                                  <a:pt x="283" y="85"/>
                                </a:lnTo>
                                <a:lnTo>
                                  <a:pt x="284" y="90"/>
                                </a:lnTo>
                                <a:lnTo>
                                  <a:pt x="285" y="94"/>
                                </a:lnTo>
                                <a:lnTo>
                                  <a:pt x="286" y="99"/>
                                </a:lnTo>
                                <a:lnTo>
                                  <a:pt x="286" y="103"/>
                                </a:lnTo>
                                <a:lnTo>
                                  <a:pt x="287" y="107"/>
                                </a:lnTo>
                                <a:lnTo>
                                  <a:pt x="287" y="112"/>
                                </a:lnTo>
                                <a:lnTo>
                                  <a:pt x="287" y="116"/>
                                </a:lnTo>
                                <a:lnTo>
                                  <a:pt x="287" y="121"/>
                                </a:lnTo>
                                <a:lnTo>
                                  <a:pt x="286" y="126"/>
                                </a:lnTo>
                                <a:lnTo>
                                  <a:pt x="285" y="131"/>
                                </a:lnTo>
                                <a:lnTo>
                                  <a:pt x="285" y="136"/>
                                </a:lnTo>
                                <a:lnTo>
                                  <a:pt x="283" y="141"/>
                                </a:lnTo>
                                <a:lnTo>
                                  <a:pt x="282" y="146"/>
                                </a:lnTo>
                                <a:lnTo>
                                  <a:pt x="281" y="151"/>
                                </a:lnTo>
                                <a:lnTo>
                                  <a:pt x="279" y="156"/>
                                </a:lnTo>
                                <a:lnTo>
                                  <a:pt x="277" y="162"/>
                                </a:lnTo>
                                <a:lnTo>
                                  <a:pt x="276" y="165"/>
                                </a:lnTo>
                                <a:lnTo>
                                  <a:pt x="274" y="168"/>
                                </a:lnTo>
                                <a:lnTo>
                                  <a:pt x="273" y="171"/>
                                </a:lnTo>
                                <a:lnTo>
                                  <a:pt x="271" y="174"/>
                                </a:lnTo>
                                <a:lnTo>
                                  <a:pt x="269" y="178"/>
                                </a:lnTo>
                                <a:lnTo>
                                  <a:pt x="266" y="182"/>
                                </a:lnTo>
                                <a:lnTo>
                                  <a:pt x="264" y="186"/>
                                </a:lnTo>
                                <a:lnTo>
                                  <a:pt x="261" y="191"/>
                                </a:lnTo>
                                <a:lnTo>
                                  <a:pt x="206" y="281"/>
                                </a:lnTo>
                                <a:close/>
                                <a:moveTo>
                                  <a:pt x="60" y="91"/>
                                </a:moveTo>
                                <a:lnTo>
                                  <a:pt x="220" y="184"/>
                                </a:lnTo>
                                <a:lnTo>
                                  <a:pt x="222" y="186"/>
                                </a:lnTo>
                                <a:lnTo>
                                  <a:pt x="225" y="188"/>
                                </a:lnTo>
                                <a:lnTo>
                                  <a:pt x="227" y="189"/>
                                </a:lnTo>
                                <a:lnTo>
                                  <a:pt x="230" y="190"/>
                                </a:lnTo>
                                <a:lnTo>
                                  <a:pt x="232" y="191"/>
                                </a:lnTo>
                                <a:lnTo>
                                  <a:pt x="234" y="192"/>
                                </a:lnTo>
                                <a:lnTo>
                                  <a:pt x="235" y="192"/>
                                </a:lnTo>
                                <a:lnTo>
                                  <a:pt x="236" y="192"/>
                                </a:lnTo>
                                <a:lnTo>
                                  <a:pt x="237" y="192"/>
                                </a:lnTo>
                                <a:lnTo>
                                  <a:pt x="238" y="192"/>
                                </a:lnTo>
                                <a:lnTo>
                                  <a:pt x="239" y="192"/>
                                </a:lnTo>
                                <a:lnTo>
                                  <a:pt x="240" y="192"/>
                                </a:lnTo>
                                <a:lnTo>
                                  <a:pt x="241" y="192"/>
                                </a:lnTo>
                                <a:lnTo>
                                  <a:pt x="242" y="191"/>
                                </a:lnTo>
                                <a:lnTo>
                                  <a:pt x="243" y="191"/>
                                </a:lnTo>
                                <a:lnTo>
                                  <a:pt x="244" y="190"/>
                                </a:lnTo>
                                <a:lnTo>
                                  <a:pt x="245" y="189"/>
                                </a:lnTo>
                                <a:lnTo>
                                  <a:pt x="246" y="188"/>
                                </a:lnTo>
                                <a:lnTo>
                                  <a:pt x="247" y="187"/>
                                </a:lnTo>
                                <a:lnTo>
                                  <a:pt x="249" y="186"/>
                                </a:lnTo>
                                <a:lnTo>
                                  <a:pt x="250" y="184"/>
                                </a:lnTo>
                                <a:lnTo>
                                  <a:pt x="251" y="183"/>
                                </a:lnTo>
                                <a:lnTo>
                                  <a:pt x="252" y="181"/>
                                </a:lnTo>
                                <a:lnTo>
                                  <a:pt x="254" y="178"/>
                                </a:lnTo>
                                <a:lnTo>
                                  <a:pt x="255" y="175"/>
                                </a:lnTo>
                                <a:lnTo>
                                  <a:pt x="257" y="173"/>
                                </a:lnTo>
                                <a:lnTo>
                                  <a:pt x="258" y="169"/>
                                </a:lnTo>
                                <a:lnTo>
                                  <a:pt x="259" y="166"/>
                                </a:lnTo>
                                <a:lnTo>
                                  <a:pt x="260" y="164"/>
                                </a:lnTo>
                                <a:lnTo>
                                  <a:pt x="260" y="161"/>
                                </a:lnTo>
                                <a:lnTo>
                                  <a:pt x="261" y="157"/>
                                </a:lnTo>
                                <a:lnTo>
                                  <a:pt x="261" y="154"/>
                                </a:lnTo>
                                <a:lnTo>
                                  <a:pt x="261" y="151"/>
                                </a:lnTo>
                                <a:lnTo>
                                  <a:pt x="261" y="148"/>
                                </a:lnTo>
                                <a:lnTo>
                                  <a:pt x="261" y="145"/>
                                </a:lnTo>
                                <a:lnTo>
                                  <a:pt x="260" y="142"/>
                                </a:lnTo>
                                <a:lnTo>
                                  <a:pt x="260" y="140"/>
                                </a:lnTo>
                                <a:lnTo>
                                  <a:pt x="259" y="137"/>
                                </a:lnTo>
                                <a:lnTo>
                                  <a:pt x="258" y="134"/>
                                </a:lnTo>
                                <a:lnTo>
                                  <a:pt x="256" y="130"/>
                                </a:lnTo>
                                <a:lnTo>
                                  <a:pt x="254" y="126"/>
                                </a:lnTo>
                                <a:lnTo>
                                  <a:pt x="252" y="122"/>
                                </a:lnTo>
                                <a:lnTo>
                                  <a:pt x="250" y="118"/>
                                </a:lnTo>
                                <a:lnTo>
                                  <a:pt x="247" y="114"/>
                                </a:lnTo>
                                <a:lnTo>
                                  <a:pt x="244" y="110"/>
                                </a:lnTo>
                                <a:lnTo>
                                  <a:pt x="242" y="108"/>
                                </a:lnTo>
                                <a:lnTo>
                                  <a:pt x="241" y="107"/>
                                </a:lnTo>
                                <a:lnTo>
                                  <a:pt x="239" y="105"/>
                                </a:lnTo>
                                <a:lnTo>
                                  <a:pt x="237" y="103"/>
                                </a:lnTo>
                                <a:lnTo>
                                  <a:pt x="235" y="101"/>
                                </a:lnTo>
                                <a:lnTo>
                                  <a:pt x="233" y="99"/>
                                </a:lnTo>
                                <a:lnTo>
                                  <a:pt x="230" y="98"/>
                                </a:lnTo>
                                <a:lnTo>
                                  <a:pt x="228" y="96"/>
                                </a:lnTo>
                                <a:lnTo>
                                  <a:pt x="226" y="94"/>
                                </a:lnTo>
                                <a:lnTo>
                                  <a:pt x="224" y="92"/>
                                </a:lnTo>
                                <a:lnTo>
                                  <a:pt x="221" y="90"/>
                                </a:lnTo>
                                <a:lnTo>
                                  <a:pt x="219" y="87"/>
                                </a:lnTo>
                                <a:lnTo>
                                  <a:pt x="216" y="86"/>
                                </a:lnTo>
                                <a:lnTo>
                                  <a:pt x="214" y="84"/>
                                </a:lnTo>
                                <a:lnTo>
                                  <a:pt x="211" y="82"/>
                                </a:lnTo>
                                <a:lnTo>
                                  <a:pt x="209" y="80"/>
                                </a:lnTo>
                                <a:lnTo>
                                  <a:pt x="206" y="79"/>
                                </a:lnTo>
                                <a:lnTo>
                                  <a:pt x="203" y="77"/>
                                </a:lnTo>
                                <a:lnTo>
                                  <a:pt x="200" y="75"/>
                                </a:lnTo>
                                <a:lnTo>
                                  <a:pt x="197" y="73"/>
                                </a:lnTo>
                                <a:lnTo>
                                  <a:pt x="191" y="71"/>
                                </a:lnTo>
                                <a:lnTo>
                                  <a:pt x="187" y="68"/>
                                </a:lnTo>
                                <a:lnTo>
                                  <a:pt x="182" y="66"/>
                                </a:lnTo>
                                <a:lnTo>
                                  <a:pt x="178" y="64"/>
                                </a:lnTo>
                                <a:lnTo>
                                  <a:pt x="173" y="61"/>
                                </a:lnTo>
                                <a:lnTo>
                                  <a:pt x="169" y="59"/>
                                </a:lnTo>
                                <a:lnTo>
                                  <a:pt x="164" y="57"/>
                                </a:lnTo>
                                <a:lnTo>
                                  <a:pt x="160" y="56"/>
                                </a:lnTo>
                                <a:lnTo>
                                  <a:pt x="155" y="54"/>
                                </a:lnTo>
                                <a:lnTo>
                                  <a:pt x="150" y="52"/>
                                </a:lnTo>
                                <a:lnTo>
                                  <a:pt x="146" y="51"/>
                                </a:lnTo>
                                <a:lnTo>
                                  <a:pt x="142" y="50"/>
                                </a:lnTo>
                                <a:lnTo>
                                  <a:pt x="138" y="49"/>
                                </a:lnTo>
                                <a:lnTo>
                                  <a:pt x="134" y="49"/>
                                </a:lnTo>
                                <a:lnTo>
                                  <a:pt x="131" y="48"/>
                                </a:lnTo>
                                <a:lnTo>
                                  <a:pt x="127" y="48"/>
                                </a:lnTo>
                                <a:lnTo>
                                  <a:pt x="123" y="48"/>
                                </a:lnTo>
                                <a:lnTo>
                                  <a:pt x="120" y="48"/>
                                </a:lnTo>
                                <a:lnTo>
                                  <a:pt x="117" y="48"/>
                                </a:lnTo>
                                <a:lnTo>
                                  <a:pt x="114" y="48"/>
                                </a:lnTo>
                                <a:lnTo>
                                  <a:pt x="112" y="48"/>
                                </a:lnTo>
                                <a:lnTo>
                                  <a:pt x="109" y="49"/>
                                </a:lnTo>
                                <a:lnTo>
                                  <a:pt x="106" y="49"/>
                                </a:lnTo>
                                <a:lnTo>
                                  <a:pt x="104" y="50"/>
                                </a:lnTo>
                                <a:lnTo>
                                  <a:pt x="101" y="50"/>
                                </a:lnTo>
                                <a:lnTo>
                                  <a:pt x="99" y="51"/>
                                </a:lnTo>
                                <a:lnTo>
                                  <a:pt x="97" y="52"/>
                                </a:lnTo>
                                <a:lnTo>
                                  <a:pt x="95" y="54"/>
                                </a:lnTo>
                                <a:lnTo>
                                  <a:pt x="92" y="55"/>
                                </a:lnTo>
                                <a:lnTo>
                                  <a:pt x="91" y="56"/>
                                </a:lnTo>
                                <a:lnTo>
                                  <a:pt x="87" y="57"/>
                                </a:lnTo>
                                <a:lnTo>
                                  <a:pt x="85" y="59"/>
                                </a:lnTo>
                                <a:lnTo>
                                  <a:pt x="84" y="60"/>
                                </a:lnTo>
                                <a:lnTo>
                                  <a:pt x="83" y="60"/>
                                </a:lnTo>
                                <a:lnTo>
                                  <a:pt x="81" y="62"/>
                                </a:lnTo>
                                <a:lnTo>
                                  <a:pt x="80" y="63"/>
                                </a:lnTo>
                                <a:lnTo>
                                  <a:pt x="78" y="65"/>
                                </a:lnTo>
                                <a:lnTo>
                                  <a:pt x="77" y="67"/>
                                </a:lnTo>
                                <a:lnTo>
                                  <a:pt x="75" y="68"/>
                                </a:lnTo>
                                <a:lnTo>
                                  <a:pt x="74" y="70"/>
                                </a:lnTo>
                                <a:lnTo>
                                  <a:pt x="72" y="72"/>
                                </a:lnTo>
                                <a:lnTo>
                                  <a:pt x="70" y="75"/>
                                </a:lnTo>
                                <a:lnTo>
                                  <a:pt x="69" y="77"/>
                                </a:lnTo>
                                <a:lnTo>
                                  <a:pt x="67" y="79"/>
                                </a:lnTo>
                                <a:lnTo>
                                  <a:pt x="65" y="82"/>
                                </a:lnTo>
                                <a:lnTo>
                                  <a:pt x="63" y="84"/>
                                </a:lnTo>
                                <a:lnTo>
                                  <a:pt x="61" y="87"/>
                                </a:lnTo>
                                <a:lnTo>
                                  <a:pt x="60"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2" name="Freeform 374"/>
                        <wps:cNvSpPr>
                          <a:spLocks noEditPoints="1"/>
                        </wps:cNvSpPr>
                        <wps:spPr bwMode="auto">
                          <a:xfrm>
                            <a:off x="5135" y="3986"/>
                            <a:ext cx="193" cy="183"/>
                          </a:xfrm>
                          <a:custGeom>
                            <a:avLst/>
                            <a:gdLst>
                              <a:gd name="T0" fmla="*/ 98 w 270"/>
                              <a:gd name="T1" fmla="*/ 158 h 248"/>
                              <a:gd name="T2" fmla="*/ 112 w 270"/>
                              <a:gd name="T3" fmla="*/ 183 h 248"/>
                              <a:gd name="T4" fmla="*/ 115 w 270"/>
                              <a:gd name="T5" fmla="*/ 187 h 248"/>
                              <a:gd name="T6" fmla="*/ 118 w 270"/>
                              <a:gd name="T7" fmla="*/ 191 h 248"/>
                              <a:gd name="T8" fmla="*/ 121 w 270"/>
                              <a:gd name="T9" fmla="*/ 194 h 248"/>
                              <a:gd name="T10" fmla="*/ 124 w 270"/>
                              <a:gd name="T11" fmla="*/ 196 h 248"/>
                              <a:gd name="T12" fmla="*/ 125 w 270"/>
                              <a:gd name="T13" fmla="*/ 198 h 248"/>
                              <a:gd name="T14" fmla="*/ 128 w 270"/>
                              <a:gd name="T15" fmla="*/ 198 h 248"/>
                              <a:gd name="T16" fmla="*/ 129 w 270"/>
                              <a:gd name="T17" fmla="*/ 199 h 248"/>
                              <a:gd name="T18" fmla="*/ 132 w 270"/>
                              <a:gd name="T19" fmla="*/ 199 h 248"/>
                              <a:gd name="T20" fmla="*/ 133 w 270"/>
                              <a:gd name="T21" fmla="*/ 199 h 248"/>
                              <a:gd name="T22" fmla="*/ 136 w 270"/>
                              <a:gd name="T23" fmla="*/ 199 h 248"/>
                              <a:gd name="T24" fmla="*/ 138 w 270"/>
                              <a:gd name="T25" fmla="*/ 198 h 248"/>
                              <a:gd name="T26" fmla="*/ 140 w 270"/>
                              <a:gd name="T27" fmla="*/ 198 h 248"/>
                              <a:gd name="T28" fmla="*/ 143 w 270"/>
                              <a:gd name="T29" fmla="*/ 195 h 248"/>
                              <a:gd name="T30" fmla="*/ 149 w 270"/>
                              <a:gd name="T31" fmla="*/ 191 h 248"/>
                              <a:gd name="T32" fmla="*/ 154 w 270"/>
                              <a:gd name="T33" fmla="*/ 187 h 248"/>
                              <a:gd name="T34" fmla="*/ 162 w 270"/>
                              <a:gd name="T35" fmla="*/ 187 h 248"/>
                              <a:gd name="T36" fmla="*/ 107 w 270"/>
                              <a:gd name="T37" fmla="*/ 244 h 248"/>
                              <a:gd name="T38" fmla="*/ 108 w 270"/>
                              <a:gd name="T39" fmla="*/ 242 h 248"/>
                              <a:gd name="T40" fmla="*/ 110 w 270"/>
                              <a:gd name="T41" fmla="*/ 239 h 248"/>
                              <a:gd name="T42" fmla="*/ 112 w 270"/>
                              <a:gd name="T43" fmla="*/ 235 h 248"/>
                              <a:gd name="T44" fmla="*/ 112 w 270"/>
                              <a:gd name="T45" fmla="*/ 233 h 248"/>
                              <a:gd name="T46" fmla="*/ 113 w 270"/>
                              <a:gd name="T47" fmla="*/ 230 h 248"/>
                              <a:gd name="T48" fmla="*/ 113 w 270"/>
                              <a:gd name="T49" fmla="*/ 227 h 248"/>
                              <a:gd name="T50" fmla="*/ 113 w 270"/>
                              <a:gd name="T51" fmla="*/ 224 h 248"/>
                              <a:gd name="T52" fmla="*/ 113 w 270"/>
                              <a:gd name="T53" fmla="*/ 222 h 248"/>
                              <a:gd name="T54" fmla="*/ 110 w 270"/>
                              <a:gd name="T55" fmla="*/ 215 h 248"/>
                              <a:gd name="T56" fmla="*/ 107 w 270"/>
                              <a:gd name="T57" fmla="*/ 206 h 248"/>
                              <a:gd name="T58" fmla="*/ 103 w 270"/>
                              <a:gd name="T59" fmla="*/ 195 h 248"/>
                              <a:gd name="T60" fmla="*/ 100 w 270"/>
                              <a:gd name="T61" fmla="*/ 190 h 248"/>
                              <a:gd name="T62" fmla="*/ 97 w 270"/>
                              <a:gd name="T63" fmla="*/ 184 h 248"/>
                              <a:gd name="T64" fmla="*/ 2 w 270"/>
                              <a:gd name="T65" fmla="*/ 0 h 248"/>
                              <a:gd name="T66" fmla="*/ 213 w 270"/>
                              <a:gd name="T67" fmla="*/ 54 h 248"/>
                              <a:gd name="T68" fmla="*/ 220 w 270"/>
                              <a:gd name="T69" fmla="*/ 56 h 248"/>
                              <a:gd name="T70" fmla="*/ 226 w 270"/>
                              <a:gd name="T71" fmla="*/ 57 h 248"/>
                              <a:gd name="T72" fmla="*/ 234 w 270"/>
                              <a:gd name="T73" fmla="*/ 58 h 248"/>
                              <a:gd name="T74" fmla="*/ 243 w 270"/>
                              <a:gd name="T75" fmla="*/ 59 h 248"/>
                              <a:gd name="T76" fmla="*/ 249 w 270"/>
                              <a:gd name="T77" fmla="*/ 59 h 248"/>
                              <a:gd name="T78" fmla="*/ 253 w 270"/>
                              <a:gd name="T79" fmla="*/ 58 h 248"/>
                              <a:gd name="T80" fmla="*/ 258 w 270"/>
                              <a:gd name="T81" fmla="*/ 56 h 248"/>
                              <a:gd name="T82" fmla="*/ 262 w 270"/>
                              <a:gd name="T83" fmla="*/ 54 h 248"/>
                              <a:gd name="T84" fmla="*/ 265 w 270"/>
                              <a:gd name="T85" fmla="*/ 50 h 248"/>
                              <a:gd name="T86" fmla="*/ 199 w 270"/>
                              <a:gd name="T87" fmla="*/ 143 h 248"/>
                              <a:gd name="T88" fmla="*/ 196 w 270"/>
                              <a:gd name="T89" fmla="*/ 136 h 248"/>
                              <a:gd name="T90" fmla="*/ 200 w 270"/>
                              <a:gd name="T91" fmla="*/ 130 h 248"/>
                              <a:gd name="T92" fmla="*/ 203 w 270"/>
                              <a:gd name="T93" fmla="*/ 125 h 248"/>
                              <a:gd name="T94" fmla="*/ 204 w 270"/>
                              <a:gd name="T95" fmla="*/ 121 h 248"/>
                              <a:gd name="T96" fmla="*/ 205 w 270"/>
                              <a:gd name="T97" fmla="*/ 118 h 248"/>
                              <a:gd name="T98" fmla="*/ 205 w 270"/>
                              <a:gd name="T99" fmla="*/ 116 h 248"/>
                              <a:gd name="T100" fmla="*/ 204 w 270"/>
                              <a:gd name="T101" fmla="*/ 113 h 248"/>
                              <a:gd name="T102" fmla="*/ 203 w 270"/>
                              <a:gd name="T103" fmla="*/ 112 h 248"/>
                              <a:gd name="T104" fmla="*/ 201 w 270"/>
                              <a:gd name="T105" fmla="*/ 110 h 248"/>
                              <a:gd name="T106" fmla="*/ 199 w 270"/>
                              <a:gd name="T107" fmla="*/ 108 h 248"/>
                              <a:gd name="T108" fmla="*/ 196 w 270"/>
                              <a:gd name="T109" fmla="*/ 107 h 248"/>
                              <a:gd name="T110" fmla="*/ 188 w 270"/>
                              <a:gd name="T111" fmla="*/ 105 h 248"/>
                              <a:gd name="T112" fmla="*/ 152 w 270"/>
                              <a:gd name="T113" fmla="*/ 94 h 248"/>
                              <a:gd name="T114" fmla="*/ 50 w 270"/>
                              <a:gd name="T115" fmla="*/ 69 h 248"/>
                              <a:gd name="T116" fmla="*/ 137 w 270"/>
                              <a:gd name="T117" fmla="*/ 9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70" h="248">
                                <a:moveTo>
                                  <a:pt x="152" y="94"/>
                                </a:moveTo>
                                <a:lnTo>
                                  <a:pt x="98" y="158"/>
                                </a:lnTo>
                                <a:lnTo>
                                  <a:pt x="110" y="180"/>
                                </a:lnTo>
                                <a:lnTo>
                                  <a:pt x="112" y="183"/>
                                </a:lnTo>
                                <a:lnTo>
                                  <a:pt x="114" y="185"/>
                                </a:lnTo>
                                <a:lnTo>
                                  <a:pt x="115" y="187"/>
                                </a:lnTo>
                                <a:lnTo>
                                  <a:pt x="117" y="190"/>
                                </a:lnTo>
                                <a:lnTo>
                                  <a:pt x="118" y="191"/>
                                </a:lnTo>
                                <a:lnTo>
                                  <a:pt x="120" y="193"/>
                                </a:lnTo>
                                <a:lnTo>
                                  <a:pt x="121" y="194"/>
                                </a:lnTo>
                                <a:lnTo>
                                  <a:pt x="123" y="195"/>
                                </a:lnTo>
                                <a:lnTo>
                                  <a:pt x="124" y="196"/>
                                </a:lnTo>
                                <a:lnTo>
                                  <a:pt x="124" y="197"/>
                                </a:lnTo>
                                <a:lnTo>
                                  <a:pt x="125" y="198"/>
                                </a:lnTo>
                                <a:lnTo>
                                  <a:pt x="126" y="198"/>
                                </a:lnTo>
                                <a:lnTo>
                                  <a:pt x="128" y="198"/>
                                </a:lnTo>
                                <a:lnTo>
                                  <a:pt x="129" y="199"/>
                                </a:lnTo>
                                <a:lnTo>
                                  <a:pt x="130" y="199"/>
                                </a:lnTo>
                                <a:lnTo>
                                  <a:pt x="132" y="199"/>
                                </a:lnTo>
                                <a:lnTo>
                                  <a:pt x="133" y="199"/>
                                </a:lnTo>
                                <a:lnTo>
                                  <a:pt x="134" y="199"/>
                                </a:lnTo>
                                <a:lnTo>
                                  <a:pt x="136" y="199"/>
                                </a:lnTo>
                                <a:lnTo>
                                  <a:pt x="137" y="199"/>
                                </a:lnTo>
                                <a:lnTo>
                                  <a:pt x="138" y="198"/>
                                </a:lnTo>
                                <a:lnTo>
                                  <a:pt x="139" y="198"/>
                                </a:lnTo>
                                <a:lnTo>
                                  <a:pt x="140" y="198"/>
                                </a:lnTo>
                                <a:lnTo>
                                  <a:pt x="142" y="197"/>
                                </a:lnTo>
                                <a:lnTo>
                                  <a:pt x="143" y="195"/>
                                </a:lnTo>
                                <a:lnTo>
                                  <a:pt x="146" y="194"/>
                                </a:lnTo>
                                <a:lnTo>
                                  <a:pt x="149" y="191"/>
                                </a:lnTo>
                                <a:lnTo>
                                  <a:pt x="152" y="189"/>
                                </a:lnTo>
                                <a:lnTo>
                                  <a:pt x="154" y="187"/>
                                </a:lnTo>
                                <a:lnTo>
                                  <a:pt x="157" y="183"/>
                                </a:lnTo>
                                <a:lnTo>
                                  <a:pt x="162" y="187"/>
                                </a:lnTo>
                                <a:lnTo>
                                  <a:pt x="113" y="248"/>
                                </a:lnTo>
                                <a:lnTo>
                                  <a:pt x="107" y="244"/>
                                </a:lnTo>
                                <a:lnTo>
                                  <a:pt x="108" y="243"/>
                                </a:lnTo>
                                <a:lnTo>
                                  <a:pt x="108" y="242"/>
                                </a:lnTo>
                                <a:lnTo>
                                  <a:pt x="109" y="240"/>
                                </a:lnTo>
                                <a:lnTo>
                                  <a:pt x="110" y="239"/>
                                </a:lnTo>
                                <a:lnTo>
                                  <a:pt x="110" y="237"/>
                                </a:lnTo>
                                <a:lnTo>
                                  <a:pt x="112" y="235"/>
                                </a:lnTo>
                                <a:lnTo>
                                  <a:pt x="112" y="234"/>
                                </a:lnTo>
                                <a:lnTo>
                                  <a:pt x="112" y="233"/>
                                </a:lnTo>
                                <a:lnTo>
                                  <a:pt x="113" y="231"/>
                                </a:lnTo>
                                <a:lnTo>
                                  <a:pt x="113" y="230"/>
                                </a:lnTo>
                                <a:lnTo>
                                  <a:pt x="113" y="228"/>
                                </a:lnTo>
                                <a:lnTo>
                                  <a:pt x="113" y="227"/>
                                </a:lnTo>
                                <a:lnTo>
                                  <a:pt x="113" y="225"/>
                                </a:lnTo>
                                <a:lnTo>
                                  <a:pt x="113" y="224"/>
                                </a:lnTo>
                                <a:lnTo>
                                  <a:pt x="113" y="223"/>
                                </a:lnTo>
                                <a:lnTo>
                                  <a:pt x="113" y="222"/>
                                </a:lnTo>
                                <a:lnTo>
                                  <a:pt x="112" y="218"/>
                                </a:lnTo>
                                <a:lnTo>
                                  <a:pt x="110" y="215"/>
                                </a:lnTo>
                                <a:lnTo>
                                  <a:pt x="109" y="211"/>
                                </a:lnTo>
                                <a:lnTo>
                                  <a:pt x="107" y="206"/>
                                </a:lnTo>
                                <a:lnTo>
                                  <a:pt x="105" y="201"/>
                                </a:lnTo>
                                <a:lnTo>
                                  <a:pt x="103" y="195"/>
                                </a:lnTo>
                                <a:lnTo>
                                  <a:pt x="101" y="193"/>
                                </a:lnTo>
                                <a:lnTo>
                                  <a:pt x="100" y="190"/>
                                </a:lnTo>
                                <a:lnTo>
                                  <a:pt x="98" y="187"/>
                                </a:lnTo>
                                <a:lnTo>
                                  <a:pt x="97" y="184"/>
                                </a:lnTo>
                                <a:lnTo>
                                  <a:pt x="0" y="3"/>
                                </a:lnTo>
                                <a:lnTo>
                                  <a:pt x="2" y="0"/>
                                </a:lnTo>
                                <a:lnTo>
                                  <a:pt x="209" y="53"/>
                                </a:lnTo>
                                <a:lnTo>
                                  <a:pt x="213" y="54"/>
                                </a:lnTo>
                                <a:lnTo>
                                  <a:pt x="216" y="55"/>
                                </a:lnTo>
                                <a:lnTo>
                                  <a:pt x="220" y="56"/>
                                </a:lnTo>
                                <a:lnTo>
                                  <a:pt x="224" y="57"/>
                                </a:lnTo>
                                <a:lnTo>
                                  <a:pt x="226" y="57"/>
                                </a:lnTo>
                                <a:lnTo>
                                  <a:pt x="229" y="58"/>
                                </a:lnTo>
                                <a:lnTo>
                                  <a:pt x="234" y="58"/>
                                </a:lnTo>
                                <a:lnTo>
                                  <a:pt x="239" y="59"/>
                                </a:lnTo>
                                <a:lnTo>
                                  <a:pt x="243" y="59"/>
                                </a:lnTo>
                                <a:lnTo>
                                  <a:pt x="247" y="59"/>
                                </a:lnTo>
                                <a:lnTo>
                                  <a:pt x="249" y="59"/>
                                </a:lnTo>
                                <a:lnTo>
                                  <a:pt x="251" y="58"/>
                                </a:lnTo>
                                <a:lnTo>
                                  <a:pt x="253" y="58"/>
                                </a:lnTo>
                                <a:lnTo>
                                  <a:pt x="256" y="57"/>
                                </a:lnTo>
                                <a:lnTo>
                                  <a:pt x="258" y="56"/>
                                </a:lnTo>
                                <a:lnTo>
                                  <a:pt x="260" y="55"/>
                                </a:lnTo>
                                <a:lnTo>
                                  <a:pt x="262" y="54"/>
                                </a:lnTo>
                                <a:lnTo>
                                  <a:pt x="264" y="52"/>
                                </a:lnTo>
                                <a:lnTo>
                                  <a:pt x="265" y="50"/>
                                </a:lnTo>
                                <a:lnTo>
                                  <a:pt x="270" y="54"/>
                                </a:lnTo>
                                <a:lnTo>
                                  <a:pt x="199" y="143"/>
                                </a:lnTo>
                                <a:lnTo>
                                  <a:pt x="194" y="139"/>
                                </a:lnTo>
                                <a:lnTo>
                                  <a:pt x="196" y="136"/>
                                </a:lnTo>
                                <a:lnTo>
                                  <a:pt x="198" y="133"/>
                                </a:lnTo>
                                <a:lnTo>
                                  <a:pt x="200" y="130"/>
                                </a:lnTo>
                                <a:lnTo>
                                  <a:pt x="201" y="127"/>
                                </a:lnTo>
                                <a:lnTo>
                                  <a:pt x="203" y="125"/>
                                </a:lnTo>
                                <a:lnTo>
                                  <a:pt x="203" y="123"/>
                                </a:lnTo>
                                <a:lnTo>
                                  <a:pt x="204" y="121"/>
                                </a:lnTo>
                                <a:lnTo>
                                  <a:pt x="205" y="120"/>
                                </a:lnTo>
                                <a:lnTo>
                                  <a:pt x="205" y="118"/>
                                </a:lnTo>
                                <a:lnTo>
                                  <a:pt x="205" y="116"/>
                                </a:lnTo>
                                <a:lnTo>
                                  <a:pt x="205" y="115"/>
                                </a:lnTo>
                                <a:lnTo>
                                  <a:pt x="204" y="113"/>
                                </a:lnTo>
                                <a:lnTo>
                                  <a:pt x="203" y="112"/>
                                </a:lnTo>
                                <a:lnTo>
                                  <a:pt x="202" y="111"/>
                                </a:lnTo>
                                <a:lnTo>
                                  <a:pt x="201" y="110"/>
                                </a:lnTo>
                                <a:lnTo>
                                  <a:pt x="200" y="109"/>
                                </a:lnTo>
                                <a:lnTo>
                                  <a:pt x="199" y="108"/>
                                </a:lnTo>
                                <a:lnTo>
                                  <a:pt x="197" y="108"/>
                                </a:lnTo>
                                <a:lnTo>
                                  <a:pt x="196" y="107"/>
                                </a:lnTo>
                                <a:lnTo>
                                  <a:pt x="192" y="105"/>
                                </a:lnTo>
                                <a:lnTo>
                                  <a:pt x="188" y="105"/>
                                </a:lnTo>
                                <a:lnTo>
                                  <a:pt x="183" y="103"/>
                                </a:lnTo>
                                <a:lnTo>
                                  <a:pt x="152" y="94"/>
                                </a:lnTo>
                                <a:close/>
                                <a:moveTo>
                                  <a:pt x="137" y="91"/>
                                </a:moveTo>
                                <a:lnTo>
                                  <a:pt x="50" y="69"/>
                                </a:lnTo>
                                <a:lnTo>
                                  <a:pt x="92" y="146"/>
                                </a:lnTo>
                                <a:lnTo>
                                  <a:pt x="137"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3" name="Freeform 375"/>
                        <wps:cNvSpPr>
                          <a:spLocks noEditPoints="1"/>
                        </wps:cNvSpPr>
                        <wps:spPr bwMode="auto">
                          <a:xfrm>
                            <a:off x="5213" y="3813"/>
                            <a:ext cx="218" cy="211"/>
                          </a:xfrm>
                          <a:custGeom>
                            <a:avLst/>
                            <a:gdLst>
                              <a:gd name="T0" fmla="*/ 170 w 292"/>
                              <a:gd name="T1" fmla="*/ 272 h 285"/>
                              <a:gd name="T2" fmla="*/ 176 w 292"/>
                              <a:gd name="T3" fmla="*/ 264 h 285"/>
                              <a:gd name="T4" fmla="*/ 177 w 292"/>
                              <a:gd name="T5" fmla="*/ 256 h 285"/>
                              <a:gd name="T6" fmla="*/ 175 w 292"/>
                              <a:gd name="T7" fmla="*/ 249 h 285"/>
                              <a:gd name="T8" fmla="*/ 167 w 292"/>
                              <a:gd name="T9" fmla="*/ 240 h 285"/>
                              <a:gd name="T10" fmla="*/ 46 w 292"/>
                              <a:gd name="T11" fmla="*/ 118 h 285"/>
                              <a:gd name="T12" fmla="*/ 36 w 292"/>
                              <a:gd name="T13" fmla="*/ 110 h 285"/>
                              <a:gd name="T14" fmla="*/ 29 w 292"/>
                              <a:gd name="T15" fmla="*/ 108 h 285"/>
                              <a:gd name="T16" fmla="*/ 21 w 292"/>
                              <a:gd name="T17" fmla="*/ 109 h 285"/>
                              <a:gd name="T18" fmla="*/ 13 w 292"/>
                              <a:gd name="T19" fmla="*/ 114 h 285"/>
                              <a:gd name="T20" fmla="*/ 77 w 292"/>
                              <a:gd name="T21" fmla="*/ 45 h 285"/>
                              <a:gd name="T22" fmla="*/ 95 w 292"/>
                              <a:gd name="T23" fmla="*/ 29 h 285"/>
                              <a:gd name="T24" fmla="*/ 113 w 292"/>
                              <a:gd name="T25" fmla="*/ 17 h 285"/>
                              <a:gd name="T26" fmla="*/ 130 w 292"/>
                              <a:gd name="T27" fmla="*/ 7 h 285"/>
                              <a:gd name="T28" fmla="*/ 151 w 292"/>
                              <a:gd name="T29" fmla="*/ 2 h 285"/>
                              <a:gd name="T30" fmla="*/ 170 w 292"/>
                              <a:gd name="T31" fmla="*/ 0 h 285"/>
                              <a:gd name="T32" fmla="*/ 191 w 292"/>
                              <a:gd name="T33" fmla="*/ 2 h 285"/>
                              <a:gd name="T34" fmla="*/ 210 w 292"/>
                              <a:gd name="T35" fmla="*/ 7 h 285"/>
                              <a:gd name="T36" fmla="*/ 229 w 292"/>
                              <a:gd name="T37" fmla="*/ 18 h 285"/>
                              <a:gd name="T38" fmla="*/ 246 w 292"/>
                              <a:gd name="T39" fmla="*/ 30 h 285"/>
                              <a:gd name="T40" fmla="*/ 260 w 292"/>
                              <a:gd name="T41" fmla="*/ 43 h 285"/>
                              <a:gd name="T42" fmla="*/ 270 w 292"/>
                              <a:gd name="T43" fmla="*/ 55 h 285"/>
                              <a:gd name="T44" fmla="*/ 277 w 292"/>
                              <a:gd name="T45" fmla="*/ 66 h 285"/>
                              <a:gd name="T46" fmla="*/ 283 w 292"/>
                              <a:gd name="T47" fmla="*/ 79 h 285"/>
                              <a:gd name="T48" fmla="*/ 288 w 292"/>
                              <a:gd name="T49" fmla="*/ 92 h 285"/>
                              <a:gd name="T50" fmla="*/ 291 w 292"/>
                              <a:gd name="T51" fmla="*/ 103 h 285"/>
                              <a:gd name="T52" fmla="*/ 292 w 292"/>
                              <a:gd name="T53" fmla="*/ 125 h 285"/>
                              <a:gd name="T54" fmla="*/ 288 w 292"/>
                              <a:gd name="T55" fmla="*/ 146 h 285"/>
                              <a:gd name="T56" fmla="*/ 277 w 292"/>
                              <a:gd name="T57" fmla="*/ 169 h 285"/>
                              <a:gd name="T58" fmla="*/ 264 w 292"/>
                              <a:gd name="T59" fmla="*/ 190 h 285"/>
                              <a:gd name="T60" fmla="*/ 251 w 292"/>
                              <a:gd name="T61" fmla="*/ 205 h 285"/>
                              <a:gd name="T62" fmla="*/ 204 w 292"/>
                              <a:gd name="T63" fmla="*/ 197 h 285"/>
                              <a:gd name="T64" fmla="*/ 215 w 292"/>
                              <a:gd name="T65" fmla="*/ 205 h 285"/>
                              <a:gd name="T66" fmla="*/ 220 w 292"/>
                              <a:gd name="T67" fmla="*/ 208 h 285"/>
                              <a:gd name="T68" fmla="*/ 224 w 292"/>
                              <a:gd name="T69" fmla="*/ 208 h 285"/>
                              <a:gd name="T70" fmla="*/ 231 w 292"/>
                              <a:gd name="T71" fmla="*/ 205 h 285"/>
                              <a:gd name="T72" fmla="*/ 239 w 292"/>
                              <a:gd name="T73" fmla="*/ 199 h 285"/>
                              <a:gd name="T74" fmla="*/ 250 w 292"/>
                              <a:gd name="T75" fmla="*/ 185 h 285"/>
                              <a:gd name="T76" fmla="*/ 255 w 292"/>
                              <a:gd name="T77" fmla="*/ 171 h 285"/>
                              <a:gd name="T78" fmla="*/ 256 w 292"/>
                              <a:gd name="T79" fmla="*/ 157 h 285"/>
                              <a:gd name="T80" fmla="*/ 250 w 292"/>
                              <a:gd name="T81" fmla="*/ 135 h 285"/>
                              <a:gd name="T82" fmla="*/ 242 w 292"/>
                              <a:gd name="T83" fmla="*/ 122 h 285"/>
                              <a:gd name="T84" fmla="*/ 235 w 292"/>
                              <a:gd name="T85" fmla="*/ 109 h 285"/>
                              <a:gd name="T86" fmla="*/ 225 w 292"/>
                              <a:gd name="T87" fmla="*/ 98 h 285"/>
                              <a:gd name="T88" fmla="*/ 214 w 292"/>
                              <a:gd name="T89" fmla="*/ 85 h 285"/>
                              <a:gd name="T90" fmla="*/ 196 w 292"/>
                              <a:gd name="T91" fmla="*/ 68 h 285"/>
                              <a:gd name="T92" fmla="*/ 176 w 292"/>
                              <a:gd name="T93" fmla="*/ 54 h 285"/>
                              <a:gd name="T94" fmla="*/ 157 w 292"/>
                              <a:gd name="T95" fmla="*/ 44 h 285"/>
                              <a:gd name="T96" fmla="*/ 141 w 292"/>
                              <a:gd name="T97" fmla="*/ 39 h 285"/>
                              <a:gd name="T98" fmla="*/ 127 w 292"/>
                              <a:gd name="T99" fmla="*/ 37 h 285"/>
                              <a:gd name="T100" fmla="*/ 116 w 292"/>
                              <a:gd name="T101" fmla="*/ 38 h 285"/>
                              <a:gd name="T102" fmla="*/ 104 w 292"/>
                              <a:gd name="T103" fmla="*/ 42 h 285"/>
                              <a:gd name="T104" fmla="*/ 95 w 292"/>
                              <a:gd name="T105" fmla="*/ 47 h 285"/>
                              <a:gd name="T106" fmla="*/ 84 w 292"/>
                              <a:gd name="T107" fmla="*/ 57 h 285"/>
                              <a:gd name="T108" fmla="*/ 75 w 292"/>
                              <a:gd name="T109" fmla="*/ 66 h 2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92" h="285">
                                <a:moveTo>
                                  <a:pt x="166" y="285"/>
                                </a:moveTo>
                                <a:lnTo>
                                  <a:pt x="162" y="281"/>
                                </a:lnTo>
                                <a:lnTo>
                                  <a:pt x="167" y="275"/>
                                </a:lnTo>
                                <a:lnTo>
                                  <a:pt x="169" y="274"/>
                                </a:lnTo>
                                <a:lnTo>
                                  <a:pt x="170" y="272"/>
                                </a:lnTo>
                                <a:lnTo>
                                  <a:pt x="171" y="270"/>
                                </a:lnTo>
                                <a:lnTo>
                                  <a:pt x="173" y="269"/>
                                </a:lnTo>
                                <a:lnTo>
                                  <a:pt x="174" y="267"/>
                                </a:lnTo>
                                <a:lnTo>
                                  <a:pt x="175" y="266"/>
                                </a:lnTo>
                                <a:lnTo>
                                  <a:pt x="176" y="264"/>
                                </a:lnTo>
                                <a:lnTo>
                                  <a:pt x="176" y="263"/>
                                </a:lnTo>
                                <a:lnTo>
                                  <a:pt x="176" y="260"/>
                                </a:lnTo>
                                <a:lnTo>
                                  <a:pt x="176" y="259"/>
                                </a:lnTo>
                                <a:lnTo>
                                  <a:pt x="177" y="257"/>
                                </a:lnTo>
                                <a:lnTo>
                                  <a:pt x="177" y="256"/>
                                </a:lnTo>
                                <a:lnTo>
                                  <a:pt x="176" y="254"/>
                                </a:lnTo>
                                <a:lnTo>
                                  <a:pt x="176" y="253"/>
                                </a:lnTo>
                                <a:lnTo>
                                  <a:pt x="176" y="251"/>
                                </a:lnTo>
                                <a:lnTo>
                                  <a:pt x="176" y="250"/>
                                </a:lnTo>
                                <a:lnTo>
                                  <a:pt x="175" y="249"/>
                                </a:lnTo>
                                <a:lnTo>
                                  <a:pt x="174" y="247"/>
                                </a:lnTo>
                                <a:lnTo>
                                  <a:pt x="173" y="246"/>
                                </a:lnTo>
                                <a:lnTo>
                                  <a:pt x="171" y="244"/>
                                </a:lnTo>
                                <a:lnTo>
                                  <a:pt x="170" y="242"/>
                                </a:lnTo>
                                <a:lnTo>
                                  <a:pt x="167" y="240"/>
                                </a:lnTo>
                                <a:lnTo>
                                  <a:pt x="165" y="237"/>
                                </a:lnTo>
                                <a:lnTo>
                                  <a:pt x="162" y="234"/>
                                </a:lnTo>
                                <a:lnTo>
                                  <a:pt x="52" y="124"/>
                                </a:lnTo>
                                <a:lnTo>
                                  <a:pt x="49" y="120"/>
                                </a:lnTo>
                                <a:lnTo>
                                  <a:pt x="46" y="118"/>
                                </a:lnTo>
                                <a:lnTo>
                                  <a:pt x="44" y="115"/>
                                </a:lnTo>
                                <a:lnTo>
                                  <a:pt x="42" y="114"/>
                                </a:lnTo>
                                <a:lnTo>
                                  <a:pt x="39" y="112"/>
                                </a:lnTo>
                                <a:lnTo>
                                  <a:pt x="38" y="111"/>
                                </a:lnTo>
                                <a:lnTo>
                                  <a:pt x="36" y="110"/>
                                </a:lnTo>
                                <a:lnTo>
                                  <a:pt x="34" y="109"/>
                                </a:lnTo>
                                <a:lnTo>
                                  <a:pt x="33" y="108"/>
                                </a:lnTo>
                                <a:lnTo>
                                  <a:pt x="31" y="108"/>
                                </a:lnTo>
                                <a:lnTo>
                                  <a:pt x="29" y="108"/>
                                </a:lnTo>
                                <a:lnTo>
                                  <a:pt x="28" y="108"/>
                                </a:lnTo>
                                <a:lnTo>
                                  <a:pt x="26" y="108"/>
                                </a:lnTo>
                                <a:lnTo>
                                  <a:pt x="25" y="108"/>
                                </a:lnTo>
                                <a:lnTo>
                                  <a:pt x="23" y="109"/>
                                </a:lnTo>
                                <a:lnTo>
                                  <a:pt x="21" y="109"/>
                                </a:lnTo>
                                <a:lnTo>
                                  <a:pt x="20" y="110"/>
                                </a:lnTo>
                                <a:lnTo>
                                  <a:pt x="18" y="111"/>
                                </a:lnTo>
                                <a:lnTo>
                                  <a:pt x="17" y="111"/>
                                </a:lnTo>
                                <a:lnTo>
                                  <a:pt x="15" y="113"/>
                                </a:lnTo>
                                <a:lnTo>
                                  <a:pt x="13" y="114"/>
                                </a:lnTo>
                                <a:lnTo>
                                  <a:pt x="12" y="115"/>
                                </a:lnTo>
                                <a:lnTo>
                                  <a:pt x="10" y="117"/>
                                </a:lnTo>
                                <a:lnTo>
                                  <a:pt x="4" y="123"/>
                                </a:lnTo>
                                <a:lnTo>
                                  <a:pt x="0" y="118"/>
                                </a:lnTo>
                                <a:lnTo>
                                  <a:pt x="77" y="45"/>
                                </a:lnTo>
                                <a:lnTo>
                                  <a:pt x="80" y="41"/>
                                </a:lnTo>
                                <a:lnTo>
                                  <a:pt x="84" y="38"/>
                                </a:lnTo>
                                <a:lnTo>
                                  <a:pt x="87" y="35"/>
                                </a:lnTo>
                                <a:lnTo>
                                  <a:pt x="91" y="32"/>
                                </a:lnTo>
                                <a:lnTo>
                                  <a:pt x="95" y="29"/>
                                </a:lnTo>
                                <a:lnTo>
                                  <a:pt x="98" y="26"/>
                                </a:lnTo>
                                <a:lnTo>
                                  <a:pt x="102" y="24"/>
                                </a:lnTo>
                                <a:lnTo>
                                  <a:pt x="107" y="21"/>
                                </a:lnTo>
                                <a:lnTo>
                                  <a:pt x="110" y="19"/>
                                </a:lnTo>
                                <a:lnTo>
                                  <a:pt x="113" y="17"/>
                                </a:lnTo>
                                <a:lnTo>
                                  <a:pt x="117" y="14"/>
                                </a:lnTo>
                                <a:lnTo>
                                  <a:pt x="120" y="12"/>
                                </a:lnTo>
                                <a:lnTo>
                                  <a:pt x="124" y="10"/>
                                </a:lnTo>
                                <a:lnTo>
                                  <a:pt x="127" y="9"/>
                                </a:lnTo>
                                <a:lnTo>
                                  <a:pt x="130" y="7"/>
                                </a:lnTo>
                                <a:lnTo>
                                  <a:pt x="134" y="6"/>
                                </a:lnTo>
                                <a:lnTo>
                                  <a:pt x="137" y="5"/>
                                </a:lnTo>
                                <a:lnTo>
                                  <a:pt x="141" y="4"/>
                                </a:lnTo>
                                <a:lnTo>
                                  <a:pt x="147" y="2"/>
                                </a:lnTo>
                                <a:lnTo>
                                  <a:pt x="151" y="2"/>
                                </a:lnTo>
                                <a:lnTo>
                                  <a:pt x="154" y="1"/>
                                </a:lnTo>
                                <a:lnTo>
                                  <a:pt x="158" y="1"/>
                                </a:lnTo>
                                <a:lnTo>
                                  <a:pt x="162" y="0"/>
                                </a:lnTo>
                                <a:lnTo>
                                  <a:pt x="166" y="0"/>
                                </a:lnTo>
                                <a:lnTo>
                                  <a:pt x="170" y="0"/>
                                </a:lnTo>
                                <a:lnTo>
                                  <a:pt x="174" y="0"/>
                                </a:lnTo>
                                <a:lnTo>
                                  <a:pt x="179" y="0"/>
                                </a:lnTo>
                                <a:lnTo>
                                  <a:pt x="183" y="1"/>
                                </a:lnTo>
                                <a:lnTo>
                                  <a:pt x="187" y="1"/>
                                </a:lnTo>
                                <a:lnTo>
                                  <a:pt x="191" y="2"/>
                                </a:lnTo>
                                <a:lnTo>
                                  <a:pt x="195" y="2"/>
                                </a:lnTo>
                                <a:lnTo>
                                  <a:pt x="199" y="4"/>
                                </a:lnTo>
                                <a:lnTo>
                                  <a:pt x="202" y="5"/>
                                </a:lnTo>
                                <a:lnTo>
                                  <a:pt x="206" y="6"/>
                                </a:lnTo>
                                <a:lnTo>
                                  <a:pt x="210" y="7"/>
                                </a:lnTo>
                                <a:lnTo>
                                  <a:pt x="215" y="9"/>
                                </a:lnTo>
                                <a:lnTo>
                                  <a:pt x="218" y="11"/>
                                </a:lnTo>
                                <a:lnTo>
                                  <a:pt x="222" y="13"/>
                                </a:lnTo>
                                <a:lnTo>
                                  <a:pt x="226" y="14"/>
                                </a:lnTo>
                                <a:lnTo>
                                  <a:pt x="229" y="18"/>
                                </a:lnTo>
                                <a:lnTo>
                                  <a:pt x="233" y="20"/>
                                </a:lnTo>
                                <a:lnTo>
                                  <a:pt x="236" y="22"/>
                                </a:lnTo>
                                <a:lnTo>
                                  <a:pt x="239" y="24"/>
                                </a:lnTo>
                                <a:lnTo>
                                  <a:pt x="243" y="27"/>
                                </a:lnTo>
                                <a:lnTo>
                                  <a:pt x="246" y="30"/>
                                </a:lnTo>
                                <a:lnTo>
                                  <a:pt x="250" y="32"/>
                                </a:lnTo>
                                <a:lnTo>
                                  <a:pt x="253" y="35"/>
                                </a:lnTo>
                                <a:lnTo>
                                  <a:pt x="257" y="38"/>
                                </a:lnTo>
                                <a:lnTo>
                                  <a:pt x="258" y="41"/>
                                </a:lnTo>
                                <a:lnTo>
                                  <a:pt x="260" y="43"/>
                                </a:lnTo>
                                <a:lnTo>
                                  <a:pt x="262" y="45"/>
                                </a:lnTo>
                                <a:lnTo>
                                  <a:pt x="264" y="47"/>
                                </a:lnTo>
                                <a:lnTo>
                                  <a:pt x="266" y="49"/>
                                </a:lnTo>
                                <a:lnTo>
                                  <a:pt x="268" y="53"/>
                                </a:lnTo>
                                <a:lnTo>
                                  <a:pt x="270" y="55"/>
                                </a:lnTo>
                                <a:lnTo>
                                  <a:pt x="271" y="57"/>
                                </a:lnTo>
                                <a:lnTo>
                                  <a:pt x="273" y="59"/>
                                </a:lnTo>
                                <a:lnTo>
                                  <a:pt x="274" y="62"/>
                                </a:lnTo>
                                <a:lnTo>
                                  <a:pt x="276" y="64"/>
                                </a:lnTo>
                                <a:lnTo>
                                  <a:pt x="277" y="66"/>
                                </a:lnTo>
                                <a:lnTo>
                                  <a:pt x="278" y="69"/>
                                </a:lnTo>
                                <a:lnTo>
                                  <a:pt x="280" y="71"/>
                                </a:lnTo>
                                <a:lnTo>
                                  <a:pt x="281" y="74"/>
                                </a:lnTo>
                                <a:lnTo>
                                  <a:pt x="282" y="76"/>
                                </a:lnTo>
                                <a:lnTo>
                                  <a:pt x="283" y="79"/>
                                </a:lnTo>
                                <a:lnTo>
                                  <a:pt x="284" y="81"/>
                                </a:lnTo>
                                <a:lnTo>
                                  <a:pt x="286" y="83"/>
                                </a:lnTo>
                                <a:lnTo>
                                  <a:pt x="287" y="87"/>
                                </a:lnTo>
                                <a:lnTo>
                                  <a:pt x="287" y="89"/>
                                </a:lnTo>
                                <a:lnTo>
                                  <a:pt x="288" y="92"/>
                                </a:lnTo>
                                <a:lnTo>
                                  <a:pt x="289" y="94"/>
                                </a:lnTo>
                                <a:lnTo>
                                  <a:pt x="290" y="96"/>
                                </a:lnTo>
                                <a:lnTo>
                                  <a:pt x="290" y="99"/>
                                </a:lnTo>
                                <a:lnTo>
                                  <a:pt x="291" y="101"/>
                                </a:lnTo>
                                <a:lnTo>
                                  <a:pt x="291" y="103"/>
                                </a:lnTo>
                                <a:lnTo>
                                  <a:pt x="292" y="106"/>
                                </a:lnTo>
                                <a:lnTo>
                                  <a:pt x="292" y="111"/>
                                </a:lnTo>
                                <a:lnTo>
                                  <a:pt x="292" y="115"/>
                                </a:lnTo>
                                <a:lnTo>
                                  <a:pt x="292" y="119"/>
                                </a:lnTo>
                                <a:lnTo>
                                  <a:pt x="292" y="125"/>
                                </a:lnTo>
                                <a:lnTo>
                                  <a:pt x="292" y="129"/>
                                </a:lnTo>
                                <a:lnTo>
                                  <a:pt x="291" y="134"/>
                                </a:lnTo>
                                <a:lnTo>
                                  <a:pt x="290" y="138"/>
                                </a:lnTo>
                                <a:lnTo>
                                  <a:pt x="289" y="142"/>
                                </a:lnTo>
                                <a:lnTo>
                                  <a:pt x="288" y="146"/>
                                </a:lnTo>
                                <a:lnTo>
                                  <a:pt x="287" y="151"/>
                                </a:lnTo>
                                <a:lnTo>
                                  <a:pt x="284" y="155"/>
                                </a:lnTo>
                                <a:lnTo>
                                  <a:pt x="282" y="160"/>
                                </a:lnTo>
                                <a:lnTo>
                                  <a:pt x="280" y="165"/>
                                </a:lnTo>
                                <a:lnTo>
                                  <a:pt x="277" y="169"/>
                                </a:lnTo>
                                <a:lnTo>
                                  <a:pt x="275" y="173"/>
                                </a:lnTo>
                                <a:lnTo>
                                  <a:pt x="272" y="178"/>
                                </a:lnTo>
                                <a:lnTo>
                                  <a:pt x="269" y="183"/>
                                </a:lnTo>
                                <a:lnTo>
                                  <a:pt x="266" y="188"/>
                                </a:lnTo>
                                <a:lnTo>
                                  <a:pt x="264" y="190"/>
                                </a:lnTo>
                                <a:lnTo>
                                  <a:pt x="262" y="193"/>
                                </a:lnTo>
                                <a:lnTo>
                                  <a:pt x="259" y="196"/>
                                </a:lnTo>
                                <a:lnTo>
                                  <a:pt x="257" y="199"/>
                                </a:lnTo>
                                <a:lnTo>
                                  <a:pt x="254" y="202"/>
                                </a:lnTo>
                                <a:lnTo>
                                  <a:pt x="251" y="205"/>
                                </a:lnTo>
                                <a:lnTo>
                                  <a:pt x="246" y="209"/>
                                </a:lnTo>
                                <a:lnTo>
                                  <a:pt x="243" y="212"/>
                                </a:lnTo>
                                <a:lnTo>
                                  <a:pt x="166" y="285"/>
                                </a:lnTo>
                                <a:close/>
                                <a:moveTo>
                                  <a:pt x="75" y="66"/>
                                </a:moveTo>
                                <a:lnTo>
                                  <a:pt x="204" y="197"/>
                                </a:lnTo>
                                <a:lnTo>
                                  <a:pt x="206" y="199"/>
                                </a:lnTo>
                                <a:lnTo>
                                  <a:pt x="209" y="201"/>
                                </a:lnTo>
                                <a:lnTo>
                                  <a:pt x="211" y="202"/>
                                </a:lnTo>
                                <a:lnTo>
                                  <a:pt x="212" y="204"/>
                                </a:lnTo>
                                <a:lnTo>
                                  <a:pt x="215" y="205"/>
                                </a:lnTo>
                                <a:lnTo>
                                  <a:pt x="217" y="206"/>
                                </a:lnTo>
                                <a:lnTo>
                                  <a:pt x="217" y="207"/>
                                </a:lnTo>
                                <a:lnTo>
                                  <a:pt x="218" y="208"/>
                                </a:lnTo>
                                <a:lnTo>
                                  <a:pt x="219" y="208"/>
                                </a:lnTo>
                                <a:lnTo>
                                  <a:pt x="220" y="208"/>
                                </a:lnTo>
                                <a:lnTo>
                                  <a:pt x="221" y="208"/>
                                </a:lnTo>
                                <a:lnTo>
                                  <a:pt x="222" y="209"/>
                                </a:lnTo>
                                <a:lnTo>
                                  <a:pt x="223" y="208"/>
                                </a:lnTo>
                                <a:lnTo>
                                  <a:pt x="224" y="208"/>
                                </a:lnTo>
                                <a:lnTo>
                                  <a:pt x="225" y="208"/>
                                </a:lnTo>
                                <a:lnTo>
                                  <a:pt x="227" y="208"/>
                                </a:lnTo>
                                <a:lnTo>
                                  <a:pt x="228" y="207"/>
                                </a:lnTo>
                                <a:lnTo>
                                  <a:pt x="229" y="206"/>
                                </a:lnTo>
                                <a:lnTo>
                                  <a:pt x="231" y="205"/>
                                </a:lnTo>
                                <a:lnTo>
                                  <a:pt x="232" y="205"/>
                                </a:lnTo>
                                <a:lnTo>
                                  <a:pt x="234" y="203"/>
                                </a:lnTo>
                                <a:lnTo>
                                  <a:pt x="235" y="202"/>
                                </a:lnTo>
                                <a:lnTo>
                                  <a:pt x="237" y="201"/>
                                </a:lnTo>
                                <a:lnTo>
                                  <a:pt x="239" y="199"/>
                                </a:lnTo>
                                <a:lnTo>
                                  <a:pt x="241" y="196"/>
                                </a:lnTo>
                                <a:lnTo>
                                  <a:pt x="244" y="193"/>
                                </a:lnTo>
                                <a:lnTo>
                                  <a:pt x="246" y="190"/>
                                </a:lnTo>
                                <a:lnTo>
                                  <a:pt x="247" y="188"/>
                                </a:lnTo>
                                <a:lnTo>
                                  <a:pt x="250" y="185"/>
                                </a:lnTo>
                                <a:lnTo>
                                  <a:pt x="251" y="182"/>
                                </a:lnTo>
                                <a:lnTo>
                                  <a:pt x="252" y="180"/>
                                </a:lnTo>
                                <a:lnTo>
                                  <a:pt x="253" y="177"/>
                                </a:lnTo>
                                <a:lnTo>
                                  <a:pt x="254" y="174"/>
                                </a:lnTo>
                                <a:lnTo>
                                  <a:pt x="255" y="171"/>
                                </a:lnTo>
                                <a:lnTo>
                                  <a:pt x="255" y="168"/>
                                </a:lnTo>
                                <a:lnTo>
                                  <a:pt x="256" y="166"/>
                                </a:lnTo>
                                <a:lnTo>
                                  <a:pt x="256" y="162"/>
                                </a:lnTo>
                                <a:lnTo>
                                  <a:pt x="256" y="160"/>
                                </a:lnTo>
                                <a:lnTo>
                                  <a:pt x="256" y="157"/>
                                </a:lnTo>
                                <a:lnTo>
                                  <a:pt x="255" y="152"/>
                                </a:lnTo>
                                <a:lnTo>
                                  <a:pt x="254" y="147"/>
                                </a:lnTo>
                                <a:lnTo>
                                  <a:pt x="253" y="143"/>
                                </a:lnTo>
                                <a:lnTo>
                                  <a:pt x="252" y="139"/>
                                </a:lnTo>
                                <a:lnTo>
                                  <a:pt x="250" y="135"/>
                                </a:lnTo>
                                <a:lnTo>
                                  <a:pt x="247" y="131"/>
                                </a:lnTo>
                                <a:lnTo>
                                  <a:pt x="246" y="128"/>
                                </a:lnTo>
                                <a:lnTo>
                                  <a:pt x="245" y="126"/>
                                </a:lnTo>
                                <a:lnTo>
                                  <a:pt x="243" y="124"/>
                                </a:lnTo>
                                <a:lnTo>
                                  <a:pt x="242" y="122"/>
                                </a:lnTo>
                                <a:lnTo>
                                  <a:pt x="241" y="119"/>
                                </a:lnTo>
                                <a:lnTo>
                                  <a:pt x="239" y="116"/>
                                </a:lnTo>
                                <a:lnTo>
                                  <a:pt x="238" y="114"/>
                                </a:lnTo>
                                <a:lnTo>
                                  <a:pt x="236" y="111"/>
                                </a:lnTo>
                                <a:lnTo>
                                  <a:pt x="235" y="109"/>
                                </a:lnTo>
                                <a:lnTo>
                                  <a:pt x="233" y="107"/>
                                </a:lnTo>
                                <a:lnTo>
                                  <a:pt x="231" y="105"/>
                                </a:lnTo>
                                <a:lnTo>
                                  <a:pt x="229" y="102"/>
                                </a:lnTo>
                                <a:lnTo>
                                  <a:pt x="227" y="100"/>
                                </a:lnTo>
                                <a:lnTo>
                                  <a:pt x="225" y="98"/>
                                </a:lnTo>
                                <a:lnTo>
                                  <a:pt x="223" y="95"/>
                                </a:lnTo>
                                <a:lnTo>
                                  <a:pt x="221" y="93"/>
                                </a:lnTo>
                                <a:lnTo>
                                  <a:pt x="219" y="91"/>
                                </a:lnTo>
                                <a:lnTo>
                                  <a:pt x="217" y="88"/>
                                </a:lnTo>
                                <a:lnTo>
                                  <a:pt x="214" y="85"/>
                                </a:lnTo>
                                <a:lnTo>
                                  <a:pt x="211" y="82"/>
                                </a:lnTo>
                                <a:lnTo>
                                  <a:pt x="207" y="79"/>
                                </a:lnTo>
                                <a:lnTo>
                                  <a:pt x="203" y="75"/>
                                </a:lnTo>
                                <a:lnTo>
                                  <a:pt x="199" y="71"/>
                                </a:lnTo>
                                <a:lnTo>
                                  <a:pt x="196" y="68"/>
                                </a:lnTo>
                                <a:lnTo>
                                  <a:pt x="192" y="65"/>
                                </a:lnTo>
                                <a:lnTo>
                                  <a:pt x="188" y="62"/>
                                </a:lnTo>
                                <a:lnTo>
                                  <a:pt x="184" y="59"/>
                                </a:lnTo>
                                <a:lnTo>
                                  <a:pt x="181" y="57"/>
                                </a:lnTo>
                                <a:lnTo>
                                  <a:pt x="176" y="54"/>
                                </a:lnTo>
                                <a:lnTo>
                                  <a:pt x="172" y="52"/>
                                </a:lnTo>
                                <a:lnTo>
                                  <a:pt x="168" y="48"/>
                                </a:lnTo>
                                <a:lnTo>
                                  <a:pt x="165" y="47"/>
                                </a:lnTo>
                                <a:lnTo>
                                  <a:pt x="161" y="45"/>
                                </a:lnTo>
                                <a:lnTo>
                                  <a:pt x="157" y="44"/>
                                </a:lnTo>
                                <a:lnTo>
                                  <a:pt x="154" y="42"/>
                                </a:lnTo>
                                <a:lnTo>
                                  <a:pt x="150" y="41"/>
                                </a:lnTo>
                                <a:lnTo>
                                  <a:pt x="147" y="40"/>
                                </a:lnTo>
                                <a:lnTo>
                                  <a:pt x="144" y="39"/>
                                </a:lnTo>
                                <a:lnTo>
                                  <a:pt x="141" y="39"/>
                                </a:lnTo>
                                <a:lnTo>
                                  <a:pt x="138" y="38"/>
                                </a:lnTo>
                                <a:lnTo>
                                  <a:pt x="135" y="38"/>
                                </a:lnTo>
                                <a:lnTo>
                                  <a:pt x="133" y="37"/>
                                </a:lnTo>
                                <a:lnTo>
                                  <a:pt x="130" y="37"/>
                                </a:lnTo>
                                <a:lnTo>
                                  <a:pt x="127" y="37"/>
                                </a:lnTo>
                                <a:lnTo>
                                  <a:pt x="125" y="37"/>
                                </a:lnTo>
                                <a:lnTo>
                                  <a:pt x="122" y="37"/>
                                </a:lnTo>
                                <a:lnTo>
                                  <a:pt x="120" y="37"/>
                                </a:lnTo>
                                <a:lnTo>
                                  <a:pt x="118" y="38"/>
                                </a:lnTo>
                                <a:lnTo>
                                  <a:pt x="116" y="38"/>
                                </a:lnTo>
                                <a:lnTo>
                                  <a:pt x="113" y="39"/>
                                </a:lnTo>
                                <a:lnTo>
                                  <a:pt x="111" y="40"/>
                                </a:lnTo>
                                <a:lnTo>
                                  <a:pt x="109" y="41"/>
                                </a:lnTo>
                                <a:lnTo>
                                  <a:pt x="107" y="41"/>
                                </a:lnTo>
                                <a:lnTo>
                                  <a:pt x="104" y="42"/>
                                </a:lnTo>
                                <a:lnTo>
                                  <a:pt x="103" y="43"/>
                                </a:lnTo>
                                <a:lnTo>
                                  <a:pt x="101" y="44"/>
                                </a:lnTo>
                                <a:lnTo>
                                  <a:pt x="99" y="45"/>
                                </a:lnTo>
                                <a:lnTo>
                                  <a:pt x="97" y="46"/>
                                </a:lnTo>
                                <a:lnTo>
                                  <a:pt x="95" y="47"/>
                                </a:lnTo>
                                <a:lnTo>
                                  <a:pt x="93" y="49"/>
                                </a:lnTo>
                                <a:lnTo>
                                  <a:pt x="91" y="51"/>
                                </a:lnTo>
                                <a:lnTo>
                                  <a:pt x="89" y="53"/>
                                </a:lnTo>
                                <a:lnTo>
                                  <a:pt x="87" y="55"/>
                                </a:lnTo>
                                <a:lnTo>
                                  <a:pt x="84" y="57"/>
                                </a:lnTo>
                                <a:lnTo>
                                  <a:pt x="82" y="59"/>
                                </a:lnTo>
                                <a:lnTo>
                                  <a:pt x="80" y="61"/>
                                </a:lnTo>
                                <a:lnTo>
                                  <a:pt x="77" y="63"/>
                                </a:lnTo>
                                <a:lnTo>
                                  <a:pt x="75" y="6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4" name="Freeform 376"/>
                        <wps:cNvSpPr>
                          <a:spLocks noEditPoints="1"/>
                        </wps:cNvSpPr>
                        <wps:spPr bwMode="auto">
                          <a:xfrm>
                            <a:off x="5509" y="3658"/>
                            <a:ext cx="178" cy="199"/>
                          </a:xfrm>
                          <a:custGeom>
                            <a:avLst/>
                            <a:gdLst>
                              <a:gd name="T0" fmla="*/ 42 w 238"/>
                              <a:gd name="T1" fmla="*/ 180 h 269"/>
                              <a:gd name="T2" fmla="*/ 47 w 238"/>
                              <a:gd name="T3" fmla="*/ 207 h 269"/>
                              <a:gd name="T4" fmla="*/ 47 w 238"/>
                              <a:gd name="T5" fmla="*/ 212 h 269"/>
                              <a:gd name="T6" fmla="*/ 49 w 238"/>
                              <a:gd name="T7" fmla="*/ 217 h 269"/>
                              <a:gd name="T8" fmla="*/ 51 w 238"/>
                              <a:gd name="T9" fmla="*/ 220 h 269"/>
                              <a:gd name="T10" fmla="*/ 53 w 238"/>
                              <a:gd name="T11" fmla="*/ 223 h 269"/>
                              <a:gd name="T12" fmla="*/ 54 w 238"/>
                              <a:gd name="T13" fmla="*/ 225 h 269"/>
                              <a:gd name="T14" fmla="*/ 56 w 238"/>
                              <a:gd name="T15" fmla="*/ 226 h 269"/>
                              <a:gd name="T16" fmla="*/ 57 w 238"/>
                              <a:gd name="T17" fmla="*/ 228 h 269"/>
                              <a:gd name="T18" fmla="*/ 59 w 238"/>
                              <a:gd name="T19" fmla="*/ 229 h 269"/>
                              <a:gd name="T20" fmla="*/ 61 w 238"/>
                              <a:gd name="T21" fmla="*/ 230 h 269"/>
                              <a:gd name="T22" fmla="*/ 64 w 238"/>
                              <a:gd name="T23" fmla="*/ 230 h 269"/>
                              <a:gd name="T24" fmla="*/ 67 w 238"/>
                              <a:gd name="T25" fmla="*/ 230 h 269"/>
                              <a:gd name="T26" fmla="*/ 69 w 238"/>
                              <a:gd name="T27" fmla="*/ 230 h 269"/>
                              <a:gd name="T28" fmla="*/ 73 w 238"/>
                              <a:gd name="T29" fmla="*/ 229 h 269"/>
                              <a:gd name="T30" fmla="*/ 78 w 238"/>
                              <a:gd name="T31" fmla="*/ 226 h 269"/>
                              <a:gd name="T32" fmla="*/ 85 w 238"/>
                              <a:gd name="T33" fmla="*/ 223 h 269"/>
                              <a:gd name="T34" fmla="*/ 92 w 238"/>
                              <a:gd name="T35" fmla="*/ 226 h 269"/>
                              <a:gd name="T36" fmla="*/ 22 w 238"/>
                              <a:gd name="T37" fmla="*/ 264 h 269"/>
                              <a:gd name="T38" fmla="*/ 24 w 238"/>
                              <a:gd name="T39" fmla="*/ 261 h 269"/>
                              <a:gd name="T40" fmla="*/ 26 w 238"/>
                              <a:gd name="T41" fmla="*/ 259 h 269"/>
                              <a:gd name="T42" fmla="*/ 29 w 238"/>
                              <a:gd name="T43" fmla="*/ 256 h 269"/>
                              <a:gd name="T44" fmla="*/ 31 w 238"/>
                              <a:gd name="T45" fmla="*/ 254 h 269"/>
                              <a:gd name="T46" fmla="*/ 32 w 238"/>
                              <a:gd name="T47" fmla="*/ 251 h 269"/>
                              <a:gd name="T48" fmla="*/ 33 w 238"/>
                              <a:gd name="T49" fmla="*/ 249 h 269"/>
                              <a:gd name="T50" fmla="*/ 34 w 238"/>
                              <a:gd name="T51" fmla="*/ 246 h 269"/>
                              <a:gd name="T52" fmla="*/ 35 w 238"/>
                              <a:gd name="T53" fmla="*/ 243 h 269"/>
                              <a:gd name="T54" fmla="*/ 35 w 238"/>
                              <a:gd name="T55" fmla="*/ 237 h 269"/>
                              <a:gd name="T56" fmla="*/ 35 w 238"/>
                              <a:gd name="T57" fmla="*/ 228 h 269"/>
                              <a:gd name="T58" fmla="*/ 34 w 238"/>
                              <a:gd name="T59" fmla="*/ 216 h 269"/>
                              <a:gd name="T60" fmla="*/ 33 w 238"/>
                              <a:gd name="T61" fmla="*/ 210 h 269"/>
                              <a:gd name="T62" fmla="*/ 32 w 238"/>
                              <a:gd name="T63" fmla="*/ 203 h 269"/>
                              <a:gd name="T64" fmla="*/ 2 w 238"/>
                              <a:gd name="T65" fmla="*/ 0 h 269"/>
                              <a:gd name="T66" fmla="*/ 184 w 238"/>
                              <a:gd name="T67" fmla="*/ 116 h 269"/>
                              <a:gd name="T68" fmla="*/ 190 w 238"/>
                              <a:gd name="T69" fmla="*/ 120 h 269"/>
                              <a:gd name="T70" fmla="*/ 196 w 238"/>
                              <a:gd name="T71" fmla="*/ 124 h 269"/>
                              <a:gd name="T72" fmla="*/ 203 w 238"/>
                              <a:gd name="T73" fmla="*/ 127 h 269"/>
                              <a:gd name="T74" fmla="*/ 212 w 238"/>
                              <a:gd name="T75" fmla="*/ 131 h 269"/>
                              <a:gd name="T76" fmla="*/ 217 w 238"/>
                              <a:gd name="T77" fmla="*/ 133 h 269"/>
                              <a:gd name="T78" fmla="*/ 222 w 238"/>
                              <a:gd name="T79" fmla="*/ 133 h 269"/>
                              <a:gd name="T80" fmla="*/ 226 w 238"/>
                              <a:gd name="T81" fmla="*/ 132 h 269"/>
                              <a:gd name="T82" fmla="*/ 230 w 238"/>
                              <a:gd name="T83" fmla="*/ 131 h 269"/>
                              <a:gd name="T84" fmla="*/ 235 w 238"/>
                              <a:gd name="T85" fmla="*/ 129 h 269"/>
                              <a:gd name="T86" fmla="*/ 142 w 238"/>
                              <a:gd name="T87" fmla="*/ 196 h 269"/>
                              <a:gd name="T88" fmla="*/ 142 w 238"/>
                              <a:gd name="T89" fmla="*/ 187 h 269"/>
                              <a:gd name="T90" fmla="*/ 147 w 238"/>
                              <a:gd name="T91" fmla="*/ 184 h 269"/>
                              <a:gd name="T92" fmla="*/ 152 w 238"/>
                              <a:gd name="T93" fmla="*/ 180 h 269"/>
                              <a:gd name="T94" fmla="*/ 154 w 238"/>
                              <a:gd name="T95" fmla="*/ 177 h 269"/>
                              <a:gd name="T96" fmla="*/ 156 w 238"/>
                              <a:gd name="T97" fmla="*/ 174 h 269"/>
                              <a:gd name="T98" fmla="*/ 157 w 238"/>
                              <a:gd name="T99" fmla="*/ 172 h 269"/>
                              <a:gd name="T100" fmla="*/ 157 w 238"/>
                              <a:gd name="T101" fmla="*/ 170 h 269"/>
                              <a:gd name="T102" fmla="*/ 156 w 238"/>
                              <a:gd name="T103" fmla="*/ 168 h 269"/>
                              <a:gd name="T104" fmla="*/ 155 w 238"/>
                              <a:gd name="T105" fmla="*/ 166 h 269"/>
                              <a:gd name="T106" fmla="*/ 153 w 238"/>
                              <a:gd name="T107" fmla="*/ 163 h 269"/>
                              <a:gd name="T108" fmla="*/ 151 w 238"/>
                              <a:gd name="T109" fmla="*/ 161 h 269"/>
                              <a:gd name="T110" fmla="*/ 144 w 238"/>
                              <a:gd name="T111" fmla="*/ 155 h 269"/>
                              <a:gd name="T112" fmla="*/ 112 w 238"/>
                              <a:gd name="T113" fmla="*/ 135 h 269"/>
                              <a:gd name="T114" fmla="*/ 25 w 238"/>
                              <a:gd name="T115" fmla="*/ 79 h 269"/>
                              <a:gd name="T116" fmla="*/ 101 w 238"/>
                              <a:gd name="T117" fmla="*/ 128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38" h="269">
                                <a:moveTo>
                                  <a:pt x="112" y="135"/>
                                </a:moveTo>
                                <a:lnTo>
                                  <a:pt x="42" y="180"/>
                                </a:lnTo>
                                <a:lnTo>
                                  <a:pt x="46" y="204"/>
                                </a:lnTo>
                                <a:lnTo>
                                  <a:pt x="47" y="207"/>
                                </a:lnTo>
                                <a:lnTo>
                                  <a:pt x="47" y="210"/>
                                </a:lnTo>
                                <a:lnTo>
                                  <a:pt x="47" y="212"/>
                                </a:lnTo>
                                <a:lnTo>
                                  <a:pt x="48" y="214"/>
                                </a:lnTo>
                                <a:lnTo>
                                  <a:pt x="49" y="217"/>
                                </a:lnTo>
                                <a:lnTo>
                                  <a:pt x="50" y="218"/>
                                </a:lnTo>
                                <a:lnTo>
                                  <a:pt x="51" y="220"/>
                                </a:lnTo>
                                <a:lnTo>
                                  <a:pt x="52" y="222"/>
                                </a:lnTo>
                                <a:lnTo>
                                  <a:pt x="53" y="223"/>
                                </a:lnTo>
                                <a:lnTo>
                                  <a:pt x="53" y="224"/>
                                </a:lnTo>
                                <a:lnTo>
                                  <a:pt x="54" y="225"/>
                                </a:lnTo>
                                <a:lnTo>
                                  <a:pt x="55" y="225"/>
                                </a:lnTo>
                                <a:lnTo>
                                  <a:pt x="56" y="226"/>
                                </a:lnTo>
                                <a:lnTo>
                                  <a:pt x="56" y="228"/>
                                </a:lnTo>
                                <a:lnTo>
                                  <a:pt x="57" y="228"/>
                                </a:lnTo>
                                <a:lnTo>
                                  <a:pt x="58" y="229"/>
                                </a:lnTo>
                                <a:lnTo>
                                  <a:pt x="59" y="229"/>
                                </a:lnTo>
                                <a:lnTo>
                                  <a:pt x="60" y="230"/>
                                </a:lnTo>
                                <a:lnTo>
                                  <a:pt x="61" y="230"/>
                                </a:lnTo>
                                <a:lnTo>
                                  <a:pt x="62" y="230"/>
                                </a:lnTo>
                                <a:lnTo>
                                  <a:pt x="64" y="230"/>
                                </a:lnTo>
                                <a:lnTo>
                                  <a:pt x="65" y="230"/>
                                </a:lnTo>
                                <a:lnTo>
                                  <a:pt x="67" y="230"/>
                                </a:lnTo>
                                <a:lnTo>
                                  <a:pt x="69" y="230"/>
                                </a:lnTo>
                                <a:lnTo>
                                  <a:pt x="71" y="230"/>
                                </a:lnTo>
                                <a:lnTo>
                                  <a:pt x="73" y="229"/>
                                </a:lnTo>
                                <a:lnTo>
                                  <a:pt x="76" y="228"/>
                                </a:lnTo>
                                <a:lnTo>
                                  <a:pt x="78" y="226"/>
                                </a:lnTo>
                                <a:lnTo>
                                  <a:pt x="82" y="225"/>
                                </a:lnTo>
                                <a:lnTo>
                                  <a:pt x="85" y="223"/>
                                </a:lnTo>
                                <a:lnTo>
                                  <a:pt x="89" y="221"/>
                                </a:lnTo>
                                <a:lnTo>
                                  <a:pt x="92" y="226"/>
                                </a:lnTo>
                                <a:lnTo>
                                  <a:pt x="26" y="269"/>
                                </a:lnTo>
                                <a:lnTo>
                                  <a:pt x="22" y="264"/>
                                </a:lnTo>
                                <a:lnTo>
                                  <a:pt x="23" y="263"/>
                                </a:lnTo>
                                <a:lnTo>
                                  <a:pt x="24" y="261"/>
                                </a:lnTo>
                                <a:lnTo>
                                  <a:pt x="25" y="260"/>
                                </a:lnTo>
                                <a:lnTo>
                                  <a:pt x="26" y="259"/>
                                </a:lnTo>
                                <a:lnTo>
                                  <a:pt x="27" y="257"/>
                                </a:lnTo>
                                <a:lnTo>
                                  <a:pt x="29" y="256"/>
                                </a:lnTo>
                                <a:lnTo>
                                  <a:pt x="30" y="255"/>
                                </a:lnTo>
                                <a:lnTo>
                                  <a:pt x="31" y="254"/>
                                </a:lnTo>
                                <a:lnTo>
                                  <a:pt x="31" y="253"/>
                                </a:lnTo>
                                <a:lnTo>
                                  <a:pt x="32" y="251"/>
                                </a:lnTo>
                                <a:lnTo>
                                  <a:pt x="32" y="250"/>
                                </a:lnTo>
                                <a:lnTo>
                                  <a:pt x="33" y="249"/>
                                </a:lnTo>
                                <a:lnTo>
                                  <a:pt x="33" y="248"/>
                                </a:lnTo>
                                <a:lnTo>
                                  <a:pt x="34" y="246"/>
                                </a:lnTo>
                                <a:lnTo>
                                  <a:pt x="34" y="245"/>
                                </a:lnTo>
                                <a:lnTo>
                                  <a:pt x="35" y="243"/>
                                </a:lnTo>
                                <a:lnTo>
                                  <a:pt x="35" y="240"/>
                                </a:lnTo>
                                <a:lnTo>
                                  <a:pt x="35" y="237"/>
                                </a:lnTo>
                                <a:lnTo>
                                  <a:pt x="35" y="233"/>
                                </a:lnTo>
                                <a:lnTo>
                                  <a:pt x="35" y="228"/>
                                </a:lnTo>
                                <a:lnTo>
                                  <a:pt x="35" y="222"/>
                                </a:lnTo>
                                <a:lnTo>
                                  <a:pt x="34" y="216"/>
                                </a:lnTo>
                                <a:lnTo>
                                  <a:pt x="33" y="213"/>
                                </a:lnTo>
                                <a:lnTo>
                                  <a:pt x="33" y="210"/>
                                </a:lnTo>
                                <a:lnTo>
                                  <a:pt x="32" y="206"/>
                                </a:lnTo>
                                <a:lnTo>
                                  <a:pt x="32" y="203"/>
                                </a:lnTo>
                                <a:lnTo>
                                  <a:pt x="0" y="2"/>
                                </a:lnTo>
                                <a:lnTo>
                                  <a:pt x="2" y="0"/>
                                </a:lnTo>
                                <a:lnTo>
                                  <a:pt x="182" y="114"/>
                                </a:lnTo>
                                <a:lnTo>
                                  <a:pt x="184" y="116"/>
                                </a:lnTo>
                                <a:lnTo>
                                  <a:pt x="187" y="118"/>
                                </a:lnTo>
                                <a:lnTo>
                                  <a:pt x="190" y="120"/>
                                </a:lnTo>
                                <a:lnTo>
                                  <a:pt x="193" y="122"/>
                                </a:lnTo>
                                <a:lnTo>
                                  <a:pt x="196" y="124"/>
                                </a:lnTo>
                                <a:lnTo>
                                  <a:pt x="198" y="125"/>
                                </a:lnTo>
                                <a:lnTo>
                                  <a:pt x="203" y="127"/>
                                </a:lnTo>
                                <a:lnTo>
                                  <a:pt x="208" y="129"/>
                                </a:lnTo>
                                <a:lnTo>
                                  <a:pt x="212" y="131"/>
                                </a:lnTo>
                                <a:lnTo>
                                  <a:pt x="215" y="132"/>
                                </a:lnTo>
                                <a:lnTo>
                                  <a:pt x="217" y="133"/>
                                </a:lnTo>
                                <a:lnTo>
                                  <a:pt x="220" y="133"/>
                                </a:lnTo>
                                <a:lnTo>
                                  <a:pt x="222" y="133"/>
                                </a:lnTo>
                                <a:lnTo>
                                  <a:pt x="224" y="133"/>
                                </a:lnTo>
                                <a:lnTo>
                                  <a:pt x="226" y="132"/>
                                </a:lnTo>
                                <a:lnTo>
                                  <a:pt x="228" y="132"/>
                                </a:lnTo>
                                <a:lnTo>
                                  <a:pt x="230" y="131"/>
                                </a:lnTo>
                                <a:lnTo>
                                  <a:pt x="232" y="130"/>
                                </a:lnTo>
                                <a:lnTo>
                                  <a:pt x="235" y="129"/>
                                </a:lnTo>
                                <a:lnTo>
                                  <a:pt x="238" y="134"/>
                                </a:lnTo>
                                <a:lnTo>
                                  <a:pt x="142" y="196"/>
                                </a:lnTo>
                                <a:lnTo>
                                  <a:pt x="138" y="190"/>
                                </a:lnTo>
                                <a:lnTo>
                                  <a:pt x="142" y="187"/>
                                </a:lnTo>
                                <a:lnTo>
                                  <a:pt x="145" y="186"/>
                                </a:lnTo>
                                <a:lnTo>
                                  <a:pt x="147" y="184"/>
                                </a:lnTo>
                                <a:lnTo>
                                  <a:pt x="150" y="182"/>
                                </a:lnTo>
                                <a:lnTo>
                                  <a:pt x="152" y="180"/>
                                </a:lnTo>
                                <a:lnTo>
                                  <a:pt x="153" y="179"/>
                                </a:lnTo>
                                <a:lnTo>
                                  <a:pt x="154" y="177"/>
                                </a:lnTo>
                                <a:lnTo>
                                  <a:pt x="156" y="175"/>
                                </a:lnTo>
                                <a:lnTo>
                                  <a:pt x="156" y="174"/>
                                </a:lnTo>
                                <a:lnTo>
                                  <a:pt x="157" y="173"/>
                                </a:lnTo>
                                <a:lnTo>
                                  <a:pt x="157" y="172"/>
                                </a:lnTo>
                                <a:lnTo>
                                  <a:pt x="157" y="171"/>
                                </a:lnTo>
                                <a:lnTo>
                                  <a:pt x="157" y="170"/>
                                </a:lnTo>
                                <a:lnTo>
                                  <a:pt x="157" y="169"/>
                                </a:lnTo>
                                <a:lnTo>
                                  <a:pt x="156" y="168"/>
                                </a:lnTo>
                                <a:lnTo>
                                  <a:pt x="156" y="167"/>
                                </a:lnTo>
                                <a:lnTo>
                                  <a:pt x="155" y="166"/>
                                </a:lnTo>
                                <a:lnTo>
                                  <a:pt x="154" y="164"/>
                                </a:lnTo>
                                <a:lnTo>
                                  <a:pt x="153" y="163"/>
                                </a:lnTo>
                                <a:lnTo>
                                  <a:pt x="152" y="162"/>
                                </a:lnTo>
                                <a:lnTo>
                                  <a:pt x="151" y="161"/>
                                </a:lnTo>
                                <a:lnTo>
                                  <a:pt x="147" y="158"/>
                                </a:lnTo>
                                <a:lnTo>
                                  <a:pt x="144" y="155"/>
                                </a:lnTo>
                                <a:lnTo>
                                  <a:pt x="139" y="152"/>
                                </a:lnTo>
                                <a:lnTo>
                                  <a:pt x="112" y="135"/>
                                </a:lnTo>
                                <a:close/>
                                <a:moveTo>
                                  <a:pt x="101" y="128"/>
                                </a:moveTo>
                                <a:lnTo>
                                  <a:pt x="25" y="79"/>
                                </a:lnTo>
                                <a:lnTo>
                                  <a:pt x="40" y="166"/>
                                </a:lnTo>
                                <a:lnTo>
                                  <a:pt x="101" y="12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 name="Freeform 377"/>
                        <wps:cNvSpPr>
                          <a:spLocks/>
                        </wps:cNvSpPr>
                        <wps:spPr bwMode="auto">
                          <a:xfrm>
                            <a:off x="5585" y="3536"/>
                            <a:ext cx="168" cy="201"/>
                          </a:xfrm>
                          <a:custGeom>
                            <a:avLst/>
                            <a:gdLst>
                              <a:gd name="T0" fmla="*/ 231 w 231"/>
                              <a:gd name="T1" fmla="*/ 7 h 272"/>
                              <a:gd name="T2" fmla="*/ 228 w 231"/>
                              <a:gd name="T3" fmla="*/ 9 h 272"/>
                              <a:gd name="T4" fmla="*/ 226 w 231"/>
                              <a:gd name="T5" fmla="*/ 11 h 272"/>
                              <a:gd name="T6" fmla="*/ 224 w 231"/>
                              <a:gd name="T7" fmla="*/ 13 h 272"/>
                              <a:gd name="T8" fmla="*/ 222 w 231"/>
                              <a:gd name="T9" fmla="*/ 16 h 272"/>
                              <a:gd name="T10" fmla="*/ 220 w 231"/>
                              <a:gd name="T11" fmla="*/ 19 h 272"/>
                              <a:gd name="T12" fmla="*/ 219 w 231"/>
                              <a:gd name="T13" fmla="*/ 22 h 272"/>
                              <a:gd name="T14" fmla="*/ 218 w 231"/>
                              <a:gd name="T15" fmla="*/ 25 h 272"/>
                              <a:gd name="T16" fmla="*/ 217 w 231"/>
                              <a:gd name="T17" fmla="*/ 29 h 272"/>
                              <a:gd name="T18" fmla="*/ 216 w 231"/>
                              <a:gd name="T19" fmla="*/ 35 h 272"/>
                              <a:gd name="T20" fmla="*/ 215 w 231"/>
                              <a:gd name="T21" fmla="*/ 46 h 272"/>
                              <a:gd name="T22" fmla="*/ 215 w 231"/>
                              <a:gd name="T23" fmla="*/ 58 h 272"/>
                              <a:gd name="T24" fmla="*/ 215 w 231"/>
                              <a:gd name="T25" fmla="*/ 70 h 272"/>
                              <a:gd name="T26" fmla="*/ 221 w 231"/>
                              <a:gd name="T27" fmla="*/ 270 h 272"/>
                              <a:gd name="T28" fmla="*/ 58 w 231"/>
                              <a:gd name="T29" fmla="*/ 141 h 272"/>
                              <a:gd name="T30" fmla="*/ 51 w 231"/>
                              <a:gd name="T31" fmla="*/ 135 h 272"/>
                              <a:gd name="T32" fmla="*/ 40 w 231"/>
                              <a:gd name="T33" fmla="*/ 126 h 272"/>
                              <a:gd name="T34" fmla="*/ 30 w 231"/>
                              <a:gd name="T35" fmla="*/ 120 h 272"/>
                              <a:gd name="T36" fmla="*/ 25 w 231"/>
                              <a:gd name="T37" fmla="*/ 116 h 272"/>
                              <a:gd name="T38" fmla="*/ 21 w 231"/>
                              <a:gd name="T39" fmla="*/ 114 h 272"/>
                              <a:gd name="T40" fmla="*/ 16 w 231"/>
                              <a:gd name="T41" fmla="*/ 113 h 272"/>
                              <a:gd name="T42" fmla="*/ 13 w 231"/>
                              <a:gd name="T43" fmla="*/ 113 h 272"/>
                              <a:gd name="T44" fmla="*/ 10 w 231"/>
                              <a:gd name="T45" fmla="*/ 114 h 272"/>
                              <a:gd name="T46" fmla="*/ 7 w 231"/>
                              <a:gd name="T47" fmla="*/ 115 h 272"/>
                              <a:gd name="T48" fmla="*/ 4 w 231"/>
                              <a:gd name="T49" fmla="*/ 115 h 272"/>
                              <a:gd name="T50" fmla="*/ 0 w 231"/>
                              <a:gd name="T51" fmla="*/ 109 h 272"/>
                              <a:gd name="T52" fmla="*/ 106 w 231"/>
                              <a:gd name="T53" fmla="*/ 66 h 272"/>
                              <a:gd name="T54" fmla="*/ 100 w 231"/>
                              <a:gd name="T55" fmla="*/ 68 h 272"/>
                              <a:gd name="T56" fmla="*/ 97 w 231"/>
                              <a:gd name="T57" fmla="*/ 70 h 272"/>
                              <a:gd name="T58" fmla="*/ 93 w 231"/>
                              <a:gd name="T59" fmla="*/ 72 h 272"/>
                              <a:gd name="T60" fmla="*/ 89 w 231"/>
                              <a:gd name="T61" fmla="*/ 77 h 272"/>
                              <a:gd name="T62" fmla="*/ 86 w 231"/>
                              <a:gd name="T63" fmla="*/ 79 h 272"/>
                              <a:gd name="T64" fmla="*/ 84 w 231"/>
                              <a:gd name="T65" fmla="*/ 82 h 272"/>
                              <a:gd name="T66" fmla="*/ 84 w 231"/>
                              <a:gd name="T67" fmla="*/ 84 h 272"/>
                              <a:gd name="T68" fmla="*/ 84 w 231"/>
                              <a:gd name="T69" fmla="*/ 86 h 272"/>
                              <a:gd name="T70" fmla="*/ 84 w 231"/>
                              <a:gd name="T71" fmla="*/ 88 h 272"/>
                              <a:gd name="T72" fmla="*/ 86 w 231"/>
                              <a:gd name="T73" fmla="*/ 91 h 272"/>
                              <a:gd name="T74" fmla="*/ 88 w 231"/>
                              <a:gd name="T75" fmla="*/ 93 h 272"/>
                              <a:gd name="T76" fmla="*/ 91 w 231"/>
                              <a:gd name="T77" fmla="*/ 97 h 272"/>
                              <a:gd name="T78" fmla="*/ 101 w 231"/>
                              <a:gd name="T79" fmla="*/ 105 h 272"/>
                              <a:gd name="T80" fmla="*/ 206 w 231"/>
                              <a:gd name="T81" fmla="*/ 194 h 272"/>
                              <a:gd name="T82" fmla="*/ 201 w 231"/>
                              <a:gd name="T83" fmla="*/ 76 h 272"/>
                              <a:gd name="T84" fmla="*/ 201 w 231"/>
                              <a:gd name="T85" fmla="*/ 64 h 272"/>
                              <a:gd name="T86" fmla="*/ 200 w 231"/>
                              <a:gd name="T87" fmla="*/ 54 h 272"/>
                              <a:gd name="T88" fmla="*/ 199 w 231"/>
                              <a:gd name="T89" fmla="*/ 51 h 272"/>
                              <a:gd name="T90" fmla="*/ 199 w 231"/>
                              <a:gd name="T91" fmla="*/ 48 h 272"/>
                              <a:gd name="T92" fmla="*/ 197 w 231"/>
                              <a:gd name="T93" fmla="*/ 43 h 272"/>
                              <a:gd name="T94" fmla="*/ 196 w 231"/>
                              <a:gd name="T95" fmla="*/ 41 h 272"/>
                              <a:gd name="T96" fmla="*/ 194 w 231"/>
                              <a:gd name="T97" fmla="*/ 38 h 272"/>
                              <a:gd name="T98" fmla="*/ 192 w 231"/>
                              <a:gd name="T99" fmla="*/ 37 h 272"/>
                              <a:gd name="T100" fmla="*/ 191 w 231"/>
                              <a:gd name="T101" fmla="*/ 36 h 272"/>
                              <a:gd name="T102" fmla="*/ 188 w 231"/>
                              <a:gd name="T103" fmla="*/ 35 h 272"/>
                              <a:gd name="T104" fmla="*/ 186 w 231"/>
                              <a:gd name="T105" fmla="*/ 34 h 272"/>
                              <a:gd name="T106" fmla="*/ 183 w 231"/>
                              <a:gd name="T107" fmla="*/ 34 h 272"/>
                              <a:gd name="T108" fmla="*/ 181 w 231"/>
                              <a:gd name="T109" fmla="*/ 34 h 272"/>
                              <a:gd name="T110" fmla="*/ 175 w 231"/>
                              <a:gd name="T111" fmla="*/ 34 h 272"/>
                              <a:gd name="T112" fmla="*/ 171 w 231"/>
                              <a:gd name="T113" fmla="*/ 36 h 272"/>
                              <a:gd name="T114" fmla="*/ 166 w 231"/>
                              <a:gd name="T115" fmla="*/ 37 h 272"/>
                              <a:gd name="T116" fmla="*/ 161 w 231"/>
                              <a:gd name="T117" fmla="*/ 41 h 272"/>
                              <a:gd name="T118" fmla="*/ 228 w 231"/>
                              <a:gd name="T119" fmla="*/ 0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31" h="272">
                                <a:moveTo>
                                  <a:pt x="228" y="0"/>
                                </a:moveTo>
                                <a:lnTo>
                                  <a:pt x="231" y="7"/>
                                </a:lnTo>
                                <a:lnTo>
                                  <a:pt x="230" y="8"/>
                                </a:lnTo>
                                <a:lnTo>
                                  <a:pt x="228" y="9"/>
                                </a:lnTo>
                                <a:lnTo>
                                  <a:pt x="227" y="10"/>
                                </a:lnTo>
                                <a:lnTo>
                                  <a:pt x="226" y="11"/>
                                </a:lnTo>
                                <a:lnTo>
                                  <a:pt x="225" y="12"/>
                                </a:lnTo>
                                <a:lnTo>
                                  <a:pt x="224" y="13"/>
                                </a:lnTo>
                                <a:lnTo>
                                  <a:pt x="223" y="14"/>
                                </a:lnTo>
                                <a:lnTo>
                                  <a:pt x="222" y="16"/>
                                </a:lnTo>
                                <a:lnTo>
                                  <a:pt x="221" y="17"/>
                                </a:lnTo>
                                <a:lnTo>
                                  <a:pt x="220" y="19"/>
                                </a:lnTo>
                                <a:lnTo>
                                  <a:pt x="220" y="20"/>
                                </a:lnTo>
                                <a:lnTo>
                                  <a:pt x="219" y="22"/>
                                </a:lnTo>
                                <a:lnTo>
                                  <a:pt x="219" y="23"/>
                                </a:lnTo>
                                <a:lnTo>
                                  <a:pt x="218" y="25"/>
                                </a:lnTo>
                                <a:lnTo>
                                  <a:pt x="217" y="27"/>
                                </a:lnTo>
                                <a:lnTo>
                                  <a:pt x="217" y="29"/>
                                </a:lnTo>
                                <a:lnTo>
                                  <a:pt x="216" y="32"/>
                                </a:lnTo>
                                <a:lnTo>
                                  <a:pt x="216" y="35"/>
                                </a:lnTo>
                                <a:lnTo>
                                  <a:pt x="216" y="41"/>
                                </a:lnTo>
                                <a:lnTo>
                                  <a:pt x="215" y="46"/>
                                </a:lnTo>
                                <a:lnTo>
                                  <a:pt x="215" y="52"/>
                                </a:lnTo>
                                <a:lnTo>
                                  <a:pt x="215" y="58"/>
                                </a:lnTo>
                                <a:lnTo>
                                  <a:pt x="215" y="66"/>
                                </a:lnTo>
                                <a:lnTo>
                                  <a:pt x="215" y="70"/>
                                </a:lnTo>
                                <a:lnTo>
                                  <a:pt x="216" y="74"/>
                                </a:lnTo>
                                <a:lnTo>
                                  <a:pt x="221" y="270"/>
                                </a:lnTo>
                                <a:lnTo>
                                  <a:pt x="216" y="272"/>
                                </a:lnTo>
                                <a:lnTo>
                                  <a:pt x="58" y="141"/>
                                </a:lnTo>
                                <a:lnTo>
                                  <a:pt x="55" y="138"/>
                                </a:lnTo>
                                <a:lnTo>
                                  <a:pt x="51" y="135"/>
                                </a:lnTo>
                                <a:lnTo>
                                  <a:pt x="46" y="130"/>
                                </a:lnTo>
                                <a:lnTo>
                                  <a:pt x="40" y="126"/>
                                </a:lnTo>
                                <a:lnTo>
                                  <a:pt x="36" y="123"/>
                                </a:lnTo>
                                <a:lnTo>
                                  <a:pt x="30" y="120"/>
                                </a:lnTo>
                                <a:lnTo>
                                  <a:pt x="27" y="117"/>
                                </a:lnTo>
                                <a:lnTo>
                                  <a:pt x="25" y="116"/>
                                </a:lnTo>
                                <a:lnTo>
                                  <a:pt x="23" y="114"/>
                                </a:lnTo>
                                <a:lnTo>
                                  <a:pt x="21" y="114"/>
                                </a:lnTo>
                                <a:lnTo>
                                  <a:pt x="19" y="113"/>
                                </a:lnTo>
                                <a:lnTo>
                                  <a:pt x="16" y="113"/>
                                </a:lnTo>
                                <a:lnTo>
                                  <a:pt x="14" y="113"/>
                                </a:lnTo>
                                <a:lnTo>
                                  <a:pt x="13" y="113"/>
                                </a:lnTo>
                                <a:lnTo>
                                  <a:pt x="11" y="113"/>
                                </a:lnTo>
                                <a:lnTo>
                                  <a:pt x="10" y="114"/>
                                </a:lnTo>
                                <a:lnTo>
                                  <a:pt x="9" y="114"/>
                                </a:lnTo>
                                <a:lnTo>
                                  <a:pt x="7" y="115"/>
                                </a:lnTo>
                                <a:lnTo>
                                  <a:pt x="6" y="115"/>
                                </a:lnTo>
                                <a:lnTo>
                                  <a:pt x="4" y="115"/>
                                </a:lnTo>
                                <a:lnTo>
                                  <a:pt x="3" y="116"/>
                                </a:lnTo>
                                <a:lnTo>
                                  <a:pt x="0" y="109"/>
                                </a:lnTo>
                                <a:lnTo>
                                  <a:pt x="102" y="61"/>
                                </a:lnTo>
                                <a:lnTo>
                                  <a:pt x="106" y="66"/>
                                </a:lnTo>
                                <a:lnTo>
                                  <a:pt x="102" y="68"/>
                                </a:lnTo>
                                <a:lnTo>
                                  <a:pt x="100" y="68"/>
                                </a:lnTo>
                                <a:lnTo>
                                  <a:pt x="98" y="69"/>
                                </a:lnTo>
                                <a:lnTo>
                                  <a:pt x="97" y="70"/>
                                </a:lnTo>
                                <a:lnTo>
                                  <a:pt x="96" y="71"/>
                                </a:lnTo>
                                <a:lnTo>
                                  <a:pt x="93" y="72"/>
                                </a:lnTo>
                                <a:lnTo>
                                  <a:pt x="91" y="74"/>
                                </a:lnTo>
                                <a:lnTo>
                                  <a:pt x="89" y="77"/>
                                </a:lnTo>
                                <a:lnTo>
                                  <a:pt x="87" y="78"/>
                                </a:lnTo>
                                <a:lnTo>
                                  <a:pt x="86" y="79"/>
                                </a:lnTo>
                                <a:lnTo>
                                  <a:pt x="85" y="81"/>
                                </a:lnTo>
                                <a:lnTo>
                                  <a:pt x="84" y="82"/>
                                </a:lnTo>
                                <a:lnTo>
                                  <a:pt x="84" y="83"/>
                                </a:lnTo>
                                <a:lnTo>
                                  <a:pt x="84" y="84"/>
                                </a:lnTo>
                                <a:lnTo>
                                  <a:pt x="84" y="85"/>
                                </a:lnTo>
                                <a:lnTo>
                                  <a:pt x="84" y="86"/>
                                </a:lnTo>
                                <a:lnTo>
                                  <a:pt x="84" y="87"/>
                                </a:lnTo>
                                <a:lnTo>
                                  <a:pt x="84" y="88"/>
                                </a:lnTo>
                                <a:lnTo>
                                  <a:pt x="85" y="89"/>
                                </a:lnTo>
                                <a:lnTo>
                                  <a:pt x="86" y="91"/>
                                </a:lnTo>
                                <a:lnTo>
                                  <a:pt x="86" y="92"/>
                                </a:lnTo>
                                <a:lnTo>
                                  <a:pt x="88" y="93"/>
                                </a:lnTo>
                                <a:lnTo>
                                  <a:pt x="89" y="95"/>
                                </a:lnTo>
                                <a:lnTo>
                                  <a:pt x="91" y="97"/>
                                </a:lnTo>
                                <a:lnTo>
                                  <a:pt x="95" y="100"/>
                                </a:lnTo>
                                <a:lnTo>
                                  <a:pt x="101" y="105"/>
                                </a:lnTo>
                                <a:lnTo>
                                  <a:pt x="108" y="112"/>
                                </a:lnTo>
                                <a:lnTo>
                                  <a:pt x="206" y="194"/>
                                </a:lnTo>
                                <a:lnTo>
                                  <a:pt x="202" y="81"/>
                                </a:lnTo>
                                <a:lnTo>
                                  <a:pt x="201" y="76"/>
                                </a:lnTo>
                                <a:lnTo>
                                  <a:pt x="201" y="71"/>
                                </a:lnTo>
                                <a:lnTo>
                                  <a:pt x="201" y="64"/>
                                </a:lnTo>
                                <a:lnTo>
                                  <a:pt x="201" y="58"/>
                                </a:lnTo>
                                <a:lnTo>
                                  <a:pt x="200" y="54"/>
                                </a:lnTo>
                                <a:lnTo>
                                  <a:pt x="200" y="52"/>
                                </a:lnTo>
                                <a:lnTo>
                                  <a:pt x="199" y="51"/>
                                </a:lnTo>
                                <a:lnTo>
                                  <a:pt x="199" y="49"/>
                                </a:lnTo>
                                <a:lnTo>
                                  <a:pt x="199" y="48"/>
                                </a:lnTo>
                                <a:lnTo>
                                  <a:pt x="198" y="46"/>
                                </a:lnTo>
                                <a:lnTo>
                                  <a:pt x="197" y="43"/>
                                </a:lnTo>
                                <a:lnTo>
                                  <a:pt x="196" y="42"/>
                                </a:lnTo>
                                <a:lnTo>
                                  <a:pt x="196" y="41"/>
                                </a:lnTo>
                                <a:lnTo>
                                  <a:pt x="195" y="39"/>
                                </a:lnTo>
                                <a:lnTo>
                                  <a:pt x="194" y="38"/>
                                </a:lnTo>
                                <a:lnTo>
                                  <a:pt x="193" y="37"/>
                                </a:lnTo>
                                <a:lnTo>
                                  <a:pt x="192" y="37"/>
                                </a:lnTo>
                                <a:lnTo>
                                  <a:pt x="191" y="36"/>
                                </a:lnTo>
                                <a:lnTo>
                                  <a:pt x="189" y="35"/>
                                </a:lnTo>
                                <a:lnTo>
                                  <a:pt x="188" y="35"/>
                                </a:lnTo>
                                <a:lnTo>
                                  <a:pt x="187" y="34"/>
                                </a:lnTo>
                                <a:lnTo>
                                  <a:pt x="186" y="34"/>
                                </a:lnTo>
                                <a:lnTo>
                                  <a:pt x="185" y="34"/>
                                </a:lnTo>
                                <a:lnTo>
                                  <a:pt x="183" y="34"/>
                                </a:lnTo>
                                <a:lnTo>
                                  <a:pt x="182" y="34"/>
                                </a:lnTo>
                                <a:lnTo>
                                  <a:pt x="181" y="34"/>
                                </a:lnTo>
                                <a:lnTo>
                                  <a:pt x="178" y="34"/>
                                </a:lnTo>
                                <a:lnTo>
                                  <a:pt x="175" y="34"/>
                                </a:lnTo>
                                <a:lnTo>
                                  <a:pt x="173" y="35"/>
                                </a:lnTo>
                                <a:lnTo>
                                  <a:pt x="171" y="36"/>
                                </a:lnTo>
                                <a:lnTo>
                                  <a:pt x="168" y="36"/>
                                </a:lnTo>
                                <a:lnTo>
                                  <a:pt x="166" y="37"/>
                                </a:lnTo>
                                <a:lnTo>
                                  <a:pt x="163" y="38"/>
                                </a:lnTo>
                                <a:lnTo>
                                  <a:pt x="161" y="41"/>
                                </a:lnTo>
                                <a:lnTo>
                                  <a:pt x="158" y="34"/>
                                </a:lnTo>
                                <a:lnTo>
                                  <a:pt x="228"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6" name="Freeform 378"/>
                        <wps:cNvSpPr>
                          <a:spLocks/>
                        </wps:cNvSpPr>
                        <wps:spPr bwMode="auto">
                          <a:xfrm>
                            <a:off x="5786" y="3479"/>
                            <a:ext cx="175" cy="198"/>
                          </a:xfrm>
                          <a:custGeom>
                            <a:avLst/>
                            <a:gdLst>
                              <a:gd name="T0" fmla="*/ 225 w 236"/>
                              <a:gd name="T1" fmla="*/ 61 h 273"/>
                              <a:gd name="T2" fmla="*/ 216 w 236"/>
                              <a:gd name="T3" fmla="*/ 60 h 273"/>
                              <a:gd name="T4" fmla="*/ 212 w 236"/>
                              <a:gd name="T5" fmla="*/ 54 h 273"/>
                              <a:gd name="T6" fmla="*/ 206 w 236"/>
                              <a:gd name="T7" fmla="*/ 45 h 273"/>
                              <a:gd name="T8" fmla="*/ 201 w 236"/>
                              <a:gd name="T9" fmla="*/ 40 h 273"/>
                              <a:gd name="T10" fmla="*/ 196 w 236"/>
                              <a:gd name="T11" fmla="*/ 36 h 273"/>
                              <a:gd name="T12" fmla="*/ 192 w 236"/>
                              <a:gd name="T13" fmla="*/ 33 h 273"/>
                              <a:gd name="T14" fmla="*/ 185 w 236"/>
                              <a:gd name="T15" fmla="*/ 30 h 273"/>
                              <a:gd name="T16" fmla="*/ 179 w 236"/>
                              <a:gd name="T17" fmla="*/ 29 h 273"/>
                              <a:gd name="T18" fmla="*/ 174 w 236"/>
                              <a:gd name="T19" fmla="*/ 27 h 273"/>
                              <a:gd name="T20" fmla="*/ 170 w 236"/>
                              <a:gd name="T21" fmla="*/ 27 h 273"/>
                              <a:gd name="T22" fmla="*/ 164 w 236"/>
                              <a:gd name="T23" fmla="*/ 28 h 273"/>
                              <a:gd name="T24" fmla="*/ 158 w 236"/>
                              <a:gd name="T25" fmla="*/ 30 h 273"/>
                              <a:gd name="T26" fmla="*/ 150 w 236"/>
                              <a:gd name="T27" fmla="*/ 31 h 273"/>
                              <a:gd name="T28" fmla="*/ 191 w 236"/>
                              <a:gd name="T29" fmla="*/ 208 h 273"/>
                              <a:gd name="T30" fmla="*/ 193 w 236"/>
                              <a:gd name="T31" fmla="*/ 216 h 273"/>
                              <a:gd name="T32" fmla="*/ 196 w 236"/>
                              <a:gd name="T33" fmla="*/ 221 h 273"/>
                              <a:gd name="T34" fmla="*/ 198 w 236"/>
                              <a:gd name="T35" fmla="*/ 226 h 273"/>
                              <a:gd name="T36" fmla="*/ 200 w 236"/>
                              <a:gd name="T37" fmla="*/ 229 h 273"/>
                              <a:gd name="T38" fmla="*/ 201 w 236"/>
                              <a:gd name="T39" fmla="*/ 231 h 273"/>
                              <a:gd name="T40" fmla="*/ 204 w 236"/>
                              <a:gd name="T41" fmla="*/ 232 h 273"/>
                              <a:gd name="T42" fmla="*/ 206 w 236"/>
                              <a:gd name="T43" fmla="*/ 233 h 273"/>
                              <a:gd name="T44" fmla="*/ 209 w 236"/>
                              <a:gd name="T45" fmla="*/ 234 h 273"/>
                              <a:gd name="T46" fmla="*/ 213 w 236"/>
                              <a:gd name="T47" fmla="*/ 235 h 273"/>
                              <a:gd name="T48" fmla="*/ 216 w 236"/>
                              <a:gd name="T49" fmla="*/ 234 h 273"/>
                              <a:gd name="T50" fmla="*/ 221 w 236"/>
                              <a:gd name="T51" fmla="*/ 234 h 273"/>
                              <a:gd name="T52" fmla="*/ 226 w 236"/>
                              <a:gd name="T53" fmla="*/ 233 h 273"/>
                              <a:gd name="T54" fmla="*/ 236 w 236"/>
                              <a:gd name="T55" fmla="*/ 236 h 273"/>
                              <a:gd name="T56" fmla="*/ 114 w 236"/>
                              <a:gd name="T57" fmla="*/ 268 h 273"/>
                              <a:gd name="T58" fmla="*/ 125 w 236"/>
                              <a:gd name="T59" fmla="*/ 264 h 273"/>
                              <a:gd name="T60" fmla="*/ 129 w 236"/>
                              <a:gd name="T61" fmla="*/ 262 h 273"/>
                              <a:gd name="T62" fmla="*/ 132 w 236"/>
                              <a:gd name="T63" fmla="*/ 259 h 273"/>
                              <a:gd name="T64" fmla="*/ 136 w 236"/>
                              <a:gd name="T65" fmla="*/ 257 h 273"/>
                              <a:gd name="T66" fmla="*/ 138 w 236"/>
                              <a:gd name="T67" fmla="*/ 255 h 273"/>
                              <a:gd name="T68" fmla="*/ 139 w 236"/>
                              <a:gd name="T69" fmla="*/ 253 h 273"/>
                              <a:gd name="T70" fmla="*/ 140 w 236"/>
                              <a:gd name="T71" fmla="*/ 251 h 273"/>
                              <a:gd name="T72" fmla="*/ 141 w 236"/>
                              <a:gd name="T73" fmla="*/ 248 h 273"/>
                              <a:gd name="T74" fmla="*/ 141 w 236"/>
                              <a:gd name="T75" fmla="*/ 245 h 273"/>
                              <a:gd name="T76" fmla="*/ 141 w 236"/>
                              <a:gd name="T77" fmla="*/ 242 h 273"/>
                              <a:gd name="T78" fmla="*/ 139 w 236"/>
                              <a:gd name="T79" fmla="*/ 237 h 273"/>
                              <a:gd name="T80" fmla="*/ 137 w 236"/>
                              <a:gd name="T81" fmla="*/ 230 h 273"/>
                              <a:gd name="T82" fmla="*/ 78 w 236"/>
                              <a:gd name="T83" fmla="*/ 54 h 273"/>
                              <a:gd name="T84" fmla="*/ 60 w 236"/>
                              <a:gd name="T85" fmla="*/ 61 h 273"/>
                              <a:gd name="T86" fmla="*/ 55 w 236"/>
                              <a:gd name="T87" fmla="*/ 62 h 273"/>
                              <a:gd name="T88" fmla="*/ 50 w 236"/>
                              <a:gd name="T89" fmla="*/ 65 h 273"/>
                              <a:gd name="T90" fmla="*/ 46 w 236"/>
                              <a:gd name="T91" fmla="*/ 67 h 273"/>
                              <a:gd name="T92" fmla="*/ 41 w 236"/>
                              <a:gd name="T93" fmla="*/ 69 h 273"/>
                              <a:gd name="T94" fmla="*/ 38 w 236"/>
                              <a:gd name="T95" fmla="*/ 72 h 273"/>
                              <a:gd name="T96" fmla="*/ 35 w 236"/>
                              <a:gd name="T97" fmla="*/ 75 h 273"/>
                              <a:gd name="T98" fmla="*/ 33 w 236"/>
                              <a:gd name="T99" fmla="*/ 78 h 273"/>
                              <a:gd name="T100" fmla="*/ 31 w 236"/>
                              <a:gd name="T101" fmla="*/ 81 h 273"/>
                              <a:gd name="T102" fmla="*/ 29 w 236"/>
                              <a:gd name="T103" fmla="*/ 86 h 273"/>
                              <a:gd name="T104" fmla="*/ 27 w 236"/>
                              <a:gd name="T105" fmla="*/ 92 h 273"/>
                              <a:gd name="T106" fmla="*/ 26 w 236"/>
                              <a:gd name="T107" fmla="*/ 97 h 273"/>
                              <a:gd name="T108" fmla="*/ 25 w 236"/>
                              <a:gd name="T109" fmla="*/ 102 h 273"/>
                              <a:gd name="T110" fmla="*/ 25 w 236"/>
                              <a:gd name="T111" fmla="*/ 108 h 273"/>
                              <a:gd name="T112" fmla="*/ 25 w 236"/>
                              <a:gd name="T113" fmla="*/ 114 h 273"/>
                              <a:gd name="T114" fmla="*/ 26 w 236"/>
                              <a:gd name="T115" fmla="*/ 119 h 273"/>
                              <a:gd name="T116" fmla="*/ 20 w 236"/>
                              <a:gd name="T117" fmla="*/ 126 h 273"/>
                              <a:gd name="T118" fmla="*/ 204 w 236"/>
                              <a:gd name="T119" fmla="*/ 0 h 2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36" h="273">
                                <a:moveTo>
                                  <a:pt x="204" y="0"/>
                                </a:moveTo>
                                <a:lnTo>
                                  <a:pt x="225" y="61"/>
                                </a:lnTo>
                                <a:lnTo>
                                  <a:pt x="218" y="62"/>
                                </a:lnTo>
                                <a:lnTo>
                                  <a:pt x="216" y="60"/>
                                </a:lnTo>
                                <a:lnTo>
                                  <a:pt x="215" y="58"/>
                                </a:lnTo>
                                <a:lnTo>
                                  <a:pt x="212" y="54"/>
                                </a:lnTo>
                                <a:lnTo>
                                  <a:pt x="209" y="49"/>
                                </a:lnTo>
                                <a:lnTo>
                                  <a:pt x="206" y="45"/>
                                </a:lnTo>
                                <a:lnTo>
                                  <a:pt x="204" y="43"/>
                                </a:lnTo>
                                <a:lnTo>
                                  <a:pt x="201" y="40"/>
                                </a:lnTo>
                                <a:lnTo>
                                  <a:pt x="199" y="38"/>
                                </a:lnTo>
                                <a:lnTo>
                                  <a:pt x="196" y="36"/>
                                </a:lnTo>
                                <a:lnTo>
                                  <a:pt x="194" y="34"/>
                                </a:lnTo>
                                <a:lnTo>
                                  <a:pt x="192" y="33"/>
                                </a:lnTo>
                                <a:lnTo>
                                  <a:pt x="189" y="32"/>
                                </a:lnTo>
                                <a:lnTo>
                                  <a:pt x="185" y="30"/>
                                </a:lnTo>
                                <a:lnTo>
                                  <a:pt x="182" y="30"/>
                                </a:lnTo>
                                <a:lnTo>
                                  <a:pt x="179" y="29"/>
                                </a:lnTo>
                                <a:lnTo>
                                  <a:pt x="176" y="28"/>
                                </a:lnTo>
                                <a:lnTo>
                                  <a:pt x="174" y="27"/>
                                </a:lnTo>
                                <a:lnTo>
                                  <a:pt x="171" y="27"/>
                                </a:lnTo>
                                <a:lnTo>
                                  <a:pt x="170" y="27"/>
                                </a:lnTo>
                                <a:lnTo>
                                  <a:pt x="167" y="28"/>
                                </a:lnTo>
                                <a:lnTo>
                                  <a:pt x="164" y="28"/>
                                </a:lnTo>
                                <a:lnTo>
                                  <a:pt x="161" y="29"/>
                                </a:lnTo>
                                <a:lnTo>
                                  <a:pt x="158" y="30"/>
                                </a:lnTo>
                                <a:lnTo>
                                  <a:pt x="155" y="30"/>
                                </a:lnTo>
                                <a:lnTo>
                                  <a:pt x="150" y="31"/>
                                </a:lnTo>
                                <a:lnTo>
                                  <a:pt x="133" y="37"/>
                                </a:lnTo>
                                <a:lnTo>
                                  <a:pt x="191" y="208"/>
                                </a:lnTo>
                                <a:lnTo>
                                  <a:pt x="192" y="212"/>
                                </a:lnTo>
                                <a:lnTo>
                                  <a:pt x="193" y="216"/>
                                </a:lnTo>
                                <a:lnTo>
                                  <a:pt x="195" y="219"/>
                                </a:lnTo>
                                <a:lnTo>
                                  <a:pt x="196" y="221"/>
                                </a:lnTo>
                                <a:lnTo>
                                  <a:pt x="196" y="224"/>
                                </a:lnTo>
                                <a:lnTo>
                                  <a:pt x="198" y="226"/>
                                </a:lnTo>
                                <a:lnTo>
                                  <a:pt x="199" y="227"/>
                                </a:lnTo>
                                <a:lnTo>
                                  <a:pt x="200" y="229"/>
                                </a:lnTo>
                                <a:lnTo>
                                  <a:pt x="200" y="230"/>
                                </a:lnTo>
                                <a:lnTo>
                                  <a:pt x="201" y="231"/>
                                </a:lnTo>
                                <a:lnTo>
                                  <a:pt x="202" y="232"/>
                                </a:lnTo>
                                <a:lnTo>
                                  <a:pt x="204" y="232"/>
                                </a:lnTo>
                                <a:lnTo>
                                  <a:pt x="205" y="233"/>
                                </a:lnTo>
                                <a:lnTo>
                                  <a:pt x="206" y="233"/>
                                </a:lnTo>
                                <a:lnTo>
                                  <a:pt x="208" y="234"/>
                                </a:lnTo>
                                <a:lnTo>
                                  <a:pt x="209" y="234"/>
                                </a:lnTo>
                                <a:lnTo>
                                  <a:pt x="211" y="234"/>
                                </a:lnTo>
                                <a:lnTo>
                                  <a:pt x="213" y="235"/>
                                </a:lnTo>
                                <a:lnTo>
                                  <a:pt x="215" y="234"/>
                                </a:lnTo>
                                <a:lnTo>
                                  <a:pt x="216" y="234"/>
                                </a:lnTo>
                                <a:lnTo>
                                  <a:pt x="219" y="234"/>
                                </a:lnTo>
                                <a:lnTo>
                                  <a:pt x="221" y="234"/>
                                </a:lnTo>
                                <a:lnTo>
                                  <a:pt x="224" y="233"/>
                                </a:lnTo>
                                <a:lnTo>
                                  <a:pt x="226" y="233"/>
                                </a:lnTo>
                                <a:lnTo>
                                  <a:pt x="234" y="230"/>
                                </a:lnTo>
                                <a:lnTo>
                                  <a:pt x="236" y="236"/>
                                </a:lnTo>
                                <a:lnTo>
                                  <a:pt x="117" y="273"/>
                                </a:lnTo>
                                <a:lnTo>
                                  <a:pt x="114" y="268"/>
                                </a:lnTo>
                                <a:lnTo>
                                  <a:pt x="122" y="265"/>
                                </a:lnTo>
                                <a:lnTo>
                                  <a:pt x="125" y="264"/>
                                </a:lnTo>
                                <a:lnTo>
                                  <a:pt x="127" y="264"/>
                                </a:lnTo>
                                <a:lnTo>
                                  <a:pt x="129" y="262"/>
                                </a:lnTo>
                                <a:lnTo>
                                  <a:pt x="131" y="260"/>
                                </a:lnTo>
                                <a:lnTo>
                                  <a:pt x="132" y="259"/>
                                </a:lnTo>
                                <a:lnTo>
                                  <a:pt x="134" y="259"/>
                                </a:lnTo>
                                <a:lnTo>
                                  <a:pt x="136" y="257"/>
                                </a:lnTo>
                                <a:lnTo>
                                  <a:pt x="137" y="256"/>
                                </a:lnTo>
                                <a:lnTo>
                                  <a:pt x="138" y="255"/>
                                </a:lnTo>
                                <a:lnTo>
                                  <a:pt x="138" y="254"/>
                                </a:lnTo>
                                <a:lnTo>
                                  <a:pt x="139" y="253"/>
                                </a:lnTo>
                                <a:lnTo>
                                  <a:pt x="140" y="252"/>
                                </a:lnTo>
                                <a:lnTo>
                                  <a:pt x="140" y="251"/>
                                </a:lnTo>
                                <a:lnTo>
                                  <a:pt x="141" y="249"/>
                                </a:lnTo>
                                <a:lnTo>
                                  <a:pt x="141" y="248"/>
                                </a:lnTo>
                                <a:lnTo>
                                  <a:pt x="141" y="247"/>
                                </a:lnTo>
                                <a:lnTo>
                                  <a:pt x="141" y="245"/>
                                </a:lnTo>
                                <a:lnTo>
                                  <a:pt x="141" y="244"/>
                                </a:lnTo>
                                <a:lnTo>
                                  <a:pt x="141" y="242"/>
                                </a:lnTo>
                                <a:lnTo>
                                  <a:pt x="140" y="239"/>
                                </a:lnTo>
                                <a:lnTo>
                                  <a:pt x="139" y="237"/>
                                </a:lnTo>
                                <a:lnTo>
                                  <a:pt x="138" y="233"/>
                                </a:lnTo>
                                <a:lnTo>
                                  <a:pt x="137" y="230"/>
                                </a:lnTo>
                                <a:lnTo>
                                  <a:pt x="136" y="225"/>
                                </a:lnTo>
                                <a:lnTo>
                                  <a:pt x="78" y="54"/>
                                </a:lnTo>
                                <a:lnTo>
                                  <a:pt x="62" y="60"/>
                                </a:lnTo>
                                <a:lnTo>
                                  <a:pt x="60" y="61"/>
                                </a:lnTo>
                                <a:lnTo>
                                  <a:pt x="57" y="61"/>
                                </a:lnTo>
                                <a:lnTo>
                                  <a:pt x="55" y="62"/>
                                </a:lnTo>
                                <a:lnTo>
                                  <a:pt x="52" y="64"/>
                                </a:lnTo>
                                <a:lnTo>
                                  <a:pt x="50" y="65"/>
                                </a:lnTo>
                                <a:lnTo>
                                  <a:pt x="48" y="66"/>
                                </a:lnTo>
                                <a:lnTo>
                                  <a:pt x="46" y="67"/>
                                </a:lnTo>
                                <a:lnTo>
                                  <a:pt x="43" y="68"/>
                                </a:lnTo>
                                <a:lnTo>
                                  <a:pt x="41" y="69"/>
                                </a:lnTo>
                                <a:lnTo>
                                  <a:pt x="39" y="71"/>
                                </a:lnTo>
                                <a:lnTo>
                                  <a:pt x="38" y="72"/>
                                </a:lnTo>
                                <a:lnTo>
                                  <a:pt x="36" y="73"/>
                                </a:lnTo>
                                <a:lnTo>
                                  <a:pt x="35" y="75"/>
                                </a:lnTo>
                                <a:lnTo>
                                  <a:pt x="34" y="76"/>
                                </a:lnTo>
                                <a:lnTo>
                                  <a:pt x="33" y="78"/>
                                </a:lnTo>
                                <a:lnTo>
                                  <a:pt x="32" y="79"/>
                                </a:lnTo>
                                <a:lnTo>
                                  <a:pt x="31" y="81"/>
                                </a:lnTo>
                                <a:lnTo>
                                  <a:pt x="30" y="84"/>
                                </a:lnTo>
                                <a:lnTo>
                                  <a:pt x="29" y="86"/>
                                </a:lnTo>
                                <a:lnTo>
                                  <a:pt x="28" y="89"/>
                                </a:lnTo>
                                <a:lnTo>
                                  <a:pt x="27" y="92"/>
                                </a:lnTo>
                                <a:lnTo>
                                  <a:pt x="26" y="94"/>
                                </a:lnTo>
                                <a:lnTo>
                                  <a:pt x="26" y="97"/>
                                </a:lnTo>
                                <a:lnTo>
                                  <a:pt x="26" y="100"/>
                                </a:lnTo>
                                <a:lnTo>
                                  <a:pt x="25" y="102"/>
                                </a:lnTo>
                                <a:lnTo>
                                  <a:pt x="25" y="105"/>
                                </a:lnTo>
                                <a:lnTo>
                                  <a:pt x="25" y="108"/>
                                </a:lnTo>
                                <a:lnTo>
                                  <a:pt x="25" y="111"/>
                                </a:lnTo>
                                <a:lnTo>
                                  <a:pt x="25" y="114"/>
                                </a:lnTo>
                                <a:lnTo>
                                  <a:pt x="26" y="116"/>
                                </a:lnTo>
                                <a:lnTo>
                                  <a:pt x="26" y="119"/>
                                </a:lnTo>
                                <a:lnTo>
                                  <a:pt x="26" y="124"/>
                                </a:lnTo>
                                <a:lnTo>
                                  <a:pt x="20" y="126"/>
                                </a:lnTo>
                                <a:lnTo>
                                  <a:pt x="0" y="65"/>
                                </a:lnTo>
                                <a:lnTo>
                                  <a:pt x="204"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7" name="Freeform 379"/>
                        <wps:cNvSpPr>
                          <a:spLocks noEditPoints="1"/>
                        </wps:cNvSpPr>
                        <wps:spPr bwMode="auto">
                          <a:xfrm>
                            <a:off x="5988" y="3444"/>
                            <a:ext cx="188" cy="180"/>
                          </a:xfrm>
                          <a:custGeom>
                            <a:avLst/>
                            <a:gdLst>
                              <a:gd name="T0" fmla="*/ 123 w 254"/>
                              <a:gd name="T1" fmla="*/ 1 h 245"/>
                              <a:gd name="T2" fmla="*/ 146 w 254"/>
                              <a:gd name="T3" fmla="*/ 1 h 245"/>
                              <a:gd name="T4" fmla="*/ 167 w 254"/>
                              <a:gd name="T5" fmla="*/ 4 h 245"/>
                              <a:gd name="T6" fmla="*/ 187 w 254"/>
                              <a:gd name="T7" fmla="*/ 12 h 245"/>
                              <a:gd name="T8" fmla="*/ 206 w 254"/>
                              <a:gd name="T9" fmla="*/ 23 h 245"/>
                              <a:gd name="T10" fmla="*/ 221 w 254"/>
                              <a:gd name="T11" fmla="*/ 37 h 245"/>
                              <a:gd name="T12" fmla="*/ 233 w 254"/>
                              <a:gd name="T13" fmla="*/ 53 h 245"/>
                              <a:gd name="T14" fmla="*/ 244 w 254"/>
                              <a:gd name="T15" fmla="*/ 71 h 245"/>
                              <a:gd name="T16" fmla="*/ 250 w 254"/>
                              <a:gd name="T17" fmla="*/ 92 h 245"/>
                              <a:gd name="T18" fmla="*/ 254 w 254"/>
                              <a:gd name="T19" fmla="*/ 124 h 245"/>
                              <a:gd name="T20" fmla="*/ 251 w 254"/>
                              <a:gd name="T21" fmla="*/ 151 h 245"/>
                              <a:gd name="T22" fmla="*/ 246 w 254"/>
                              <a:gd name="T23" fmla="*/ 168 h 245"/>
                              <a:gd name="T24" fmla="*/ 237 w 254"/>
                              <a:gd name="T25" fmla="*/ 186 h 245"/>
                              <a:gd name="T26" fmla="*/ 222 w 254"/>
                              <a:gd name="T27" fmla="*/ 206 h 245"/>
                              <a:gd name="T28" fmla="*/ 205 w 254"/>
                              <a:gd name="T29" fmla="*/ 221 h 245"/>
                              <a:gd name="T30" fmla="*/ 183 w 254"/>
                              <a:gd name="T31" fmla="*/ 232 h 245"/>
                              <a:gd name="T32" fmla="*/ 158 w 254"/>
                              <a:gd name="T33" fmla="*/ 240 h 245"/>
                              <a:gd name="T34" fmla="*/ 132 w 254"/>
                              <a:gd name="T35" fmla="*/ 244 h 245"/>
                              <a:gd name="T36" fmla="*/ 106 w 254"/>
                              <a:gd name="T37" fmla="*/ 244 h 245"/>
                              <a:gd name="T38" fmla="*/ 82 w 254"/>
                              <a:gd name="T39" fmla="*/ 239 h 245"/>
                              <a:gd name="T40" fmla="*/ 62 w 254"/>
                              <a:gd name="T41" fmla="*/ 229 h 245"/>
                              <a:gd name="T42" fmla="*/ 42 w 254"/>
                              <a:gd name="T43" fmla="*/ 216 h 245"/>
                              <a:gd name="T44" fmla="*/ 29 w 254"/>
                              <a:gd name="T45" fmla="*/ 203 h 245"/>
                              <a:gd name="T46" fmla="*/ 18 w 254"/>
                              <a:gd name="T47" fmla="*/ 187 h 245"/>
                              <a:gd name="T48" fmla="*/ 10 w 254"/>
                              <a:gd name="T49" fmla="*/ 171 h 245"/>
                              <a:gd name="T50" fmla="*/ 2 w 254"/>
                              <a:gd name="T51" fmla="*/ 141 h 245"/>
                              <a:gd name="T52" fmla="*/ 0 w 254"/>
                              <a:gd name="T53" fmla="*/ 119 h 245"/>
                              <a:gd name="T54" fmla="*/ 2 w 254"/>
                              <a:gd name="T55" fmla="*/ 99 h 245"/>
                              <a:gd name="T56" fmla="*/ 7 w 254"/>
                              <a:gd name="T57" fmla="*/ 79 h 245"/>
                              <a:gd name="T58" fmla="*/ 16 w 254"/>
                              <a:gd name="T59" fmla="*/ 61 h 245"/>
                              <a:gd name="T60" fmla="*/ 29 w 254"/>
                              <a:gd name="T61" fmla="*/ 43 h 245"/>
                              <a:gd name="T62" fmla="*/ 44 w 254"/>
                              <a:gd name="T63" fmla="*/ 29 h 245"/>
                              <a:gd name="T64" fmla="*/ 62 w 254"/>
                              <a:gd name="T65" fmla="*/ 17 h 245"/>
                              <a:gd name="T66" fmla="*/ 81 w 254"/>
                              <a:gd name="T67" fmla="*/ 9 h 245"/>
                              <a:gd name="T68" fmla="*/ 103 w 254"/>
                              <a:gd name="T69" fmla="*/ 4 h 245"/>
                              <a:gd name="T70" fmla="*/ 94 w 254"/>
                              <a:gd name="T71" fmla="*/ 19 h 245"/>
                              <a:gd name="T72" fmla="*/ 83 w 254"/>
                              <a:gd name="T73" fmla="*/ 26 h 245"/>
                              <a:gd name="T74" fmla="*/ 74 w 254"/>
                              <a:gd name="T75" fmla="*/ 35 h 245"/>
                              <a:gd name="T76" fmla="*/ 67 w 254"/>
                              <a:gd name="T77" fmla="*/ 47 h 245"/>
                              <a:gd name="T78" fmla="*/ 62 w 254"/>
                              <a:gd name="T79" fmla="*/ 68 h 245"/>
                              <a:gd name="T80" fmla="*/ 61 w 254"/>
                              <a:gd name="T81" fmla="*/ 100 h 245"/>
                              <a:gd name="T82" fmla="*/ 66 w 254"/>
                              <a:gd name="T83" fmla="*/ 138 h 245"/>
                              <a:gd name="T84" fmla="*/ 72 w 254"/>
                              <a:gd name="T85" fmla="*/ 161 h 245"/>
                              <a:gd name="T86" fmla="*/ 79 w 254"/>
                              <a:gd name="T87" fmla="*/ 182 h 245"/>
                              <a:gd name="T88" fmla="*/ 87 w 254"/>
                              <a:gd name="T89" fmla="*/ 198 h 245"/>
                              <a:gd name="T90" fmla="*/ 105 w 254"/>
                              <a:gd name="T91" fmla="*/ 219 h 245"/>
                              <a:gd name="T92" fmla="*/ 123 w 254"/>
                              <a:gd name="T93" fmla="*/ 228 h 245"/>
                              <a:gd name="T94" fmla="*/ 145 w 254"/>
                              <a:gd name="T95" fmla="*/ 229 h 245"/>
                              <a:gd name="T96" fmla="*/ 159 w 254"/>
                              <a:gd name="T97" fmla="*/ 226 h 245"/>
                              <a:gd name="T98" fmla="*/ 172 w 254"/>
                              <a:gd name="T99" fmla="*/ 219 h 245"/>
                              <a:gd name="T100" fmla="*/ 182 w 254"/>
                              <a:gd name="T101" fmla="*/ 208 h 245"/>
                              <a:gd name="T102" fmla="*/ 189 w 254"/>
                              <a:gd name="T103" fmla="*/ 191 h 245"/>
                              <a:gd name="T104" fmla="*/ 193 w 254"/>
                              <a:gd name="T105" fmla="*/ 170 h 245"/>
                              <a:gd name="T106" fmla="*/ 193 w 254"/>
                              <a:gd name="T107" fmla="*/ 144 h 245"/>
                              <a:gd name="T108" fmla="*/ 189 w 254"/>
                              <a:gd name="T109" fmla="*/ 113 h 245"/>
                              <a:gd name="T110" fmla="*/ 181 w 254"/>
                              <a:gd name="T111" fmla="*/ 78 h 245"/>
                              <a:gd name="T112" fmla="*/ 171 w 254"/>
                              <a:gd name="T113" fmla="*/ 51 h 245"/>
                              <a:gd name="T114" fmla="*/ 159 w 254"/>
                              <a:gd name="T115" fmla="*/ 35 h 245"/>
                              <a:gd name="T116" fmla="*/ 147 w 254"/>
                              <a:gd name="T117" fmla="*/ 22 h 245"/>
                              <a:gd name="T118" fmla="*/ 134 w 254"/>
                              <a:gd name="T119" fmla="*/ 16 h 245"/>
                              <a:gd name="T120" fmla="*/ 120 w 254"/>
                              <a:gd name="T121" fmla="*/ 14 h 245"/>
                              <a:gd name="T122" fmla="*/ 107 w 254"/>
                              <a:gd name="T123" fmla="*/ 15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4" h="245">
                                <a:moveTo>
                                  <a:pt x="103" y="4"/>
                                </a:moveTo>
                                <a:lnTo>
                                  <a:pt x="107" y="4"/>
                                </a:lnTo>
                                <a:lnTo>
                                  <a:pt x="110" y="3"/>
                                </a:lnTo>
                                <a:lnTo>
                                  <a:pt x="113" y="2"/>
                                </a:lnTo>
                                <a:lnTo>
                                  <a:pt x="117" y="2"/>
                                </a:lnTo>
                                <a:lnTo>
                                  <a:pt x="120" y="1"/>
                                </a:lnTo>
                                <a:lnTo>
                                  <a:pt x="123" y="1"/>
                                </a:lnTo>
                                <a:lnTo>
                                  <a:pt x="126" y="1"/>
                                </a:lnTo>
                                <a:lnTo>
                                  <a:pt x="130" y="1"/>
                                </a:lnTo>
                                <a:lnTo>
                                  <a:pt x="133" y="1"/>
                                </a:lnTo>
                                <a:lnTo>
                                  <a:pt x="137" y="0"/>
                                </a:lnTo>
                                <a:lnTo>
                                  <a:pt x="140" y="0"/>
                                </a:lnTo>
                                <a:lnTo>
                                  <a:pt x="143" y="1"/>
                                </a:lnTo>
                                <a:lnTo>
                                  <a:pt x="146" y="1"/>
                                </a:lnTo>
                                <a:lnTo>
                                  <a:pt x="148" y="1"/>
                                </a:lnTo>
                                <a:lnTo>
                                  <a:pt x="152" y="2"/>
                                </a:lnTo>
                                <a:lnTo>
                                  <a:pt x="155" y="2"/>
                                </a:lnTo>
                                <a:lnTo>
                                  <a:pt x="157" y="3"/>
                                </a:lnTo>
                                <a:lnTo>
                                  <a:pt x="161" y="3"/>
                                </a:lnTo>
                                <a:lnTo>
                                  <a:pt x="163" y="4"/>
                                </a:lnTo>
                                <a:lnTo>
                                  <a:pt x="167" y="4"/>
                                </a:lnTo>
                                <a:lnTo>
                                  <a:pt x="170" y="5"/>
                                </a:lnTo>
                                <a:lnTo>
                                  <a:pt x="173" y="6"/>
                                </a:lnTo>
                                <a:lnTo>
                                  <a:pt x="176" y="7"/>
                                </a:lnTo>
                                <a:lnTo>
                                  <a:pt x="178" y="8"/>
                                </a:lnTo>
                                <a:lnTo>
                                  <a:pt x="181" y="9"/>
                                </a:lnTo>
                                <a:lnTo>
                                  <a:pt x="184" y="11"/>
                                </a:lnTo>
                                <a:lnTo>
                                  <a:pt x="187" y="12"/>
                                </a:lnTo>
                                <a:lnTo>
                                  <a:pt x="189" y="13"/>
                                </a:lnTo>
                                <a:lnTo>
                                  <a:pt x="192" y="15"/>
                                </a:lnTo>
                                <a:lnTo>
                                  <a:pt x="194" y="16"/>
                                </a:lnTo>
                                <a:lnTo>
                                  <a:pt x="197" y="18"/>
                                </a:lnTo>
                                <a:lnTo>
                                  <a:pt x="201" y="19"/>
                                </a:lnTo>
                                <a:lnTo>
                                  <a:pt x="203" y="21"/>
                                </a:lnTo>
                                <a:lnTo>
                                  <a:pt x="206" y="23"/>
                                </a:lnTo>
                                <a:lnTo>
                                  <a:pt x="208" y="24"/>
                                </a:lnTo>
                                <a:lnTo>
                                  <a:pt x="210" y="27"/>
                                </a:lnTo>
                                <a:lnTo>
                                  <a:pt x="212" y="29"/>
                                </a:lnTo>
                                <a:lnTo>
                                  <a:pt x="215" y="31"/>
                                </a:lnTo>
                                <a:lnTo>
                                  <a:pt x="217" y="33"/>
                                </a:lnTo>
                                <a:lnTo>
                                  <a:pt x="219" y="35"/>
                                </a:lnTo>
                                <a:lnTo>
                                  <a:pt x="221" y="37"/>
                                </a:lnTo>
                                <a:lnTo>
                                  <a:pt x="223" y="39"/>
                                </a:lnTo>
                                <a:lnTo>
                                  <a:pt x="225" y="41"/>
                                </a:lnTo>
                                <a:lnTo>
                                  <a:pt x="227" y="43"/>
                                </a:lnTo>
                                <a:lnTo>
                                  <a:pt x="228" y="46"/>
                                </a:lnTo>
                                <a:lnTo>
                                  <a:pt x="230" y="48"/>
                                </a:lnTo>
                                <a:lnTo>
                                  <a:pt x="232" y="50"/>
                                </a:lnTo>
                                <a:lnTo>
                                  <a:pt x="233" y="53"/>
                                </a:lnTo>
                                <a:lnTo>
                                  <a:pt x="236" y="55"/>
                                </a:lnTo>
                                <a:lnTo>
                                  <a:pt x="238" y="58"/>
                                </a:lnTo>
                                <a:lnTo>
                                  <a:pt x="239" y="61"/>
                                </a:lnTo>
                                <a:lnTo>
                                  <a:pt x="240" y="63"/>
                                </a:lnTo>
                                <a:lnTo>
                                  <a:pt x="242" y="66"/>
                                </a:lnTo>
                                <a:lnTo>
                                  <a:pt x="243" y="69"/>
                                </a:lnTo>
                                <a:lnTo>
                                  <a:pt x="244" y="71"/>
                                </a:lnTo>
                                <a:lnTo>
                                  <a:pt x="245" y="74"/>
                                </a:lnTo>
                                <a:lnTo>
                                  <a:pt x="246" y="77"/>
                                </a:lnTo>
                                <a:lnTo>
                                  <a:pt x="247" y="80"/>
                                </a:lnTo>
                                <a:lnTo>
                                  <a:pt x="248" y="83"/>
                                </a:lnTo>
                                <a:lnTo>
                                  <a:pt x="249" y="85"/>
                                </a:lnTo>
                                <a:lnTo>
                                  <a:pt x="250" y="89"/>
                                </a:lnTo>
                                <a:lnTo>
                                  <a:pt x="250" y="92"/>
                                </a:lnTo>
                                <a:lnTo>
                                  <a:pt x="251" y="95"/>
                                </a:lnTo>
                                <a:lnTo>
                                  <a:pt x="252" y="99"/>
                                </a:lnTo>
                                <a:lnTo>
                                  <a:pt x="252" y="104"/>
                                </a:lnTo>
                                <a:lnTo>
                                  <a:pt x="253" y="109"/>
                                </a:lnTo>
                                <a:lnTo>
                                  <a:pt x="254" y="114"/>
                                </a:lnTo>
                                <a:lnTo>
                                  <a:pt x="254" y="120"/>
                                </a:lnTo>
                                <a:lnTo>
                                  <a:pt x="254" y="124"/>
                                </a:lnTo>
                                <a:lnTo>
                                  <a:pt x="254" y="130"/>
                                </a:lnTo>
                                <a:lnTo>
                                  <a:pt x="253" y="136"/>
                                </a:lnTo>
                                <a:lnTo>
                                  <a:pt x="253" y="141"/>
                                </a:lnTo>
                                <a:lnTo>
                                  <a:pt x="252" y="143"/>
                                </a:lnTo>
                                <a:lnTo>
                                  <a:pt x="252" y="146"/>
                                </a:lnTo>
                                <a:lnTo>
                                  <a:pt x="252" y="148"/>
                                </a:lnTo>
                                <a:lnTo>
                                  <a:pt x="251" y="151"/>
                                </a:lnTo>
                                <a:lnTo>
                                  <a:pt x="251" y="153"/>
                                </a:lnTo>
                                <a:lnTo>
                                  <a:pt x="250" y="156"/>
                                </a:lnTo>
                                <a:lnTo>
                                  <a:pt x="249" y="158"/>
                                </a:lnTo>
                                <a:lnTo>
                                  <a:pt x="248" y="160"/>
                                </a:lnTo>
                                <a:lnTo>
                                  <a:pt x="247" y="163"/>
                                </a:lnTo>
                                <a:lnTo>
                                  <a:pt x="247" y="165"/>
                                </a:lnTo>
                                <a:lnTo>
                                  <a:pt x="246" y="168"/>
                                </a:lnTo>
                                <a:lnTo>
                                  <a:pt x="245" y="171"/>
                                </a:lnTo>
                                <a:lnTo>
                                  <a:pt x="244" y="173"/>
                                </a:lnTo>
                                <a:lnTo>
                                  <a:pt x="243" y="175"/>
                                </a:lnTo>
                                <a:lnTo>
                                  <a:pt x="242" y="178"/>
                                </a:lnTo>
                                <a:lnTo>
                                  <a:pt x="241" y="180"/>
                                </a:lnTo>
                                <a:lnTo>
                                  <a:pt x="239" y="183"/>
                                </a:lnTo>
                                <a:lnTo>
                                  <a:pt x="237" y="186"/>
                                </a:lnTo>
                                <a:lnTo>
                                  <a:pt x="234" y="189"/>
                                </a:lnTo>
                                <a:lnTo>
                                  <a:pt x="232" y="191"/>
                                </a:lnTo>
                                <a:lnTo>
                                  <a:pt x="231" y="194"/>
                                </a:lnTo>
                                <a:lnTo>
                                  <a:pt x="229" y="197"/>
                                </a:lnTo>
                                <a:lnTo>
                                  <a:pt x="227" y="200"/>
                                </a:lnTo>
                                <a:lnTo>
                                  <a:pt x="224" y="203"/>
                                </a:lnTo>
                                <a:lnTo>
                                  <a:pt x="222" y="206"/>
                                </a:lnTo>
                                <a:lnTo>
                                  <a:pt x="220" y="208"/>
                                </a:lnTo>
                                <a:lnTo>
                                  <a:pt x="218" y="210"/>
                                </a:lnTo>
                                <a:lnTo>
                                  <a:pt x="215" y="212"/>
                                </a:lnTo>
                                <a:lnTo>
                                  <a:pt x="213" y="214"/>
                                </a:lnTo>
                                <a:lnTo>
                                  <a:pt x="210" y="217"/>
                                </a:lnTo>
                                <a:lnTo>
                                  <a:pt x="208" y="218"/>
                                </a:lnTo>
                                <a:lnTo>
                                  <a:pt x="205" y="221"/>
                                </a:lnTo>
                                <a:lnTo>
                                  <a:pt x="202" y="222"/>
                                </a:lnTo>
                                <a:lnTo>
                                  <a:pt x="198" y="224"/>
                                </a:lnTo>
                                <a:lnTo>
                                  <a:pt x="196" y="226"/>
                                </a:lnTo>
                                <a:lnTo>
                                  <a:pt x="192" y="227"/>
                                </a:lnTo>
                                <a:lnTo>
                                  <a:pt x="189" y="229"/>
                                </a:lnTo>
                                <a:lnTo>
                                  <a:pt x="187" y="230"/>
                                </a:lnTo>
                                <a:lnTo>
                                  <a:pt x="183" y="232"/>
                                </a:lnTo>
                                <a:lnTo>
                                  <a:pt x="180" y="233"/>
                                </a:lnTo>
                                <a:lnTo>
                                  <a:pt x="177" y="234"/>
                                </a:lnTo>
                                <a:lnTo>
                                  <a:pt x="173" y="236"/>
                                </a:lnTo>
                                <a:lnTo>
                                  <a:pt x="170" y="236"/>
                                </a:lnTo>
                                <a:lnTo>
                                  <a:pt x="166" y="238"/>
                                </a:lnTo>
                                <a:lnTo>
                                  <a:pt x="162" y="239"/>
                                </a:lnTo>
                                <a:lnTo>
                                  <a:pt x="158" y="240"/>
                                </a:lnTo>
                                <a:lnTo>
                                  <a:pt x="154" y="241"/>
                                </a:lnTo>
                                <a:lnTo>
                                  <a:pt x="150" y="242"/>
                                </a:lnTo>
                                <a:lnTo>
                                  <a:pt x="147" y="242"/>
                                </a:lnTo>
                                <a:lnTo>
                                  <a:pt x="143" y="243"/>
                                </a:lnTo>
                                <a:lnTo>
                                  <a:pt x="139" y="243"/>
                                </a:lnTo>
                                <a:lnTo>
                                  <a:pt x="136" y="244"/>
                                </a:lnTo>
                                <a:lnTo>
                                  <a:pt x="132" y="244"/>
                                </a:lnTo>
                                <a:lnTo>
                                  <a:pt x="127" y="244"/>
                                </a:lnTo>
                                <a:lnTo>
                                  <a:pt x="124" y="245"/>
                                </a:lnTo>
                                <a:lnTo>
                                  <a:pt x="120" y="245"/>
                                </a:lnTo>
                                <a:lnTo>
                                  <a:pt x="117" y="245"/>
                                </a:lnTo>
                                <a:lnTo>
                                  <a:pt x="113" y="244"/>
                                </a:lnTo>
                                <a:lnTo>
                                  <a:pt x="110" y="244"/>
                                </a:lnTo>
                                <a:lnTo>
                                  <a:pt x="106" y="244"/>
                                </a:lnTo>
                                <a:lnTo>
                                  <a:pt x="103" y="243"/>
                                </a:lnTo>
                                <a:lnTo>
                                  <a:pt x="100" y="243"/>
                                </a:lnTo>
                                <a:lnTo>
                                  <a:pt x="96" y="242"/>
                                </a:lnTo>
                                <a:lnTo>
                                  <a:pt x="93" y="242"/>
                                </a:lnTo>
                                <a:lnTo>
                                  <a:pt x="89" y="241"/>
                                </a:lnTo>
                                <a:lnTo>
                                  <a:pt x="86" y="240"/>
                                </a:lnTo>
                                <a:lnTo>
                                  <a:pt x="82" y="239"/>
                                </a:lnTo>
                                <a:lnTo>
                                  <a:pt x="79" y="238"/>
                                </a:lnTo>
                                <a:lnTo>
                                  <a:pt x="77" y="236"/>
                                </a:lnTo>
                                <a:lnTo>
                                  <a:pt x="73" y="235"/>
                                </a:lnTo>
                                <a:lnTo>
                                  <a:pt x="70" y="233"/>
                                </a:lnTo>
                                <a:lnTo>
                                  <a:pt x="67" y="232"/>
                                </a:lnTo>
                                <a:lnTo>
                                  <a:pt x="64" y="231"/>
                                </a:lnTo>
                                <a:lnTo>
                                  <a:pt x="62" y="229"/>
                                </a:lnTo>
                                <a:lnTo>
                                  <a:pt x="59" y="227"/>
                                </a:lnTo>
                                <a:lnTo>
                                  <a:pt x="55" y="226"/>
                                </a:lnTo>
                                <a:lnTo>
                                  <a:pt x="52" y="224"/>
                                </a:lnTo>
                                <a:lnTo>
                                  <a:pt x="50" y="222"/>
                                </a:lnTo>
                                <a:lnTo>
                                  <a:pt x="47" y="220"/>
                                </a:lnTo>
                                <a:lnTo>
                                  <a:pt x="44" y="218"/>
                                </a:lnTo>
                                <a:lnTo>
                                  <a:pt x="42" y="216"/>
                                </a:lnTo>
                                <a:lnTo>
                                  <a:pt x="40" y="214"/>
                                </a:lnTo>
                                <a:lnTo>
                                  <a:pt x="38" y="213"/>
                                </a:lnTo>
                                <a:lnTo>
                                  <a:pt x="37" y="211"/>
                                </a:lnTo>
                                <a:lnTo>
                                  <a:pt x="35" y="209"/>
                                </a:lnTo>
                                <a:lnTo>
                                  <a:pt x="33" y="207"/>
                                </a:lnTo>
                                <a:lnTo>
                                  <a:pt x="31" y="205"/>
                                </a:lnTo>
                                <a:lnTo>
                                  <a:pt x="29" y="203"/>
                                </a:lnTo>
                                <a:lnTo>
                                  <a:pt x="28" y="200"/>
                                </a:lnTo>
                                <a:lnTo>
                                  <a:pt x="26" y="198"/>
                                </a:lnTo>
                                <a:lnTo>
                                  <a:pt x="25" y="196"/>
                                </a:lnTo>
                                <a:lnTo>
                                  <a:pt x="23" y="194"/>
                                </a:lnTo>
                                <a:lnTo>
                                  <a:pt x="22" y="192"/>
                                </a:lnTo>
                                <a:lnTo>
                                  <a:pt x="19" y="190"/>
                                </a:lnTo>
                                <a:lnTo>
                                  <a:pt x="18" y="187"/>
                                </a:lnTo>
                                <a:lnTo>
                                  <a:pt x="17" y="185"/>
                                </a:lnTo>
                                <a:lnTo>
                                  <a:pt x="15" y="183"/>
                                </a:lnTo>
                                <a:lnTo>
                                  <a:pt x="14" y="181"/>
                                </a:lnTo>
                                <a:lnTo>
                                  <a:pt x="13" y="179"/>
                                </a:lnTo>
                                <a:lnTo>
                                  <a:pt x="12" y="176"/>
                                </a:lnTo>
                                <a:lnTo>
                                  <a:pt x="11" y="174"/>
                                </a:lnTo>
                                <a:lnTo>
                                  <a:pt x="10" y="171"/>
                                </a:lnTo>
                                <a:lnTo>
                                  <a:pt x="9" y="169"/>
                                </a:lnTo>
                                <a:lnTo>
                                  <a:pt x="8" y="165"/>
                                </a:lnTo>
                                <a:lnTo>
                                  <a:pt x="6" y="160"/>
                                </a:lnTo>
                                <a:lnTo>
                                  <a:pt x="4" y="155"/>
                                </a:lnTo>
                                <a:lnTo>
                                  <a:pt x="3" y="150"/>
                                </a:lnTo>
                                <a:lnTo>
                                  <a:pt x="2" y="144"/>
                                </a:lnTo>
                                <a:lnTo>
                                  <a:pt x="2" y="141"/>
                                </a:lnTo>
                                <a:lnTo>
                                  <a:pt x="1" y="138"/>
                                </a:lnTo>
                                <a:lnTo>
                                  <a:pt x="1" y="135"/>
                                </a:lnTo>
                                <a:lnTo>
                                  <a:pt x="0" y="132"/>
                                </a:lnTo>
                                <a:lnTo>
                                  <a:pt x="0" y="128"/>
                                </a:lnTo>
                                <a:lnTo>
                                  <a:pt x="0" y="125"/>
                                </a:lnTo>
                                <a:lnTo>
                                  <a:pt x="0" y="122"/>
                                </a:lnTo>
                                <a:lnTo>
                                  <a:pt x="0" y="119"/>
                                </a:lnTo>
                                <a:lnTo>
                                  <a:pt x="0" y="116"/>
                                </a:lnTo>
                                <a:lnTo>
                                  <a:pt x="0" y="113"/>
                                </a:lnTo>
                                <a:lnTo>
                                  <a:pt x="0" y="110"/>
                                </a:lnTo>
                                <a:lnTo>
                                  <a:pt x="0" y="107"/>
                                </a:lnTo>
                                <a:lnTo>
                                  <a:pt x="1" y="105"/>
                                </a:lnTo>
                                <a:lnTo>
                                  <a:pt x="1" y="102"/>
                                </a:lnTo>
                                <a:lnTo>
                                  <a:pt x="2" y="99"/>
                                </a:lnTo>
                                <a:lnTo>
                                  <a:pt x="2" y="95"/>
                                </a:lnTo>
                                <a:lnTo>
                                  <a:pt x="2" y="92"/>
                                </a:lnTo>
                                <a:lnTo>
                                  <a:pt x="3" y="89"/>
                                </a:lnTo>
                                <a:lnTo>
                                  <a:pt x="4" y="87"/>
                                </a:lnTo>
                                <a:lnTo>
                                  <a:pt x="5" y="84"/>
                                </a:lnTo>
                                <a:lnTo>
                                  <a:pt x="6" y="82"/>
                                </a:lnTo>
                                <a:lnTo>
                                  <a:pt x="7" y="79"/>
                                </a:lnTo>
                                <a:lnTo>
                                  <a:pt x="8" y="76"/>
                                </a:lnTo>
                                <a:lnTo>
                                  <a:pt x="9" y="74"/>
                                </a:lnTo>
                                <a:lnTo>
                                  <a:pt x="10" y="71"/>
                                </a:lnTo>
                                <a:lnTo>
                                  <a:pt x="12" y="68"/>
                                </a:lnTo>
                                <a:lnTo>
                                  <a:pt x="13" y="66"/>
                                </a:lnTo>
                                <a:lnTo>
                                  <a:pt x="14" y="63"/>
                                </a:lnTo>
                                <a:lnTo>
                                  <a:pt x="16" y="61"/>
                                </a:lnTo>
                                <a:lnTo>
                                  <a:pt x="17" y="57"/>
                                </a:lnTo>
                                <a:lnTo>
                                  <a:pt x="19" y="54"/>
                                </a:lnTo>
                                <a:lnTo>
                                  <a:pt x="22" y="52"/>
                                </a:lnTo>
                                <a:lnTo>
                                  <a:pt x="23" y="50"/>
                                </a:lnTo>
                                <a:lnTo>
                                  <a:pt x="25" y="47"/>
                                </a:lnTo>
                                <a:lnTo>
                                  <a:pt x="27" y="45"/>
                                </a:lnTo>
                                <a:lnTo>
                                  <a:pt x="29" y="43"/>
                                </a:lnTo>
                                <a:lnTo>
                                  <a:pt x="31" y="40"/>
                                </a:lnTo>
                                <a:lnTo>
                                  <a:pt x="33" y="39"/>
                                </a:lnTo>
                                <a:lnTo>
                                  <a:pt x="35" y="36"/>
                                </a:lnTo>
                                <a:lnTo>
                                  <a:pt x="37" y="35"/>
                                </a:lnTo>
                                <a:lnTo>
                                  <a:pt x="39" y="32"/>
                                </a:lnTo>
                                <a:lnTo>
                                  <a:pt x="42" y="31"/>
                                </a:lnTo>
                                <a:lnTo>
                                  <a:pt x="44" y="29"/>
                                </a:lnTo>
                                <a:lnTo>
                                  <a:pt x="46" y="27"/>
                                </a:lnTo>
                                <a:lnTo>
                                  <a:pt x="48" y="24"/>
                                </a:lnTo>
                                <a:lnTo>
                                  <a:pt x="51" y="23"/>
                                </a:lnTo>
                                <a:lnTo>
                                  <a:pt x="53" y="21"/>
                                </a:lnTo>
                                <a:lnTo>
                                  <a:pt x="57" y="19"/>
                                </a:lnTo>
                                <a:lnTo>
                                  <a:pt x="59" y="18"/>
                                </a:lnTo>
                                <a:lnTo>
                                  <a:pt x="62" y="17"/>
                                </a:lnTo>
                                <a:lnTo>
                                  <a:pt x="64" y="15"/>
                                </a:lnTo>
                                <a:lnTo>
                                  <a:pt x="67" y="14"/>
                                </a:lnTo>
                                <a:lnTo>
                                  <a:pt x="70" y="13"/>
                                </a:lnTo>
                                <a:lnTo>
                                  <a:pt x="72" y="12"/>
                                </a:lnTo>
                                <a:lnTo>
                                  <a:pt x="75" y="11"/>
                                </a:lnTo>
                                <a:lnTo>
                                  <a:pt x="78" y="10"/>
                                </a:lnTo>
                                <a:lnTo>
                                  <a:pt x="81" y="9"/>
                                </a:lnTo>
                                <a:lnTo>
                                  <a:pt x="84" y="8"/>
                                </a:lnTo>
                                <a:lnTo>
                                  <a:pt x="87" y="8"/>
                                </a:lnTo>
                                <a:lnTo>
                                  <a:pt x="90" y="7"/>
                                </a:lnTo>
                                <a:lnTo>
                                  <a:pt x="94" y="6"/>
                                </a:lnTo>
                                <a:lnTo>
                                  <a:pt x="97" y="5"/>
                                </a:lnTo>
                                <a:lnTo>
                                  <a:pt x="100" y="5"/>
                                </a:lnTo>
                                <a:lnTo>
                                  <a:pt x="103" y="4"/>
                                </a:lnTo>
                                <a:close/>
                                <a:moveTo>
                                  <a:pt x="107" y="15"/>
                                </a:moveTo>
                                <a:lnTo>
                                  <a:pt x="103" y="15"/>
                                </a:lnTo>
                                <a:lnTo>
                                  <a:pt x="100" y="16"/>
                                </a:lnTo>
                                <a:lnTo>
                                  <a:pt x="98" y="17"/>
                                </a:lnTo>
                                <a:lnTo>
                                  <a:pt x="96" y="18"/>
                                </a:lnTo>
                                <a:lnTo>
                                  <a:pt x="94" y="19"/>
                                </a:lnTo>
                                <a:lnTo>
                                  <a:pt x="93" y="19"/>
                                </a:lnTo>
                                <a:lnTo>
                                  <a:pt x="90" y="20"/>
                                </a:lnTo>
                                <a:lnTo>
                                  <a:pt x="88" y="21"/>
                                </a:lnTo>
                                <a:lnTo>
                                  <a:pt x="87" y="22"/>
                                </a:lnTo>
                                <a:lnTo>
                                  <a:pt x="86" y="23"/>
                                </a:lnTo>
                                <a:lnTo>
                                  <a:pt x="84" y="24"/>
                                </a:lnTo>
                                <a:lnTo>
                                  <a:pt x="83" y="26"/>
                                </a:lnTo>
                                <a:lnTo>
                                  <a:pt x="82" y="27"/>
                                </a:lnTo>
                                <a:lnTo>
                                  <a:pt x="80" y="28"/>
                                </a:lnTo>
                                <a:lnTo>
                                  <a:pt x="79" y="30"/>
                                </a:lnTo>
                                <a:lnTo>
                                  <a:pt x="77" y="31"/>
                                </a:lnTo>
                                <a:lnTo>
                                  <a:pt x="76" y="32"/>
                                </a:lnTo>
                                <a:lnTo>
                                  <a:pt x="75" y="34"/>
                                </a:lnTo>
                                <a:lnTo>
                                  <a:pt x="74" y="35"/>
                                </a:lnTo>
                                <a:lnTo>
                                  <a:pt x="73" y="37"/>
                                </a:lnTo>
                                <a:lnTo>
                                  <a:pt x="72" y="39"/>
                                </a:lnTo>
                                <a:lnTo>
                                  <a:pt x="71" y="40"/>
                                </a:lnTo>
                                <a:lnTo>
                                  <a:pt x="70" y="42"/>
                                </a:lnTo>
                                <a:lnTo>
                                  <a:pt x="69" y="43"/>
                                </a:lnTo>
                                <a:lnTo>
                                  <a:pt x="68" y="46"/>
                                </a:lnTo>
                                <a:lnTo>
                                  <a:pt x="67" y="47"/>
                                </a:lnTo>
                                <a:lnTo>
                                  <a:pt x="67" y="49"/>
                                </a:lnTo>
                                <a:lnTo>
                                  <a:pt x="66" y="51"/>
                                </a:lnTo>
                                <a:lnTo>
                                  <a:pt x="65" y="53"/>
                                </a:lnTo>
                                <a:lnTo>
                                  <a:pt x="64" y="55"/>
                                </a:lnTo>
                                <a:lnTo>
                                  <a:pt x="63" y="59"/>
                                </a:lnTo>
                                <a:lnTo>
                                  <a:pt x="63" y="64"/>
                                </a:lnTo>
                                <a:lnTo>
                                  <a:pt x="62" y="68"/>
                                </a:lnTo>
                                <a:lnTo>
                                  <a:pt x="61" y="72"/>
                                </a:lnTo>
                                <a:lnTo>
                                  <a:pt x="61" y="76"/>
                                </a:lnTo>
                                <a:lnTo>
                                  <a:pt x="61" y="80"/>
                                </a:lnTo>
                                <a:lnTo>
                                  <a:pt x="60" y="85"/>
                                </a:lnTo>
                                <a:lnTo>
                                  <a:pt x="60" y="89"/>
                                </a:lnTo>
                                <a:lnTo>
                                  <a:pt x="61" y="94"/>
                                </a:lnTo>
                                <a:lnTo>
                                  <a:pt x="61" y="100"/>
                                </a:lnTo>
                                <a:lnTo>
                                  <a:pt x="61" y="105"/>
                                </a:lnTo>
                                <a:lnTo>
                                  <a:pt x="62" y="111"/>
                                </a:lnTo>
                                <a:lnTo>
                                  <a:pt x="63" y="116"/>
                                </a:lnTo>
                                <a:lnTo>
                                  <a:pt x="63" y="122"/>
                                </a:lnTo>
                                <a:lnTo>
                                  <a:pt x="64" y="128"/>
                                </a:lnTo>
                                <a:lnTo>
                                  <a:pt x="65" y="135"/>
                                </a:lnTo>
                                <a:lnTo>
                                  <a:pt x="66" y="138"/>
                                </a:lnTo>
                                <a:lnTo>
                                  <a:pt x="67" y="142"/>
                                </a:lnTo>
                                <a:lnTo>
                                  <a:pt x="67" y="145"/>
                                </a:lnTo>
                                <a:lnTo>
                                  <a:pt x="68" y="148"/>
                                </a:lnTo>
                                <a:lnTo>
                                  <a:pt x="69" y="152"/>
                                </a:lnTo>
                                <a:lnTo>
                                  <a:pt x="70" y="155"/>
                                </a:lnTo>
                                <a:lnTo>
                                  <a:pt x="71" y="158"/>
                                </a:lnTo>
                                <a:lnTo>
                                  <a:pt x="72" y="161"/>
                                </a:lnTo>
                                <a:lnTo>
                                  <a:pt x="72" y="164"/>
                                </a:lnTo>
                                <a:lnTo>
                                  <a:pt x="73" y="168"/>
                                </a:lnTo>
                                <a:lnTo>
                                  <a:pt x="74" y="171"/>
                                </a:lnTo>
                                <a:lnTo>
                                  <a:pt x="76" y="174"/>
                                </a:lnTo>
                                <a:lnTo>
                                  <a:pt x="77" y="176"/>
                                </a:lnTo>
                                <a:lnTo>
                                  <a:pt x="77" y="179"/>
                                </a:lnTo>
                                <a:lnTo>
                                  <a:pt x="79" y="182"/>
                                </a:lnTo>
                                <a:lnTo>
                                  <a:pt x="80" y="184"/>
                                </a:lnTo>
                                <a:lnTo>
                                  <a:pt x="81" y="187"/>
                                </a:lnTo>
                                <a:lnTo>
                                  <a:pt x="82" y="189"/>
                                </a:lnTo>
                                <a:lnTo>
                                  <a:pt x="83" y="191"/>
                                </a:lnTo>
                                <a:lnTo>
                                  <a:pt x="85" y="194"/>
                                </a:lnTo>
                                <a:lnTo>
                                  <a:pt x="86" y="196"/>
                                </a:lnTo>
                                <a:lnTo>
                                  <a:pt x="87" y="198"/>
                                </a:lnTo>
                                <a:lnTo>
                                  <a:pt x="89" y="200"/>
                                </a:lnTo>
                                <a:lnTo>
                                  <a:pt x="90" y="203"/>
                                </a:lnTo>
                                <a:lnTo>
                                  <a:pt x="94" y="207"/>
                                </a:lnTo>
                                <a:lnTo>
                                  <a:pt x="97" y="211"/>
                                </a:lnTo>
                                <a:lnTo>
                                  <a:pt x="100" y="214"/>
                                </a:lnTo>
                                <a:lnTo>
                                  <a:pt x="103" y="217"/>
                                </a:lnTo>
                                <a:lnTo>
                                  <a:pt x="105" y="219"/>
                                </a:lnTo>
                                <a:lnTo>
                                  <a:pt x="107" y="221"/>
                                </a:lnTo>
                                <a:lnTo>
                                  <a:pt x="110" y="222"/>
                                </a:lnTo>
                                <a:lnTo>
                                  <a:pt x="112" y="224"/>
                                </a:lnTo>
                                <a:lnTo>
                                  <a:pt x="115" y="226"/>
                                </a:lnTo>
                                <a:lnTo>
                                  <a:pt x="117" y="226"/>
                                </a:lnTo>
                                <a:lnTo>
                                  <a:pt x="120" y="228"/>
                                </a:lnTo>
                                <a:lnTo>
                                  <a:pt x="123" y="228"/>
                                </a:lnTo>
                                <a:lnTo>
                                  <a:pt x="126" y="229"/>
                                </a:lnTo>
                                <a:lnTo>
                                  <a:pt x="130" y="229"/>
                                </a:lnTo>
                                <a:lnTo>
                                  <a:pt x="133" y="230"/>
                                </a:lnTo>
                                <a:lnTo>
                                  <a:pt x="136" y="230"/>
                                </a:lnTo>
                                <a:lnTo>
                                  <a:pt x="138" y="230"/>
                                </a:lnTo>
                                <a:lnTo>
                                  <a:pt x="142" y="230"/>
                                </a:lnTo>
                                <a:lnTo>
                                  <a:pt x="145" y="229"/>
                                </a:lnTo>
                                <a:lnTo>
                                  <a:pt x="148" y="229"/>
                                </a:lnTo>
                                <a:lnTo>
                                  <a:pt x="150" y="229"/>
                                </a:lnTo>
                                <a:lnTo>
                                  <a:pt x="152" y="228"/>
                                </a:lnTo>
                                <a:lnTo>
                                  <a:pt x="154" y="227"/>
                                </a:lnTo>
                                <a:lnTo>
                                  <a:pt x="156" y="227"/>
                                </a:lnTo>
                                <a:lnTo>
                                  <a:pt x="157" y="226"/>
                                </a:lnTo>
                                <a:lnTo>
                                  <a:pt x="159" y="226"/>
                                </a:lnTo>
                                <a:lnTo>
                                  <a:pt x="162" y="225"/>
                                </a:lnTo>
                                <a:lnTo>
                                  <a:pt x="163" y="224"/>
                                </a:lnTo>
                                <a:lnTo>
                                  <a:pt x="166" y="223"/>
                                </a:lnTo>
                                <a:lnTo>
                                  <a:pt x="168" y="222"/>
                                </a:lnTo>
                                <a:lnTo>
                                  <a:pt x="169" y="221"/>
                                </a:lnTo>
                                <a:lnTo>
                                  <a:pt x="170" y="220"/>
                                </a:lnTo>
                                <a:lnTo>
                                  <a:pt x="172" y="219"/>
                                </a:lnTo>
                                <a:lnTo>
                                  <a:pt x="173" y="218"/>
                                </a:lnTo>
                                <a:lnTo>
                                  <a:pt x="175" y="217"/>
                                </a:lnTo>
                                <a:lnTo>
                                  <a:pt x="176" y="215"/>
                                </a:lnTo>
                                <a:lnTo>
                                  <a:pt x="177" y="214"/>
                                </a:lnTo>
                                <a:lnTo>
                                  <a:pt x="179" y="212"/>
                                </a:lnTo>
                                <a:lnTo>
                                  <a:pt x="181" y="210"/>
                                </a:lnTo>
                                <a:lnTo>
                                  <a:pt x="182" y="208"/>
                                </a:lnTo>
                                <a:lnTo>
                                  <a:pt x="183" y="206"/>
                                </a:lnTo>
                                <a:lnTo>
                                  <a:pt x="184" y="204"/>
                                </a:lnTo>
                                <a:lnTo>
                                  <a:pt x="186" y="202"/>
                                </a:lnTo>
                                <a:lnTo>
                                  <a:pt x="187" y="198"/>
                                </a:lnTo>
                                <a:lnTo>
                                  <a:pt x="187" y="196"/>
                                </a:lnTo>
                                <a:lnTo>
                                  <a:pt x="188" y="194"/>
                                </a:lnTo>
                                <a:lnTo>
                                  <a:pt x="189" y="191"/>
                                </a:lnTo>
                                <a:lnTo>
                                  <a:pt x="190" y="188"/>
                                </a:lnTo>
                                <a:lnTo>
                                  <a:pt x="191" y="185"/>
                                </a:lnTo>
                                <a:lnTo>
                                  <a:pt x="192" y="183"/>
                                </a:lnTo>
                                <a:lnTo>
                                  <a:pt x="192" y="179"/>
                                </a:lnTo>
                                <a:lnTo>
                                  <a:pt x="192" y="176"/>
                                </a:lnTo>
                                <a:lnTo>
                                  <a:pt x="193" y="173"/>
                                </a:lnTo>
                                <a:lnTo>
                                  <a:pt x="193" y="170"/>
                                </a:lnTo>
                                <a:lnTo>
                                  <a:pt x="194" y="167"/>
                                </a:lnTo>
                                <a:lnTo>
                                  <a:pt x="194" y="163"/>
                                </a:lnTo>
                                <a:lnTo>
                                  <a:pt x="194" y="159"/>
                                </a:lnTo>
                                <a:lnTo>
                                  <a:pt x="194" y="156"/>
                                </a:lnTo>
                                <a:lnTo>
                                  <a:pt x="194" y="152"/>
                                </a:lnTo>
                                <a:lnTo>
                                  <a:pt x="194" y="148"/>
                                </a:lnTo>
                                <a:lnTo>
                                  <a:pt x="193" y="144"/>
                                </a:lnTo>
                                <a:lnTo>
                                  <a:pt x="193" y="140"/>
                                </a:lnTo>
                                <a:lnTo>
                                  <a:pt x="192" y="136"/>
                                </a:lnTo>
                                <a:lnTo>
                                  <a:pt x="192" y="132"/>
                                </a:lnTo>
                                <a:lnTo>
                                  <a:pt x="192" y="126"/>
                                </a:lnTo>
                                <a:lnTo>
                                  <a:pt x="191" y="122"/>
                                </a:lnTo>
                                <a:lnTo>
                                  <a:pt x="190" y="117"/>
                                </a:lnTo>
                                <a:lnTo>
                                  <a:pt x="189" y="113"/>
                                </a:lnTo>
                                <a:lnTo>
                                  <a:pt x="188" y="107"/>
                                </a:lnTo>
                                <a:lnTo>
                                  <a:pt x="187" y="102"/>
                                </a:lnTo>
                                <a:lnTo>
                                  <a:pt x="186" y="97"/>
                                </a:lnTo>
                                <a:lnTo>
                                  <a:pt x="185" y="91"/>
                                </a:lnTo>
                                <a:lnTo>
                                  <a:pt x="183" y="86"/>
                                </a:lnTo>
                                <a:lnTo>
                                  <a:pt x="182" y="82"/>
                                </a:lnTo>
                                <a:lnTo>
                                  <a:pt x="181" y="78"/>
                                </a:lnTo>
                                <a:lnTo>
                                  <a:pt x="180" y="74"/>
                                </a:lnTo>
                                <a:lnTo>
                                  <a:pt x="178" y="70"/>
                                </a:lnTo>
                                <a:lnTo>
                                  <a:pt x="177" y="66"/>
                                </a:lnTo>
                                <a:lnTo>
                                  <a:pt x="176" y="62"/>
                                </a:lnTo>
                                <a:lnTo>
                                  <a:pt x="174" y="58"/>
                                </a:lnTo>
                                <a:lnTo>
                                  <a:pt x="173" y="54"/>
                                </a:lnTo>
                                <a:lnTo>
                                  <a:pt x="171" y="51"/>
                                </a:lnTo>
                                <a:lnTo>
                                  <a:pt x="170" y="49"/>
                                </a:lnTo>
                                <a:lnTo>
                                  <a:pt x="168" y="46"/>
                                </a:lnTo>
                                <a:lnTo>
                                  <a:pt x="167" y="43"/>
                                </a:lnTo>
                                <a:lnTo>
                                  <a:pt x="165" y="41"/>
                                </a:lnTo>
                                <a:lnTo>
                                  <a:pt x="162" y="39"/>
                                </a:lnTo>
                                <a:lnTo>
                                  <a:pt x="161" y="37"/>
                                </a:lnTo>
                                <a:lnTo>
                                  <a:pt x="159" y="35"/>
                                </a:lnTo>
                                <a:lnTo>
                                  <a:pt x="157" y="33"/>
                                </a:lnTo>
                                <a:lnTo>
                                  <a:pt x="156" y="31"/>
                                </a:lnTo>
                                <a:lnTo>
                                  <a:pt x="154" y="29"/>
                                </a:lnTo>
                                <a:lnTo>
                                  <a:pt x="152" y="28"/>
                                </a:lnTo>
                                <a:lnTo>
                                  <a:pt x="150" y="26"/>
                                </a:lnTo>
                                <a:lnTo>
                                  <a:pt x="149" y="23"/>
                                </a:lnTo>
                                <a:lnTo>
                                  <a:pt x="147" y="22"/>
                                </a:lnTo>
                                <a:lnTo>
                                  <a:pt x="146" y="21"/>
                                </a:lnTo>
                                <a:lnTo>
                                  <a:pt x="144" y="20"/>
                                </a:lnTo>
                                <a:lnTo>
                                  <a:pt x="142" y="19"/>
                                </a:lnTo>
                                <a:lnTo>
                                  <a:pt x="140" y="18"/>
                                </a:lnTo>
                                <a:lnTo>
                                  <a:pt x="138" y="17"/>
                                </a:lnTo>
                                <a:lnTo>
                                  <a:pt x="136" y="16"/>
                                </a:lnTo>
                                <a:lnTo>
                                  <a:pt x="134" y="16"/>
                                </a:lnTo>
                                <a:lnTo>
                                  <a:pt x="133" y="15"/>
                                </a:lnTo>
                                <a:lnTo>
                                  <a:pt x="131" y="15"/>
                                </a:lnTo>
                                <a:lnTo>
                                  <a:pt x="127" y="14"/>
                                </a:lnTo>
                                <a:lnTo>
                                  <a:pt x="126" y="14"/>
                                </a:lnTo>
                                <a:lnTo>
                                  <a:pt x="124" y="14"/>
                                </a:lnTo>
                                <a:lnTo>
                                  <a:pt x="122" y="14"/>
                                </a:lnTo>
                                <a:lnTo>
                                  <a:pt x="120" y="14"/>
                                </a:lnTo>
                                <a:lnTo>
                                  <a:pt x="117" y="13"/>
                                </a:lnTo>
                                <a:lnTo>
                                  <a:pt x="116" y="14"/>
                                </a:lnTo>
                                <a:lnTo>
                                  <a:pt x="113" y="14"/>
                                </a:lnTo>
                                <a:lnTo>
                                  <a:pt x="112" y="14"/>
                                </a:lnTo>
                                <a:lnTo>
                                  <a:pt x="109" y="14"/>
                                </a:lnTo>
                                <a:lnTo>
                                  <a:pt x="107" y="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8" name="Freeform 380"/>
                        <wps:cNvSpPr>
                          <a:spLocks/>
                        </wps:cNvSpPr>
                        <wps:spPr bwMode="auto">
                          <a:xfrm>
                            <a:off x="6195" y="3422"/>
                            <a:ext cx="181" cy="180"/>
                          </a:xfrm>
                          <a:custGeom>
                            <a:avLst/>
                            <a:gdLst>
                              <a:gd name="T0" fmla="*/ 205 w 247"/>
                              <a:gd name="T1" fmla="*/ 46 h 244"/>
                              <a:gd name="T2" fmla="*/ 204 w 247"/>
                              <a:gd name="T3" fmla="*/ 39 h 244"/>
                              <a:gd name="T4" fmla="*/ 203 w 247"/>
                              <a:gd name="T5" fmla="*/ 33 h 244"/>
                              <a:gd name="T6" fmla="*/ 201 w 247"/>
                              <a:gd name="T7" fmla="*/ 27 h 244"/>
                              <a:gd name="T8" fmla="*/ 199 w 247"/>
                              <a:gd name="T9" fmla="*/ 24 h 244"/>
                              <a:gd name="T10" fmla="*/ 197 w 247"/>
                              <a:gd name="T11" fmla="*/ 19 h 244"/>
                              <a:gd name="T12" fmla="*/ 194 w 247"/>
                              <a:gd name="T13" fmla="*/ 16 h 244"/>
                              <a:gd name="T14" fmla="*/ 190 w 247"/>
                              <a:gd name="T15" fmla="*/ 13 h 244"/>
                              <a:gd name="T16" fmla="*/ 185 w 247"/>
                              <a:gd name="T17" fmla="*/ 11 h 244"/>
                              <a:gd name="T18" fmla="*/ 180 w 247"/>
                              <a:gd name="T19" fmla="*/ 10 h 244"/>
                              <a:gd name="T20" fmla="*/ 173 w 247"/>
                              <a:gd name="T21" fmla="*/ 10 h 244"/>
                              <a:gd name="T22" fmla="*/ 168 w 247"/>
                              <a:gd name="T23" fmla="*/ 4 h 244"/>
                              <a:gd name="T24" fmla="*/ 244 w 247"/>
                              <a:gd name="T25" fmla="*/ 8 h 244"/>
                              <a:gd name="T26" fmla="*/ 234 w 247"/>
                              <a:gd name="T27" fmla="*/ 9 h 244"/>
                              <a:gd name="T28" fmla="*/ 228 w 247"/>
                              <a:gd name="T29" fmla="*/ 11 h 244"/>
                              <a:gd name="T30" fmla="*/ 224 w 247"/>
                              <a:gd name="T31" fmla="*/ 14 h 244"/>
                              <a:gd name="T32" fmla="*/ 222 w 247"/>
                              <a:gd name="T33" fmla="*/ 18 h 244"/>
                              <a:gd name="T34" fmla="*/ 220 w 247"/>
                              <a:gd name="T35" fmla="*/ 23 h 244"/>
                              <a:gd name="T36" fmla="*/ 218 w 247"/>
                              <a:gd name="T37" fmla="*/ 30 h 244"/>
                              <a:gd name="T38" fmla="*/ 217 w 247"/>
                              <a:gd name="T39" fmla="*/ 39 h 244"/>
                              <a:gd name="T40" fmla="*/ 225 w 247"/>
                              <a:gd name="T41" fmla="*/ 240 h 244"/>
                              <a:gd name="T42" fmla="*/ 56 w 247"/>
                              <a:gd name="T43" fmla="*/ 202 h 244"/>
                              <a:gd name="T44" fmla="*/ 56 w 247"/>
                              <a:gd name="T45" fmla="*/ 209 h 244"/>
                              <a:gd name="T46" fmla="*/ 58 w 247"/>
                              <a:gd name="T47" fmla="*/ 214 h 244"/>
                              <a:gd name="T48" fmla="*/ 60 w 247"/>
                              <a:gd name="T49" fmla="*/ 219 h 244"/>
                              <a:gd name="T50" fmla="*/ 63 w 247"/>
                              <a:gd name="T51" fmla="*/ 224 h 244"/>
                              <a:gd name="T52" fmla="*/ 66 w 247"/>
                              <a:gd name="T53" fmla="*/ 227 h 244"/>
                              <a:gd name="T54" fmla="*/ 70 w 247"/>
                              <a:gd name="T55" fmla="*/ 229 h 244"/>
                              <a:gd name="T56" fmla="*/ 73 w 247"/>
                              <a:gd name="T57" fmla="*/ 231 h 244"/>
                              <a:gd name="T58" fmla="*/ 77 w 247"/>
                              <a:gd name="T59" fmla="*/ 234 h 244"/>
                              <a:gd name="T60" fmla="*/ 81 w 247"/>
                              <a:gd name="T61" fmla="*/ 234 h 244"/>
                              <a:gd name="T62" fmla="*/ 89 w 247"/>
                              <a:gd name="T63" fmla="*/ 235 h 244"/>
                              <a:gd name="T64" fmla="*/ 10 w 247"/>
                              <a:gd name="T65" fmla="*/ 244 h 244"/>
                              <a:gd name="T66" fmla="*/ 14 w 247"/>
                              <a:gd name="T67" fmla="*/ 238 h 244"/>
                              <a:gd name="T68" fmla="*/ 20 w 247"/>
                              <a:gd name="T69" fmla="*/ 237 h 244"/>
                              <a:gd name="T70" fmla="*/ 27 w 247"/>
                              <a:gd name="T71" fmla="*/ 235 h 244"/>
                              <a:gd name="T72" fmla="*/ 31 w 247"/>
                              <a:gd name="T73" fmla="*/ 233 h 244"/>
                              <a:gd name="T74" fmla="*/ 35 w 247"/>
                              <a:gd name="T75" fmla="*/ 230 h 244"/>
                              <a:gd name="T76" fmla="*/ 38 w 247"/>
                              <a:gd name="T77" fmla="*/ 227 h 244"/>
                              <a:gd name="T78" fmla="*/ 40 w 247"/>
                              <a:gd name="T79" fmla="*/ 223 h 244"/>
                              <a:gd name="T80" fmla="*/ 42 w 247"/>
                              <a:gd name="T81" fmla="*/ 219 h 244"/>
                              <a:gd name="T82" fmla="*/ 43 w 247"/>
                              <a:gd name="T83" fmla="*/ 214 h 244"/>
                              <a:gd name="T84" fmla="*/ 43 w 247"/>
                              <a:gd name="T85" fmla="*/ 209 h 244"/>
                              <a:gd name="T86" fmla="*/ 44 w 247"/>
                              <a:gd name="T87" fmla="*/ 202 h 244"/>
                              <a:gd name="T88" fmla="*/ 30 w 247"/>
                              <a:gd name="T89" fmla="*/ 29 h 244"/>
                              <a:gd name="T90" fmla="*/ 24 w 247"/>
                              <a:gd name="T91" fmla="*/ 24 h 244"/>
                              <a:gd name="T92" fmla="*/ 18 w 247"/>
                              <a:gd name="T93" fmla="*/ 20 h 244"/>
                              <a:gd name="T94" fmla="*/ 14 w 247"/>
                              <a:gd name="T95" fmla="*/ 18 h 244"/>
                              <a:gd name="T96" fmla="*/ 8 w 247"/>
                              <a:gd name="T97" fmla="*/ 17 h 244"/>
                              <a:gd name="T98" fmla="*/ 0 w 247"/>
                              <a:gd name="T99" fmla="*/ 16 h 2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47" h="244">
                                <a:moveTo>
                                  <a:pt x="84" y="7"/>
                                </a:moveTo>
                                <a:lnTo>
                                  <a:pt x="209" y="147"/>
                                </a:lnTo>
                                <a:lnTo>
                                  <a:pt x="205" y="46"/>
                                </a:lnTo>
                                <a:lnTo>
                                  <a:pt x="205" y="44"/>
                                </a:lnTo>
                                <a:lnTo>
                                  <a:pt x="205" y="42"/>
                                </a:lnTo>
                                <a:lnTo>
                                  <a:pt x="204" y="39"/>
                                </a:lnTo>
                                <a:lnTo>
                                  <a:pt x="204" y="37"/>
                                </a:lnTo>
                                <a:lnTo>
                                  <a:pt x="204" y="35"/>
                                </a:lnTo>
                                <a:lnTo>
                                  <a:pt x="203" y="33"/>
                                </a:lnTo>
                                <a:lnTo>
                                  <a:pt x="203" y="31"/>
                                </a:lnTo>
                                <a:lnTo>
                                  <a:pt x="203" y="29"/>
                                </a:lnTo>
                                <a:lnTo>
                                  <a:pt x="201" y="27"/>
                                </a:lnTo>
                                <a:lnTo>
                                  <a:pt x="200" y="26"/>
                                </a:lnTo>
                                <a:lnTo>
                                  <a:pt x="200" y="25"/>
                                </a:lnTo>
                                <a:lnTo>
                                  <a:pt x="199" y="24"/>
                                </a:lnTo>
                                <a:lnTo>
                                  <a:pt x="199" y="22"/>
                                </a:lnTo>
                                <a:lnTo>
                                  <a:pt x="198" y="20"/>
                                </a:lnTo>
                                <a:lnTo>
                                  <a:pt x="197" y="19"/>
                                </a:lnTo>
                                <a:lnTo>
                                  <a:pt x="197" y="18"/>
                                </a:lnTo>
                                <a:lnTo>
                                  <a:pt x="195" y="17"/>
                                </a:lnTo>
                                <a:lnTo>
                                  <a:pt x="194" y="16"/>
                                </a:lnTo>
                                <a:lnTo>
                                  <a:pt x="193" y="15"/>
                                </a:lnTo>
                                <a:lnTo>
                                  <a:pt x="192" y="14"/>
                                </a:lnTo>
                                <a:lnTo>
                                  <a:pt x="190" y="13"/>
                                </a:lnTo>
                                <a:lnTo>
                                  <a:pt x="189" y="12"/>
                                </a:lnTo>
                                <a:lnTo>
                                  <a:pt x="187" y="12"/>
                                </a:lnTo>
                                <a:lnTo>
                                  <a:pt x="185" y="11"/>
                                </a:lnTo>
                                <a:lnTo>
                                  <a:pt x="184" y="11"/>
                                </a:lnTo>
                                <a:lnTo>
                                  <a:pt x="182" y="11"/>
                                </a:lnTo>
                                <a:lnTo>
                                  <a:pt x="180" y="10"/>
                                </a:lnTo>
                                <a:lnTo>
                                  <a:pt x="178" y="10"/>
                                </a:lnTo>
                                <a:lnTo>
                                  <a:pt x="175" y="10"/>
                                </a:lnTo>
                                <a:lnTo>
                                  <a:pt x="173" y="10"/>
                                </a:lnTo>
                                <a:lnTo>
                                  <a:pt x="171" y="10"/>
                                </a:lnTo>
                                <a:lnTo>
                                  <a:pt x="169" y="10"/>
                                </a:lnTo>
                                <a:lnTo>
                                  <a:pt x="168" y="4"/>
                                </a:lnTo>
                                <a:lnTo>
                                  <a:pt x="247" y="0"/>
                                </a:lnTo>
                                <a:lnTo>
                                  <a:pt x="247" y="7"/>
                                </a:lnTo>
                                <a:lnTo>
                                  <a:pt x="244" y="8"/>
                                </a:lnTo>
                                <a:lnTo>
                                  <a:pt x="241" y="8"/>
                                </a:lnTo>
                                <a:lnTo>
                                  <a:pt x="237" y="9"/>
                                </a:lnTo>
                                <a:lnTo>
                                  <a:pt x="234" y="9"/>
                                </a:lnTo>
                                <a:lnTo>
                                  <a:pt x="232" y="10"/>
                                </a:lnTo>
                                <a:lnTo>
                                  <a:pt x="230" y="11"/>
                                </a:lnTo>
                                <a:lnTo>
                                  <a:pt x="228" y="11"/>
                                </a:lnTo>
                                <a:lnTo>
                                  <a:pt x="227" y="12"/>
                                </a:lnTo>
                                <a:lnTo>
                                  <a:pt x="225" y="13"/>
                                </a:lnTo>
                                <a:lnTo>
                                  <a:pt x="224" y="14"/>
                                </a:lnTo>
                                <a:lnTo>
                                  <a:pt x="224" y="15"/>
                                </a:lnTo>
                                <a:lnTo>
                                  <a:pt x="223" y="16"/>
                                </a:lnTo>
                                <a:lnTo>
                                  <a:pt x="222" y="18"/>
                                </a:lnTo>
                                <a:lnTo>
                                  <a:pt x="221" y="19"/>
                                </a:lnTo>
                                <a:lnTo>
                                  <a:pt x="220" y="20"/>
                                </a:lnTo>
                                <a:lnTo>
                                  <a:pt x="220" y="23"/>
                                </a:lnTo>
                                <a:lnTo>
                                  <a:pt x="219" y="25"/>
                                </a:lnTo>
                                <a:lnTo>
                                  <a:pt x="218" y="27"/>
                                </a:lnTo>
                                <a:lnTo>
                                  <a:pt x="218" y="30"/>
                                </a:lnTo>
                                <a:lnTo>
                                  <a:pt x="218" y="32"/>
                                </a:lnTo>
                                <a:lnTo>
                                  <a:pt x="217" y="35"/>
                                </a:lnTo>
                                <a:lnTo>
                                  <a:pt x="217" y="39"/>
                                </a:lnTo>
                                <a:lnTo>
                                  <a:pt x="217" y="42"/>
                                </a:lnTo>
                                <a:lnTo>
                                  <a:pt x="218" y="46"/>
                                </a:lnTo>
                                <a:lnTo>
                                  <a:pt x="225" y="240"/>
                                </a:lnTo>
                                <a:lnTo>
                                  <a:pt x="220" y="241"/>
                                </a:lnTo>
                                <a:lnTo>
                                  <a:pt x="50" y="53"/>
                                </a:lnTo>
                                <a:lnTo>
                                  <a:pt x="56" y="202"/>
                                </a:lnTo>
                                <a:lnTo>
                                  <a:pt x="56" y="204"/>
                                </a:lnTo>
                                <a:lnTo>
                                  <a:pt x="56" y="206"/>
                                </a:lnTo>
                                <a:lnTo>
                                  <a:pt x="56" y="209"/>
                                </a:lnTo>
                                <a:lnTo>
                                  <a:pt x="57" y="210"/>
                                </a:lnTo>
                                <a:lnTo>
                                  <a:pt x="57" y="213"/>
                                </a:lnTo>
                                <a:lnTo>
                                  <a:pt x="58" y="214"/>
                                </a:lnTo>
                                <a:lnTo>
                                  <a:pt x="58" y="216"/>
                                </a:lnTo>
                                <a:lnTo>
                                  <a:pt x="60" y="218"/>
                                </a:lnTo>
                                <a:lnTo>
                                  <a:pt x="60" y="219"/>
                                </a:lnTo>
                                <a:lnTo>
                                  <a:pt x="61" y="221"/>
                                </a:lnTo>
                                <a:lnTo>
                                  <a:pt x="62" y="222"/>
                                </a:lnTo>
                                <a:lnTo>
                                  <a:pt x="63" y="224"/>
                                </a:lnTo>
                                <a:lnTo>
                                  <a:pt x="64" y="225"/>
                                </a:lnTo>
                                <a:lnTo>
                                  <a:pt x="65" y="226"/>
                                </a:lnTo>
                                <a:lnTo>
                                  <a:pt x="66" y="227"/>
                                </a:lnTo>
                                <a:lnTo>
                                  <a:pt x="67" y="228"/>
                                </a:lnTo>
                                <a:lnTo>
                                  <a:pt x="68" y="229"/>
                                </a:lnTo>
                                <a:lnTo>
                                  <a:pt x="70" y="229"/>
                                </a:lnTo>
                                <a:lnTo>
                                  <a:pt x="71" y="230"/>
                                </a:lnTo>
                                <a:lnTo>
                                  <a:pt x="72" y="230"/>
                                </a:lnTo>
                                <a:lnTo>
                                  <a:pt x="73" y="231"/>
                                </a:lnTo>
                                <a:lnTo>
                                  <a:pt x="74" y="233"/>
                                </a:lnTo>
                                <a:lnTo>
                                  <a:pt x="76" y="233"/>
                                </a:lnTo>
                                <a:lnTo>
                                  <a:pt x="77" y="234"/>
                                </a:lnTo>
                                <a:lnTo>
                                  <a:pt x="79" y="234"/>
                                </a:lnTo>
                                <a:lnTo>
                                  <a:pt x="80" y="234"/>
                                </a:lnTo>
                                <a:lnTo>
                                  <a:pt x="81" y="234"/>
                                </a:lnTo>
                                <a:lnTo>
                                  <a:pt x="83" y="234"/>
                                </a:lnTo>
                                <a:lnTo>
                                  <a:pt x="85" y="235"/>
                                </a:lnTo>
                                <a:lnTo>
                                  <a:pt x="89" y="235"/>
                                </a:lnTo>
                                <a:lnTo>
                                  <a:pt x="94" y="234"/>
                                </a:lnTo>
                                <a:lnTo>
                                  <a:pt x="94" y="240"/>
                                </a:lnTo>
                                <a:lnTo>
                                  <a:pt x="10" y="244"/>
                                </a:lnTo>
                                <a:lnTo>
                                  <a:pt x="9" y="238"/>
                                </a:lnTo>
                                <a:lnTo>
                                  <a:pt x="12" y="238"/>
                                </a:lnTo>
                                <a:lnTo>
                                  <a:pt x="14" y="238"/>
                                </a:lnTo>
                                <a:lnTo>
                                  <a:pt x="16" y="237"/>
                                </a:lnTo>
                                <a:lnTo>
                                  <a:pt x="18" y="237"/>
                                </a:lnTo>
                                <a:lnTo>
                                  <a:pt x="20" y="237"/>
                                </a:lnTo>
                                <a:lnTo>
                                  <a:pt x="22" y="236"/>
                                </a:lnTo>
                                <a:lnTo>
                                  <a:pt x="25" y="236"/>
                                </a:lnTo>
                                <a:lnTo>
                                  <a:pt x="27" y="235"/>
                                </a:lnTo>
                                <a:lnTo>
                                  <a:pt x="28" y="234"/>
                                </a:lnTo>
                                <a:lnTo>
                                  <a:pt x="30" y="234"/>
                                </a:lnTo>
                                <a:lnTo>
                                  <a:pt x="31" y="233"/>
                                </a:lnTo>
                                <a:lnTo>
                                  <a:pt x="33" y="233"/>
                                </a:lnTo>
                                <a:lnTo>
                                  <a:pt x="34" y="231"/>
                                </a:lnTo>
                                <a:lnTo>
                                  <a:pt x="35" y="230"/>
                                </a:lnTo>
                                <a:lnTo>
                                  <a:pt x="36" y="229"/>
                                </a:lnTo>
                                <a:lnTo>
                                  <a:pt x="37" y="228"/>
                                </a:lnTo>
                                <a:lnTo>
                                  <a:pt x="38" y="227"/>
                                </a:lnTo>
                                <a:lnTo>
                                  <a:pt x="39" y="226"/>
                                </a:lnTo>
                                <a:lnTo>
                                  <a:pt x="39" y="225"/>
                                </a:lnTo>
                                <a:lnTo>
                                  <a:pt x="40" y="223"/>
                                </a:lnTo>
                                <a:lnTo>
                                  <a:pt x="40" y="222"/>
                                </a:lnTo>
                                <a:lnTo>
                                  <a:pt x="41" y="221"/>
                                </a:lnTo>
                                <a:lnTo>
                                  <a:pt x="42" y="219"/>
                                </a:lnTo>
                                <a:lnTo>
                                  <a:pt x="42" y="218"/>
                                </a:lnTo>
                                <a:lnTo>
                                  <a:pt x="43" y="216"/>
                                </a:lnTo>
                                <a:lnTo>
                                  <a:pt x="43" y="214"/>
                                </a:lnTo>
                                <a:lnTo>
                                  <a:pt x="43" y="212"/>
                                </a:lnTo>
                                <a:lnTo>
                                  <a:pt x="43" y="210"/>
                                </a:lnTo>
                                <a:lnTo>
                                  <a:pt x="43" y="209"/>
                                </a:lnTo>
                                <a:lnTo>
                                  <a:pt x="44" y="206"/>
                                </a:lnTo>
                                <a:lnTo>
                                  <a:pt x="44" y="204"/>
                                </a:lnTo>
                                <a:lnTo>
                                  <a:pt x="44" y="202"/>
                                </a:lnTo>
                                <a:lnTo>
                                  <a:pt x="36" y="37"/>
                                </a:lnTo>
                                <a:lnTo>
                                  <a:pt x="31" y="31"/>
                                </a:lnTo>
                                <a:lnTo>
                                  <a:pt x="30" y="29"/>
                                </a:lnTo>
                                <a:lnTo>
                                  <a:pt x="28" y="27"/>
                                </a:lnTo>
                                <a:lnTo>
                                  <a:pt x="26" y="26"/>
                                </a:lnTo>
                                <a:lnTo>
                                  <a:pt x="24" y="24"/>
                                </a:lnTo>
                                <a:lnTo>
                                  <a:pt x="21" y="23"/>
                                </a:lnTo>
                                <a:lnTo>
                                  <a:pt x="20" y="22"/>
                                </a:lnTo>
                                <a:lnTo>
                                  <a:pt x="18" y="20"/>
                                </a:lnTo>
                                <a:lnTo>
                                  <a:pt x="17" y="19"/>
                                </a:lnTo>
                                <a:lnTo>
                                  <a:pt x="15" y="19"/>
                                </a:lnTo>
                                <a:lnTo>
                                  <a:pt x="14" y="18"/>
                                </a:lnTo>
                                <a:lnTo>
                                  <a:pt x="12" y="17"/>
                                </a:lnTo>
                                <a:lnTo>
                                  <a:pt x="9" y="17"/>
                                </a:lnTo>
                                <a:lnTo>
                                  <a:pt x="8" y="17"/>
                                </a:lnTo>
                                <a:lnTo>
                                  <a:pt x="5" y="16"/>
                                </a:lnTo>
                                <a:lnTo>
                                  <a:pt x="3" y="16"/>
                                </a:lnTo>
                                <a:lnTo>
                                  <a:pt x="0" y="16"/>
                                </a:lnTo>
                                <a:lnTo>
                                  <a:pt x="0" y="10"/>
                                </a:lnTo>
                                <a:lnTo>
                                  <a:pt x="84" y="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 name="Freeform 381"/>
                        <wps:cNvSpPr>
                          <a:spLocks noEditPoints="1"/>
                        </wps:cNvSpPr>
                        <wps:spPr bwMode="auto">
                          <a:xfrm>
                            <a:off x="6411" y="3431"/>
                            <a:ext cx="183" cy="174"/>
                          </a:xfrm>
                          <a:custGeom>
                            <a:avLst/>
                            <a:gdLst>
                              <a:gd name="T0" fmla="*/ 158 w 254"/>
                              <a:gd name="T1" fmla="*/ 4 h 243"/>
                              <a:gd name="T2" fmla="*/ 180 w 254"/>
                              <a:gd name="T3" fmla="*/ 10 h 243"/>
                              <a:gd name="T4" fmla="*/ 199 w 254"/>
                              <a:gd name="T5" fmla="*/ 20 h 243"/>
                              <a:gd name="T6" fmla="*/ 216 w 254"/>
                              <a:gd name="T7" fmla="*/ 32 h 243"/>
                              <a:gd name="T8" fmla="*/ 230 w 254"/>
                              <a:gd name="T9" fmla="*/ 49 h 243"/>
                              <a:gd name="T10" fmla="*/ 242 w 254"/>
                              <a:gd name="T11" fmla="*/ 66 h 243"/>
                              <a:gd name="T12" fmla="*/ 249 w 254"/>
                              <a:gd name="T13" fmla="*/ 85 h 243"/>
                              <a:gd name="T14" fmla="*/ 254 w 254"/>
                              <a:gd name="T15" fmla="*/ 105 h 243"/>
                              <a:gd name="T16" fmla="*/ 254 w 254"/>
                              <a:gd name="T17" fmla="*/ 127 h 243"/>
                              <a:gd name="T18" fmla="*/ 248 w 254"/>
                              <a:gd name="T19" fmla="*/ 160 h 243"/>
                              <a:gd name="T20" fmla="*/ 238 w 254"/>
                              <a:gd name="T21" fmla="*/ 183 h 243"/>
                              <a:gd name="T22" fmla="*/ 227 w 254"/>
                              <a:gd name="T23" fmla="*/ 198 h 243"/>
                              <a:gd name="T24" fmla="*/ 214 w 254"/>
                              <a:gd name="T25" fmla="*/ 213 h 243"/>
                              <a:gd name="T26" fmla="*/ 194 w 254"/>
                              <a:gd name="T27" fmla="*/ 228 h 243"/>
                              <a:gd name="T28" fmla="*/ 173 w 254"/>
                              <a:gd name="T29" fmla="*/ 237 h 243"/>
                              <a:gd name="T30" fmla="*/ 149 w 254"/>
                              <a:gd name="T31" fmla="*/ 242 h 243"/>
                              <a:gd name="T32" fmla="*/ 122 w 254"/>
                              <a:gd name="T33" fmla="*/ 243 h 243"/>
                              <a:gd name="T34" fmla="*/ 96 w 254"/>
                              <a:gd name="T35" fmla="*/ 239 h 243"/>
                              <a:gd name="T36" fmla="*/ 72 w 254"/>
                              <a:gd name="T37" fmla="*/ 233 h 243"/>
                              <a:gd name="T38" fmla="*/ 50 w 254"/>
                              <a:gd name="T39" fmla="*/ 221 h 243"/>
                              <a:gd name="T40" fmla="*/ 33 w 254"/>
                              <a:gd name="T41" fmla="*/ 206 h 243"/>
                              <a:gd name="T42" fmla="*/ 19 w 254"/>
                              <a:gd name="T43" fmla="*/ 189 h 243"/>
                              <a:gd name="T44" fmla="*/ 9 w 254"/>
                              <a:gd name="T45" fmla="*/ 172 h 243"/>
                              <a:gd name="T46" fmla="*/ 3 w 254"/>
                              <a:gd name="T47" fmla="*/ 154 h 243"/>
                              <a:gd name="T48" fmla="*/ 0 w 254"/>
                              <a:gd name="T49" fmla="*/ 136 h 243"/>
                              <a:gd name="T50" fmla="*/ 1 w 254"/>
                              <a:gd name="T51" fmla="*/ 105 h 243"/>
                              <a:gd name="T52" fmla="*/ 5 w 254"/>
                              <a:gd name="T53" fmla="*/ 84 h 243"/>
                              <a:gd name="T54" fmla="*/ 13 w 254"/>
                              <a:gd name="T55" fmla="*/ 64 h 243"/>
                              <a:gd name="T56" fmla="*/ 24 w 254"/>
                              <a:gd name="T57" fmla="*/ 47 h 243"/>
                              <a:gd name="T58" fmla="*/ 39 w 254"/>
                              <a:gd name="T59" fmla="*/ 31 h 243"/>
                              <a:gd name="T60" fmla="*/ 56 w 254"/>
                              <a:gd name="T61" fmla="*/ 18 h 243"/>
                              <a:gd name="T62" fmla="*/ 74 w 254"/>
                              <a:gd name="T63" fmla="*/ 8 h 243"/>
                              <a:gd name="T64" fmla="*/ 95 w 254"/>
                              <a:gd name="T65" fmla="*/ 2 h 243"/>
                              <a:gd name="T66" fmla="*/ 115 w 254"/>
                              <a:gd name="T67" fmla="*/ 0 h 243"/>
                              <a:gd name="T68" fmla="*/ 138 w 254"/>
                              <a:gd name="T69" fmla="*/ 1 h 243"/>
                              <a:gd name="T70" fmla="*/ 124 w 254"/>
                              <a:gd name="T71" fmla="*/ 14 h 243"/>
                              <a:gd name="T72" fmla="*/ 113 w 254"/>
                              <a:gd name="T73" fmla="*/ 17 h 243"/>
                              <a:gd name="T74" fmla="*/ 102 w 254"/>
                              <a:gd name="T75" fmla="*/ 23 h 243"/>
                              <a:gd name="T76" fmla="*/ 92 w 254"/>
                              <a:gd name="T77" fmla="*/ 33 h 243"/>
                              <a:gd name="T78" fmla="*/ 80 w 254"/>
                              <a:gd name="T79" fmla="*/ 51 h 243"/>
                              <a:gd name="T80" fmla="*/ 69 w 254"/>
                              <a:gd name="T81" fmla="*/ 82 h 243"/>
                              <a:gd name="T82" fmla="*/ 64 w 254"/>
                              <a:gd name="T83" fmla="*/ 120 h 243"/>
                              <a:gd name="T84" fmla="*/ 63 w 254"/>
                              <a:gd name="T85" fmla="*/ 143 h 243"/>
                              <a:gd name="T86" fmla="*/ 64 w 254"/>
                              <a:gd name="T87" fmla="*/ 165 h 243"/>
                              <a:gd name="T88" fmla="*/ 67 w 254"/>
                              <a:gd name="T89" fmla="*/ 184 h 243"/>
                              <a:gd name="T90" fmla="*/ 78 w 254"/>
                              <a:gd name="T91" fmla="*/ 208 h 243"/>
                              <a:gd name="T92" fmla="*/ 93 w 254"/>
                              <a:gd name="T93" fmla="*/ 223 h 243"/>
                              <a:gd name="T94" fmla="*/ 113 w 254"/>
                              <a:gd name="T95" fmla="*/ 230 h 243"/>
                              <a:gd name="T96" fmla="*/ 129 w 254"/>
                              <a:gd name="T97" fmla="*/ 230 h 243"/>
                              <a:gd name="T98" fmla="*/ 142 w 254"/>
                              <a:gd name="T99" fmla="*/ 227 h 243"/>
                              <a:gd name="T100" fmla="*/ 154 w 254"/>
                              <a:gd name="T101" fmla="*/ 219 h 243"/>
                              <a:gd name="T102" fmla="*/ 167 w 254"/>
                              <a:gd name="T103" fmla="*/ 205 h 243"/>
                              <a:gd name="T104" fmla="*/ 177 w 254"/>
                              <a:gd name="T105" fmla="*/ 185 h 243"/>
                              <a:gd name="T106" fmla="*/ 184 w 254"/>
                              <a:gd name="T107" fmla="*/ 161 h 243"/>
                              <a:gd name="T108" fmla="*/ 189 w 254"/>
                              <a:gd name="T109" fmla="*/ 130 h 243"/>
                              <a:gd name="T110" fmla="*/ 191 w 254"/>
                              <a:gd name="T111" fmla="*/ 94 h 243"/>
                              <a:gd name="T112" fmla="*/ 189 w 254"/>
                              <a:gd name="T113" fmla="*/ 66 h 243"/>
                              <a:gd name="T114" fmla="*/ 183 w 254"/>
                              <a:gd name="T115" fmla="*/ 47 h 243"/>
                              <a:gd name="T116" fmla="*/ 175 w 254"/>
                              <a:gd name="T117" fmla="*/ 32 h 243"/>
                              <a:gd name="T118" fmla="*/ 164 w 254"/>
                              <a:gd name="T119" fmla="*/ 22 h 243"/>
                              <a:gd name="T120" fmla="*/ 151 w 254"/>
                              <a:gd name="T121" fmla="*/ 16 h 243"/>
                              <a:gd name="T122" fmla="*/ 139 w 254"/>
                              <a:gd name="T123" fmla="*/ 14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4" h="243">
                                <a:moveTo>
                                  <a:pt x="138" y="1"/>
                                </a:moveTo>
                                <a:lnTo>
                                  <a:pt x="141" y="1"/>
                                </a:lnTo>
                                <a:lnTo>
                                  <a:pt x="144" y="2"/>
                                </a:lnTo>
                                <a:lnTo>
                                  <a:pt x="148" y="2"/>
                                </a:lnTo>
                                <a:lnTo>
                                  <a:pt x="151" y="3"/>
                                </a:lnTo>
                                <a:lnTo>
                                  <a:pt x="154" y="3"/>
                                </a:lnTo>
                                <a:lnTo>
                                  <a:pt x="158" y="4"/>
                                </a:lnTo>
                                <a:lnTo>
                                  <a:pt x="162" y="5"/>
                                </a:lnTo>
                                <a:lnTo>
                                  <a:pt x="165" y="5"/>
                                </a:lnTo>
                                <a:lnTo>
                                  <a:pt x="168" y="6"/>
                                </a:lnTo>
                                <a:lnTo>
                                  <a:pt x="171" y="7"/>
                                </a:lnTo>
                                <a:lnTo>
                                  <a:pt x="174" y="8"/>
                                </a:lnTo>
                                <a:lnTo>
                                  <a:pt x="177" y="9"/>
                                </a:lnTo>
                                <a:lnTo>
                                  <a:pt x="180" y="10"/>
                                </a:lnTo>
                                <a:lnTo>
                                  <a:pt x="183" y="12"/>
                                </a:lnTo>
                                <a:lnTo>
                                  <a:pt x="185" y="13"/>
                                </a:lnTo>
                                <a:lnTo>
                                  <a:pt x="188" y="14"/>
                                </a:lnTo>
                                <a:lnTo>
                                  <a:pt x="191" y="16"/>
                                </a:lnTo>
                                <a:lnTo>
                                  <a:pt x="193" y="17"/>
                                </a:lnTo>
                                <a:lnTo>
                                  <a:pt x="196" y="18"/>
                                </a:lnTo>
                                <a:lnTo>
                                  <a:pt x="199" y="20"/>
                                </a:lnTo>
                                <a:lnTo>
                                  <a:pt x="202" y="21"/>
                                </a:lnTo>
                                <a:lnTo>
                                  <a:pt x="204" y="23"/>
                                </a:lnTo>
                                <a:lnTo>
                                  <a:pt x="207" y="25"/>
                                </a:lnTo>
                                <a:lnTo>
                                  <a:pt x="209" y="26"/>
                                </a:lnTo>
                                <a:lnTo>
                                  <a:pt x="212" y="28"/>
                                </a:lnTo>
                                <a:lnTo>
                                  <a:pt x="214" y="30"/>
                                </a:lnTo>
                                <a:lnTo>
                                  <a:pt x="216" y="32"/>
                                </a:lnTo>
                                <a:lnTo>
                                  <a:pt x="218" y="34"/>
                                </a:lnTo>
                                <a:lnTo>
                                  <a:pt x="220" y="36"/>
                                </a:lnTo>
                                <a:lnTo>
                                  <a:pt x="223" y="38"/>
                                </a:lnTo>
                                <a:lnTo>
                                  <a:pt x="224" y="40"/>
                                </a:lnTo>
                                <a:lnTo>
                                  <a:pt x="227" y="43"/>
                                </a:lnTo>
                                <a:lnTo>
                                  <a:pt x="228" y="45"/>
                                </a:lnTo>
                                <a:lnTo>
                                  <a:pt x="230" y="49"/>
                                </a:lnTo>
                                <a:lnTo>
                                  <a:pt x="233" y="51"/>
                                </a:lnTo>
                                <a:lnTo>
                                  <a:pt x="234" y="53"/>
                                </a:lnTo>
                                <a:lnTo>
                                  <a:pt x="236" y="56"/>
                                </a:lnTo>
                                <a:lnTo>
                                  <a:pt x="238" y="58"/>
                                </a:lnTo>
                                <a:lnTo>
                                  <a:pt x="239" y="60"/>
                                </a:lnTo>
                                <a:lnTo>
                                  <a:pt x="241" y="63"/>
                                </a:lnTo>
                                <a:lnTo>
                                  <a:pt x="242" y="66"/>
                                </a:lnTo>
                                <a:lnTo>
                                  <a:pt x="243" y="68"/>
                                </a:lnTo>
                                <a:lnTo>
                                  <a:pt x="244" y="71"/>
                                </a:lnTo>
                                <a:lnTo>
                                  <a:pt x="246" y="73"/>
                                </a:lnTo>
                                <a:lnTo>
                                  <a:pt x="247" y="76"/>
                                </a:lnTo>
                                <a:lnTo>
                                  <a:pt x="248" y="79"/>
                                </a:lnTo>
                                <a:lnTo>
                                  <a:pt x="249" y="82"/>
                                </a:lnTo>
                                <a:lnTo>
                                  <a:pt x="249" y="85"/>
                                </a:lnTo>
                                <a:lnTo>
                                  <a:pt x="250" y="88"/>
                                </a:lnTo>
                                <a:lnTo>
                                  <a:pt x="251" y="91"/>
                                </a:lnTo>
                                <a:lnTo>
                                  <a:pt x="252" y="93"/>
                                </a:lnTo>
                                <a:lnTo>
                                  <a:pt x="252" y="96"/>
                                </a:lnTo>
                                <a:lnTo>
                                  <a:pt x="253" y="99"/>
                                </a:lnTo>
                                <a:lnTo>
                                  <a:pt x="253" y="102"/>
                                </a:lnTo>
                                <a:lnTo>
                                  <a:pt x="254" y="105"/>
                                </a:lnTo>
                                <a:lnTo>
                                  <a:pt x="254" y="108"/>
                                </a:lnTo>
                                <a:lnTo>
                                  <a:pt x="254" y="110"/>
                                </a:lnTo>
                                <a:lnTo>
                                  <a:pt x="254" y="114"/>
                                </a:lnTo>
                                <a:lnTo>
                                  <a:pt x="254" y="118"/>
                                </a:lnTo>
                                <a:lnTo>
                                  <a:pt x="254" y="121"/>
                                </a:lnTo>
                                <a:lnTo>
                                  <a:pt x="254" y="124"/>
                                </a:lnTo>
                                <a:lnTo>
                                  <a:pt x="254" y="127"/>
                                </a:lnTo>
                                <a:lnTo>
                                  <a:pt x="254" y="130"/>
                                </a:lnTo>
                                <a:lnTo>
                                  <a:pt x="253" y="133"/>
                                </a:lnTo>
                                <a:lnTo>
                                  <a:pt x="253" y="138"/>
                                </a:lnTo>
                                <a:lnTo>
                                  <a:pt x="252" y="144"/>
                                </a:lnTo>
                                <a:lnTo>
                                  <a:pt x="251" y="149"/>
                                </a:lnTo>
                                <a:lnTo>
                                  <a:pt x="249" y="155"/>
                                </a:lnTo>
                                <a:lnTo>
                                  <a:pt x="248" y="160"/>
                                </a:lnTo>
                                <a:lnTo>
                                  <a:pt x="246" y="165"/>
                                </a:lnTo>
                                <a:lnTo>
                                  <a:pt x="244" y="169"/>
                                </a:lnTo>
                                <a:lnTo>
                                  <a:pt x="243" y="174"/>
                                </a:lnTo>
                                <a:lnTo>
                                  <a:pt x="241" y="176"/>
                                </a:lnTo>
                                <a:lnTo>
                                  <a:pt x="240" y="178"/>
                                </a:lnTo>
                                <a:lnTo>
                                  <a:pt x="239" y="180"/>
                                </a:lnTo>
                                <a:lnTo>
                                  <a:pt x="238" y="183"/>
                                </a:lnTo>
                                <a:lnTo>
                                  <a:pt x="237" y="185"/>
                                </a:lnTo>
                                <a:lnTo>
                                  <a:pt x="235" y="188"/>
                                </a:lnTo>
                                <a:lnTo>
                                  <a:pt x="234" y="190"/>
                                </a:lnTo>
                                <a:lnTo>
                                  <a:pt x="233" y="192"/>
                                </a:lnTo>
                                <a:lnTo>
                                  <a:pt x="230" y="194"/>
                                </a:lnTo>
                                <a:lnTo>
                                  <a:pt x="228" y="196"/>
                                </a:lnTo>
                                <a:lnTo>
                                  <a:pt x="227" y="198"/>
                                </a:lnTo>
                                <a:lnTo>
                                  <a:pt x="225" y="200"/>
                                </a:lnTo>
                                <a:lnTo>
                                  <a:pt x="224" y="202"/>
                                </a:lnTo>
                                <a:lnTo>
                                  <a:pt x="222" y="204"/>
                                </a:lnTo>
                                <a:lnTo>
                                  <a:pt x="220" y="206"/>
                                </a:lnTo>
                                <a:lnTo>
                                  <a:pt x="219" y="208"/>
                                </a:lnTo>
                                <a:lnTo>
                                  <a:pt x="216" y="211"/>
                                </a:lnTo>
                                <a:lnTo>
                                  <a:pt x="214" y="213"/>
                                </a:lnTo>
                                <a:lnTo>
                                  <a:pt x="211" y="215"/>
                                </a:lnTo>
                                <a:lnTo>
                                  <a:pt x="209" y="217"/>
                                </a:lnTo>
                                <a:lnTo>
                                  <a:pt x="206" y="219"/>
                                </a:lnTo>
                                <a:lnTo>
                                  <a:pt x="203" y="221"/>
                                </a:lnTo>
                                <a:lnTo>
                                  <a:pt x="200" y="224"/>
                                </a:lnTo>
                                <a:lnTo>
                                  <a:pt x="198" y="226"/>
                                </a:lnTo>
                                <a:lnTo>
                                  <a:pt x="194" y="228"/>
                                </a:lnTo>
                                <a:lnTo>
                                  <a:pt x="191" y="229"/>
                                </a:lnTo>
                                <a:lnTo>
                                  <a:pt x="188" y="231"/>
                                </a:lnTo>
                                <a:lnTo>
                                  <a:pt x="185" y="232"/>
                                </a:lnTo>
                                <a:lnTo>
                                  <a:pt x="182" y="234"/>
                                </a:lnTo>
                                <a:lnTo>
                                  <a:pt x="179" y="235"/>
                                </a:lnTo>
                                <a:lnTo>
                                  <a:pt x="176" y="236"/>
                                </a:lnTo>
                                <a:lnTo>
                                  <a:pt x="173" y="237"/>
                                </a:lnTo>
                                <a:lnTo>
                                  <a:pt x="170" y="238"/>
                                </a:lnTo>
                                <a:lnTo>
                                  <a:pt x="166" y="239"/>
                                </a:lnTo>
                                <a:lnTo>
                                  <a:pt x="163" y="240"/>
                                </a:lnTo>
                                <a:lnTo>
                                  <a:pt x="159" y="240"/>
                                </a:lnTo>
                                <a:lnTo>
                                  <a:pt x="155" y="241"/>
                                </a:lnTo>
                                <a:lnTo>
                                  <a:pt x="152" y="242"/>
                                </a:lnTo>
                                <a:lnTo>
                                  <a:pt x="149" y="242"/>
                                </a:lnTo>
                                <a:lnTo>
                                  <a:pt x="145" y="243"/>
                                </a:lnTo>
                                <a:lnTo>
                                  <a:pt x="142" y="243"/>
                                </a:lnTo>
                                <a:lnTo>
                                  <a:pt x="138" y="243"/>
                                </a:lnTo>
                                <a:lnTo>
                                  <a:pt x="134" y="243"/>
                                </a:lnTo>
                                <a:lnTo>
                                  <a:pt x="131" y="243"/>
                                </a:lnTo>
                                <a:lnTo>
                                  <a:pt x="127" y="243"/>
                                </a:lnTo>
                                <a:lnTo>
                                  <a:pt x="122" y="243"/>
                                </a:lnTo>
                                <a:lnTo>
                                  <a:pt x="118" y="243"/>
                                </a:lnTo>
                                <a:lnTo>
                                  <a:pt x="114" y="242"/>
                                </a:lnTo>
                                <a:lnTo>
                                  <a:pt x="111" y="242"/>
                                </a:lnTo>
                                <a:lnTo>
                                  <a:pt x="107" y="241"/>
                                </a:lnTo>
                                <a:lnTo>
                                  <a:pt x="104" y="241"/>
                                </a:lnTo>
                                <a:lnTo>
                                  <a:pt x="100" y="240"/>
                                </a:lnTo>
                                <a:lnTo>
                                  <a:pt x="96" y="239"/>
                                </a:lnTo>
                                <a:lnTo>
                                  <a:pt x="93" y="239"/>
                                </a:lnTo>
                                <a:lnTo>
                                  <a:pt x="88" y="238"/>
                                </a:lnTo>
                                <a:lnTo>
                                  <a:pt x="85" y="237"/>
                                </a:lnTo>
                                <a:lnTo>
                                  <a:pt x="81" y="236"/>
                                </a:lnTo>
                                <a:lnTo>
                                  <a:pt x="78" y="235"/>
                                </a:lnTo>
                                <a:lnTo>
                                  <a:pt x="75" y="234"/>
                                </a:lnTo>
                                <a:lnTo>
                                  <a:pt x="72" y="233"/>
                                </a:lnTo>
                                <a:lnTo>
                                  <a:pt x="69" y="232"/>
                                </a:lnTo>
                                <a:lnTo>
                                  <a:pt x="65" y="230"/>
                                </a:lnTo>
                                <a:lnTo>
                                  <a:pt x="63" y="228"/>
                                </a:lnTo>
                                <a:lnTo>
                                  <a:pt x="59" y="227"/>
                                </a:lnTo>
                                <a:lnTo>
                                  <a:pt x="57" y="225"/>
                                </a:lnTo>
                                <a:lnTo>
                                  <a:pt x="53" y="224"/>
                                </a:lnTo>
                                <a:lnTo>
                                  <a:pt x="50" y="221"/>
                                </a:lnTo>
                                <a:lnTo>
                                  <a:pt x="48" y="219"/>
                                </a:lnTo>
                                <a:lnTo>
                                  <a:pt x="45" y="217"/>
                                </a:lnTo>
                                <a:lnTo>
                                  <a:pt x="42" y="215"/>
                                </a:lnTo>
                                <a:lnTo>
                                  <a:pt x="40" y="213"/>
                                </a:lnTo>
                                <a:lnTo>
                                  <a:pt x="38" y="211"/>
                                </a:lnTo>
                                <a:lnTo>
                                  <a:pt x="35" y="208"/>
                                </a:lnTo>
                                <a:lnTo>
                                  <a:pt x="33" y="206"/>
                                </a:lnTo>
                                <a:lnTo>
                                  <a:pt x="31" y="204"/>
                                </a:lnTo>
                                <a:lnTo>
                                  <a:pt x="29" y="201"/>
                                </a:lnTo>
                                <a:lnTo>
                                  <a:pt x="26" y="199"/>
                                </a:lnTo>
                                <a:lnTo>
                                  <a:pt x="24" y="196"/>
                                </a:lnTo>
                                <a:lnTo>
                                  <a:pt x="22" y="193"/>
                                </a:lnTo>
                                <a:lnTo>
                                  <a:pt x="20" y="191"/>
                                </a:lnTo>
                                <a:lnTo>
                                  <a:pt x="19" y="189"/>
                                </a:lnTo>
                                <a:lnTo>
                                  <a:pt x="17" y="185"/>
                                </a:lnTo>
                                <a:lnTo>
                                  <a:pt x="15" y="183"/>
                                </a:lnTo>
                                <a:lnTo>
                                  <a:pt x="14" y="181"/>
                                </a:lnTo>
                                <a:lnTo>
                                  <a:pt x="13" y="179"/>
                                </a:lnTo>
                                <a:lnTo>
                                  <a:pt x="12" y="176"/>
                                </a:lnTo>
                                <a:lnTo>
                                  <a:pt x="10" y="174"/>
                                </a:lnTo>
                                <a:lnTo>
                                  <a:pt x="9" y="172"/>
                                </a:lnTo>
                                <a:lnTo>
                                  <a:pt x="8" y="169"/>
                                </a:lnTo>
                                <a:lnTo>
                                  <a:pt x="8" y="167"/>
                                </a:lnTo>
                                <a:lnTo>
                                  <a:pt x="7" y="165"/>
                                </a:lnTo>
                                <a:lnTo>
                                  <a:pt x="6" y="162"/>
                                </a:lnTo>
                                <a:lnTo>
                                  <a:pt x="5" y="160"/>
                                </a:lnTo>
                                <a:lnTo>
                                  <a:pt x="4" y="157"/>
                                </a:lnTo>
                                <a:lnTo>
                                  <a:pt x="3" y="154"/>
                                </a:lnTo>
                                <a:lnTo>
                                  <a:pt x="3" y="151"/>
                                </a:lnTo>
                                <a:lnTo>
                                  <a:pt x="3" y="149"/>
                                </a:lnTo>
                                <a:lnTo>
                                  <a:pt x="2" y="146"/>
                                </a:lnTo>
                                <a:lnTo>
                                  <a:pt x="2" y="144"/>
                                </a:lnTo>
                                <a:lnTo>
                                  <a:pt x="1" y="141"/>
                                </a:lnTo>
                                <a:lnTo>
                                  <a:pt x="1" y="138"/>
                                </a:lnTo>
                                <a:lnTo>
                                  <a:pt x="0" y="136"/>
                                </a:lnTo>
                                <a:lnTo>
                                  <a:pt x="0" y="133"/>
                                </a:lnTo>
                                <a:lnTo>
                                  <a:pt x="0" y="130"/>
                                </a:lnTo>
                                <a:lnTo>
                                  <a:pt x="0" y="125"/>
                                </a:lnTo>
                                <a:lnTo>
                                  <a:pt x="0" y="120"/>
                                </a:lnTo>
                                <a:lnTo>
                                  <a:pt x="0" y="113"/>
                                </a:lnTo>
                                <a:lnTo>
                                  <a:pt x="1" y="108"/>
                                </a:lnTo>
                                <a:lnTo>
                                  <a:pt x="1" y="105"/>
                                </a:lnTo>
                                <a:lnTo>
                                  <a:pt x="1" y="102"/>
                                </a:lnTo>
                                <a:lnTo>
                                  <a:pt x="2" y="99"/>
                                </a:lnTo>
                                <a:lnTo>
                                  <a:pt x="3" y="95"/>
                                </a:lnTo>
                                <a:lnTo>
                                  <a:pt x="3" y="92"/>
                                </a:lnTo>
                                <a:lnTo>
                                  <a:pt x="4" y="90"/>
                                </a:lnTo>
                                <a:lnTo>
                                  <a:pt x="4" y="87"/>
                                </a:lnTo>
                                <a:lnTo>
                                  <a:pt x="5" y="84"/>
                                </a:lnTo>
                                <a:lnTo>
                                  <a:pt x="6" y="80"/>
                                </a:lnTo>
                                <a:lnTo>
                                  <a:pt x="7" y="77"/>
                                </a:lnTo>
                                <a:lnTo>
                                  <a:pt x="8" y="75"/>
                                </a:lnTo>
                                <a:lnTo>
                                  <a:pt x="9" y="72"/>
                                </a:lnTo>
                                <a:lnTo>
                                  <a:pt x="10" y="69"/>
                                </a:lnTo>
                                <a:lnTo>
                                  <a:pt x="12" y="67"/>
                                </a:lnTo>
                                <a:lnTo>
                                  <a:pt x="13" y="64"/>
                                </a:lnTo>
                                <a:lnTo>
                                  <a:pt x="14" y="61"/>
                                </a:lnTo>
                                <a:lnTo>
                                  <a:pt x="16" y="59"/>
                                </a:lnTo>
                                <a:lnTo>
                                  <a:pt x="17" y="56"/>
                                </a:lnTo>
                                <a:lnTo>
                                  <a:pt x="19" y="54"/>
                                </a:lnTo>
                                <a:lnTo>
                                  <a:pt x="21" y="52"/>
                                </a:lnTo>
                                <a:lnTo>
                                  <a:pt x="23" y="49"/>
                                </a:lnTo>
                                <a:lnTo>
                                  <a:pt x="24" y="47"/>
                                </a:lnTo>
                                <a:lnTo>
                                  <a:pt x="26" y="44"/>
                                </a:lnTo>
                                <a:lnTo>
                                  <a:pt x="28" y="42"/>
                                </a:lnTo>
                                <a:lnTo>
                                  <a:pt x="30" y="40"/>
                                </a:lnTo>
                                <a:lnTo>
                                  <a:pt x="32" y="37"/>
                                </a:lnTo>
                                <a:lnTo>
                                  <a:pt x="34" y="35"/>
                                </a:lnTo>
                                <a:lnTo>
                                  <a:pt x="36" y="33"/>
                                </a:lnTo>
                                <a:lnTo>
                                  <a:pt x="39" y="31"/>
                                </a:lnTo>
                                <a:lnTo>
                                  <a:pt x="41" y="29"/>
                                </a:lnTo>
                                <a:lnTo>
                                  <a:pt x="43" y="27"/>
                                </a:lnTo>
                                <a:lnTo>
                                  <a:pt x="45" y="25"/>
                                </a:lnTo>
                                <a:lnTo>
                                  <a:pt x="48" y="24"/>
                                </a:lnTo>
                                <a:lnTo>
                                  <a:pt x="50" y="22"/>
                                </a:lnTo>
                                <a:lnTo>
                                  <a:pt x="53" y="20"/>
                                </a:lnTo>
                                <a:lnTo>
                                  <a:pt x="56" y="18"/>
                                </a:lnTo>
                                <a:lnTo>
                                  <a:pt x="59" y="17"/>
                                </a:lnTo>
                                <a:lnTo>
                                  <a:pt x="61" y="15"/>
                                </a:lnTo>
                                <a:lnTo>
                                  <a:pt x="64" y="14"/>
                                </a:lnTo>
                                <a:lnTo>
                                  <a:pt x="67" y="13"/>
                                </a:lnTo>
                                <a:lnTo>
                                  <a:pt x="69" y="10"/>
                                </a:lnTo>
                                <a:lnTo>
                                  <a:pt x="72" y="9"/>
                                </a:lnTo>
                                <a:lnTo>
                                  <a:pt x="74" y="8"/>
                                </a:lnTo>
                                <a:lnTo>
                                  <a:pt x="77" y="7"/>
                                </a:lnTo>
                                <a:lnTo>
                                  <a:pt x="80" y="6"/>
                                </a:lnTo>
                                <a:lnTo>
                                  <a:pt x="83" y="5"/>
                                </a:lnTo>
                                <a:lnTo>
                                  <a:pt x="85" y="5"/>
                                </a:lnTo>
                                <a:lnTo>
                                  <a:pt x="88" y="4"/>
                                </a:lnTo>
                                <a:lnTo>
                                  <a:pt x="92" y="3"/>
                                </a:lnTo>
                                <a:lnTo>
                                  <a:pt x="95" y="2"/>
                                </a:lnTo>
                                <a:lnTo>
                                  <a:pt x="98" y="2"/>
                                </a:lnTo>
                                <a:lnTo>
                                  <a:pt x="101" y="1"/>
                                </a:lnTo>
                                <a:lnTo>
                                  <a:pt x="104" y="1"/>
                                </a:lnTo>
                                <a:lnTo>
                                  <a:pt x="107" y="1"/>
                                </a:lnTo>
                                <a:lnTo>
                                  <a:pt x="109" y="1"/>
                                </a:lnTo>
                                <a:lnTo>
                                  <a:pt x="113" y="0"/>
                                </a:lnTo>
                                <a:lnTo>
                                  <a:pt x="115" y="0"/>
                                </a:lnTo>
                                <a:lnTo>
                                  <a:pt x="118" y="0"/>
                                </a:lnTo>
                                <a:lnTo>
                                  <a:pt x="121" y="0"/>
                                </a:lnTo>
                                <a:lnTo>
                                  <a:pt x="124" y="0"/>
                                </a:lnTo>
                                <a:lnTo>
                                  <a:pt x="128" y="1"/>
                                </a:lnTo>
                                <a:lnTo>
                                  <a:pt x="131" y="1"/>
                                </a:lnTo>
                                <a:lnTo>
                                  <a:pt x="134" y="1"/>
                                </a:lnTo>
                                <a:lnTo>
                                  <a:pt x="138" y="1"/>
                                </a:lnTo>
                                <a:close/>
                                <a:moveTo>
                                  <a:pt x="139" y="14"/>
                                </a:moveTo>
                                <a:lnTo>
                                  <a:pt x="135" y="13"/>
                                </a:lnTo>
                                <a:lnTo>
                                  <a:pt x="131" y="13"/>
                                </a:lnTo>
                                <a:lnTo>
                                  <a:pt x="129" y="13"/>
                                </a:lnTo>
                                <a:lnTo>
                                  <a:pt x="127" y="13"/>
                                </a:lnTo>
                                <a:lnTo>
                                  <a:pt x="124" y="14"/>
                                </a:lnTo>
                                <a:lnTo>
                                  <a:pt x="123" y="14"/>
                                </a:lnTo>
                                <a:lnTo>
                                  <a:pt x="121" y="14"/>
                                </a:lnTo>
                                <a:lnTo>
                                  <a:pt x="119" y="14"/>
                                </a:lnTo>
                                <a:lnTo>
                                  <a:pt x="117" y="15"/>
                                </a:lnTo>
                                <a:lnTo>
                                  <a:pt x="115" y="16"/>
                                </a:lnTo>
                                <a:lnTo>
                                  <a:pt x="114" y="16"/>
                                </a:lnTo>
                                <a:lnTo>
                                  <a:pt x="113" y="17"/>
                                </a:lnTo>
                                <a:lnTo>
                                  <a:pt x="111" y="17"/>
                                </a:lnTo>
                                <a:lnTo>
                                  <a:pt x="109" y="18"/>
                                </a:lnTo>
                                <a:lnTo>
                                  <a:pt x="108" y="19"/>
                                </a:lnTo>
                                <a:lnTo>
                                  <a:pt x="106" y="20"/>
                                </a:lnTo>
                                <a:lnTo>
                                  <a:pt x="104" y="21"/>
                                </a:lnTo>
                                <a:lnTo>
                                  <a:pt x="103" y="22"/>
                                </a:lnTo>
                                <a:lnTo>
                                  <a:pt x="102" y="23"/>
                                </a:lnTo>
                                <a:lnTo>
                                  <a:pt x="100" y="25"/>
                                </a:lnTo>
                                <a:lnTo>
                                  <a:pt x="99" y="26"/>
                                </a:lnTo>
                                <a:lnTo>
                                  <a:pt x="97" y="27"/>
                                </a:lnTo>
                                <a:lnTo>
                                  <a:pt x="96" y="29"/>
                                </a:lnTo>
                                <a:lnTo>
                                  <a:pt x="94" y="30"/>
                                </a:lnTo>
                                <a:lnTo>
                                  <a:pt x="93" y="32"/>
                                </a:lnTo>
                                <a:lnTo>
                                  <a:pt x="92" y="33"/>
                                </a:lnTo>
                                <a:lnTo>
                                  <a:pt x="89" y="35"/>
                                </a:lnTo>
                                <a:lnTo>
                                  <a:pt x="88" y="36"/>
                                </a:lnTo>
                                <a:lnTo>
                                  <a:pt x="87" y="38"/>
                                </a:lnTo>
                                <a:lnTo>
                                  <a:pt x="85" y="40"/>
                                </a:lnTo>
                                <a:lnTo>
                                  <a:pt x="83" y="43"/>
                                </a:lnTo>
                                <a:lnTo>
                                  <a:pt x="82" y="48"/>
                                </a:lnTo>
                                <a:lnTo>
                                  <a:pt x="80" y="51"/>
                                </a:lnTo>
                                <a:lnTo>
                                  <a:pt x="78" y="55"/>
                                </a:lnTo>
                                <a:lnTo>
                                  <a:pt x="76" y="59"/>
                                </a:lnTo>
                                <a:lnTo>
                                  <a:pt x="75" y="63"/>
                                </a:lnTo>
                                <a:lnTo>
                                  <a:pt x="74" y="67"/>
                                </a:lnTo>
                                <a:lnTo>
                                  <a:pt x="72" y="72"/>
                                </a:lnTo>
                                <a:lnTo>
                                  <a:pt x="71" y="76"/>
                                </a:lnTo>
                                <a:lnTo>
                                  <a:pt x="69" y="82"/>
                                </a:lnTo>
                                <a:lnTo>
                                  <a:pt x="69" y="88"/>
                                </a:lnTo>
                                <a:lnTo>
                                  <a:pt x="67" y="92"/>
                                </a:lnTo>
                                <a:lnTo>
                                  <a:pt x="66" y="98"/>
                                </a:lnTo>
                                <a:lnTo>
                                  <a:pt x="65" y="103"/>
                                </a:lnTo>
                                <a:lnTo>
                                  <a:pt x="65" y="110"/>
                                </a:lnTo>
                                <a:lnTo>
                                  <a:pt x="64" y="115"/>
                                </a:lnTo>
                                <a:lnTo>
                                  <a:pt x="64" y="120"/>
                                </a:lnTo>
                                <a:lnTo>
                                  <a:pt x="64" y="123"/>
                                </a:lnTo>
                                <a:lnTo>
                                  <a:pt x="63" y="127"/>
                                </a:lnTo>
                                <a:lnTo>
                                  <a:pt x="63" y="130"/>
                                </a:lnTo>
                                <a:lnTo>
                                  <a:pt x="63" y="134"/>
                                </a:lnTo>
                                <a:lnTo>
                                  <a:pt x="63" y="137"/>
                                </a:lnTo>
                                <a:lnTo>
                                  <a:pt x="63" y="140"/>
                                </a:lnTo>
                                <a:lnTo>
                                  <a:pt x="63" y="143"/>
                                </a:lnTo>
                                <a:lnTo>
                                  <a:pt x="63" y="147"/>
                                </a:lnTo>
                                <a:lnTo>
                                  <a:pt x="63" y="150"/>
                                </a:lnTo>
                                <a:lnTo>
                                  <a:pt x="63" y="154"/>
                                </a:lnTo>
                                <a:lnTo>
                                  <a:pt x="63" y="157"/>
                                </a:lnTo>
                                <a:lnTo>
                                  <a:pt x="63" y="160"/>
                                </a:lnTo>
                                <a:lnTo>
                                  <a:pt x="64" y="162"/>
                                </a:lnTo>
                                <a:lnTo>
                                  <a:pt x="64" y="165"/>
                                </a:lnTo>
                                <a:lnTo>
                                  <a:pt x="64" y="168"/>
                                </a:lnTo>
                                <a:lnTo>
                                  <a:pt x="64" y="171"/>
                                </a:lnTo>
                                <a:lnTo>
                                  <a:pt x="65" y="173"/>
                                </a:lnTo>
                                <a:lnTo>
                                  <a:pt x="65" y="176"/>
                                </a:lnTo>
                                <a:lnTo>
                                  <a:pt x="66" y="179"/>
                                </a:lnTo>
                                <a:lnTo>
                                  <a:pt x="67" y="181"/>
                                </a:lnTo>
                                <a:lnTo>
                                  <a:pt x="67" y="184"/>
                                </a:lnTo>
                                <a:lnTo>
                                  <a:pt x="68" y="186"/>
                                </a:lnTo>
                                <a:lnTo>
                                  <a:pt x="69" y="189"/>
                                </a:lnTo>
                                <a:lnTo>
                                  <a:pt x="70" y="194"/>
                                </a:lnTo>
                                <a:lnTo>
                                  <a:pt x="72" y="198"/>
                                </a:lnTo>
                                <a:lnTo>
                                  <a:pt x="74" y="202"/>
                                </a:lnTo>
                                <a:lnTo>
                                  <a:pt x="76" y="206"/>
                                </a:lnTo>
                                <a:lnTo>
                                  <a:pt x="78" y="208"/>
                                </a:lnTo>
                                <a:lnTo>
                                  <a:pt x="79" y="211"/>
                                </a:lnTo>
                                <a:lnTo>
                                  <a:pt x="81" y="213"/>
                                </a:lnTo>
                                <a:lnTo>
                                  <a:pt x="83" y="215"/>
                                </a:lnTo>
                                <a:lnTo>
                                  <a:pt x="85" y="217"/>
                                </a:lnTo>
                                <a:lnTo>
                                  <a:pt x="87" y="219"/>
                                </a:lnTo>
                                <a:lnTo>
                                  <a:pt x="89" y="220"/>
                                </a:lnTo>
                                <a:lnTo>
                                  <a:pt x="93" y="223"/>
                                </a:lnTo>
                                <a:lnTo>
                                  <a:pt x="95" y="224"/>
                                </a:lnTo>
                                <a:lnTo>
                                  <a:pt x="98" y="226"/>
                                </a:lnTo>
                                <a:lnTo>
                                  <a:pt x="101" y="227"/>
                                </a:lnTo>
                                <a:lnTo>
                                  <a:pt x="104" y="228"/>
                                </a:lnTo>
                                <a:lnTo>
                                  <a:pt x="106" y="228"/>
                                </a:lnTo>
                                <a:lnTo>
                                  <a:pt x="109" y="229"/>
                                </a:lnTo>
                                <a:lnTo>
                                  <a:pt x="113" y="230"/>
                                </a:lnTo>
                                <a:lnTo>
                                  <a:pt x="115" y="230"/>
                                </a:lnTo>
                                <a:lnTo>
                                  <a:pt x="118" y="230"/>
                                </a:lnTo>
                                <a:lnTo>
                                  <a:pt x="119" y="231"/>
                                </a:lnTo>
                                <a:lnTo>
                                  <a:pt x="122" y="231"/>
                                </a:lnTo>
                                <a:lnTo>
                                  <a:pt x="123" y="231"/>
                                </a:lnTo>
                                <a:lnTo>
                                  <a:pt x="127" y="231"/>
                                </a:lnTo>
                                <a:lnTo>
                                  <a:pt x="129" y="230"/>
                                </a:lnTo>
                                <a:lnTo>
                                  <a:pt x="131" y="230"/>
                                </a:lnTo>
                                <a:lnTo>
                                  <a:pt x="133" y="230"/>
                                </a:lnTo>
                                <a:lnTo>
                                  <a:pt x="134" y="229"/>
                                </a:lnTo>
                                <a:lnTo>
                                  <a:pt x="136" y="229"/>
                                </a:lnTo>
                                <a:lnTo>
                                  <a:pt x="138" y="228"/>
                                </a:lnTo>
                                <a:lnTo>
                                  <a:pt x="140" y="228"/>
                                </a:lnTo>
                                <a:lnTo>
                                  <a:pt x="142" y="227"/>
                                </a:lnTo>
                                <a:lnTo>
                                  <a:pt x="143" y="226"/>
                                </a:lnTo>
                                <a:lnTo>
                                  <a:pt x="145" y="226"/>
                                </a:lnTo>
                                <a:lnTo>
                                  <a:pt x="147" y="225"/>
                                </a:lnTo>
                                <a:lnTo>
                                  <a:pt x="149" y="224"/>
                                </a:lnTo>
                                <a:lnTo>
                                  <a:pt x="150" y="221"/>
                                </a:lnTo>
                                <a:lnTo>
                                  <a:pt x="153" y="220"/>
                                </a:lnTo>
                                <a:lnTo>
                                  <a:pt x="154" y="219"/>
                                </a:lnTo>
                                <a:lnTo>
                                  <a:pt x="156" y="217"/>
                                </a:lnTo>
                                <a:lnTo>
                                  <a:pt x="158" y="215"/>
                                </a:lnTo>
                                <a:lnTo>
                                  <a:pt x="160" y="213"/>
                                </a:lnTo>
                                <a:lnTo>
                                  <a:pt x="162" y="211"/>
                                </a:lnTo>
                                <a:lnTo>
                                  <a:pt x="164" y="209"/>
                                </a:lnTo>
                                <a:lnTo>
                                  <a:pt x="166" y="207"/>
                                </a:lnTo>
                                <a:lnTo>
                                  <a:pt x="167" y="205"/>
                                </a:lnTo>
                                <a:lnTo>
                                  <a:pt x="169" y="203"/>
                                </a:lnTo>
                                <a:lnTo>
                                  <a:pt x="170" y="200"/>
                                </a:lnTo>
                                <a:lnTo>
                                  <a:pt x="172" y="197"/>
                                </a:lnTo>
                                <a:lnTo>
                                  <a:pt x="173" y="195"/>
                                </a:lnTo>
                                <a:lnTo>
                                  <a:pt x="174" y="192"/>
                                </a:lnTo>
                                <a:lnTo>
                                  <a:pt x="176" y="189"/>
                                </a:lnTo>
                                <a:lnTo>
                                  <a:pt x="177" y="185"/>
                                </a:lnTo>
                                <a:lnTo>
                                  <a:pt x="179" y="182"/>
                                </a:lnTo>
                                <a:lnTo>
                                  <a:pt x="179" y="179"/>
                                </a:lnTo>
                                <a:lnTo>
                                  <a:pt x="180" y="176"/>
                                </a:lnTo>
                                <a:lnTo>
                                  <a:pt x="182" y="172"/>
                                </a:lnTo>
                                <a:lnTo>
                                  <a:pt x="183" y="169"/>
                                </a:lnTo>
                                <a:lnTo>
                                  <a:pt x="184" y="165"/>
                                </a:lnTo>
                                <a:lnTo>
                                  <a:pt x="184" y="161"/>
                                </a:lnTo>
                                <a:lnTo>
                                  <a:pt x="185" y="157"/>
                                </a:lnTo>
                                <a:lnTo>
                                  <a:pt x="186" y="153"/>
                                </a:lnTo>
                                <a:lnTo>
                                  <a:pt x="187" y="148"/>
                                </a:lnTo>
                                <a:lnTo>
                                  <a:pt x="188" y="143"/>
                                </a:lnTo>
                                <a:lnTo>
                                  <a:pt x="188" y="139"/>
                                </a:lnTo>
                                <a:lnTo>
                                  <a:pt x="188" y="134"/>
                                </a:lnTo>
                                <a:lnTo>
                                  <a:pt x="189" y="130"/>
                                </a:lnTo>
                                <a:lnTo>
                                  <a:pt x="190" y="124"/>
                                </a:lnTo>
                                <a:lnTo>
                                  <a:pt x="190" y="119"/>
                                </a:lnTo>
                                <a:lnTo>
                                  <a:pt x="191" y="113"/>
                                </a:lnTo>
                                <a:lnTo>
                                  <a:pt x="191" y="108"/>
                                </a:lnTo>
                                <a:lnTo>
                                  <a:pt x="191" y="103"/>
                                </a:lnTo>
                                <a:lnTo>
                                  <a:pt x="191" y="98"/>
                                </a:lnTo>
                                <a:lnTo>
                                  <a:pt x="191" y="94"/>
                                </a:lnTo>
                                <a:lnTo>
                                  <a:pt x="191" y="90"/>
                                </a:lnTo>
                                <a:lnTo>
                                  <a:pt x="191" y="85"/>
                                </a:lnTo>
                                <a:lnTo>
                                  <a:pt x="191" y="80"/>
                                </a:lnTo>
                                <a:lnTo>
                                  <a:pt x="190" y="76"/>
                                </a:lnTo>
                                <a:lnTo>
                                  <a:pt x="190" y="73"/>
                                </a:lnTo>
                                <a:lnTo>
                                  <a:pt x="189" y="69"/>
                                </a:lnTo>
                                <a:lnTo>
                                  <a:pt x="189" y="66"/>
                                </a:lnTo>
                                <a:lnTo>
                                  <a:pt x="188" y="63"/>
                                </a:lnTo>
                                <a:lnTo>
                                  <a:pt x="188" y="60"/>
                                </a:lnTo>
                                <a:lnTo>
                                  <a:pt x="187" y="57"/>
                                </a:lnTo>
                                <a:lnTo>
                                  <a:pt x="186" y="54"/>
                                </a:lnTo>
                                <a:lnTo>
                                  <a:pt x="185" y="52"/>
                                </a:lnTo>
                                <a:lnTo>
                                  <a:pt x="184" y="49"/>
                                </a:lnTo>
                                <a:lnTo>
                                  <a:pt x="183" y="47"/>
                                </a:lnTo>
                                <a:lnTo>
                                  <a:pt x="182" y="44"/>
                                </a:lnTo>
                                <a:lnTo>
                                  <a:pt x="181" y="41"/>
                                </a:lnTo>
                                <a:lnTo>
                                  <a:pt x="180" y="39"/>
                                </a:lnTo>
                                <a:lnTo>
                                  <a:pt x="179" y="37"/>
                                </a:lnTo>
                                <a:lnTo>
                                  <a:pt x="178" y="35"/>
                                </a:lnTo>
                                <a:lnTo>
                                  <a:pt x="176" y="33"/>
                                </a:lnTo>
                                <a:lnTo>
                                  <a:pt x="175" y="32"/>
                                </a:lnTo>
                                <a:lnTo>
                                  <a:pt x="174" y="30"/>
                                </a:lnTo>
                                <a:lnTo>
                                  <a:pt x="172" y="28"/>
                                </a:lnTo>
                                <a:lnTo>
                                  <a:pt x="171" y="27"/>
                                </a:lnTo>
                                <a:lnTo>
                                  <a:pt x="169" y="25"/>
                                </a:lnTo>
                                <a:lnTo>
                                  <a:pt x="168" y="24"/>
                                </a:lnTo>
                                <a:lnTo>
                                  <a:pt x="166" y="23"/>
                                </a:lnTo>
                                <a:lnTo>
                                  <a:pt x="164" y="22"/>
                                </a:lnTo>
                                <a:lnTo>
                                  <a:pt x="163" y="21"/>
                                </a:lnTo>
                                <a:lnTo>
                                  <a:pt x="160" y="20"/>
                                </a:lnTo>
                                <a:lnTo>
                                  <a:pt x="158" y="19"/>
                                </a:lnTo>
                                <a:lnTo>
                                  <a:pt x="157" y="18"/>
                                </a:lnTo>
                                <a:lnTo>
                                  <a:pt x="155" y="17"/>
                                </a:lnTo>
                                <a:lnTo>
                                  <a:pt x="153" y="17"/>
                                </a:lnTo>
                                <a:lnTo>
                                  <a:pt x="151" y="16"/>
                                </a:lnTo>
                                <a:lnTo>
                                  <a:pt x="149" y="15"/>
                                </a:lnTo>
                                <a:lnTo>
                                  <a:pt x="147" y="15"/>
                                </a:lnTo>
                                <a:lnTo>
                                  <a:pt x="145" y="14"/>
                                </a:lnTo>
                                <a:lnTo>
                                  <a:pt x="143" y="14"/>
                                </a:lnTo>
                                <a:lnTo>
                                  <a:pt x="141" y="14"/>
                                </a:lnTo>
                                <a:lnTo>
                                  <a:pt x="139" y="1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 name="Freeform 382"/>
                        <wps:cNvSpPr>
                          <a:spLocks/>
                        </wps:cNvSpPr>
                        <wps:spPr bwMode="auto">
                          <a:xfrm>
                            <a:off x="6605" y="3447"/>
                            <a:ext cx="283" cy="233"/>
                          </a:xfrm>
                          <a:custGeom>
                            <a:avLst/>
                            <a:gdLst>
                              <a:gd name="T0" fmla="*/ 384 w 384"/>
                              <a:gd name="T1" fmla="*/ 95 h 317"/>
                              <a:gd name="T2" fmla="*/ 372 w 384"/>
                              <a:gd name="T3" fmla="*/ 98 h 317"/>
                              <a:gd name="T4" fmla="*/ 365 w 384"/>
                              <a:gd name="T5" fmla="*/ 97 h 317"/>
                              <a:gd name="T6" fmla="*/ 359 w 384"/>
                              <a:gd name="T7" fmla="*/ 97 h 317"/>
                              <a:gd name="T8" fmla="*/ 355 w 384"/>
                              <a:gd name="T9" fmla="*/ 98 h 317"/>
                              <a:gd name="T10" fmla="*/ 351 w 384"/>
                              <a:gd name="T11" fmla="*/ 100 h 317"/>
                              <a:gd name="T12" fmla="*/ 348 w 384"/>
                              <a:gd name="T13" fmla="*/ 102 h 317"/>
                              <a:gd name="T14" fmla="*/ 345 w 384"/>
                              <a:gd name="T15" fmla="*/ 107 h 317"/>
                              <a:gd name="T16" fmla="*/ 342 w 384"/>
                              <a:gd name="T17" fmla="*/ 115 h 317"/>
                              <a:gd name="T18" fmla="*/ 293 w 384"/>
                              <a:gd name="T19" fmla="*/ 270 h 317"/>
                              <a:gd name="T20" fmla="*/ 289 w 384"/>
                              <a:gd name="T21" fmla="*/ 280 h 317"/>
                              <a:gd name="T22" fmla="*/ 287 w 384"/>
                              <a:gd name="T23" fmla="*/ 288 h 317"/>
                              <a:gd name="T24" fmla="*/ 288 w 384"/>
                              <a:gd name="T25" fmla="*/ 292 h 317"/>
                              <a:gd name="T26" fmla="*/ 289 w 384"/>
                              <a:gd name="T27" fmla="*/ 295 h 317"/>
                              <a:gd name="T28" fmla="*/ 292 w 384"/>
                              <a:gd name="T29" fmla="*/ 299 h 317"/>
                              <a:gd name="T30" fmla="*/ 296 w 384"/>
                              <a:gd name="T31" fmla="*/ 304 h 317"/>
                              <a:gd name="T32" fmla="*/ 301 w 384"/>
                              <a:gd name="T33" fmla="*/ 306 h 317"/>
                              <a:gd name="T34" fmla="*/ 307 w 384"/>
                              <a:gd name="T35" fmla="*/ 309 h 317"/>
                              <a:gd name="T36" fmla="*/ 194 w 384"/>
                              <a:gd name="T37" fmla="*/ 280 h 317"/>
                              <a:gd name="T38" fmla="*/ 205 w 384"/>
                              <a:gd name="T39" fmla="*/ 277 h 317"/>
                              <a:gd name="T40" fmla="*/ 212 w 384"/>
                              <a:gd name="T41" fmla="*/ 279 h 317"/>
                              <a:gd name="T42" fmla="*/ 218 w 384"/>
                              <a:gd name="T43" fmla="*/ 279 h 317"/>
                              <a:gd name="T44" fmla="*/ 223 w 384"/>
                              <a:gd name="T45" fmla="*/ 277 h 317"/>
                              <a:gd name="T46" fmla="*/ 226 w 384"/>
                              <a:gd name="T47" fmla="*/ 276 h 317"/>
                              <a:gd name="T48" fmla="*/ 230 w 384"/>
                              <a:gd name="T49" fmla="*/ 273 h 317"/>
                              <a:gd name="T50" fmla="*/ 232 w 384"/>
                              <a:gd name="T51" fmla="*/ 269 h 317"/>
                              <a:gd name="T52" fmla="*/ 235 w 384"/>
                              <a:gd name="T53" fmla="*/ 260 h 317"/>
                              <a:gd name="T54" fmla="*/ 291 w 384"/>
                              <a:gd name="T55" fmla="*/ 87 h 317"/>
                              <a:gd name="T56" fmla="*/ 109 w 384"/>
                              <a:gd name="T57" fmla="*/ 34 h 317"/>
                              <a:gd name="T58" fmla="*/ 57 w 384"/>
                              <a:gd name="T59" fmla="*/ 199 h 317"/>
                              <a:gd name="T60" fmla="*/ 55 w 384"/>
                              <a:gd name="T61" fmla="*/ 209 h 317"/>
                              <a:gd name="T62" fmla="*/ 54 w 384"/>
                              <a:gd name="T63" fmla="*/ 216 h 317"/>
                              <a:gd name="T64" fmla="*/ 56 w 384"/>
                              <a:gd name="T65" fmla="*/ 222 h 317"/>
                              <a:gd name="T66" fmla="*/ 59 w 384"/>
                              <a:gd name="T67" fmla="*/ 227 h 317"/>
                              <a:gd name="T68" fmla="*/ 62 w 384"/>
                              <a:gd name="T69" fmla="*/ 231 h 317"/>
                              <a:gd name="T70" fmla="*/ 66 w 384"/>
                              <a:gd name="T71" fmla="*/ 234 h 317"/>
                              <a:gd name="T72" fmla="*/ 69 w 384"/>
                              <a:gd name="T73" fmla="*/ 236 h 317"/>
                              <a:gd name="T74" fmla="*/ 74 w 384"/>
                              <a:gd name="T75" fmla="*/ 238 h 317"/>
                              <a:gd name="T76" fmla="*/ 81 w 384"/>
                              <a:gd name="T77" fmla="*/ 240 h 317"/>
                              <a:gd name="T78" fmla="*/ 2 w 384"/>
                              <a:gd name="T79" fmla="*/ 216 h 317"/>
                              <a:gd name="T80" fmla="*/ 9 w 384"/>
                              <a:gd name="T81" fmla="*/ 218 h 317"/>
                              <a:gd name="T82" fmla="*/ 14 w 384"/>
                              <a:gd name="T83" fmla="*/ 219 h 317"/>
                              <a:gd name="T84" fmla="*/ 20 w 384"/>
                              <a:gd name="T85" fmla="*/ 219 h 317"/>
                              <a:gd name="T86" fmla="*/ 25 w 384"/>
                              <a:gd name="T87" fmla="*/ 218 h 317"/>
                              <a:gd name="T88" fmla="*/ 29 w 384"/>
                              <a:gd name="T89" fmla="*/ 216 h 317"/>
                              <a:gd name="T90" fmla="*/ 32 w 384"/>
                              <a:gd name="T91" fmla="*/ 214 h 317"/>
                              <a:gd name="T92" fmla="*/ 36 w 384"/>
                              <a:gd name="T93" fmla="*/ 211 h 317"/>
                              <a:gd name="T94" fmla="*/ 39 w 384"/>
                              <a:gd name="T95" fmla="*/ 207 h 317"/>
                              <a:gd name="T96" fmla="*/ 43 w 384"/>
                              <a:gd name="T97" fmla="*/ 200 h 317"/>
                              <a:gd name="T98" fmla="*/ 91 w 384"/>
                              <a:gd name="T99" fmla="*/ 46 h 317"/>
                              <a:gd name="T100" fmla="*/ 95 w 384"/>
                              <a:gd name="T101" fmla="*/ 36 h 317"/>
                              <a:gd name="T102" fmla="*/ 96 w 384"/>
                              <a:gd name="T103" fmla="*/ 28 h 317"/>
                              <a:gd name="T104" fmla="*/ 96 w 384"/>
                              <a:gd name="T105" fmla="*/ 24 h 317"/>
                              <a:gd name="T106" fmla="*/ 95 w 384"/>
                              <a:gd name="T107" fmla="*/ 20 h 317"/>
                              <a:gd name="T108" fmla="*/ 92 w 384"/>
                              <a:gd name="T109" fmla="*/ 16 h 317"/>
                              <a:gd name="T110" fmla="*/ 89 w 384"/>
                              <a:gd name="T111" fmla="*/ 13 h 317"/>
                              <a:gd name="T112" fmla="*/ 84 w 384"/>
                              <a:gd name="T113" fmla="*/ 10 h 317"/>
                              <a:gd name="T114" fmla="*/ 77 w 384"/>
                              <a:gd name="T115" fmla="*/ 8 h 317"/>
                              <a:gd name="T116" fmla="*/ 165 w 384"/>
                              <a:gd name="T117" fmla="*/ 28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384" h="317">
                                <a:moveTo>
                                  <a:pt x="181" y="194"/>
                                </a:moveTo>
                                <a:lnTo>
                                  <a:pt x="291" y="66"/>
                                </a:lnTo>
                                <a:lnTo>
                                  <a:pt x="384" y="95"/>
                                </a:lnTo>
                                <a:lnTo>
                                  <a:pt x="382" y="101"/>
                                </a:lnTo>
                                <a:lnTo>
                                  <a:pt x="375" y="98"/>
                                </a:lnTo>
                                <a:lnTo>
                                  <a:pt x="372" y="98"/>
                                </a:lnTo>
                                <a:lnTo>
                                  <a:pt x="370" y="97"/>
                                </a:lnTo>
                                <a:lnTo>
                                  <a:pt x="368" y="97"/>
                                </a:lnTo>
                                <a:lnTo>
                                  <a:pt x="365" y="97"/>
                                </a:lnTo>
                                <a:lnTo>
                                  <a:pt x="364" y="96"/>
                                </a:lnTo>
                                <a:lnTo>
                                  <a:pt x="360" y="97"/>
                                </a:lnTo>
                                <a:lnTo>
                                  <a:pt x="359" y="97"/>
                                </a:lnTo>
                                <a:lnTo>
                                  <a:pt x="357" y="97"/>
                                </a:lnTo>
                                <a:lnTo>
                                  <a:pt x="355" y="97"/>
                                </a:lnTo>
                                <a:lnTo>
                                  <a:pt x="355" y="98"/>
                                </a:lnTo>
                                <a:lnTo>
                                  <a:pt x="353" y="98"/>
                                </a:lnTo>
                                <a:lnTo>
                                  <a:pt x="352" y="99"/>
                                </a:lnTo>
                                <a:lnTo>
                                  <a:pt x="351" y="100"/>
                                </a:lnTo>
                                <a:lnTo>
                                  <a:pt x="350" y="101"/>
                                </a:lnTo>
                                <a:lnTo>
                                  <a:pt x="349" y="101"/>
                                </a:lnTo>
                                <a:lnTo>
                                  <a:pt x="348" y="102"/>
                                </a:lnTo>
                                <a:lnTo>
                                  <a:pt x="347" y="103"/>
                                </a:lnTo>
                                <a:lnTo>
                                  <a:pt x="346" y="105"/>
                                </a:lnTo>
                                <a:lnTo>
                                  <a:pt x="345" y="107"/>
                                </a:lnTo>
                                <a:lnTo>
                                  <a:pt x="345" y="109"/>
                                </a:lnTo>
                                <a:lnTo>
                                  <a:pt x="343" y="112"/>
                                </a:lnTo>
                                <a:lnTo>
                                  <a:pt x="342" y="115"/>
                                </a:lnTo>
                                <a:lnTo>
                                  <a:pt x="341" y="118"/>
                                </a:lnTo>
                                <a:lnTo>
                                  <a:pt x="340" y="122"/>
                                </a:lnTo>
                                <a:lnTo>
                                  <a:pt x="293" y="270"/>
                                </a:lnTo>
                                <a:lnTo>
                                  <a:pt x="292" y="273"/>
                                </a:lnTo>
                                <a:lnTo>
                                  <a:pt x="291" y="277"/>
                                </a:lnTo>
                                <a:lnTo>
                                  <a:pt x="289" y="280"/>
                                </a:lnTo>
                                <a:lnTo>
                                  <a:pt x="288" y="283"/>
                                </a:lnTo>
                                <a:lnTo>
                                  <a:pt x="288" y="285"/>
                                </a:lnTo>
                                <a:lnTo>
                                  <a:pt x="287" y="288"/>
                                </a:lnTo>
                                <a:lnTo>
                                  <a:pt x="287" y="289"/>
                                </a:lnTo>
                                <a:lnTo>
                                  <a:pt x="287" y="291"/>
                                </a:lnTo>
                                <a:lnTo>
                                  <a:pt x="288" y="292"/>
                                </a:lnTo>
                                <a:lnTo>
                                  <a:pt x="288" y="293"/>
                                </a:lnTo>
                                <a:lnTo>
                                  <a:pt x="288" y="294"/>
                                </a:lnTo>
                                <a:lnTo>
                                  <a:pt x="289" y="295"/>
                                </a:lnTo>
                                <a:lnTo>
                                  <a:pt x="289" y="296"/>
                                </a:lnTo>
                                <a:lnTo>
                                  <a:pt x="291" y="298"/>
                                </a:lnTo>
                                <a:lnTo>
                                  <a:pt x="292" y="299"/>
                                </a:lnTo>
                                <a:lnTo>
                                  <a:pt x="293" y="300"/>
                                </a:lnTo>
                                <a:lnTo>
                                  <a:pt x="295" y="301"/>
                                </a:lnTo>
                                <a:lnTo>
                                  <a:pt x="296" y="304"/>
                                </a:lnTo>
                                <a:lnTo>
                                  <a:pt x="297" y="304"/>
                                </a:lnTo>
                                <a:lnTo>
                                  <a:pt x="299" y="305"/>
                                </a:lnTo>
                                <a:lnTo>
                                  <a:pt x="301" y="306"/>
                                </a:lnTo>
                                <a:lnTo>
                                  <a:pt x="303" y="307"/>
                                </a:lnTo>
                                <a:lnTo>
                                  <a:pt x="305" y="308"/>
                                </a:lnTo>
                                <a:lnTo>
                                  <a:pt x="307" y="309"/>
                                </a:lnTo>
                                <a:lnTo>
                                  <a:pt x="315" y="311"/>
                                </a:lnTo>
                                <a:lnTo>
                                  <a:pt x="313" y="317"/>
                                </a:lnTo>
                                <a:lnTo>
                                  <a:pt x="194" y="280"/>
                                </a:lnTo>
                                <a:lnTo>
                                  <a:pt x="195" y="275"/>
                                </a:lnTo>
                                <a:lnTo>
                                  <a:pt x="203" y="277"/>
                                </a:lnTo>
                                <a:lnTo>
                                  <a:pt x="205" y="277"/>
                                </a:lnTo>
                                <a:lnTo>
                                  <a:pt x="207" y="278"/>
                                </a:lnTo>
                                <a:lnTo>
                                  <a:pt x="210" y="279"/>
                                </a:lnTo>
                                <a:lnTo>
                                  <a:pt x="212" y="279"/>
                                </a:lnTo>
                                <a:lnTo>
                                  <a:pt x="214" y="279"/>
                                </a:lnTo>
                                <a:lnTo>
                                  <a:pt x="216" y="279"/>
                                </a:lnTo>
                                <a:lnTo>
                                  <a:pt x="218" y="279"/>
                                </a:lnTo>
                                <a:lnTo>
                                  <a:pt x="220" y="278"/>
                                </a:lnTo>
                                <a:lnTo>
                                  <a:pt x="221" y="278"/>
                                </a:lnTo>
                                <a:lnTo>
                                  <a:pt x="223" y="277"/>
                                </a:lnTo>
                                <a:lnTo>
                                  <a:pt x="224" y="277"/>
                                </a:lnTo>
                                <a:lnTo>
                                  <a:pt x="225" y="277"/>
                                </a:lnTo>
                                <a:lnTo>
                                  <a:pt x="226" y="276"/>
                                </a:lnTo>
                                <a:lnTo>
                                  <a:pt x="227" y="275"/>
                                </a:lnTo>
                                <a:lnTo>
                                  <a:pt x="228" y="274"/>
                                </a:lnTo>
                                <a:lnTo>
                                  <a:pt x="230" y="273"/>
                                </a:lnTo>
                                <a:lnTo>
                                  <a:pt x="230" y="272"/>
                                </a:lnTo>
                                <a:lnTo>
                                  <a:pt x="231" y="270"/>
                                </a:lnTo>
                                <a:lnTo>
                                  <a:pt x="232" y="269"/>
                                </a:lnTo>
                                <a:lnTo>
                                  <a:pt x="233" y="266"/>
                                </a:lnTo>
                                <a:lnTo>
                                  <a:pt x="234" y="263"/>
                                </a:lnTo>
                                <a:lnTo>
                                  <a:pt x="235" y="260"/>
                                </a:lnTo>
                                <a:lnTo>
                                  <a:pt x="236" y="257"/>
                                </a:lnTo>
                                <a:lnTo>
                                  <a:pt x="238" y="253"/>
                                </a:lnTo>
                                <a:lnTo>
                                  <a:pt x="291" y="87"/>
                                </a:lnTo>
                                <a:lnTo>
                                  <a:pt x="138" y="264"/>
                                </a:lnTo>
                                <a:lnTo>
                                  <a:pt x="134" y="263"/>
                                </a:lnTo>
                                <a:lnTo>
                                  <a:pt x="109" y="34"/>
                                </a:lnTo>
                                <a:lnTo>
                                  <a:pt x="60" y="190"/>
                                </a:lnTo>
                                <a:lnTo>
                                  <a:pt x="58" y="194"/>
                                </a:lnTo>
                                <a:lnTo>
                                  <a:pt x="57" y="199"/>
                                </a:lnTo>
                                <a:lnTo>
                                  <a:pt x="56" y="202"/>
                                </a:lnTo>
                                <a:lnTo>
                                  <a:pt x="55" y="205"/>
                                </a:lnTo>
                                <a:lnTo>
                                  <a:pt x="55" y="209"/>
                                </a:lnTo>
                                <a:lnTo>
                                  <a:pt x="54" y="212"/>
                                </a:lnTo>
                                <a:lnTo>
                                  <a:pt x="54" y="214"/>
                                </a:lnTo>
                                <a:lnTo>
                                  <a:pt x="54" y="216"/>
                                </a:lnTo>
                                <a:lnTo>
                                  <a:pt x="55" y="218"/>
                                </a:lnTo>
                                <a:lnTo>
                                  <a:pt x="55" y="220"/>
                                </a:lnTo>
                                <a:lnTo>
                                  <a:pt x="56" y="222"/>
                                </a:lnTo>
                                <a:lnTo>
                                  <a:pt x="57" y="224"/>
                                </a:lnTo>
                                <a:lnTo>
                                  <a:pt x="58" y="225"/>
                                </a:lnTo>
                                <a:lnTo>
                                  <a:pt x="59" y="227"/>
                                </a:lnTo>
                                <a:lnTo>
                                  <a:pt x="60" y="229"/>
                                </a:lnTo>
                                <a:lnTo>
                                  <a:pt x="61" y="230"/>
                                </a:lnTo>
                                <a:lnTo>
                                  <a:pt x="62" y="231"/>
                                </a:lnTo>
                                <a:lnTo>
                                  <a:pt x="64" y="232"/>
                                </a:lnTo>
                                <a:lnTo>
                                  <a:pt x="65" y="234"/>
                                </a:lnTo>
                                <a:lnTo>
                                  <a:pt x="66" y="234"/>
                                </a:lnTo>
                                <a:lnTo>
                                  <a:pt x="67" y="235"/>
                                </a:lnTo>
                                <a:lnTo>
                                  <a:pt x="68" y="236"/>
                                </a:lnTo>
                                <a:lnTo>
                                  <a:pt x="69" y="236"/>
                                </a:lnTo>
                                <a:lnTo>
                                  <a:pt x="71" y="237"/>
                                </a:lnTo>
                                <a:lnTo>
                                  <a:pt x="73" y="238"/>
                                </a:lnTo>
                                <a:lnTo>
                                  <a:pt x="74" y="238"/>
                                </a:lnTo>
                                <a:lnTo>
                                  <a:pt x="77" y="239"/>
                                </a:lnTo>
                                <a:lnTo>
                                  <a:pt x="79" y="240"/>
                                </a:lnTo>
                                <a:lnTo>
                                  <a:pt x="81" y="240"/>
                                </a:lnTo>
                                <a:lnTo>
                                  <a:pt x="79" y="246"/>
                                </a:lnTo>
                                <a:lnTo>
                                  <a:pt x="0" y="222"/>
                                </a:lnTo>
                                <a:lnTo>
                                  <a:pt x="2" y="216"/>
                                </a:lnTo>
                                <a:lnTo>
                                  <a:pt x="5" y="217"/>
                                </a:lnTo>
                                <a:lnTo>
                                  <a:pt x="7" y="218"/>
                                </a:lnTo>
                                <a:lnTo>
                                  <a:pt x="9" y="218"/>
                                </a:lnTo>
                                <a:lnTo>
                                  <a:pt x="10" y="218"/>
                                </a:lnTo>
                                <a:lnTo>
                                  <a:pt x="12" y="218"/>
                                </a:lnTo>
                                <a:lnTo>
                                  <a:pt x="14" y="219"/>
                                </a:lnTo>
                                <a:lnTo>
                                  <a:pt x="16" y="219"/>
                                </a:lnTo>
                                <a:lnTo>
                                  <a:pt x="18" y="219"/>
                                </a:lnTo>
                                <a:lnTo>
                                  <a:pt x="20" y="219"/>
                                </a:lnTo>
                                <a:lnTo>
                                  <a:pt x="21" y="218"/>
                                </a:lnTo>
                                <a:lnTo>
                                  <a:pt x="23" y="218"/>
                                </a:lnTo>
                                <a:lnTo>
                                  <a:pt x="25" y="218"/>
                                </a:lnTo>
                                <a:lnTo>
                                  <a:pt x="26" y="218"/>
                                </a:lnTo>
                                <a:lnTo>
                                  <a:pt x="27" y="217"/>
                                </a:lnTo>
                                <a:lnTo>
                                  <a:pt x="29" y="216"/>
                                </a:lnTo>
                                <a:lnTo>
                                  <a:pt x="30" y="216"/>
                                </a:lnTo>
                                <a:lnTo>
                                  <a:pt x="31" y="215"/>
                                </a:lnTo>
                                <a:lnTo>
                                  <a:pt x="32" y="214"/>
                                </a:lnTo>
                                <a:lnTo>
                                  <a:pt x="34" y="213"/>
                                </a:lnTo>
                                <a:lnTo>
                                  <a:pt x="34" y="212"/>
                                </a:lnTo>
                                <a:lnTo>
                                  <a:pt x="36" y="211"/>
                                </a:lnTo>
                                <a:lnTo>
                                  <a:pt x="37" y="210"/>
                                </a:lnTo>
                                <a:lnTo>
                                  <a:pt x="38" y="208"/>
                                </a:lnTo>
                                <a:lnTo>
                                  <a:pt x="39" y="207"/>
                                </a:lnTo>
                                <a:lnTo>
                                  <a:pt x="41" y="205"/>
                                </a:lnTo>
                                <a:lnTo>
                                  <a:pt x="42" y="203"/>
                                </a:lnTo>
                                <a:lnTo>
                                  <a:pt x="43" y="200"/>
                                </a:lnTo>
                                <a:lnTo>
                                  <a:pt x="45" y="194"/>
                                </a:lnTo>
                                <a:lnTo>
                                  <a:pt x="47" y="188"/>
                                </a:lnTo>
                                <a:lnTo>
                                  <a:pt x="91" y="46"/>
                                </a:lnTo>
                                <a:lnTo>
                                  <a:pt x="93" y="43"/>
                                </a:lnTo>
                                <a:lnTo>
                                  <a:pt x="94" y="39"/>
                                </a:lnTo>
                                <a:lnTo>
                                  <a:pt x="95" y="36"/>
                                </a:lnTo>
                                <a:lnTo>
                                  <a:pt x="95" y="33"/>
                                </a:lnTo>
                                <a:lnTo>
                                  <a:pt x="96" y="31"/>
                                </a:lnTo>
                                <a:lnTo>
                                  <a:pt x="96" y="28"/>
                                </a:lnTo>
                                <a:lnTo>
                                  <a:pt x="96" y="27"/>
                                </a:lnTo>
                                <a:lnTo>
                                  <a:pt x="96" y="26"/>
                                </a:lnTo>
                                <a:lnTo>
                                  <a:pt x="96" y="24"/>
                                </a:lnTo>
                                <a:lnTo>
                                  <a:pt x="96" y="23"/>
                                </a:lnTo>
                                <a:lnTo>
                                  <a:pt x="95" y="22"/>
                                </a:lnTo>
                                <a:lnTo>
                                  <a:pt x="95" y="20"/>
                                </a:lnTo>
                                <a:lnTo>
                                  <a:pt x="94" y="19"/>
                                </a:lnTo>
                                <a:lnTo>
                                  <a:pt x="93" y="18"/>
                                </a:lnTo>
                                <a:lnTo>
                                  <a:pt x="92" y="16"/>
                                </a:lnTo>
                                <a:lnTo>
                                  <a:pt x="91" y="15"/>
                                </a:lnTo>
                                <a:lnTo>
                                  <a:pt x="90" y="14"/>
                                </a:lnTo>
                                <a:lnTo>
                                  <a:pt x="89" y="13"/>
                                </a:lnTo>
                                <a:lnTo>
                                  <a:pt x="87" y="12"/>
                                </a:lnTo>
                                <a:lnTo>
                                  <a:pt x="85" y="11"/>
                                </a:lnTo>
                                <a:lnTo>
                                  <a:pt x="84" y="10"/>
                                </a:lnTo>
                                <a:lnTo>
                                  <a:pt x="81" y="9"/>
                                </a:lnTo>
                                <a:lnTo>
                                  <a:pt x="80" y="8"/>
                                </a:lnTo>
                                <a:lnTo>
                                  <a:pt x="77" y="8"/>
                                </a:lnTo>
                                <a:lnTo>
                                  <a:pt x="69" y="5"/>
                                </a:lnTo>
                                <a:lnTo>
                                  <a:pt x="71" y="0"/>
                                </a:lnTo>
                                <a:lnTo>
                                  <a:pt x="165" y="28"/>
                                </a:lnTo>
                                <a:lnTo>
                                  <a:pt x="181" y="19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 name="Freeform 383"/>
                        <wps:cNvSpPr>
                          <a:spLocks noEditPoints="1"/>
                        </wps:cNvSpPr>
                        <wps:spPr bwMode="auto">
                          <a:xfrm>
                            <a:off x="6838" y="3561"/>
                            <a:ext cx="172" cy="195"/>
                          </a:xfrm>
                          <a:custGeom>
                            <a:avLst/>
                            <a:gdLst>
                              <a:gd name="T0" fmla="*/ 86 w 235"/>
                              <a:gd name="T1" fmla="*/ 131 h 268"/>
                              <a:gd name="T2" fmla="*/ 64 w 235"/>
                              <a:gd name="T3" fmla="*/ 151 h 268"/>
                              <a:gd name="T4" fmla="*/ 61 w 235"/>
                              <a:gd name="T5" fmla="*/ 155 h 268"/>
                              <a:gd name="T6" fmla="*/ 58 w 235"/>
                              <a:gd name="T7" fmla="*/ 158 h 268"/>
                              <a:gd name="T8" fmla="*/ 55 w 235"/>
                              <a:gd name="T9" fmla="*/ 162 h 268"/>
                              <a:gd name="T10" fmla="*/ 54 w 235"/>
                              <a:gd name="T11" fmla="*/ 165 h 268"/>
                              <a:gd name="T12" fmla="*/ 54 w 235"/>
                              <a:gd name="T13" fmla="*/ 167 h 268"/>
                              <a:gd name="T14" fmla="*/ 53 w 235"/>
                              <a:gd name="T15" fmla="*/ 169 h 268"/>
                              <a:gd name="T16" fmla="*/ 53 w 235"/>
                              <a:gd name="T17" fmla="*/ 171 h 268"/>
                              <a:gd name="T18" fmla="*/ 53 w 235"/>
                              <a:gd name="T19" fmla="*/ 173 h 268"/>
                              <a:gd name="T20" fmla="*/ 54 w 235"/>
                              <a:gd name="T21" fmla="*/ 175 h 268"/>
                              <a:gd name="T22" fmla="*/ 54 w 235"/>
                              <a:gd name="T23" fmla="*/ 177 h 268"/>
                              <a:gd name="T24" fmla="*/ 55 w 235"/>
                              <a:gd name="T25" fmla="*/ 179 h 268"/>
                              <a:gd name="T26" fmla="*/ 57 w 235"/>
                              <a:gd name="T27" fmla="*/ 180 h 268"/>
                              <a:gd name="T28" fmla="*/ 60 w 235"/>
                              <a:gd name="T29" fmla="*/ 183 h 268"/>
                              <a:gd name="T30" fmla="*/ 65 w 235"/>
                              <a:gd name="T31" fmla="*/ 188 h 268"/>
                              <a:gd name="T32" fmla="*/ 71 w 235"/>
                              <a:gd name="T33" fmla="*/ 191 h 268"/>
                              <a:gd name="T34" fmla="*/ 73 w 235"/>
                              <a:gd name="T35" fmla="*/ 199 h 268"/>
                              <a:gd name="T36" fmla="*/ 3 w 235"/>
                              <a:gd name="T37" fmla="*/ 161 h 268"/>
                              <a:gd name="T38" fmla="*/ 6 w 235"/>
                              <a:gd name="T39" fmla="*/ 162 h 268"/>
                              <a:gd name="T40" fmla="*/ 9 w 235"/>
                              <a:gd name="T41" fmla="*/ 163 h 268"/>
                              <a:gd name="T42" fmla="*/ 12 w 235"/>
                              <a:gd name="T43" fmla="*/ 163 h 268"/>
                              <a:gd name="T44" fmla="*/ 15 w 235"/>
                              <a:gd name="T45" fmla="*/ 163 h 268"/>
                              <a:gd name="T46" fmla="*/ 18 w 235"/>
                              <a:gd name="T47" fmla="*/ 163 h 268"/>
                              <a:gd name="T48" fmla="*/ 21 w 235"/>
                              <a:gd name="T49" fmla="*/ 162 h 268"/>
                              <a:gd name="T50" fmla="*/ 24 w 235"/>
                              <a:gd name="T51" fmla="*/ 161 h 268"/>
                              <a:gd name="T52" fmla="*/ 27 w 235"/>
                              <a:gd name="T53" fmla="*/ 161 h 268"/>
                              <a:gd name="T54" fmla="*/ 33 w 235"/>
                              <a:gd name="T55" fmla="*/ 158 h 268"/>
                              <a:gd name="T56" fmla="*/ 41 w 235"/>
                              <a:gd name="T57" fmla="*/ 153 h 268"/>
                              <a:gd name="T58" fmla="*/ 50 w 235"/>
                              <a:gd name="T59" fmla="*/ 145 h 268"/>
                              <a:gd name="T60" fmla="*/ 55 w 235"/>
                              <a:gd name="T61" fmla="*/ 141 h 268"/>
                              <a:gd name="T62" fmla="*/ 60 w 235"/>
                              <a:gd name="T63" fmla="*/ 136 h 268"/>
                              <a:gd name="T64" fmla="*/ 218 w 235"/>
                              <a:gd name="T65" fmla="*/ 1 h 268"/>
                              <a:gd name="T66" fmla="*/ 217 w 235"/>
                              <a:gd name="T67" fmla="*/ 214 h 268"/>
                              <a:gd name="T68" fmla="*/ 218 w 235"/>
                              <a:gd name="T69" fmla="*/ 221 h 268"/>
                              <a:gd name="T70" fmla="*/ 218 w 235"/>
                              <a:gd name="T71" fmla="*/ 227 h 268"/>
                              <a:gd name="T72" fmla="*/ 220 w 235"/>
                              <a:gd name="T73" fmla="*/ 235 h 268"/>
                              <a:gd name="T74" fmla="*/ 220 w 235"/>
                              <a:gd name="T75" fmla="*/ 243 h 268"/>
                              <a:gd name="T76" fmla="*/ 223 w 235"/>
                              <a:gd name="T77" fmla="*/ 249 h 268"/>
                              <a:gd name="T78" fmla="*/ 224 w 235"/>
                              <a:gd name="T79" fmla="*/ 252 h 268"/>
                              <a:gd name="T80" fmla="*/ 227 w 235"/>
                              <a:gd name="T81" fmla="*/ 257 h 268"/>
                              <a:gd name="T82" fmla="*/ 231 w 235"/>
                              <a:gd name="T83" fmla="*/ 259 h 268"/>
                              <a:gd name="T84" fmla="*/ 235 w 235"/>
                              <a:gd name="T85" fmla="*/ 262 h 268"/>
                              <a:gd name="T86" fmla="*/ 126 w 235"/>
                              <a:gd name="T87" fmla="*/ 222 h 268"/>
                              <a:gd name="T88" fmla="*/ 133 w 235"/>
                              <a:gd name="T89" fmla="*/ 217 h 268"/>
                              <a:gd name="T90" fmla="*/ 139 w 235"/>
                              <a:gd name="T91" fmla="*/ 219 h 268"/>
                              <a:gd name="T92" fmla="*/ 144 w 235"/>
                              <a:gd name="T93" fmla="*/ 222 h 268"/>
                              <a:gd name="T94" fmla="*/ 149 w 235"/>
                              <a:gd name="T95" fmla="*/ 223 h 268"/>
                              <a:gd name="T96" fmla="*/ 153 w 235"/>
                              <a:gd name="T97" fmla="*/ 223 h 268"/>
                              <a:gd name="T98" fmla="*/ 155 w 235"/>
                              <a:gd name="T99" fmla="*/ 222 h 268"/>
                              <a:gd name="T100" fmla="*/ 157 w 235"/>
                              <a:gd name="T101" fmla="*/ 219 h 268"/>
                              <a:gd name="T102" fmla="*/ 159 w 235"/>
                              <a:gd name="T103" fmla="*/ 218 h 268"/>
                              <a:gd name="T104" fmla="*/ 160 w 235"/>
                              <a:gd name="T105" fmla="*/ 216 h 268"/>
                              <a:gd name="T106" fmla="*/ 161 w 235"/>
                              <a:gd name="T107" fmla="*/ 213 h 268"/>
                              <a:gd name="T108" fmla="*/ 162 w 235"/>
                              <a:gd name="T109" fmla="*/ 210 h 268"/>
                              <a:gd name="T110" fmla="*/ 162 w 235"/>
                              <a:gd name="T111" fmla="*/ 202 h 268"/>
                              <a:gd name="T112" fmla="*/ 163 w 235"/>
                              <a:gd name="T113" fmla="*/ 165 h 268"/>
                              <a:gd name="T114" fmla="*/ 163 w 235"/>
                              <a:gd name="T115" fmla="*/ 64 h 268"/>
                              <a:gd name="T116" fmla="*/ 162 w 235"/>
                              <a:gd name="T117" fmla="*/ 151 h 2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35" h="268">
                                <a:moveTo>
                                  <a:pt x="163" y="165"/>
                                </a:moveTo>
                                <a:lnTo>
                                  <a:pt x="86" y="131"/>
                                </a:lnTo>
                                <a:lnTo>
                                  <a:pt x="67" y="148"/>
                                </a:lnTo>
                                <a:lnTo>
                                  <a:pt x="64" y="151"/>
                                </a:lnTo>
                                <a:lnTo>
                                  <a:pt x="63" y="153"/>
                                </a:lnTo>
                                <a:lnTo>
                                  <a:pt x="61" y="155"/>
                                </a:lnTo>
                                <a:lnTo>
                                  <a:pt x="59" y="157"/>
                                </a:lnTo>
                                <a:lnTo>
                                  <a:pt x="58" y="158"/>
                                </a:lnTo>
                                <a:lnTo>
                                  <a:pt x="57" y="160"/>
                                </a:lnTo>
                                <a:lnTo>
                                  <a:pt x="55" y="162"/>
                                </a:lnTo>
                                <a:lnTo>
                                  <a:pt x="54" y="164"/>
                                </a:lnTo>
                                <a:lnTo>
                                  <a:pt x="54" y="165"/>
                                </a:lnTo>
                                <a:lnTo>
                                  <a:pt x="54" y="166"/>
                                </a:lnTo>
                                <a:lnTo>
                                  <a:pt x="54" y="167"/>
                                </a:lnTo>
                                <a:lnTo>
                                  <a:pt x="53" y="168"/>
                                </a:lnTo>
                                <a:lnTo>
                                  <a:pt x="53" y="169"/>
                                </a:lnTo>
                                <a:lnTo>
                                  <a:pt x="53" y="170"/>
                                </a:lnTo>
                                <a:lnTo>
                                  <a:pt x="53" y="171"/>
                                </a:lnTo>
                                <a:lnTo>
                                  <a:pt x="53" y="172"/>
                                </a:lnTo>
                                <a:lnTo>
                                  <a:pt x="53" y="173"/>
                                </a:lnTo>
                                <a:lnTo>
                                  <a:pt x="53" y="174"/>
                                </a:lnTo>
                                <a:lnTo>
                                  <a:pt x="54" y="175"/>
                                </a:lnTo>
                                <a:lnTo>
                                  <a:pt x="54" y="176"/>
                                </a:lnTo>
                                <a:lnTo>
                                  <a:pt x="54" y="177"/>
                                </a:lnTo>
                                <a:lnTo>
                                  <a:pt x="55" y="178"/>
                                </a:lnTo>
                                <a:lnTo>
                                  <a:pt x="55" y="179"/>
                                </a:lnTo>
                                <a:lnTo>
                                  <a:pt x="56" y="180"/>
                                </a:lnTo>
                                <a:lnTo>
                                  <a:pt x="57" y="180"/>
                                </a:lnTo>
                                <a:lnTo>
                                  <a:pt x="59" y="182"/>
                                </a:lnTo>
                                <a:lnTo>
                                  <a:pt x="60" y="183"/>
                                </a:lnTo>
                                <a:lnTo>
                                  <a:pt x="62" y="186"/>
                                </a:lnTo>
                                <a:lnTo>
                                  <a:pt x="65" y="188"/>
                                </a:lnTo>
                                <a:lnTo>
                                  <a:pt x="68" y="189"/>
                                </a:lnTo>
                                <a:lnTo>
                                  <a:pt x="71" y="191"/>
                                </a:lnTo>
                                <a:lnTo>
                                  <a:pt x="75" y="193"/>
                                </a:lnTo>
                                <a:lnTo>
                                  <a:pt x="73" y="199"/>
                                </a:lnTo>
                                <a:lnTo>
                                  <a:pt x="0" y="167"/>
                                </a:lnTo>
                                <a:lnTo>
                                  <a:pt x="3" y="161"/>
                                </a:lnTo>
                                <a:lnTo>
                                  <a:pt x="4" y="162"/>
                                </a:lnTo>
                                <a:lnTo>
                                  <a:pt x="6" y="162"/>
                                </a:lnTo>
                                <a:lnTo>
                                  <a:pt x="8" y="162"/>
                                </a:lnTo>
                                <a:lnTo>
                                  <a:pt x="9" y="163"/>
                                </a:lnTo>
                                <a:lnTo>
                                  <a:pt x="11" y="163"/>
                                </a:lnTo>
                                <a:lnTo>
                                  <a:pt x="12" y="163"/>
                                </a:lnTo>
                                <a:lnTo>
                                  <a:pt x="14" y="163"/>
                                </a:lnTo>
                                <a:lnTo>
                                  <a:pt x="15" y="163"/>
                                </a:lnTo>
                                <a:lnTo>
                                  <a:pt x="17" y="163"/>
                                </a:lnTo>
                                <a:lnTo>
                                  <a:pt x="18" y="163"/>
                                </a:lnTo>
                                <a:lnTo>
                                  <a:pt x="19" y="162"/>
                                </a:lnTo>
                                <a:lnTo>
                                  <a:pt x="21" y="162"/>
                                </a:lnTo>
                                <a:lnTo>
                                  <a:pt x="22" y="162"/>
                                </a:lnTo>
                                <a:lnTo>
                                  <a:pt x="24" y="161"/>
                                </a:lnTo>
                                <a:lnTo>
                                  <a:pt x="25" y="161"/>
                                </a:lnTo>
                                <a:lnTo>
                                  <a:pt x="27" y="161"/>
                                </a:lnTo>
                                <a:lnTo>
                                  <a:pt x="29" y="159"/>
                                </a:lnTo>
                                <a:lnTo>
                                  <a:pt x="33" y="158"/>
                                </a:lnTo>
                                <a:lnTo>
                                  <a:pt x="36" y="155"/>
                                </a:lnTo>
                                <a:lnTo>
                                  <a:pt x="41" y="153"/>
                                </a:lnTo>
                                <a:lnTo>
                                  <a:pt x="45" y="148"/>
                                </a:lnTo>
                                <a:lnTo>
                                  <a:pt x="50" y="145"/>
                                </a:lnTo>
                                <a:lnTo>
                                  <a:pt x="52" y="143"/>
                                </a:lnTo>
                                <a:lnTo>
                                  <a:pt x="55" y="141"/>
                                </a:lnTo>
                                <a:lnTo>
                                  <a:pt x="57" y="138"/>
                                </a:lnTo>
                                <a:lnTo>
                                  <a:pt x="60" y="136"/>
                                </a:lnTo>
                                <a:lnTo>
                                  <a:pt x="215" y="0"/>
                                </a:lnTo>
                                <a:lnTo>
                                  <a:pt x="218" y="1"/>
                                </a:lnTo>
                                <a:lnTo>
                                  <a:pt x="217" y="210"/>
                                </a:lnTo>
                                <a:lnTo>
                                  <a:pt x="217" y="214"/>
                                </a:lnTo>
                                <a:lnTo>
                                  <a:pt x="218" y="217"/>
                                </a:lnTo>
                                <a:lnTo>
                                  <a:pt x="218" y="221"/>
                                </a:lnTo>
                                <a:lnTo>
                                  <a:pt x="218" y="224"/>
                                </a:lnTo>
                                <a:lnTo>
                                  <a:pt x="218" y="227"/>
                                </a:lnTo>
                                <a:lnTo>
                                  <a:pt x="218" y="230"/>
                                </a:lnTo>
                                <a:lnTo>
                                  <a:pt x="220" y="235"/>
                                </a:lnTo>
                                <a:lnTo>
                                  <a:pt x="220" y="239"/>
                                </a:lnTo>
                                <a:lnTo>
                                  <a:pt x="220" y="243"/>
                                </a:lnTo>
                                <a:lnTo>
                                  <a:pt x="221" y="247"/>
                                </a:lnTo>
                                <a:lnTo>
                                  <a:pt x="223" y="249"/>
                                </a:lnTo>
                                <a:lnTo>
                                  <a:pt x="223" y="250"/>
                                </a:lnTo>
                                <a:lnTo>
                                  <a:pt x="224" y="252"/>
                                </a:lnTo>
                                <a:lnTo>
                                  <a:pt x="226" y="254"/>
                                </a:lnTo>
                                <a:lnTo>
                                  <a:pt x="227" y="257"/>
                                </a:lnTo>
                                <a:lnTo>
                                  <a:pt x="229" y="258"/>
                                </a:lnTo>
                                <a:lnTo>
                                  <a:pt x="231" y="259"/>
                                </a:lnTo>
                                <a:lnTo>
                                  <a:pt x="233" y="261"/>
                                </a:lnTo>
                                <a:lnTo>
                                  <a:pt x="235" y="262"/>
                                </a:lnTo>
                                <a:lnTo>
                                  <a:pt x="233" y="268"/>
                                </a:lnTo>
                                <a:lnTo>
                                  <a:pt x="126" y="222"/>
                                </a:lnTo>
                                <a:lnTo>
                                  <a:pt x="129" y="216"/>
                                </a:lnTo>
                                <a:lnTo>
                                  <a:pt x="133" y="217"/>
                                </a:lnTo>
                                <a:lnTo>
                                  <a:pt x="136" y="219"/>
                                </a:lnTo>
                                <a:lnTo>
                                  <a:pt x="139" y="219"/>
                                </a:lnTo>
                                <a:lnTo>
                                  <a:pt x="142" y="221"/>
                                </a:lnTo>
                                <a:lnTo>
                                  <a:pt x="144" y="222"/>
                                </a:lnTo>
                                <a:lnTo>
                                  <a:pt x="147" y="222"/>
                                </a:lnTo>
                                <a:lnTo>
                                  <a:pt x="149" y="223"/>
                                </a:lnTo>
                                <a:lnTo>
                                  <a:pt x="151" y="223"/>
                                </a:lnTo>
                                <a:lnTo>
                                  <a:pt x="153" y="223"/>
                                </a:lnTo>
                                <a:lnTo>
                                  <a:pt x="154" y="222"/>
                                </a:lnTo>
                                <a:lnTo>
                                  <a:pt x="155" y="222"/>
                                </a:lnTo>
                                <a:lnTo>
                                  <a:pt x="156" y="221"/>
                                </a:lnTo>
                                <a:lnTo>
                                  <a:pt x="157" y="219"/>
                                </a:lnTo>
                                <a:lnTo>
                                  <a:pt x="158" y="219"/>
                                </a:lnTo>
                                <a:lnTo>
                                  <a:pt x="159" y="218"/>
                                </a:lnTo>
                                <a:lnTo>
                                  <a:pt x="159" y="217"/>
                                </a:lnTo>
                                <a:lnTo>
                                  <a:pt x="160" y="216"/>
                                </a:lnTo>
                                <a:lnTo>
                                  <a:pt x="160" y="215"/>
                                </a:lnTo>
                                <a:lnTo>
                                  <a:pt x="161" y="213"/>
                                </a:lnTo>
                                <a:lnTo>
                                  <a:pt x="161" y="212"/>
                                </a:lnTo>
                                <a:lnTo>
                                  <a:pt x="162" y="210"/>
                                </a:lnTo>
                                <a:lnTo>
                                  <a:pt x="162" y="206"/>
                                </a:lnTo>
                                <a:lnTo>
                                  <a:pt x="162" y="202"/>
                                </a:lnTo>
                                <a:lnTo>
                                  <a:pt x="162" y="197"/>
                                </a:lnTo>
                                <a:lnTo>
                                  <a:pt x="163" y="165"/>
                                </a:lnTo>
                                <a:close/>
                                <a:moveTo>
                                  <a:pt x="162" y="151"/>
                                </a:moveTo>
                                <a:lnTo>
                                  <a:pt x="163" y="64"/>
                                </a:lnTo>
                                <a:lnTo>
                                  <a:pt x="97" y="123"/>
                                </a:lnTo>
                                <a:lnTo>
                                  <a:pt x="162" y="15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 name="Freeform 384"/>
                        <wps:cNvSpPr>
                          <a:spLocks noEditPoints="1"/>
                        </wps:cNvSpPr>
                        <wps:spPr bwMode="auto">
                          <a:xfrm>
                            <a:off x="7073" y="3655"/>
                            <a:ext cx="214" cy="207"/>
                          </a:xfrm>
                          <a:custGeom>
                            <a:avLst/>
                            <a:gdLst>
                              <a:gd name="T0" fmla="*/ 15 w 290"/>
                              <a:gd name="T1" fmla="*/ 193 h 282"/>
                              <a:gd name="T2" fmla="*/ 24 w 290"/>
                              <a:gd name="T3" fmla="*/ 197 h 282"/>
                              <a:gd name="T4" fmla="*/ 31 w 290"/>
                              <a:gd name="T5" fmla="*/ 197 h 282"/>
                              <a:gd name="T6" fmla="*/ 38 w 290"/>
                              <a:gd name="T7" fmla="*/ 193 h 282"/>
                              <a:gd name="T8" fmla="*/ 47 w 290"/>
                              <a:gd name="T9" fmla="*/ 184 h 282"/>
                              <a:gd name="T10" fmla="*/ 76 w 290"/>
                              <a:gd name="T11" fmla="*/ 85 h 282"/>
                              <a:gd name="T12" fmla="*/ 148 w 290"/>
                              <a:gd name="T13" fmla="*/ 42 h 282"/>
                              <a:gd name="T14" fmla="*/ 153 w 290"/>
                              <a:gd name="T15" fmla="*/ 32 h 282"/>
                              <a:gd name="T16" fmla="*/ 153 w 290"/>
                              <a:gd name="T17" fmla="*/ 26 h 282"/>
                              <a:gd name="T18" fmla="*/ 149 w 290"/>
                              <a:gd name="T19" fmla="*/ 18 h 282"/>
                              <a:gd name="T20" fmla="*/ 142 w 290"/>
                              <a:gd name="T21" fmla="*/ 11 h 282"/>
                              <a:gd name="T22" fmla="*/ 230 w 290"/>
                              <a:gd name="T23" fmla="*/ 63 h 282"/>
                              <a:gd name="T24" fmla="*/ 249 w 290"/>
                              <a:gd name="T25" fmla="*/ 78 h 282"/>
                              <a:gd name="T26" fmla="*/ 264 w 290"/>
                              <a:gd name="T27" fmla="*/ 94 h 282"/>
                              <a:gd name="T28" fmla="*/ 275 w 290"/>
                              <a:gd name="T29" fmla="*/ 108 h 282"/>
                              <a:gd name="T30" fmla="*/ 284 w 290"/>
                              <a:gd name="T31" fmla="*/ 127 h 282"/>
                              <a:gd name="T32" fmla="*/ 289 w 290"/>
                              <a:gd name="T33" fmla="*/ 146 h 282"/>
                              <a:gd name="T34" fmla="*/ 290 w 290"/>
                              <a:gd name="T35" fmla="*/ 166 h 282"/>
                              <a:gd name="T36" fmla="*/ 287 w 290"/>
                              <a:gd name="T37" fmla="*/ 186 h 282"/>
                              <a:gd name="T38" fmla="*/ 281 w 290"/>
                              <a:gd name="T39" fmla="*/ 205 h 282"/>
                              <a:gd name="T40" fmla="*/ 271 w 290"/>
                              <a:gd name="T41" fmla="*/ 224 h 282"/>
                              <a:gd name="T42" fmla="*/ 261 w 290"/>
                              <a:gd name="T43" fmla="*/ 239 h 282"/>
                              <a:gd name="T44" fmla="*/ 250 w 290"/>
                              <a:gd name="T45" fmla="*/ 249 h 282"/>
                              <a:gd name="T46" fmla="*/ 240 w 290"/>
                              <a:gd name="T47" fmla="*/ 259 h 282"/>
                              <a:gd name="T48" fmla="*/ 228 w 290"/>
                              <a:gd name="T49" fmla="*/ 267 h 282"/>
                              <a:gd name="T50" fmla="*/ 216 w 290"/>
                              <a:gd name="T51" fmla="*/ 273 h 282"/>
                              <a:gd name="T52" fmla="*/ 205 w 290"/>
                              <a:gd name="T53" fmla="*/ 277 h 282"/>
                              <a:gd name="T54" fmla="*/ 191 w 290"/>
                              <a:gd name="T55" fmla="*/ 281 h 282"/>
                              <a:gd name="T56" fmla="*/ 167 w 290"/>
                              <a:gd name="T57" fmla="*/ 282 h 282"/>
                              <a:gd name="T58" fmla="*/ 143 w 290"/>
                              <a:gd name="T59" fmla="*/ 278 h 282"/>
                              <a:gd name="T60" fmla="*/ 117 w 290"/>
                              <a:gd name="T61" fmla="*/ 269 h 282"/>
                              <a:gd name="T62" fmla="*/ 101 w 290"/>
                              <a:gd name="T63" fmla="*/ 260 h 282"/>
                              <a:gd name="T64" fmla="*/ 205 w 290"/>
                              <a:gd name="T65" fmla="*/ 63 h 282"/>
                              <a:gd name="T66" fmla="*/ 98 w 290"/>
                              <a:gd name="T67" fmla="*/ 211 h 282"/>
                              <a:gd name="T68" fmla="*/ 90 w 290"/>
                              <a:gd name="T69" fmla="*/ 223 h 282"/>
                              <a:gd name="T70" fmla="*/ 88 w 290"/>
                              <a:gd name="T71" fmla="*/ 228 h 282"/>
                              <a:gd name="T72" fmla="*/ 89 w 290"/>
                              <a:gd name="T73" fmla="*/ 233 h 282"/>
                              <a:gd name="T74" fmla="*/ 93 w 290"/>
                              <a:gd name="T75" fmla="*/ 238 h 282"/>
                              <a:gd name="T76" fmla="*/ 102 w 290"/>
                              <a:gd name="T77" fmla="*/ 246 h 282"/>
                              <a:gd name="T78" fmla="*/ 117 w 290"/>
                              <a:gd name="T79" fmla="*/ 252 h 282"/>
                              <a:gd name="T80" fmla="*/ 132 w 290"/>
                              <a:gd name="T81" fmla="*/ 254 h 282"/>
                              <a:gd name="T82" fmla="*/ 147 w 290"/>
                              <a:gd name="T83" fmla="*/ 253 h 282"/>
                              <a:gd name="T84" fmla="*/ 168 w 290"/>
                              <a:gd name="T85" fmla="*/ 243 h 282"/>
                              <a:gd name="T86" fmla="*/ 181 w 290"/>
                              <a:gd name="T87" fmla="*/ 232 h 282"/>
                              <a:gd name="T88" fmla="*/ 192 w 290"/>
                              <a:gd name="T89" fmla="*/ 222 h 282"/>
                              <a:gd name="T90" fmla="*/ 202 w 290"/>
                              <a:gd name="T91" fmla="*/ 210 h 282"/>
                              <a:gd name="T92" fmla="*/ 212 w 290"/>
                              <a:gd name="T93" fmla="*/ 197 h 282"/>
                              <a:gd name="T94" fmla="*/ 227 w 290"/>
                              <a:gd name="T95" fmla="*/ 175 h 282"/>
                              <a:gd name="T96" fmla="*/ 237 w 290"/>
                              <a:gd name="T97" fmla="*/ 153 h 282"/>
                              <a:gd name="T98" fmla="*/ 242 w 290"/>
                              <a:gd name="T99" fmla="*/ 134 h 282"/>
                              <a:gd name="T100" fmla="*/ 244 w 290"/>
                              <a:gd name="T101" fmla="*/ 118 h 282"/>
                              <a:gd name="T102" fmla="*/ 242 w 290"/>
                              <a:gd name="T103" fmla="*/ 105 h 282"/>
                              <a:gd name="T104" fmla="*/ 238 w 290"/>
                              <a:gd name="T105" fmla="*/ 94 h 282"/>
                              <a:gd name="T106" fmla="*/ 233 w 290"/>
                              <a:gd name="T107" fmla="*/ 85 h 282"/>
                              <a:gd name="T108" fmla="*/ 225 w 290"/>
                              <a:gd name="T109" fmla="*/ 77 h 282"/>
                              <a:gd name="T110" fmla="*/ 213 w 290"/>
                              <a:gd name="T111" fmla="*/ 68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90" h="282">
                                <a:moveTo>
                                  <a:pt x="0" y="191"/>
                                </a:moveTo>
                                <a:lnTo>
                                  <a:pt x="4" y="186"/>
                                </a:lnTo>
                                <a:lnTo>
                                  <a:pt x="11" y="191"/>
                                </a:lnTo>
                                <a:lnTo>
                                  <a:pt x="13" y="192"/>
                                </a:lnTo>
                                <a:lnTo>
                                  <a:pt x="15" y="193"/>
                                </a:lnTo>
                                <a:lnTo>
                                  <a:pt x="17" y="194"/>
                                </a:lnTo>
                                <a:lnTo>
                                  <a:pt x="19" y="194"/>
                                </a:lnTo>
                                <a:lnTo>
                                  <a:pt x="21" y="195"/>
                                </a:lnTo>
                                <a:lnTo>
                                  <a:pt x="22" y="197"/>
                                </a:lnTo>
                                <a:lnTo>
                                  <a:pt x="24" y="197"/>
                                </a:lnTo>
                                <a:lnTo>
                                  <a:pt x="26" y="198"/>
                                </a:lnTo>
                                <a:lnTo>
                                  <a:pt x="27" y="198"/>
                                </a:lnTo>
                                <a:lnTo>
                                  <a:pt x="29" y="198"/>
                                </a:lnTo>
                                <a:lnTo>
                                  <a:pt x="30" y="197"/>
                                </a:lnTo>
                                <a:lnTo>
                                  <a:pt x="31" y="197"/>
                                </a:lnTo>
                                <a:lnTo>
                                  <a:pt x="33" y="197"/>
                                </a:lnTo>
                                <a:lnTo>
                                  <a:pt x="34" y="195"/>
                                </a:lnTo>
                                <a:lnTo>
                                  <a:pt x="36" y="194"/>
                                </a:lnTo>
                                <a:lnTo>
                                  <a:pt x="37" y="194"/>
                                </a:lnTo>
                                <a:lnTo>
                                  <a:pt x="38" y="193"/>
                                </a:lnTo>
                                <a:lnTo>
                                  <a:pt x="39" y="192"/>
                                </a:lnTo>
                                <a:lnTo>
                                  <a:pt x="41" y="191"/>
                                </a:lnTo>
                                <a:lnTo>
                                  <a:pt x="42" y="189"/>
                                </a:lnTo>
                                <a:lnTo>
                                  <a:pt x="45" y="187"/>
                                </a:lnTo>
                                <a:lnTo>
                                  <a:pt x="47" y="184"/>
                                </a:lnTo>
                                <a:lnTo>
                                  <a:pt x="49" y="181"/>
                                </a:lnTo>
                                <a:lnTo>
                                  <a:pt x="52" y="178"/>
                                </a:lnTo>
                                <a:lnTo>
                                  <a:pt x="97" y="115"/>
                                </a:lnTo>
                                <a:lnTo>
                                  <a:pt x="69" y="96"/>
                                </a:lnTo>
                                <a:lnTo>
                                  <a:pt x="76" y="85"/>
                                </a:lnTo>
                                <a:lnTo>
                                  <a:pt x="104" y="105"/>
                                </a:lnTo>
                                <a:lnTo>
                                  <a:pt x="141" y="51"/>
                                </a:lnTo>
                                <a:lnTo>
                                  <a:pt x="144" y="48"/>
                                </a:lnTo>
                                <a:lnTo>
                                  <a:pt x="146" y="45"/>
                                </a:lnTo>
                                <a:lnTo>
                                  <a:pt x="148" y="42"/>
                                </a:lnTo>
                                <a:lnTo>
                                  <a:pt x="149" y="39"/>
                                </a:lnTo>
                                <a:lnTo>
                                  <a:pt x="152" y="37"/>
                                </a:lnTo>
                                <a:lnTo>
                                  <a:pt x="152" y="35"/>
                                </a:lnTo>
                                <a:lnTo>
                                  <a:pt x="153" y="34"/>
                                </a:lnTo>
                                <a:lnTo>
                                  <a:pt x="153" y="32"/>
                                </a:lnTo>
                                <a:lnTo>
                                  <a:pt x="154" y="31"/>
                                </a:lnTo>
                                <a:lnTo>
                                  <a:pt x="154" y="30"/>
                                </a:lnTo>
                                <a:lnTo>
                                  <a:pt x="154" y="29"/>
                                </a:lnTo>
                                <a:lnTo>
                                  <a:pt x="153" y="28"/>
                                </a:lnTo>
                                <a:lnTo>
                                  <a:pt x="153" y="26"/>
                                </a:lnTo>
                                <a:lnTo>
                                  <a:pt x="153" y="25"/>
                                </a:lnTo>
                                <a:lnTo>
                                  <a:pt x="152" y="24"/>
                                </a:lnTo>
                                <a:lnTo>
                                  <a:pt x="152" y="22"/>
                                </a:lnTo>
                                <a:lnTo>
                                  <a:pt x="150" y="20"/>
                                </a:lnTo>
                                <a:lnTo>
                                  <a:pt x="149" y="18"/>
                                </a:lnTo>
                                <a:lnTo>
                                  <a:pt x="148" y="17"/>
                                </a:lnTo>
                                <a:lnTo>
                                  <a:pt x="146" y="15"/>
                                </a:lnTo>
                                <a:lnTo>
                                  <a:pt x="145" y="14"/>
                                </a:lnTo>
                                <a:lnTo>
                                  <a:pt x="144" y="12"/>
                                </a:lnTo>
                                <a:lnTo>
                                  <a:pt x="142" y="11"/>
                                </a:lnTo>
                                <a:lnTo>
                                  <a:pt x="140" y="10"/>
                                </a:lnTo>
                                <a:lnTo>
                                  <a:pt x="133" y="5"/>
                                </a:lnTo>
                                <a:lnTo>
                                  <a:pt x="137" y="0"/>
                                </a:lnTo>
                                <a:lnTo>
                                  <a:pt x="226" y="61"/>
                                </a:lnTo>
                                <a:lnTo>
                                  <a:pt x="230" y="63"/>
                                </a:lnTo>
                                <a:lnTo>
                                  <a:pt x="234" y="67"/>
                                </a:lnTo>
                                <a:lnTo>
                                  <a:pt x="238" y="69"/>
                                </a:lnTo>
                                <a:lnTo>
                                  <a:pt x="241" y="72"/>
                                </a:lnTo>
                                <a:lnTo>
                                  <a:pt x="245" y="75"/>
                                </a:lnTo>
                                <a:lnTo>
                                  <a:pt x="249" y="78"/>
                                </a:lnTo>
                                <a:lnTo>
                                  <a:pt x="252" y="81"/>
                                </a:lnTo>
                                <a:lnTo>
                                  <a:pt x="255" y="84"/>
                                </a:lnTo>
                                <a:lnTo>
                                  <a:pt x="259" y="87"/>
                                </a:lnTo>
                                <a:lnTo>
                                  <a:pt x="262" y="89"/>
                                </a:lnTo>
                                <a:lnTo>
                                  <a:pt x="264" y="94"/>
                                </a:lnTo>
                                <a:lnTo>
                                  <a:pt x="267" y="97"/>
                                </a:lnTo>
                                <a:lnTo>
                                  <a:pt x="269" y="99"/>
                                </a:lnTo>
                                <a:lnTo>
                                  <a:pt x="271" y="102"/>
                                </a:lnTo>
                                <a:lnTo>
                                  <a:pt x="273" y="105"/>
                                </a:lnTo>
                                <a:lnTo>
                                  <a:pt x="275" y="108"/>
                                </a:lnTo>
                                <a:lnTo>
                                  <a:pt x="277" y="112"/>
                                </a:lnTo>
                                <a:lnTo>
                                  <a:pt x="279" y="115"/>
                                </a:lnTo>
                                <a:lnTo>
                                  <a:pt x="281" y="119"/>
                                </a:lnTo>
                                <a:lnTo>
                                  <a:pt x="283" y="123"/>
                                </a:lnTo>
                                <a:lnTo>
                                  <a:pt x="284" y="127"/>
                                </a:lnTo>
                                <a:lnTo>
                                  <a:pt x="286" y="131"/>
                                </a:lnTo>
                                <a:lnTo>
                                  <a:pt x="286" y="135"/>
                                </a:lnTo>
                                <a:lnTo>
                                  <a:pt x="288" y="138"/>
                                </a:lnTo>
                                <a:lnTo>
                                  <a:pt x="288" y="142"/>
                                </a:lnTo>
                                <a:lnTo>
                                  <a:pt x="289" y="146"/>
                                </a:lnTo>
                                <a:lnTo>
                                  <a:pt x="290" y="150"/>
                                </a:lnTo>
                                <a:lnTo>
                                  <a:pt x="290" y="153"/>
                                </a:lnTo>
                                <a:lnTo>
                                  <a:pt x="290" y="157"/>
                                </a:lnTo>
                                <a:lnTo>
                                  <a:pt x="290" y="162"/>
                                </a:lnTo>
                                <a:lnTo>
                                  <a:pt x="290" y="166"/>
                                </a:lnTo>
                                <a:lnTo>
                                  <a:pt x="290" y="170"/>
                                </a:lnTo>
                                <a:lnTo>
                                  <a:pt x="289" y="174"/>
                                </a:lnTo>
                                <a:lnTo>
                                  <a:pt x="289" y="178"/>
                                </a:lnTo>
                                <a:lnTo>
                                  <a:pt x="288" y="182"/>
                                </a:lnTo>
                                <a:lnTo>
                                  <a:pt x="287" y="186"/>
                                </a:lnTo>
                                <a:lnTo>
                                  <a:pt x="286" y="189"/>
                                </a:lnTo>
                                <a:lnTo>
                                  <a:pt x="285" y="193"/>
                                </a:lnTo>
                                <a:lnTo>
                                  <a:pt x="284" y="198"/>
                                </a:lnTo>
                                <a:lnTo>
                                  <a:pt x="282" y="202"/>
                                </a:lnTo>
                                <a:lnTo>
                                  <a:pt x="281" y="205"/>
                                </a:lnTo>
                                <a:lnTo>
                                  <a:pt x="279" y="209"/>
                                </a:lnTo>
                                <a:lnTo>
                                  <a:pt x="277" y="213"/>
                                </a:lnTo>
                                <a:lnTo>
                                  <a:pt x="275" y="216"/>
                                </a:lnTo>
                                <a:lnTo>
                                  <a:pt x="273" y="220"/>
                                </a:lnTo>
                                <a:lnTo>
                                  <a:pt x="271" y="224"/>
                                </a:lnTo>
                                <a:lnTo>
                                  <a:pt x="269" y="227"/>
                                </a:lnTo>
                                <a:lnTo>
                                  <a:pt x="266" y="232"/>
                                </a:lnTo>
                                <a:lnTo>
                                  <a:pt x="264" y="234"/>
                                </a:lnTo>
                                <a:lnTo>
                                  <a:pt x="262" y="237"/>
                                </a:lnTo>
                                <a:lnTo>
                                  <a:pt x="261" y="239"/>
                                </a:lnTo>
                                <a:lnTo>
                                  <a:pt x="259" y="241"/>
                                </a:lnTo>
                                <a:lnTo>
                                  <a:pt x="256" y="243"/>
                                </a:lnTo>
                                <a:lnTo>
                                  <a:pt x="254" y="246"/>
                                </a:lnTo>
                                <a:lnTo>
                                  <a:pt x="252" y="247"/>
                                </a:lnTo>
                                <a:lnTo>
                                  <a:pt x="250" y="249"/>
                                </a:lnTo>
                                <a:lnTo>
                                  <a:pt x="248" y="252"/>
                                </a:lnTo>
                                <a:lnTo>
                                  <a:pt x="246" y="253"/>
                                </a:lnTo>
                                <a:lnTo>
                                  <a:pt x="244" y="255"/>
                                </a:lnTo>
                                <a:lnTo>
                                  <a:pt x="241" y="257"/>
                                </a:lnTo>
                                <a:lnTo>
                                  <a:pt x="240" y="259"/>
                                </a:lnTo>
                                <a:lnTo>
                                  <a:pt x="237" y="261"/>
                                </a:lnTo>
                                <a:lnTo>
                                  <a:pt x="235" y="261"/>
                                </a:lnTo>
                                <a:lnTo>
                                  <a:pt x="233" y="263"/>
                                </a:lnTo>
                                <a:lnTo>
                                  <a:pt x="231" y="264"/>
                                </a:lnTo>
                                <a:lnTo>
                                  <a:pt x="228" y="267"/>
                                </a:lnTo>
                                <a:lnTo>
                                  <a:pt x="226" y="268"/>
                                </a:lnTo>
                                <a:lnTo>
                                  <a:pt x="224" y="269"/>
                                </a:lnTo>
                                <a:lnTo>
                                  <a:pt x="221" y="271"/>
                                </a:lnTo>
                                <a:lnTo>
                                  <a:pt x="218" y="272"/>
                                </a:lnTo>
                                <a:lnTo>
                                  <a:pt x="216" y="273"/>
                                </a:lnTo>
                                <a:lnTo>
                                  <a:pt x="214" y="274"/>
                                </a:lnTo>
                                <a:lnTo>
                                  <a:pt x="211" y="275"/>
                                </a:lnTo>
                                <a:lnTo>
                                  <a:pt x="209" y="276"/>
                                </a:lnTo>
                                <a:lnTo>
                                  <a:pt x="207" y="277"/>
                                </a:lnTo>
                                <a:lnTo>
                                  <a:pt x="205" y="277"/>
                                </a:lnTo>
                                <a:lnTo>
                                  <a:pt x="202" y="278"/>
                                </a:lnTo>
                                <a:lnTo>
                                  <a:pt x="200" y="279"/>
                                </a:lnTo>
                                <a:lnTo>
                                  <a:pt x="198" y="280"/>
                                </a:lnTo>
                                <a:lnTo>
                                  <a:pt x="196" y="280"/>
                                </a:lnTo>
                                <a:lnTo>
                                  <a:pt x="191" y="281"/>
                                </a:lnTo>
                                <a:lnTo>
                                  <a:pt x="186" y="281"/>
                                </a:lnTo>
                                <a:lnTo>
                                  <a:pt x="181" y="282"/>
                                </a:lnTo>
                                <a:lnTo>
                                  <a:pt x="176" y="282"/>
                                </a:lnTo>
                                <a:lnTo>
                                  <a:pt x="172" y="282"/>
                                </a:lnTo>
                                <a:lnTo>
                                  <a:pt x="167" y="282"/>
                                </a:lnTo>
                                <a:lnTo>
                                  <a:pt x="163" y="281"/>
                                </a:lnTo>
                                <a:lnTo>
                                  <a:pt x="158" y="281"/>
                                </a:lnTo>
                                <a:lnTo>
                                  <a:pt x="154" y="280"/>
                                </a:lnTo>
                                <a:lnTo>
                                  <a:pt x="148" y="279"/>
                                </a:lnTo>
                                <a:lnTo>
                                  <a:pt x="143" y="278"/>
                                </a:lnTo>
                                <a:lnTo>
                                  <a:pt x="138" y="277"/>
                                </a:lnTo>
                                <a:lnTo>
                                  <a:pt x="133" y="275"/>
                                </a:lnTo>
                                <a:lnTo>
                                  <a:pt x="128" y="273"/>
                                </a:lnTo>
                                <a:lnTo>
                                  <a:pt x="122" y="271"/>
                                </a:lnTo>
                                <a:lnTo>
                                  <a:pt x="117" y="269"/>
                                </a:lnTo>
                                <a:lnTo>
                                  <a:pt x="114" y="267"/>
                                </a:lnTo>
                                <a:lnTo>
                                  <a:pt x="111" y="265"/>
                                </a:lnTo>
                                <a:lnTo>
                                  <a:pt x="108" y="264"/>
                                </a:lnTo>
                                <a:lnTo>
                                  <a:pt x="104" y="261"/>
                                </a:lnTo>
                                <a:lnTo>
                                  <a:pt x="101" y="260"/>
                                </a:lnTo>
                                <a:lnTo>
                                  <a:pt x="97" y="257"/>
                                </a:lnTo>
                                <a:lnTo>
                                  <a:pt x="93" y="254"/>
                                </a:lnTo>
                                <a:lnTo>
                                  <a:pt x="89" y="252"/>
                                </a:lnTo>
                                <a:lnTo>
                                  <a:pt x="0" y="191"/>
                                </a:lnTo>
                                <a:close/>
                                <a:moveTo>
                                  <a:pt x="205" y="63"/>
                                </a:moveTo>
                                <a:lnTo>
                                  <a:pt x="152" y="137"/>
                                </a:lnTo>
                                <a:lnTo>
                                  <a:pt x="195" y="167"/>
                                </a:lnTo>
                                <a:lnTo>
                                  <a:pt x="186" y="177"/>
                                </a:lnTo>
                                <a:lnTo>
                                  <a:pt x="143" y="147"/>
                                </a:lnTo>
                                <a:lnTo>
                                  <a:pt x="98" y="211"/>
                                </a:lnTo>
                                <a:lnTo>
                                  <a:pt x="96" y="214"/>
                                </a:lnTo>
                                <a:lnTo>
                                  <a:pt x="94" y="217"/>
                                </a:lnTo>
                                <a:lnTo>
                                  <a:pt x="92" y="219"/>
                                </a:lnTo>
                                <a:lnTo>
                                  <a:pt x="91" y="221"/>
                                </a:lnTo>
                                <a:lnTo>
                                  <a:pt x="90" y="223"/>
                                </a:lnTo>
                                <a:lnTo>
                                  <a:pt x="90" y="224"/>
                                </a:lnTo>
                                <a:lnTo>
                                  <a:pt x="89" y="226"/>
                                </a:lnTo>
                                <a:lnTo>
                                  <a:pt x="88" y="227"/>
                                </a:lnTo>
                                <a:lnTo>
                                  <a:pt x="88" y="228"/>
                                </a:lnTo>
                                <a:lnTo>
                                  <a:pt x="88" y="229"/>
                                </a:lnTo>
                                <a:lnTo>
                                  <a:pt x="89" y="230"/>
                                </a:lnTo>
                                <a:lnTo>
                                  <a:pt x="89" y="232"/>
                                </a:lnTo>
                                <a:lnTo>
                                  <a:pt x="89" y="233"/>
                                </a:lnTo>
                                <a:lnTo>
                                  <a:pt x="90" y="234"/>
                                </a:lnTo>
                                <a:lnTo>
                                  <a:pt x="90" y="235"/>
                                </a:lnTo>
                                <a:lnTo>
                                  <a:pt x="91" y="236"/>
                                </a:lnTo>
                                <a:lnTo>
                                  <a:pt x="92" y="238"/>
                                </a:lnTo>
                                <a:lnTo>
                                  <a:pt x="93" y="238"/>
                                </a:lnTo>
                                <a:lnTo>
                                  <a:pt x="94" y="240"/>
                                </a:lnTo>
                                <a:lnTo>
                                  <a:pt x="96" y="241"/>
                                </a:lnTo>
                                <a:lnTo>
                                  <a:pt x="97" y="242"/>
                                </a:lnTo>
                                <a:lnTo>
                                  <a:pt x="99" y="243"/>
                                </a:lnTo>
                                <a:lnTo>
                                  <a:pt x="102" y="246"/>
                                </a:lnTo>
                                <a:lnTo>
                                  <a:pt x="104" y="247"/>
                                </a:lnTo>
                                <a:lnTo>
                                  <a:pt x="107" y="249"/>
                                </a:lnTo>
                                <a:lnTo>
                                  <a:pt x="110" y="250"/>
                                </a:lnTo>
                                <a:lnTo>
                                  <a:pt x="113" y="251"/>
                                </a:lnTo>
                                <a:lnTo>
                                  <a:pt x="117" y="252"/>
                                </a:lnTo>
                                <a:lnTo>
                                  <a:pt x="120" y="253"/>
                                </a:lnTo>
                                <a:lnTo>
                                  <a:pt x="123" y="254"/>
                                </a:lnTo>
                                <a:lnTo>
                                  <a:pt x="126" y="254"/>
                                </a:lnTo>
                                <a:lnTo>
                                  <a:pt x="129" y="254"/>
                                </a:lnTo>
                                <a:lnTo>
                                  <a:pt x="132" y="254"/>
                                </a:lnTo>
                                <a:lnTo>
                                  <a:pt x="135" y="254"/>
                                </a:lnTo>
                                <a:lnTo>
                                  <a:pt x="138" y="254"/>
                                </a:lnTo>
                                <a:lnTo>
                                  <a:pt x="141" y="254"/>
                                </a:lnTo>
                                <a:lnTo>
                                  <a:pt x="144" y="253"/>
                                </a:lnTo>
                                <a:lnTo>
                                  <a:pt x="147" y="253"/>
                                </a:lnTo>
                                <a:lnTo>
                                  <a:pt x="152" y="251"/>
                                </a:lnTo>
                                <a:lnTo>
                                  <a:pt x="156" y="249"/>
                                </a:lnTo>
                                <a:lnTo>
                                  <a:pt x="160" y="247"/>
                                </a:lnTo>
                                <a:lnTo>
                                  <a:pt x="164" y="246"/>
                                </a:lnTo>
                                <a:lnTo>
                                  <a:pt x="168" y="243"/>
                                </a:lnTo>
                                <a:lnTo>
                                  <a:pt x="172" y="240"/>
                                </a:lnTo>
                                <a:lnTo>
                                  <a:pt x="176" y="237"/>
                                </a:lnTo>
                                <a:lnTo>
                                  <a:pt x="178" y="236"/>
                                </a:lnTo>
                                <a:lnTo>
                                  <a:pt x="180" y="234"/>
                                </a:lnTo>
                                <a:lnTo>
                                  <a:pt x="181" y="232"/>
                                </a:lnTo>
                                <a:lnTo>
                                  <a:pt x="184" y="229"/>
                                </a:lnTo>
                                <a:lnTo>
                                  <a:pt x="186" y="228"/>
                                </a:lnTo>
                                <a:lnTo>
                                  <a:pt x="189" y="226"/>
                                </a:lnTo>
                                <a:lnTo>
                                  <a:pt x="191" y="224"/>
                                </a:lnTo>
                                <a:lnTo>
                                  <a:pt x="192" y="222"/>
                                </a:lnTo>
                                <a:lnTo>
                                  <a:pt x="195" y="219"/>
                                </a:lnTo>
                                <a:lnTo>
                                  <a:pt x="197" y="217"/>
                                </a:lnTo>
                                <a:lnTo>
                                  <a:pt x="199" y="215"/>
                                </a:lnTo>
                                <a:lnTo>
                                  <a:pt x="201" y="213"/>
                                </a:lnTo>
                                <a:lnTo>
                                  <a:pt x="202" y="210"/>
                                </a:lnTo>
                                <a:lnTo>
                                  <a:pt x="205" y="208"/>
                                </a:lnTo>
                                <a:lnTo>
                                  <a:pt x="206" y="205"/>
                                </a:lnTo>
                                <a:lnTo>
                                  <a:pt x="209" y="203"/>
                                </a:lnTo>
                                <a:lnTo>
                                  <a:pt x="211" y="200"/>
                                </a:lnTo>
                                <a:lnTo>
                                  <a:pt x="212" y="197"/>
                                </a:lnTo>
                                <a:lnTo>
                                  <a:pt x="216" y="192"/>
                                </a:lnTo>
                                <a:lnTo>
                                  <a:pt x="219" y="187"/>
                                </a:lnTo>
                                <a:lnTo>
                                  <a:pt x="221" y="183"/>
                                </a:lnTo>
                                <a:lnTo>
                                  <a:pt x="225" y="179"/>
                                </a:lnTo>
                                <a:lnTo>
                                  <a:pt x="227" y="175"/>
                                </a:lnTo>
                                <a:lnTo>
                                  <a:pt x="230" y="170"/>
                                </a:lnTo>
                                <a:lnTo>
                                  <a:pt x="232" y="166"/>
                                </a:lnTo>
                                <a:lnTo>
                                  <a:pt x="234" y="162"/>
                                </a:lnTo>
                                <a:lnTo>
                                  <a:pt x="236" y="157"/>
                                </a:lnTo>
                                <a:lnTo>
                                  <a:pt x="237" y="153"/>
                                </a:lnTo>
                                <a:lnTo>
                                  <a:pt x="239" y="149"/>
                                </a:lnTo>
                                <a:lnTo>
                                  <a:pt x="240" y="145"/>
                                </a:lnTo>
                                <a:lnTo>
                                  <a:pt x="241" y="141"/>
                                </a:lnTo>
                                <a:lnTo>
                                  <a:pt x="242" y="138"/>
                                </a:lnTo>
                                <a:lnTo>
                                  <a:pt x="242" y="134"/>
                                </a:lnTo>
                                <a:lnTo>
                                  <a:pt x="243" y="130"/>
                                </a:lnTo>
                                <a:lnTo>
                                  <a:pt x="243" y="127"/>
                                </a:lnTo>
                                <a:lnTo>
                                  <a:pt x="244" y="124"/>
                                </a:lnTo>
                                <a:lnTo>
                                  <a:pt x="244" y="121"/>
                                </a:lnTo>
                                <a:lnTo>
                                  <a:pt x="244" y="118"/>
                                </a:lnTo>
                                <a:lnTo>
                                  <a:pt x="244" y="116"/>
                                </a:lnTo>
                                <a:lnTo>
                                  <a:pt x="244" y="113"/>
                                </a:lnTo>
                                <a:lnTo>
                                  <a:pt x="243" y="110"/>
                                </a:lnTo>
                                <a:lnTo>
                                  <a:pt x="243" y="108"/>
                                </a:lnTo>
                                <a:lnTo>
                                  <a:pt x="242" y="105"/>
                                </a:lnTo>
                                <a:lnTo>
                                  <a:pt x="242" y="103"/>
                                </a:lnTo>
                                <a:lnTo>
                                  <a:pt x="241" y="101"/>
                                </a:lnTo>
                                <a:lnTo>
                                  <a:pt x="240" y="99"/>
                                </a:lnTo>
                                <a:lnTo>
                                  <a:pt x="239" y="97"/>
                                </a:lnTo>
                                <a:lnTo>
                                  <a:pt x="238" y="94"/>
                                </a:lnTo>
                                <a:lnTo>
                                  <a:pt x="237" y="93"/>
                                </a:lnTo>
                                <a:lnTo>
                                  <a:pt x="236" y="89"/>
                                </a:lnTo>
                                <a:lnTo>
                                  <a:pt x="235" y="88"/>
                                </a:lnTo>
                                <a:lnTo>
                                  <a:pt x="234" y="87"/>
                                </a:lnTo>
                                <a:lnTo>
                                  <a:pt x="233" y="85"/>
                                </a:lnTo>
                                <a:lnTo>
                                  <a:pt x="232" y="84"/>
                                </a:lnTo>
                                <a:lnTo>
                                  <a:pt x="230" y="82"/>
                                </a:lnTo>
                                <a:lnTo>
                                  <a:pt x="228" y="81"/>
                                </a:lnTo>
                                <a:lnTo>
                                  <a:pt x="227" y="79"/>
                                </a:lnTo>
                                <a:lnTo>
                                  <a:pt x="225" y="77"/>
                                </a:lnTo>
                                <a:lnTo>
                                  <a:pt x="222" y="75"/>
                                </a:lnTo>
                                <a:lnTo>
                                  <a:pt x="220" y="74"/>
                                </a:lnTo>
                                <a:lnTo>
                                  <a:pt x="217" y="72"/>
                                </a:lnTo>
                                <a:lnTo>
                                  <a:pt x="215" y="70"/>
                                </a:lnTo>
                                <a:lnTo>
                                  <a:pt x="213" y="68"/>
                                </a:lnTo>
                                <a:lnTo>
                                  <a:pt x="210" y="67"/>
                                </a:lnTo>
                                <a:lnTo>
                                  <a:pt x="207" y="64"/>
                                </a:lnTo>
                                <a:lnTo>
                                  <a:pt x="205"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3" name="Freeform 385"/>
                        <wps:cNvSpPr>
                          <a:spLocks/>
                        </wps:cNvSpPr>
                        <wps:spPr bwMode="auto">
                          <a:xfrm>
                            <a:off x="7280" y="3826"/>
                            <a:ext cx="251" cy="233"/>
                          </a:xfrm>
                          <a:custGeom>
                            <a:avLst/>
                            <a:gdLst>
                              <a:gd name="T0" fmla="*/ 280 w 344"/>
                              <a:gd name="T1" fmla="*/ 173 h 317"/>
                              <a:gd name="T2" fmla="*/ 285 w 344"/>
                              <a:gd name="T3" fmla="*/ 167 h 317"/>
                              <a:gd name="T4" fmla="*/ 289 w 344"/>
                              <a:gd name="T5" fmla="*/ 162 h 317"/>
                              <a:gd name="T6" fmla="*/ 292 w 344"/>
                              <a:gd name="T7" fmla="*/ 158 h 317"/>
                              <a:gd name="T8" fmla="*/ 295 w 344"/>
                              <a:gd name="T9" fmla="*/ 154 h 317"/>
                              <a:gd name="T10" fmla="*/ 296 w 344"/>
                              <a:gd name="T11" fmla="*/ 150 h 317"/>
                              <a:gd name="T12" fmla="*/ 297 w 344"/>
                              <a:gd name="T13" fmla="*/ 146 h 317"/>
                              <a:gd name="T14" fmla="*/ 296 w 344"/>
                              <a:gd name="T15" fmla="*/ 141 h 317"/>
                              <a:gd name="T16" fmla="*/ 294 w 344"/>
                              <a:gd name="T17" fmla="*/ 135 h 317"/>
                              <a:gd name="T18" fmla="*/ 291 w 344"/>
                              <a:gd name="T19" fmla="*/ 130 h 317"/>
                              <a:gd name="T20" fmla="*/ 287 w 344"/>
                              <a:gd name="T21" fmla="*/ 126 h 317"/>
                              <a:gd name="T22" fmla="*/ 288 w 344"/>
                              <a:gd name="T23" fmla="*/ 118 h 317"/>
                              <a:gd name="T24" fmla="*/ 337 w 344"/>
                              <a:gd name="T25" fmla="*/ 176 h 317"/>
                              <a:gd name="T26" fmla="*/ 328 w 344"/>
                              <a:gd name="T27" fmla="*/ 170 h 317"/>
                              <a:gd name="T28" fmla="*/ 323 w 344"/>
                              <a:gd name="T29" fmla="*/ 167 h 317"/>
                              <a:gd name="T30" fmla="*/ 318 w 344"/>
                              <a:gd name="T31" fmla="*/ 166 h 317"/>
                              <a:gd name="T32" fmla="*/ 314 w 344"/>
                              <a:gd name="T33" fmla="*/ 166 h 317"/>
                              <a:gd name="T34" fmla="*/ 309 w 344"/>
                              <a:gd name="T35" fmla="*/ 168 h 317"/>
                              <a:gd name="T36" fmla="*/ 303 w 344"/>
                              <a:gd name="T37" fmla="*/ 172 h 317"/>
                              <a:gd name="T38" fmla="*/ 295 w 344"/>
                              <a:gd name="T39" fmla="*/ 177 h 317"/>
                              <a:gd name="T40" fmla="*/ 146 w 344"/>
                              <a:gd name="T41" fmla="*/ 317 h 317"/>
                              <a:gd name="T42" fmla="*/ 63 w 344"/>
                              <a:gd name="T43" fmla="*/ 168 h 317"/>
                              <a:gd name="T44" fmla="*/ 58 w 344"/>
                              <a:gd name="T45" fmla="*/ 174 h 317"/>
                              <a:gd name="T46" fmla="*/ 55 w 344"/>
                              <a:gd name="T47" fmla="*/ 179 h 317"/>
                              <a:gd name="T48" fmla="*/ 52 w 344"/>
                              <a:gd name="T49" fmla="*/ 183 h 317"/>
                              <a:gd name="T50" fmla="*/ 50 w 344"/>
                              <a:gd name="T51" fmla="*/ 188 h 317"/>
                              <a:gd name="T52" fmla="*/ 49 w 344"/>
                              <a:gd name="T53" fmla="*/ 192 h 317"/>
                              <a:gd name="T54" fmla="*/ 50 w 344"/>
                              <a:gd name="T55" fmla="*/ 196 h 317"/>
                              <a:gd name="T56" fmla="*/ 52 w 344"/>
                              <a:gd name="T57" fmla="*/ 200 h 317"/>
                              <a:gd name="T58" fmla="*/ 53 w 344"/>
                              <a:gd name="T59" fmla="*/ 204 h 317"/>
                              <a:gd name="T60" fmla="*/ 56 w 344"/>
                              <a:gd name="T61" fmla="*/ 208 h 317"/>
                              <a:gd name="T62" fmla="*/ 60 w 344"/>
                              <a:gd name="T63" fmla="*/ 214 h 317"/>
                              <a:gd name="T64" fmla="*/ 0 w 344"/>
                              <a:gd name="T65" fmla="*/ 162 h 317"/>
                              <a:gd name="T66" fmla="*/ 7 w 344"/>
                              <a:gd name="T67" fmla="*/ 161 h 317"/>
                              <a:gd name="T68" fmla="*/ 12 w 344"/>
                              <a:gd name="T69" fmla="*/ 165 h 317"/>
                              <a:gd name="T70" fmla="*/ 18 w 344"/>
                              <a:gd name="T71" fmla="*/ 168 h 317"/>
                              <a:gd name="T72" fmla="*/ 23 w 344"/>
                              <a:gd name="T73" fmla="*/ 170 h 317"/>
                              <a:gd name="T74" fmla="*/ 27 w 344"/>
                              <a:gd name="T75" fmla="*/ 172 h 317"/>
                              <a:gd name="T76" fmla="*/ 31 w 344"/>
                              <a:gd name="T77" fmla="*/ 173 h 317"/>
                              <a:gd name="T78" fmla="*/ 35 w 344"/>
                              <a:gd name="T79" fmla="*/ 172 h 317"/>
                              <a:gd name="T80" fmla="*/ 40 w 344"/>
                              <a:gd name="T81" fmla="*/ 169 h 317"/>
                              <a:gd name="T82" fmla="*/ 44 w 344"/>
                              <a:gd name="T83" fmla="*/ 167 h 317"/>
                              <a:gd name="T84" fmla="*/ 49 w 344"/>
                              <a:gd name="T85" fmla="*/ 163 h 317"/>
                              <a:gd name="T86" fmla="*/ 55 w 344"/>
                              <a:gd name="T87" fmla="*/ 159 h 317"/>
                              <a:gd name="T88" fmla="*/ 177 w 344"/>
                              <a:gd name="T89" fmla="*/ 34 h 317"/>
                              <a:gd name="T90" fmla="*/ 177 w 344"/>
                              <a:gd name="T91" fmla="*/ 26 h 317"/>
                              <a:gd name="T92" fmla="*/ 176 w 344"/>
                              <a:gd name="T93" fmla="*/ 20 h 317"/>
                              <a:gd name="T94" fmla="*/ 175 w 344"/>
                              <a:gd name="T95" fmla="*/ 15 h 317"/>
                              <a:gd name="T96" fmla="*/ 172 w 344"/>
                              <a:gd name="T97" fmla="*/ 10 h 317"/>
                              <a:gd name="T98" fmla="*/ 167 w 344"/>
                              <a:gd name="T99" fmla="*/ 5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44" h="317">
                                <a:moveTo>
                                  <a:pt x="231" y="59"/>
                                </a:moveTo>
                                <a:lnTo>
                                  <a:pt x="206" y="243"/>
                                </a:lnTo>
                                <a:lnTo>
                                  <a:pt x="280" y="173"/>
                                </a:lnTo>
                                <a:lnTo>
                                  <a:pt x="282" y="172"/>
                                </a:lnTo>
                                <a:lnTo>
                                  <a:pt x="284" y="169"/>
                                </a:lnTo>
                                <a:lnTo>
                                  <a:pt x="285" y="167"/>
                                </a:lnTo>
                                <a:lnTo>
                                  <a:pt x="287" y="165"/>
                                </a:lnTo>
                                <a:lnTo>
                                  <a:pt x="288" y="164"/>
                                </a:lnTo>
                                <a:lnTo>
                                  <a:pt x="289" y="162"/>
                                </a:lnTo>
                                <a:lnTo>
                                  <a:pt x="291" y="161"/>
                                </a:lnTo>
                                <a:lnTo>
                                  <a:pt x="292" y="160"/>
                                </a:lnTo>
                                <a:lnTo>
                                  <a:pt x="292" y="158"/>
                                </a:lnTo>
                                <a:lnTo>
                                  <a:pt x="293" y="157"/>
                                </a:lnTo>
                                <a:lnTo>
                                  <a:pt x="294" y="155"/>
                                </a:lnTo>
                                <a:lnTo>
                                  <a:pt x="295" y="154"/>
                                </a:lnTo>
                                <a:lnTo>
                                  <a:pt x="296" y="153"/>
                                </a:lnTo>
                                <a:lnTo>
                                  <a:pt x="296" y="151"/>
                                </a:lnTo>
                                <a:lnTo>
                                  <a:pt x="296" y="150"/>
                                </a:lnTo>
                                <a:lnTo>
                                  <a:pt x="297" y="149"/>
                                </a:lnTo>
                                <a:lnTo>
                                  <a:pt x="297" y="147"/>
                                </a:lnTo>
                                <a:lnTo>
                                  <a:pt x="297" y="146"/>
                                </a:lnTo>
                                <a:lnTo>
                                  <a:pt x="297" y="144"/>
                                </a:lnTo>
                                <a:lnTo>
                                  <a:pt x="296" y="143"/>
                                </a:lnTo>
                                <a:lnTo>
                                  <a:pt x="296" y="141"/>
                                </a:lnTo>
                                <a:lnTo>
                                  <a:pt x="295" y="139"/>
                                </a:lnTo>
                                <a:lnTo>
                                  <a:pt x="295" y="138"/>
                                </a:lnTo>
                                <a:lnTo>
                                  <a:pt x="294" y="135"/>
                                </a:lnTo>
                                <a:lnTo>
                                  <a:pt x="293" y="134"/>
                                </a:lnTo>
                                <a:lnTo>
                                  <a:pt x="292" y="132"/>
                                </a:lnTo>
                                <a:lnTo>
                                  <a:pt x="291" y="130"/>
                                </a:lnTo>
                                <a:lnTo>
                                  <a:pt x="290" y="129"/>
                                </a:lnTo>
                                <a:lnTo>
                                  <a:pt x="289" y="127"/>
                                </a:lnTo>
                                <a:lnTo>
                                  <a:pt x="287" y="126"/>
                                </a:lnTo>
                                <a:lnTo>
                                  <a:pt x="286" y="124"/>
                                </a:lnTo>
                                <a:lnTo>
                                  <a:pt x="284" y="122"/>
                                </a:lnTo>
                                <a:lnTo>
                                  <a:pt x="288" y="118"/>
                                </a:lnTo>
                                <a:lnTo>
                                  <a:pt x="344" y="173"/>
                                </a:lnTo>
                                <a:lnTo>
                                  <a:pt x="340" y="178"/>
                                </a:lnTo>
                                <a:lnTo>
                                  <a:pt x="337" y="176"/>
                                </a:lnTo>
                                <a:lnTo>
                                  <a:pt x="333" y="174"/>
                                </a:lnTo>
                                <a:lnTo>
                                  <a:pt x="331" y="172"/>
                                </a:lnTo>
                                <a:lnTo>
                                  <a:pt x="328" y="170"/>
                                </a:lnTo>
                                <a:lnTo>
                                  <a:pt x="327" y="169"/>
                                </a:lnTo>
                                <a:lnTo>
                                  <a:pt x="324" y="168"/>
                                </a:lnTo>
                                <a:lnTo>
                                  <a:pt x="323" y="167"/>
                                </a:lnTo>
                                <a:lnTo>
                                  <a:pt x="321" y="166"/>
                                </a:lnTo>
                                <a:lnTo>
                                  <a:pt x="320" y="166"/>
                                </a:lnTo>
                                <a:lnTo>
                                  <a:pt x="318" y="166"/>
                                </a:lnTo>
                                <a:lnTo>
                                  <a:pt x="317" y="166"/>
                                </a:lnTo>
                                <a:lnTo>
                                  <a:pt x="315" y="166"/>
                                </a:lnTo>
                                <a:lnTo>
                                  <a:pt x="314" y="166"/>
                                </a:lnTo>
                                <a:lnTo>
                                  <a:pt x="312" y="166"/>
                                </a:lnTo>
                                <a:lnTo>
                                  <a:pt x="310" y="167"/>
                                </a:lnTo>
                                <a:lnTo>
                                  <a:pt x="309" y="168"/>
                                </a:lnTo>
                                <a:lnTo>
                                  <a:pt x="307" y="169"/>
                                </a:lnTo>
                                <a:lnTo>
                                  <a:pt x="305" y="169"/>
                                </a:lnTo>
                                <a:lnTo>
                                  <a:pt x="303" y="172"/>
                                </a:lnTo>
                                <a:lnTo>
                                  <a:pt x="300" y="173"/>
                                </a:lnTo>
                                <a:lnTo>
                                  <a:pt x="297" y="175"/>
                                </a:lnTo>
                                <a:lnTo>
                                  <a:pt x="295" y="177"/>
                                </a:lnTo>
                                <a:lnTo>
                                  <a:pt x="292" y="180"/>
                                </a:lnTo>
                                <a:lnTo>
                                  <a:pt x="289" y="182"/>
                                </a:lnTo>
                                <a:lnTo>
                                  <a:pt x="146" y="317"/>
                                </a:lnTo>
                                <a:lnTo>
                                  <a:pt x="142" y="314"/>
                                </a:lnTo>
                                <a:lnTo>
                                  <a:pt x="172" y="64"/>
                                </a:lnTo>
                                <a:lnTo>
                                  <a:pt x="63" y="168"/>
                                </a:lnTo>
                                <a:lnTo>
                                  <a:pt x="62" y="169"/>
                                </a:lnTo>
                                <a:lnTo>
                                  <a:pt x="60" y="172"/>
                                </a:lnTo>
                                <a:lnTo>
                                  <a:pt x="58" y="174"/>
                                </a:lnTo>
                                <a:lnTo>
                                  <a:pt x="57" y="175"/>
                                </a:lnTo>
                                <a:lnTo>
                                  <a:pt x="56" y="177"/>
                                </a:lnTo>
                                <a:lnTo>
                                  <a:pt x="55" y="179"/>
                                </a:lnTo>
                                <a:lnTo>
                                  <a:pt x="54" y="180"/>
                                </a:lnTo>
                                <a:lnTo>
                                  <a:pt x="53" y="182"/>
                                </a:lnTo>
                                <a:lnTo>
                                  <a:pt x="52" y="183"/>
                                </a:lnTo>
                                <a:lnTo>
                                  <a:pt x="52" y="185"/>
                                </a:lnTo>
                                <a:lnTo>
                                  <a:pt x="50" y="186"/>
                                </a:lnTo>
                                <a:lnTo>
                                  <a:pt x="50" y="188"/>
                                </a:lnTo>
                                <a:lnTo>
                                  <a:pt x="49" y="189"/>
                                </a:lnTo>
                                <a:lnTo>
                                  <a:pt x="49" y="191"/>
                                </a:lnTo>
                                <a:lnTo>
                                  <a:pt x="49" y="192"/>
                                </a:lnTo>
                                <a:lnTo>
                                  <a:pt x="49" y="194"/>
                                </a:lnTo>
                                <a:lnTo>
                                  <a:pt x="50" y="195"/>
                                </a:lnTo>
                                <a:lnTo>
                                  <a:pt x="50" y="196"/>
                                </a:lnTo>
                                <a:lnTo>
                                  <a:pt x="50" y="198"/>
                                </a:lnTo>
                                <a:lnTo>
                                  <a:pt x="52" y="199"/>
                                </a:lnTo>
                                <a:lnTo>
                                  <a:pt x="52" y="200"/>
                                </a:lnTo>
                                <a:lnTo>
                                  <a:pt x="53" y="201"/>
                                </a:lnTo>
                                <a:lnTo>
                                  <a:pt x="53" y="203"/>
                                </a:lnTo>
                                <a:lnTo>
                                  <a:pt x="53" y="204"/>
                                </a:lnTo>
                                <a:lnTo>
                                  <a:pt x="54" y="205"/>
                                </a:lnTo>
                                <a:lnTo>
                                  <a:pt x="55" y="206"/>
                                </a:lnTo>
                                <a:lnTo>
                                  <a:pt x="56" y="208"/>
                                </a:lnTo>
                                <a:lnTo>
                                  <a:pt x="56" y="210"/>
                                </a:lnTo>
                                <a:lnTo>
                                  <a:pt x="58" y="212"/>
                                </a:lnTo>
                                <a:lnTo>
                                  <a:pt x="60" y="214"/>
                                </a:lnTo>
                                <a:lnTo>
                                  <a:pt x="64" y="218"/>
                                </a:lnTo>
                                <a:lnTo>
                                  <a:pt x="59" y="222"/>
                                </a:lnTo>
                                <a:lnTo>
                                  <a:pt x="0" y="162"/>
                                </a:lnTo>
                                <a:lnTo>
                                  <a:pt x="4" y="158"/>
                                </a:lnTo>
                                <a:lnTo>
                                  <a:pt x="6" y="160"/>
                                </a:lnTo>
                                <a:lnTo>
                                  <a:pt x="7" y="161"/>
                                </a:lnTo>
                                <a:lnTo>
                                  <a:pt x="9" y="163"/>
                                </a:lnTo>
                                <a:lnTo>
                                  <a:pt x="11" y="164"/>
                                </a:lnTo>
                                <a:lnTo>
                                  <a:pt x="12" y="165"/>
                                </a:lnTo>
                                <a:lnTo>
                                  <a:pt x="14" y="166"/>
                                </a:lnTo>
                                <a:lnTo>
                                  <a:pt x="17" y="167"/>
                                </a:lnTo>
                                <a:lnTo>
                                  <a:pt x="18" y="168"/>
                                </a:lnTo>
                                <a:lnTo>
                                  <a:pt x="20" y="169"/>
                                </a:lnTo>
                                <a:lnTo>
                                  <a:pt x="21" y="169"/>
                                </a:lnTo>
                                <a:lnTo>
                                  <a:pt x="23" y="170"/>
                                </a:lnTo>
                                <a:lnTo>
                                  <a:pt x="24" y="172"/>
                                </a:lnTo>
                                <a:lnTo>
                                  <a:pt x="26" y="172"/>
                                </a:lnTo>
                                <a:lnTo>
                                  <a:pt x="27" y="172"/>
                                </a:lnTo>
                                <a:lnTo>
                                  <a:pt x="28" y="173"/>
                                </a:lnTo>
                                <a:lnTo>
                                  <a:pt x="30" y="173"/>
                                </a:lnTo>
                                <a:lnTo>
                                  <a:pt x="31" y="173"/>
                                </a:lnTo>
                                <a:lnTo>
                                  <a:pt x="32" y="172"/>
                                </a:lnTo>
                                <a:lnTo>
                                  <a:pt x="34" y="172"/>
                                </a:lnTo>
                                <a:lnTo>
                                  <a:pt x="35" y="172"/>
                                </a:lnTo>
                                <a:lnTo>
                                  <a:pt x="37" y="170"/>
                                </a:lnTo>
                                <a:lnTo>
                                  <a:pt x="38" y="170"/>
                                </a:lnTo>
                                <a:lnTo>
                                  <a:pt x="40" y="169"/>
                                </a:lnTo>
                                <a:lnTo>
                                  <a:pt x="41" y="169"/>
                                </a:lnTo>
                                <a:lnTo>
                                  <a:pt x="42" y="168"/>
                                </a:lnTo>
                                <a:lnTo>
                                  <a:pt x="44" y="167"/>
                                </a:lnTo>
                                <a:lnTo>
                                  <a:pt x="46" y="165"/>
                                </a:lnTo>
                                <a:lnTo>
                                  <a:pt x="47" y="165"/>
                                </a:lnTo>
                                <a:lnTo>
                                  <a:pt x="49" y="163"/>
                                </a:lnTo>
                                <a:lnTo>
                                  <a:pt x="52" y="162"/>
                                </a:lnTo>
                                <a:lnTo>
                                  <a:pt x="53" y="161"/>
                                </a:lnTo>
                                <a:lnTo>
                                  <a:pt x="55" y="159"/>
                                </a:lnTo>
                                <a:lnTo>
                                  <a:pt x="175" y="45"/>
                                </a:lnTo>
                                <a:lnTo>
                                  <a:pt x="176" y="37"/>
                                </a:lnTo>
                                <a:lnTo>
                                  <a:pt x="177" y="34"/>
                                </a:lnTo>
                                <a:lnTo>
                                  <a:pt x="177" y="31"/>
                                </a:lnTo>
                                <a:lnTo>
                                  <a:pt x="177" y="28"/>
                                </a:lnTo>
                                <a:lnTo>
                                  <a:pt x="177" y="26"/>
                                </a:lnTo>
                                <a:lnTo>
                                  <a:pt x="177" y="24"/>
                                </a:lnTo>
                                <a:lnTo>
                                  <a:pt x="177" y="21"/>
                                </a:lnTo>
                                <a:lnTo>
                                  <a:pt x="176" y="20"/>
                                </a:lnTo>
                                <a:lnTo>
                                  <a:pt x="176" y="18"/>
                                </a:lnTo>
                                <a:lnTo>
                                  <a:pt x="175" y="17"/>
                                </a:lnTo>
                                <a:lnTo>
                                  <a:pt x="175" y="15"/>
                                </a:lnTo>
                                <a:lnTo>
                                  <a:pt x="174" y="13"/>
                                </a:lnTo>
                                <a:lnTo>
                                  <a:pt x="173" y="12"/>
                                </a:lnTo>
                                <a:lnTo>
                                  <a:pt x="172" y="10"/>
                                </a:lnTo>
                                <a:lnTo>
                                  <a:pt x="170" y="8"/>
                                </a:lnTo>
                                <a:lnTo>
                                  <a:pt x="168" y="6"/>
                                </a:lnTo>
                                <a:lnTo>
                                  <a:pt x="167" y="5"/>
                                </a:lnTo>
                                <a:lnTo>
                                  <a:pt x="171" y="0"/>
                                </a:lnTo>
                                <a:lnTo>
                                  <a:pt x="231" y="59"/>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4" name="Freeform 386"/>
                        <wps:cNvSpPr>
                          <a:spLocks/>
                        </wps:cNvSpPr>
                        <wps:spPr bwMode="auto">
                          <a:xfrm>
                            <a:off x="7456" y="3979"/>
                            <a:ext cx="208" cy="178"/>
                          </a:xfrm>
                          <a:custGeom>
                            <a:avLst/>
                            <a:gdLst>
                              <a:gd name="T0" fmla="*/ 272 w 277"/>
                              <a:gd name="T1" fmla="*/ 205 h 240"/>
                              <a:gd name="T2" fmla="*/ 269 w 277"/>
                              <a:gd name="T3" fmla="*/ 202 h 240"/>
                              <a:gd name="T4" fmla="*/ 266 w 277"/>
                              <a:gd name="T5" fmla="*/ 201 h 240"/>
                              <a:gd name="T6" fmla="*/ 263 w 277"/>
                              <a:gd name="T7" fmla="*/ 199 h 240"/>
                              <a:gd name="T8" fmla="*/ 261 w 277"/>
                              <a:gd name="T9" fmla="*/ 197 h 240"/>
                              <a:gd name="T10" fmla="*/ 258 w 277"/>
                              <a:gd name="T11" fmla="*/ 196 h 240"/>
                              <a:gd name="T12" fmla="*/ 254 w 277"/>
                              <a:gd name="T13" fmla="*/ 195 h 240"/>
                              <a:gd name="T14" fmla="*/ 250 w 277"/>
                              <a:gd name="T15" fmla="*/ 195 h 240"/>
                              <a:gd name="T16" fmla="*/ 247 w 277"/>
                              <a:gd name="T17" fmla="*/ 194 h 240"/>
                              <a:gd name="T18" fmla="*/ 240 w 277"/>
                              <a:gd name="T19" fmla="*/ 194 h 240"/>
                              <a:gd name="T20" fmla="*/ 229 w 277"/>
                              <a:gd name="T21" fmla="*/ 195 h 240"/>
                              <a:gd name="T22" fmla="*/ 216 w 277"/>
                              <a:gd name="T23" fmla="*/ 197 h 240"/>
                              <a:gd name="T24" fmla="*/ 205 w 277"/>
                              <a:gd name="T25" fmla="*/ 200 h 240"/>
                              <a:gd name="T26" fmla="*/ 4 w 277"/>
                              <a:gd name="T27" fmla="*/ 240 h 240"/>
                              <a:gd name="T28" fmla="*/ 106 w 277"/>
                              <a:gd name="T29" fmla="*/ 61 h 240"/>
                              <a:gd name="T30" fmla="*/ 110 w 277"/>
                              <a:gd name="T31" fmla="*/ 54 h 240"/>
                              <a:gd name="T32" fmla="*/ 118 w 277"/>
                              <a:gd name="T33" fmla="*/ 42 h 240"/>
                              <a:gd name="T34" fmla="*/ 123 w 277"/>
                              <a:gd name="T35" fmla="*/ 31 h 240"/>
                              <a:gd name="T36" fmla="*/ 126 w 277"/>
                              <a:gd name="T37" fmla="*/ 25 h 240"/>
                              <a:gd name="T38" fmla="*/ 127 w 277"/>
                              <a:gd name="T39" fmla="*/ 21 h 240"/>
                              <a:gd name="T40" fmla="*/ 127 w 277"/>
                              <a:gd name="T41" fmla="*/ 17 h 240"/>
                              <a:gd name="T42" fmla="*/ 126 w 277"/>
                              <a:gd name="T43" fmla="*/ 13 h 240"/>
                              <a:gd name="T44" fmla="*/ 125 w 277"/>
                              <a:gd name="T45" fmla="*/ 11 h 240"/>
                              <a:gd name="T46" fmla="*/ 124 w 277"/>
                              <a:gd name="T47" fmla="*/ 8 h 240"/>
                              <a:gd name="T48" fmla="*/ 123 w 277"/>
                              <a:gd name="T49" fmla="*/ 5 h 240"/>
                              <a:gd name="T50" fmla="*/ 127 w 277"/>
                              <a:gd name="T51" fmla="*/ 0 h 240"/>
                              <a:gd name="T52" fmla="*/ 189 w 277"/>
                              <a:gd name="T53" fmla="*/ 94 h 240"/>
                              <a:gd name="T54" fmla="*/ 186 w 277"/>
                              <a:gd name="T55" fmla="*/ 89 h 240"/>
                              <a:gd name="T56" fmla="*/ 184 w 277"/>
                              <a:gd name="T57" fmla="*/ 87 h 240"/>
                              <a:gd name="T58" fmla="*/ 181 w 277"/>
                              <a:gd name="T59" fmla="*/ 84 h 240"/>
                              <a:gd name="T60" fmla="*/ 177 w 277"/>
                              <a:gd name="T61" fmla="*/ 80 h 240"/>
                              <a:gd name="T62" fmla="*/ 174 w 277"/>
                              <a:gd name="T63" fmla="*/ 77 h 240"/>
                              <a:gd name="T64" fmla="*/ 171 w 277"/>
                              <a:gd name="T65" fmla="*/ 77 h 240"/>
                              <a:gd name="T66" fmla="*/ 169 w 277"/>
                              <a:gd name="T67" fmla="*/ 76 h 240"/>
                              <a:gd name="T68" fmla="*/ 167 w 277"/>
                              <a:gd name="T69" fmla="*/ 77 h 240"/>
                              <a:gd name="T70" fmla="*/ 163 w 277"/>
                              <a:gd name="T71" fmla="*/ 77 h 240"/>
                              <a:gd name="T72" fmla="*/ 161 w 277"/>
                              <a:gd name="T73" fmla="*/ 79 h 240"/>
                              <a:gd name="T74" fmla="*/ 158 w 277"/>
                              <a:gd name="T75" fmla="*/ 82 h 240"/>
                              <a:gd name="T76" fmla="*/ 156 w 277"/>
                              <a:gd name="T77" fmla="*/ 86 h 240"/>
                              <a:gd name="T78" fmla="*/ 149 w 277"/>
                              <a:gd name="T79" fmla="*/ 96 h 240"/>
                              <a:gd name="T80" fmla="*/ 78 w 277"/>
                              <a:gd name="T81" fmla="*/ 213 h 240"/>
                              <a:gd name="T82" fmla="*/ 196 w 277"/>
                              <a:gd name="T83" fmla="*/ 188 h 240"/>
                              <a:gd name="T84" fmla="*/ 209 w 277"/>
                              <a:gd name="T85" fmla="*/ 186 h 240"/>
                              <a:gd name="T86" fmla="*/ 219 w 277"/>
                              <a:gd name="T87" fmla="*/ 183 h 240"/>
                              <a:gd name="T88" fmla="*/ 222 w 277"/>
                              <a:gd name="T89" fmla="*/ 182 h 240"/>
                              <a:gd name="T90" fmla="*/ 224 w 277"/>
                              <a:gd name="T91" fmla="*/ 181 h 240"/>
                              <a:gd name="T92" fmla="*/ 228 w 277"/>
                              <a:gd name="T93" fmla="*/ 178 h 240"/>
                              <a:gd name="T94" fmla="*/ 230 w 277"/>
                              <a:gd name="T95" fmla="*/ 177 h 240"/>
                              <a:gd name="T96" fmla="*/ 232 w 277"/>
                              <a:gd name="T97" fmla="*/ 175 h 240"/>
                              <a:gd name="T98" fmla="*/ 233 w 277"/>
                              <a:gd name="T99" fmla="*/ 172 h 240"/>
                              <a:gd name="T100" fmla="*/ 234 w 277"/>
                              <a:gd name="T101" fmla="*/ 170 h 240"/>
                              <a:gd name="T102" fmla="*/ 236 w 277"/>
                              <a:gd name="T103" fmla="*/ 168 h 240"/>
                              <a:gd name="T104" fmla="*/ 236 w 277"/>
                              <a:gd name="T105" fmla="*/ 165 h 240"/>
                              <a:gd name="T106" fmla="*/ 236 w 277"/>
                              <a:gd name="T107" fmla="*/ 163 h 240"/>
                              <a:gd name="T108" fmla="*/ 234 w 277"/>
                              <a:gd name="T109" fmla="*/ 160 h 240"/>
                              <a:gd name="T110" fmla="*/ 233 w 277"/>
                              <a:gd name="T111" fmla="*/ 156 h 240"/>
                              <a:gd name="T112" fmla="*/ 231 w 277"/>
                              <a:gd name="T113" fmla="*/ 152 h 240"/>
                              <a:gd name="T114" fmla="*/ 228 w 277"/>
                              <a:gd name="T115" fmla="*/ 148 h 240"/>
                              <a:gd name="T116" fmla="*/ 225 w 277"/>
                              <a:gd name="T117" fmla="*/ 143 h 240"/>
                              <a:gd name="T118" fmla="*/ 277 w 277"/>
                              <a:gd name="T119" fmla="*/ 201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7" h="240">
                                <a:moveTo>
                                  <a:pt x="277" y="201"/>
                                </a:moveTo>
                                <a:lnTo>
                                  <a:pt x="272" y="205"/>
                                </a:lnTo>
                                <a:lnTo>
                                  <a:pt x="270" y="203"/>
                                </a:lnTo>
                                <a:lnTo>
                                  <a:pt x="269" y="202"/>
                                </a:lnTo>
                                <a:lnTo>
                                  <a:pt x="268" y="201"/>
                                </a:lnTo>
                                <a:lnTo>
                                  <a:pt x="266" y="201"/>
                                </a:lnTo>
                                <a:lnTo>
                                  <a:pt x="265" y="200"/>
                                </a:lnTo>
                                <a:lnTo>
                                  <a:pt x="263" y="199"/>
                                </a:lnTo>
                                <a:lnTo>
                                  <a:pt x="262" y="198"/>
                                </a:lnTo>
                                <a:lnTo>
                                  <a:pt x="261" y="197"/>
                                </a:lnTo>
                                <a:lnTo>
                                  <a:pt x="259" y="197"/>
                                </a:lnTo>
                                <a:lnTo>
                                  <a:pt x="258" y="196"/>
                                </a:lnTo>
                                <a:lnTo>
                                  <a:pt x="256" y="196"/>
                                </a:lnTo>
                                <a:lnTo>
                                  <a:pt x="254" y="195"/>
                                </a:lnTo>
                                <a:lnTo>
                                  <a:pt x="252" y="195"/>
                                </a:lnTo>
                                <a:lnTo>
                                  <a:pt x="250" y="195"/>
                                </a:lnTo>
                                <a:lnTo>
                                  <a:pt x="249" y="194"/>
                                </a:lnTo>
                                <a:lnTo>
                                  <a:pt x="247" y="194"/>
                                </a:lnTo>
                                <a:lnTo>
                                  <a:pt x="244" y="194"/>
                                </a:lnTo>
                                <a:lnTo>
                                  <a:pt x="240" y="194"/>
                                </a:lnTo>
                                <a:lnTo>
                                  <a:pt x="234" y="195"/>
                                </a:lnTo>
                                <a:lnTo>
                                  <a:pt x="229" y="195"/>
                                </a:lnTo>
                                <a:lnTo>
                                  <a:pt x="223" y="196"/>
                                </a:lnTo>
                                <a:lnTo>
                                  <a:pt x="216" y="197"/>
                                </a:lnTo>
                                <a:lnTo>
                                  <a:pt x="209" y="199"/>
                                </a:lnTo>
                                <a:lnTo>
                                  <a:pt x="205" y="200"/>
                                </a:lnTo>
                                <a:lnTo>
                                  <a:pt x="199" y="201"/>
                                </a:lnTo>
                                <a:lnTo>
                                  <a:pt x="4" y="240"/>
                                </a:lnTo>
                                <a:lnTo>
                                  <a:pt x="0" y="236"/>
                                </a:lnTo>
                                <a:lnTo>
                                  <a:pt x="106" y="61"/>
                                </a:lnTo>
                                <a:lnTo>
                                  <a:pt x="109" y="58"/>
                                </a:lnTo>
                                <a:lnTo>
                                  <a:pt x="110" y="54"/>
                                </a:lnTo>
                                <a:lnTo>
                                  <a:pt x="114" y="48"/>
                                </a:lnTo>
                                <a:lnTo>
                                  <a:pt x="118" y="42"/>
                                </a:lnTo>
                                <a:lnTo>
                                  <a:pt x="121" y="37"/>
                                </a:lnTo>
                                <a:lnTo>
                                  <a:pt x="123" y="31"/>
                                </a:lnTo>
                                <a:lnTo>
                                  <a:pt x="125" y="28"/>
                                </a:lnTo>
                                <a:lnTo>
                                  <a:pt x="126" y="25"/>
                                </a:lnTo>
                                <a:lnTo>
                                  <a:pt x="127" y="23"/>
                                </a:lnTo>
                                <a:lnTo>
                                  <a:pt x="127" y="21"/>
                                </a:lnTo>
                                <a:lnTo>
                                  <a:pt x="127" y="19"/>
                                </a:lnTo>
                                <a:lnTo>
                                  <a:pt x="127" y="17"/>
                                </a:lnTo>
                                <a:lnTo>
                                  <a:pt x="126" y="15"/>
                                </a:lnTo>
                                <a:lnTo>
                                  <a:pt x="126" y="13"/>
                                </a:lnTo>
                                <a:lnTo>
                                  <a:pt x="126" y="12"/>
                                </a:lnTo>
                                <a:lnTo>
                                  <a:pt x="125" y="11"/>
                                </a:lnTo>
                                <a:lnTo>
                                  <a:pt x="124" y="10"/>
                                </a:lnTo>
                                <a:lnTo>
                                  <a:pt x="124" y="8"/>
                                </a:lnTo>
                                <a:lnTo>
                                  <a:pt x="123" y="7"/>
                                </a:lnTo>
                                <a:lnTo>
                                  <a:pt x="123" y="5"/>
                                </a:lnTo>
                                <a:lnTo>
                                  <a:pt x="122" y="4"/>
                                </a:lnTo>
                                <a:lnTo>
                                  <a:pt x="127" y="0"/>
                                </a:lnTo>
                                <a:lnTo>
                                  <a:pt x="194" y="90"/>
                                </a:lnTo>
                                <a:lnTo>
                                  <a:pt x="189" y="94"/>
                                </a:lnTo>
                                <a:lnTo>
                                  <a:pt x="187" y="91"/>
                                </a:lnTo>
                                <a:lnTo>
                                  <a:pt x="186" y="89"/>
                                </a:lnTo>
                                <a:lnTo>
                                  <a:pt x="185" y="88"/>
                                </a:lnTo>
                                <a:lnTo>
                                  <a:pt x="184" y="87"/>
                                </a:lnTo>
                                <a:lnTo>
                                  <a:pt x="183" y="86"/>
                                </a:lnTo>
                                <a:lnTo>
                                  <a:pt x="181" y="84"/>
                                </a:lnTo>
                                <a:lnTo>
                                  <a:pt x="179" y="81"/>
                                </a:lnTo>
                                <a:lnTo>
                                  <a:pt x="177" y="80"/>
                                </a:lnTo>
                                <a:lnTo>
                                  <a:pt x="175" y="79"/>
                                </a:lnTo>
                                <a:lnTo>
                                  <a:pt x="174" y="77"/>
                                </a:lnTo>
                                <a:lnTo>
                                  <a:pt x="172" y="77"/>
                                </a:lnTo>
                                <a:lnTo>
                                  <a:pt x="171" y="77"/>
                                </a:lnTo>
                                <a:lnTo>
                                  <a:pt x="170" y="76"/>
                                </a:lnTo>
                                <a:lnTo>
                                  <a:pt x="169" y="76"/>
                                </a:lnTo>
                                <a:lnTo>
                                  <a:pt x="168" y="77"/>
                                </a:lnTo>
                                <a:lnTo>
                                  <a:pt x="167" y="77"/>
                                </a:lnTo>
                                <a:lnTo>
                                  <a:pt x="165" y="77"/>
                                </a:lnTo>
                                <a:lnTo>
                                  <a:pt x="163" y="77"/>
                                </a:lnTo>
                                <a:lnTo>
                                  <a:pt x="163" y="78"/>
                                </a:lnTo>
                                <a:lnTo>
                                  <a:pt x="161" y="79"/>
                                </a:lnTo>
                                <a:lnTo>
                                  <a:pt x="160" y="81"/>
                                </a:lnTo>
                                <a:lnTo>
                                  <a:pt x="158" y="82"/>
                                </a:lnTo>
                                <a:lnTo>
                                  <a:pt x="158" y="84"/>
                                </a:lnTo>
                                <a:lnTo>
                                  <a:pt x="156" y="86"/>
                                </a:lnTo>
                                <a:lnTo>
                                  <a:pt x="153" y="90"/>
                                </a:lnTo>
                                <a:lnTo>
                                  <a:pt x="149" y="96"/>
                                </a:lnTo>
                                <a:lnTo>
                                  <a:pt x="144" y="105"/>
                                </a:lnTo>
                                <a:lnTo>
                                  <a:pt x="78" y="213"/>
                                </a:lnTo>
                                <a:lnTo>
                                  <a:pt x="191" y="190"/>
                                </a:lnTo>
                                <a:lnTo>
                                  <a:pt x="196" y="188"/>
                                </a:lnTo>
                                <a:lnTo>
                                  <a:pt x="202" y="187"/>
                                </a:lnTo>
                                <a:lnTo>
                                  <a:pt x="209" y="186"/>
                                </a:lnTo>
                                <a:lnTo>
                                  <a:pt x="215" y="184"/>
                                </a:lnTo>
                                <a:lnTo>
                                  <a:pt x="219" y="183"/>
                                </a:lnTo>
                                <a:lnTo>
                                  <a:pt x="220" y="182"/>
                                </a:lnTo>
                                <a:lnTo>
                                  <a:pt x="222" y="182"/>
                                </a:lnTo>
                                <a:lnTo>
                                  <a:pt x="223" y="181"/>
                                </a:lnTo>
                                <a:lnTo>
                                  <a:pt x="224" y="181"/>
                                </a:lnTo>
                                <a:lnTo>
                                  <a:pt x="227" y="179"/>
                                </a:lnTo>
                                <a:lnTo>
                                  <a:pt x="228" y="178"/>
                                </a:lnTo>
                                <a:lnTo>
                                  <a:pt x="229" y="178"/>
                                </a:lnTo>
                                <a:lnTo>
                                  <a:pt x="230" y="177"/>
                                </a:lnTo>
                                <a:lnTo>
                                  <a:pt x="231" y="176"/>
                                </a:lnTo>
                                <a:lnTo>
                                  <a:pt x="232" y="175"/>
                                </a:lnTo>
                                <a:lnTo>
                                  <a:pt x="233" y="173"/>
                                </a:lnTo>
                                <a:lnTo>
                                  <a:pt x="233" y="172"/>
                                </a:lnTo>
                                <a:lnTo>
                                  <a:pt x="234" y="171"/>
                                </a:lnTo>
                                <a:lnTo>
                                  <a:pt x="234" y="170"/>
                                </a:lnTo>
                                <a:lnTo>
                                  <a:pt x="236" y="169"/>
                                </a:lnTo>
                                <a:lnTo>
                                  <a:pt x="236" y="168"/>
                                </a:lnTo>
                                <a:lnTo>
                                  <a:pt x="236" y="166"/>
                                </a:lnTo>
                                <a:lnTo>
                                  <a:pt x="236" y="165"/>
                                </a:lnTo>
                                <a:lnTo>
                                  <a:pt x="236" y="164"/>
                                </a:lnTo>
                                <a:lnTo>
                                  <a:pt x="236" y="163"/>
                                </a:lnTo>
                                <a:lnTo>
                                  <a:pt x="236" y="162"/>
                                </a:lnTo>
                                <a:lnTo>
                                  <a:pt x="234" y="160"/>
                                </a:lnTo>
                                <a:lnTo>
                                  <a:pt x="234" y="158"/>
                                </a:lnTo>
                                <a:lnTo>
                                  <a:pt x="233" y="156"/>
                                </a:lnTo>
                                <a:lnTo>
                                  <a:pt x="232" y="154"/>
                                </a:lnTo>
                                <a:lnTo>
                                  <a:pt x="231" y="152"/>
                                </a:lnTo>
                                <a:lnTo>
                                  <a:pt x="230" y="150"/>
                                </a:lnTo>
                                <a:lnTo>
                                  <a:pt x="228" y="148"/>
                                </a:lnTo>
                                <a:lnTo>
                                  <a:pt x="227" y="145"/>
                                </a:lnTo>
                                <a:lnTo>
                                  <a:pt x="225" y="143"/>
                                </a:lnTo>
                                <a:lnTo>
                                  <a:pt x="230" y="140"/>
                                </a:lnTo>
                                <a:lnTo>
                                  <a:pt x="277" y="20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5" name="Freeform 387"/>
                        <wps:cNvSpPr>
                          <a:spLocks/>
                        </wps:cNvSpPr>
                        <wps:spPr bwMode="auto">
                          <a:xfrm>
                            <a:off x="7523" y="4157"/>
                            <a:ext cx="225" cy="210"/>
                          </a:xfrm>
                          <a:custGeom>
                            <a:avLst/>
                            <a:gdLst>
                              <a:gd name="T0" fmla="*/ 160 w 305"/>
                              <a:gd name="T1" fmla="*/ 136 h 287"/>
                              <a:gd name="T2" fmla="*/ 165 w 305"/>
                              <a:gd name="T3" fmla="*/ 144 h 287"/>
                              <a:gd name="T4" fmla="*/ 172 w 305"/>
                              <a:gd name="T5" fmla="*/ 151 h 287"/>
                              <a:gd name="T6" fmla="*/ 179 w 305"/>
                              <a:gd name="T7" fmla="*/ 155 h 287"/>
                              <a:gd name="T8" fmla="*/ 189 w 305"/>
                              <a:gd name="T9" fmla="*/ 157 h 287"/>
                              <a:gd name="T10" fmla="*/ 198 w 305"/>
                              <a:gd name="T11" fmla="*/ 157 h 287"/>
                              <a:gd name="T12" fmla="*/ 208 w 305"/>
                              <a:gd name="T13" fmla="*/ 155 h 287"/>
                              <a:gd name="T14" fmla="*/ 221 w 305"/>
                              <a:gd name="T15" fmla="*/ 152 h 287"/>
                              <a:gd name="T16" fmla="*/ 233 w 305"/>
                              <a:gd name="T17" fmla="*/ 155 h 287"/>
                              <a:gd name="T18" fmla="*/ 127 w 305"/>
                              <a:gd name="T19" fmla="*/ 200 h 287"/>
                              <a:gd name="T20" fmla="*/ 139 w 305"/>
                              <a:gd name="T21" fmla="*/ 188 h 287"/>
                              <a:gd name="T22" fmla="*/ 146 w 305"/>
                              <a:gd name="T23" fmla="*/ 179 h 287"/>
                              <a:gd name="T24" fmla="*/ 151 w 305"/>
                              <a:gd name="T25" fmla="*/ 171 h 287"/>
                              <a:gd name="T26" fmla="*/ 152 w 305"/>
                              <a:gd name="T27" fmla="*/ 161 h 287"/>
                              <a:gd name="T28" fmla="*/ 151 w 305"/>
                              <a:gd name="T29" fmla="*/ 150 h 287"/>
                              <a:gd name="T30" fmla="*/ 144 w 305"/>
                              <a:gd name="T31" fmla="*/ 136 h 287"/>
                              <a:gd name="T32" fmla="*/ 73 w 305"/>
                              <a:gd name="T33" fmla="*/ 172 h 287"/>
                              <a:gd name="T34" fmla="*/ 65 w 305"/>
                              <a:gd name="T35" fmla="*/ 177 h 287"/>
                              <a:gd name="T36" fmla="*/ 62 w 305"/>
                              <a:gd name="T37" fmla="*/ 181 h 287"/>
                              <a:gd name="T38" fmla="*/ 60 w 305"/>
                              <a:gd name="T39" fmla="*/ 187 h 287"/>
                              <a:gd name="T40" fmla="*/ 61 w 305"/>
                              <a:gd name="T41" fmla="*/ 192 h 287"/>
                              <a:gd name="T42" fmla="*/ 63 w 305"/>
                              <a:gd name="T43" fmla="*/ 200 h 287"/>
                              <a:gd name="T44" fmla="*/ 75 w 305"/>
                              <a:gd name="T45" fmla="*/ 221 h 287"/>
                              <a:gd name="T46" fmla="*/ 84 w 305"/>
                              <a:gd name="T47" fmla="*/ 233 h 287"/>
                              <a:gd name="T48" fmla="*/ 94 w 305"/>
                              <a:gd name="T49" fmla="*/ 243 h 287"/>
                              <a:gd name="T50" fmla="*/ 104 w 305"/>
                              <a:gd name="T51" fmla="*/ 250 h 287"/>
                              <a:gd name="T52" fmla="*/ 117 w 305"/>
                              <a:gd name="T53" fmla="*/ 256 h 287"/>
                              <a:gd name="T54" fmla="*/ 129 w 305"/>
                              <a:gd name="T55" fmla="*/ 259 h 287"/>
                              <a:gd name="T56" fmla="*/ 142 w 305"/>
                              <a:gd name="T57" fmla="*/ 260 h 287"/>
                              <a:gd name="T58" fmla="*/ 158 w 305"/>
                              <a:gd name="T59" fmla="*/ 258 h 287"/>
                              <a:gd name="T60" fmla="*/ 96 w 305"/>
                              <a:gd name="T61" fmla="*/ 287 h 287"/>
                              <a:gd name="T62" fmla="*/ 11 w 305"/>
                              <a:gd name="T63" fmla="*/ 116 h 287"/>
                              <a:gd name="T64" fmla="*/ 17 w 305"/>
                              <a:gd name="T65" fmla="*/ 123 h 287"/>
                              <a:gd name="T66" fmla="*/ 22 w 305"/>
                              <a:gd name="T67" fmla="*/ 127 h 287"/>
                              <a:gd name="T68" fmla="*/ 27 w 305"/>
                              <a:gd name="T69" fmla="*/ 128 h 287"/>
                              <a:gd name="T70" fmla="*/ 33 w 305"/>
                              <a:gd name="T71" fmla="*/ 128 h 287"/>
                              <a:gd name="T72" fmla="*/ 42 w 305"/>
                              <a:gd name="T73" fmla="*/ 125 h 287"/>
                              <a:gd name="T74" fmla="*/ 192 w 305"/>
                              <a:gd name="T75" fmla="*/ 49 h 287"/>
                              <a:gd name="T76" fmla="*/ 203 w 305"/>
                              <a:gd name="T77" fmla="*/ 43 h 287"/>
                              <a:gd name="T78" fmla="*/ 211 w 305"/>
                              <a:gd name="T79" fmla="*/ 36 h 287"/>
                              <a:gd name="T80" fmla="*/ 213 w 305"/>
                              <a:gd name="T81" fmla="*/ 31 h 287"/>
                              <a:gd name="T82" fmla="*/ 214 w 305"/>
                              <a:gd name="T83" fmla="*/ 24 h 287"/>
                              <a:gd name="T84" fmla="*/ 212 w 305"/>
                              <a:gd name="T85" fmla="*/ 16 h 287"/>
                              <a:gd name="T86" fmla="*/ 211 w 305"/>
                              <a:gd name="T87" fmla="*/ 0 h 287"/>
                              <a:gd name="T88" fmla="*/ 242 w 305"/>
                              <a:gd name="T89" fmla="*/ 198 h 287"/>
                              <a:gd name="T90" fmla="*/ 251 w 305"/>
                              <a:gd name="T91" fmla="*/ 190 h 287"/>
                              <a:gd name="T92" fmla="*/ 258 w 305"/>
                              <a:gd name="T93" fmla="*/ 182 h 287"/>
                              <a:gd name="T94" fmla="*/ 263 w 305"/>
                              <a:gd name="T95" fmla="*/ 175 h 287"/>
                              <a:gd name="T96" fmla="*/ 267 w 305"/>
                              <a:gd name="T97" fmla="*/ 169 h 287"/>
                              <a:gd name="T98" fmla="*/ 268 w 305"/>
                              <a:gd name="T99" fmla="*/ 162 h 287"/>
                              <a:gd name="T100" fmla="*/ 269 w 305"/>
                              <a:gd name="T101" fmla="*/ 155 h 287"/>
                              <a:gd name="T102" fmla="*/ 269 w 305"/>
                              <a:gd name="T103" fmla="*/ 146 h 287"/>
                              <a:gd name="T104" fmla="*/ 268 w 305"/>
                              <a:gd name="T105" fmla="*/ 138 h 287"/>
                              <a:gd name="T106" fmla="*/ 262 w 305"/>
                              <a:gd name="T107" fmla="*/ 123 h 287"/>
                              <a:gd name="T108" fmla="*/ 253 w 305"/>
                              <a:gd name="T109" fmla="*/ 107 h 2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305" h="287">
                                <a:moveTo>
                                  <a:pt x="242" y="86"/>
                                </a:moveTo>
                                <a:lnTo>
                                  <a:pt x="156" y="130"/>
                                </a:lnTo>
                                <a:lnTo>
                                  <a:pt x="158" y="134"/>
                                </a:lnTo>
                                <a:lnTo>
                                  <a:pt x="160" y="136"/>
                                </a:lnTo>
                                <a:lnTo>
                                  <a:pt x="161" y="138"/>
                                </a:lnTo>
                                <a:lnTo>
                                  <a:pt x="162" y="140"/>
                                </a:lnTo>
                                <a:lnTo>
                                  <a:pt x="164" y="142"/>
                                </a:lnTo>
                                <a:lnTo>
                                  <a:pt x="165" y="144"/>
                                </a:lnTo>
                                <a:lnTo>
                                  <a:pt x="167" y="146"/>
                                </a:lnTo>
                                <a:lnTo>
                                  <a:pt x="169" y="147"/>
                                </a:lnTo>
                                <a:lnTo>
                                  <a:pt x="170" y="150"/>
                                </a:lnTo>
                                <a:lnTo>
                                  <a:pt x="172" y="151"/>
                                </a:lnTo>
                                <a:lnTo>
                                  <a:pt x="174" y="152"/>
                                </a:lnTo>
                                <a:lnTo>
                                  <a:pt x="176" y="153"/>
                                </a:lnTo>
                                <a:lnTo>
                                  <a:pt x="177" y="154"/>
                                </a:lnTo>
                                <a:lnTo>
                                  <a:pt x="179" y="155"/>
                                </a:lnTo>
                                <a:lnTo>
                                  <a:pt x="181" y="155"/>
                                </a:lnTo>
                                <a:lnTo>
                                  <a:pt x="183" y="156"/>
                                </a:lnTo>
                                <a:lnTo>
                                  <a:pt x="187" y="156"/>
                                </a:lnTo>
                                <a:lnTo>
                                  <a:pt x="189" y="157"/>
                                </a:lnTo>
                                <a:lnTo>
                                  <a:pt x="191" y="157"/>
                                </a:lnTo>
                                <a:lnTo>
                                  <a:pt x="193" y="157"/>
                                </a:lnTo>
                                <a:lnTo>
                                  <a:pt x="196" y="157"/>
                                </a:lnTo>
                                <a:lnTo>
                                  <a:pt x="198" y="157"/>
                                </a:lnTo>
                                <a:lnTo>
                                  <a:pt x="201" y="156"/>
                                </a:lnTo>
                                <a:lnTo>
                                  <a:pt x="203" y="156"/>
                                </a:lnTo>
                                <a:lnTo>
                                  <a:pt x="206" y="155"/>
                                </a:lnTo>
                                <a:lnTo>
                                  <a:pt x="208" y="155"/>
                                </a:lnTo>
                                <a:lnTo>
                                  <a:pt x="211" y="155"/>
                                </a:lnTo>
                                <a:lnTo>
                                  <a:pt x="214" y="154"/>
                                </a:lnTo>
                                <a:lnTo>
                                  <a:pt x="216" y="153"/>
                                </a:lnTo>
                                <a:lnTo>
                                  <a:pt x="221" y="152"/>
                                </a:lnTo>
                                <a:lnTo>
                                  <a:pt x="223" y="151"/>
                                </a:lnTo>
                                <a:lnTo>
                                  <a:pt x="227" y="150"/>
                                </a:lnTo>
                                <a:lnTo>
                                  <a:pt x="230" y="149"/>
                                </a:lnTo>
                                <a:lnTo>
                                  <a:pt x="233" y="155"/>
                                </a:lnTo>
                                <a:lnTo>
                                  <a:pt x="122" y="210"/>
                                </a:lnTo>
                                <a:lnTo>
                                  <a:pt x="119" y="205"/>
                                </a:lnTo>
                                <a:lnTo>
                                  <a:pt x="123" y="202"/>
                                </a:lnTo>
                                <a:lnTo>
                                  <a:pt x="127" y="200"/>
                                </a:lnTo>
                                <a:lnTo>
                                  <a:pt x="130" y="197"/>
                                </a:lnTo>
                                <a:lnTo>
                                  <a:pt x="133" y="194"/>
                                </a:lnTo>
                                <a:lnTo>
                                  <a:pt x="136" y="191"/>
                                </a:lnTo>
                                <a:lnTo>
                                  <a:pt x="139" y="188"/>
                                </a:lnTo>
                                <a:lnTo>
                                  <a:pt x="141" y="186"/>
                                </a:lnTo>
                                <a:lnTo>
                                  <a:pt x="144" y="182"/>
                                </a:lnTo>
                                <a:lnTo>
                                  <a:pt x="145" y="180"/>
                                </a:lnTo>
                                <a:lnTo>
                                  <a:pt x="146" y="179"/>
                                </a:lnTo>
                                <a:lnTo>
                                  <a:pt x="146" y="177"/>
                                </a:lnTo>
                                <a:lnTo>
                                  <a:pt x="147" y="176"/>
                                </a:lnTo>
                                <a:lnTo>
                                  <a:pt x="150" y="173"/>
                                </a:lnTo>
                                <a:lnTo>
                                  <a:pt x="151" y="171"/>
                                </a:lnTo>
                                <a:lnTo>
                                  <a:pt x="152" y="168"/>
                                </a:lnTo>
                                <a:lnTo>
                                  <a:pt x="152" y="166"/>
                                </a:lnTo>
                                <a:lnTo>
                                  <a:pt x="152" y="163"/>
                                </a:lnTo>
                                <a:lnTo>
                                  <a:pt x="152" y="161"/>
                                </a:lnTo>
                                <a:lnTo>
                                  <a:pt x="152" y="158"/>
                                </a:lnTo>
                                <a:lnTo>
                                  <a:pt x="152" y="155"/>
                                </a:lnTo>
                                <a:lnTo>
                                  <a:pt x="152" y="153"/>
                                </a:lnTo>
                                <a:lnTo>
                                  <a:pt x="151" y="150"/>
                                </a:lnTo>
                                <a:lnTo>
                                  <a:pt x="149" y="146"/>
                                </a:lnTo>
                                <a:lnTo>
                                  <a:pt x="147" y="142"/>
                                </a:lnTo>
                                <a:lnTo>
                                  <a:pt x="146" y="139"/>
                                </a:lnTo>
                                <a:lnTo>
                                  <a:pt x="144" y="136"/>
                                </a:lnTo>
                                <a:lnTo>
                                  <a:pt x="85" y="166"/>
                                </a:lnTo>
                                <a:lnTo>
                                  <a:pt x="81" y="169"/>
                                </a:lnTo>
                                <a:lnTo>
                                  <a:pt x="76" y="170"/>
                                </a:lnTo>
                                <a:lnTo>
                                  <a:pt x="73" y="172"/>
                                </a:lnTo>
                                <a:lnTo>
                                  <a:pt x="70" y="174"/>
                                </a:lnTo>
                                <a:lnTo>
                                  <a:pt x="68" y="175"/>
                                </a:lnTo>
                                <a:lnTo>
                                  <a:pt x="66" y="177"/>
                                </a:lnTo>
                                <a:lnTo>
                                  <a:pt x="65" y="177"/>
                                </a:lnTo>
                                <a:lnTo>
                                  <a:pt x="63" y="179"/>
                                </a:lnTo>
                                <a:lnTo>
                                  <a:pt x="62" y="180"/>
                                </a:lnTo>
                                <a:lnTo>
                                  <a:pt x="62" y="181"/>
                                </a:lnTo>
                                <a:lnTo>
                                  <a:pt x="61" y="182"/>
                                </a:lnTo>
                                <a:lnTo>
                                  <a:pt x="61" y="184"/>
                                </a:lnTo>
                                <a:lnTo>
                                  <a:pt x="61" y="186"/>
                                </a:lnTo>
                                <a:lnTo>
                                  <a:pt x="60" y="187"/>
                                </a:lnTo>
                                <a:lnTo>
                                  <a:pt x="60" y="188"/>
                                </a:lnTo>
                                <a:lnTo>
                                  <a:pt x="60" y="190"/>
                                </a:lnTo>
                                <a:lnTo>
                                  <a:pt x="60" y="191"/>
                                </a:lnTo>
                                <a:lnTo>
                                  <a:pt x="61" y="192"/>
                                </a:lnTo>
                                <a:lnTo>
                                  <a:pt x="61" y="194"/>
                                </a:lnTo>
                                <a:lnTo>
                                  <a:pt x="62" y="196"/>
                                </a:lnTo>
                                <a:lnTo>
                                  <a:pt x="62" y="197"/>
                                </a:lnTo>
                                <a:lnTo>
                                  <a:pt x="63" y="200"/>
                                </a:lnTo>
                                <a:lnTo>
                                  <a:pt x="64" y="202"/>
                                </a:lnTo>
                                <a:lnTo>
                                  <a:pt x="71" y="213"/>
                                </a:lnTo>
                                <a:lnTo>
                                  <a:pt x="73" y="216"/>
                                </a:lnTo>
                                <a:lnTo>
                                  <a:pt x="75" y="221"/>
                                </a:lnTo>
                                <a:lnTo>
                                  <a:pt x="78" y="224"/>
                                </a:lnTo>
                                <a:lnTo>
                                  <a:pt x="80" y="227"/>
                                </a:lnTo>
                                <a:lnTo>
                                  <a:pt x="82" y="230"/>
                                </a:lnTo>
                                <a:lnTo>
                                  <a:pt x="84" y="233"/>
                                </a:lnTo>
                                <a:lnTo>
                                  <a:pt x="87" y="236"/>
                                </a:lnTo>
                                <a:lnTo>
                                  <a:pt x="89" y="238"/>
                                </a:lnTo>
                                <a:lnTo>
                                  <a:pt x="91" y="240"/>
                                </a:lnTo>
                                <a:lnTo>
                                  <a:pt x="94" y="243"/>
                                </a:lnTo>
                                <a:lnTo>
                                  <a:pt x="96" y="244"/>
                                </a:lnTo>
                                <a:lnTo>
                                  <a:pt x="99" y="246"/>
                                </a:lnTo>
                                <a:lnTo>
                                  <a:pt x="101" y="248"/>
                                </a:lnTo>
                                <a:lnTo>
                                  <a:pt x="104" y="250"/>
                                </a:lnTo>
                                <a:lnTo>
                                  <a:pt x="107" y="251"/>
                                </a:lnTo>
                                <a:lnTo>
                                  <a:pt x="110" y="252"/>
                                </a:lnTo>
                                <a:lnTo>
                                  <a:pt x="112" y="255"/>
                                </a:lnTo>
                                <a:lnTo>
                                  <a:pt x="117" y="256"/>
                                </a:lnTo>
                                <a:lnTo>
                                  <a:pt x="119" y="257"/>
                                </a:lnTo>
                                <a:lnTo>
                                  <a:pt x="122" y="257"/>
                                </a:lnTo>
                                <a:lnTo>
                                  <a:pt x="126" y="258"/>
                                </a:lnTo>
                                <a:lnTo>
                                  <a:pt x="129" y="259"/>
                                </a:lnTo>
                                <a:lnTo>
                                  <a:pt x="132" y="259"/>
                                </a:lnTo>
                                <a:lnTo>
                                  <a:pt x="135" y="260"/>
                                </a:lnTo>
                                <a:lnTo>
                                  <a:pt x="139" y="260"/>
                                </a:lnTo>
                                <a:lnTo>
                                  <a:pt x="142" y="260"/>
                                </a:lnTo>
                                <a:lnTo>
                                  <a:pt x="146" y="260"/>
                                </a:lnTo>
                                <a:lnTo>
                                  <a:pt x="150" y="259"/>
                                </a:lnTo>
                                <a:lnTo>
                                  <a:pt x="154" y="259"/>
                                </a:lnTo>
                                <a:lnTo>
                                  <a:pt x="158" y="258"/>
                                </a:lnTo>
                                <a:lnTo>
                                  <a:pt x="162" y="258"/>
                                </a:lnTo>
                                <a:lnTo>
                                  <a:pt x="166" y="257"/>
                                </a:lnTo>
                                <a:lnTo>
                                  <a:pt x="168" y="263"/>
                                </a:lnTo>
                                <a:lnTo>
                                  <a:pt x="96" y="287"/>
                                </a:lnTo>
                                <a:lnTo>
                                  <a:pt x="0" y="109"/>
                                </a:lnTo>
                                <a:lnTo>
                                  <a:pt x="7" y="106"/>
                                </a:lnTo>
                                <a:lnTo>
                                  <a:pt x="10" y="114"/>
                                </a:lnTo>
                                <a:lnTo>
                                  <a:pt x="11" y="116"/>
                                </a:lnTo>
                                <a:lnTo>
                                  <a:pt x="12" y="118"/>
                                </a:lnTo>
                                <a:lnTo>
                                  <a:pt x="14" y="119"/>
                                </a:lnTo>
                                <a:lnTo>
                                  <a:pt x="15" y="121"/>
                                </a:lnTo>
                                <a:lnTo>
                                  <a:pt x="17" y="123"/>
                                </a:lnTo>
                                <a:lnTo>
                                  <a:pt x="18" y="124"/>
                                </a:lnTo>
                                <a:lnTo>
                                  <a:pt x="19" y="125"/>
                                </a:lnTo>
                                <a:lnTo>
                                  <a:pt x="21" y="126"/>
                                </a:lnTo>
                                <a:lnTo>
                                  <a:pt x="22" y="127"/>
                                </a:lnTo>
                                <a:lnTo>
                                  <a:pt x="23" y="127"/>
                                </a:lnTo>
                                <a:lnTo>
                                  <a:pt x="24" y="127"/>
                                </a:lnTo>
                                <a:lnTo>
                                  <a:pt x="26" y="128"/>
                                </a:lnTo>
                                <a:lnTo>
                                  <a:pt x="27" y="128"/>
                                </a:lnTo>
                                <a:lnTo>
                                  <a:pt x="28" y="128"/>
                                </a:lnTo>
                                <a:lnTo>
                                  <a:pt x="30" y="128"/>
                                </a:lnTo>
                                <a:lnTo>
                                  <a:pt x="31" y="128"/>
                                </a:lnTo>
                                <a:lnTo>
                                  <a:pt x="33" y="128"/>
                                </a:lnTo>
                                <a:lnTo>
                                  <a:pt x="34" y="127"/>
                                </a:lnTo>
                                <a:lnTo>
                                  <a:pt x="36" y="127"/>
                                </a:lnTo>
                                <a:lnTo>
                                  <a:pt x="39" y="126"/>
                                </a:lnTo>
                                <a:lnTo>
                                  <a:pt x="42" y="125"/>
                                </a:lnTo>
                                <a:lnTo>
                                  <a:pt x="45" y="123"/>
                                </a:lnTo>
                                <a:lnTo>
                                  <a:pt x="49" y="122"/>
                                </a:lnTo>
                                <a:lnTo>
                                  <a:pt x="52" y="120"/>
                                </a:lnTo>
                                <a:lnTo>
                                  <a:pt x="192" y="49"/>
                                </a:lnTo>
                                <a:lnTo>
                                  <a:pt x="195" y="47"/>
                                </a:lnTo>
                                <a:lnTo>
                                  <a:pt x="198" y="46"/>
                                </a:lnTo>
                                <a:lnTo>
                                  <a:pt x="201" y="44"/>
                                </a:lnTo>
                                <a:lnTo>
                                  <a:pt x="203" y="43"/>
                                </a:lnTo>
                                <a:lnTo>
                                  <a:pt x="207" y="40"/>
                                </a:lnTo>
                                <a:lnTo>
                                  <a:pt x="208" y="38"/>
                                </a:lnTo>
                                <a:lnTo>
                                  <a:pt x="209" y="37"/>
                                </a:lnTo>
                                <a:lnTo>
                                  <a:pt x="211" y="36"/>
                                </a:lnTo>
                                <a:lnTo>
                                  <a:pt x="211" y="35"/>
                                </a:lnTo>
                                <a:lnTo>
                                  <a:pt x="212" y="33"/>
                                </a:lnTo>
                                <a:lnTo>
                                  <a:pt x="213" y="31"/>
                                </a:lnTo>
                                <a:lnTo>
                                  <a:pt x="213" y="30"/>
                                </a:lnTo>
                                <a:lnTo>
                                  <a:pt x="214" y="29"/>
                                </a:lnTo>
                                <a:lnTo>
                                  <a:pt x="214" y="26"/>
                                </a:lnTo>
                                <a:lnTo>
                                  <a:pt x="214" y="24"/>
                                </a:lnTo>
                                <a:lnTo>
                                  <a:pt x="214" y="22"/>
                                </a:lnTo>
                                <a:lnTo>
                                  <a:pt x="213" y="20"/>
                                </a:lnTo>
                                <a:lnTo>
                                  <a:pt x="213" y="18"/>
                                </a:lnTo>
                                <a:lnTo>
                                  <a:pt x="212" y="16"/>
                                </a:lnTo>
                                <a:lnTo>
                                  <a:pt x="211" y="13"/>
                                </a:lnTo>
                                <a:lnTo>
                                  <a:pt x="210" y="11"/>
                                </a:lnTo>
                                <a:lnTo>
                                  <a:pt x="206" y="3"/>
                                </a:lnTo>
                                <a:lnTo>
                                  <a:pt x="211" y="0"/>
                                </a:lnTo>
                                <a:lnTo>
                                  <a:pt x="305" y="173"/>
                                </a:lnTo>
                                <a:lnTo>
                                  <a:pt x="242" y="206"/>
                                </a:lnTo>
                                <a:lnTo>
                                  <a:pt x="239" y="200"/>
                                </a:lnTo>
                                <a:lnTo>
                                  <a:pt x="242" y="198"/>
                                </a:lnTo>
                                <a:lnTo>
                                  <a:pt x="244" y="196"/>
                                </a:lnTo>
                                <a:lnTo>
                                  <a:pt x="246" y="194"/>
                                </a:lnTo>
                                <a:lnTo>
                                  <a:pt x="248" y="193"/>
                                </a:lnTo>
                                <a:lnTo>
                                  <a:pt x="251" y="190"/>
                                </a:lnTo>
                                <a:lnTo>
                                  <a:pt x="252" y="189"/>
                                </a:lnTo>
                                <a:lnTo>
                                  <a:pt x="254" y="187"/>
                                </a:lnTo>
                                <a:lnTo>
                                  <a:pt x="257" y="185"/>
                                </a:lnTo>
                                <a:lnTo>
                                  <a:pt x="258" y="182"/>
                                </a:lnTo>
                                <a:lnTo>
                                  <a:pt x="260" y="181"/>
                                </a:lnTo>
                                <a:lnTo>
                                  <a:pt x="261" y="179"/>
                                </a:lnTo>
                                <a:lnTo>
                                  <a:pt x="262" y="177"/>
                                </a:lnTo>
                                <a:lnTo>
                                  <a:pt x="263" y="175"/>
                                </a:lnTo>
                                <a:lnTo>
                                  <a:pt x="264" y="174"/>
                                </a:lnTo>
                                <a:lnTo>
                                  <a:pt x="265" y="172"/>
                                </a:lnTo>
                                <a:lnTo>
                                  <a:pt x="266" y="170"/>
                                </a:lnTo>
                                <a:lnTo>
                                  <a:pt x="267" y="169"/>
                                </a:lnTo>
                                <a:lnTo>
                                  <a:pt x="267" y="167"/>
                                </a:lnTo>
                                <a:lnTo>
                                  <a:pt x="267" y="166"/>
                                </a:lnTo>
                                <a:lnTo>
                                  <a:pt x="268" y="164"/>
                                </a:lnTo>
                                <a:lnTo>
                                  <a:pt x="268" y="162"/>
                                </a:lnTo>
                                <a:lnTo>
                                  <a:pt x="269" y="161"/>
                                </a:lnTo>
                                <a:lnTo>
                                  <a:pt x="269" y="158"/>
                                </a:lnTo>
                                <a:lnTo>
                                  <a:pt x="269" y="157"/>
                                </a:lnTo>
                                <a:lnTo>
                                  <a:pt x="269" y="155"/>
                                </a:lnTo>
                                <a:lnTo>
                                  <a:pt x="269" y="153"/>
                                </a:lnTo>
                                <a:lnTo>
                                  <a:pt x="269" y="151"/>
                                </a:lnTo>
                                <a:lnTo>
                                  <a:pt x="269" y="149"/>
                                </a:lnTo>
                                <a:lnTo>
                                  <a:pt x="269" y="146"/>
                                </a:lnTo>
                                <a:lnTo>
                                  <a:pt x="269" y="144"/>
                                </a:lnTo>
                                <a:lnTo>
                                  <a:pt x="269" y="142"/>
                                </a:lnTo>
                                <a:lnTo>
                                  <a:pt x="268" y="140"/>
                                </a:lnTo>
                                <a:lnTo>
                                  <a:pt x="268" y="138"/>
                                </a:lnTo>
                                <a:lnTo>
                                  <a:pt x="267" y="135"/>
                                </a:lnTo>
                                <a:lnTo>
                                  <a:pt x="266" y="131"/>
                                </a:lnTo>
                                <a:lnTo>
                                  <a:pt x="264" y="127"/>
                                </a:lnTo>
                                <a:lnTo>
                                  <a:pt x="262" y="123"/>
                                </a:lnTo>
                                <a:lnTo>
                                  <a:pt x="260" y="118"/>
                                </a:lnTo>
                                <a:lnTo>
                                  <a:pt x="257" y="112"/>
                                </a:lnTo>
                                <a:lnTo>
                                  <a:pt x="256" y="110"/>
                                </a:lnTo>
                                <a:lnTo>
                                  <a:pt x="253" y="107"/>
                                </a:lnTo>
                                <a:lnTo>
                                  <a:pt x="242" y="8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6" name="Freeform 388"/>
                        <wps:cNvSpPr>
                          <a:spLocks/>
                        </wps:cNvSpPr>
                        <wps:spPr bwMode="auto">
                          <a:xfrm>
                            <a:off x="7634" y="4329"/>
                            <a:ext cx="203" cy="172"/>
                          </a:xfrm>
                          <a:custGeom>
                            <a:avLst/>
                            <a:gdLst>
                              <a:gd name="T0" fmla="*/ 270 w 276"/>
                              <a:gd name="T1" fmla="*/ 236 h 236"/>
                              <a:gd name="T2" fmla="*/ 269 w 276"/>
                              <a:gd name="T3" fmla="*/ 233 h 236"/>
                              <a:gd name="T4" fmla="*/ 267 w 276"/>
                              <a:gd name="T5" fmla="*/ 229 h 236"/>
                              <a:gd name="T6" fmla="*/ 265 w 276"/>
                              <a:gd name="T7" fmla="*/ 227 h 236"/>
                              <a:gd name="T8" fmla="*/ 262 w 276"/>
                              <a:gd name="T9" fmla="*/ 225 h 236"/>
                              <a:gd name="T10" fmla="*/ 260 w 276"/>
                              <a:gd name="T11" fmla="*/ 223 h 236"/>
                              <a:gd name="T12" fmla="*/ 256 w 276"/>
                              <a:gd name="T13" fmla="*/ 221 h 236"/>
                              <a:gd name="T14" fmla="*/ 253 w 276"/>
                              <a:gd name="T15" fmla="*/ 220 h 236"/>
                              <a:gd name="T16" fmla="*/ 249 w 276"/>
                              <a:gd name="T17" fmla="*/ 218 h 236"/>
                              <a:gd name="T18" fmla="*/ 242 w 276"/>
                              <a:gd name="T19" fmla="*/ 216 h 236"/>
                              <a:gd name="T20" fmla="*/ 232 w 276"/>
                              <a:gd name="T21" fmla="*/ 215 h 236"/>
                              <a:gd name="T22" fmla="*/ 219 w 276"/>
                              <a:gd name="T23" fmla="*/ 213 h 236"/>
                              <a:gd name="T24" fmla="*/ 207 w 276"/>
                              <a:gd name="T25" fmla="*/ 212 h 236"/>
                              <a:gd name="T26" fmla="*/ 3 w 276"/>
                              <a:gd name="T27" fmla="*/ 199 h 236"/>
                              <a:gd name="T28" fmla="*/ 150 w 276"/>
                              <a:gd name="T29" fmla="*/ 54 h 236"/>
                              <a:gd name="T30" fmla="*/ 157 w 276"/>
                              <a:gd name="T31" fmla="*/ 48 h 236"/>
                              <a:gd name="T32" fmla="*/ 167 w 276"/>
                              <a:gd name="T33" fmla="*/ 38 h 236"/>
                              <a:gd name="T34" fmla="*/ 175 w 276"/>
                              <a:gd name="T35" fmla="*/ 30 h 236"/>
                              <a:gd name="T36" fmla="*/ 179 w 276"/>
                              <a:gd name="T37" fmla="*/ 25 h 236"/>
                              <a:gd name="T38" fmla="*/ 183 w 276"/>
                              <a:gd name="T39" fmla="*/ 21 h 236"/>
                              <a:gd name="T40" fmla="*/ 184 w 276"/>
                              <a:gd name="T41" fmla="*/ 16 h 236"/>
                              <a:gd name="T42" fmla="*/ 184 w 276"/>
                              <a:gd name="T43" fmla="*/ 13 h 236"/>
                              <a:gd name="T44" fmla="*/ 184 w 276"/>
                              <a:gd name="T45" fmla="*/ 10 h 236"/>
                              <a:gd name="T46" fmla="*/ 183 w 276"/>
                              <a:gd name="T47" fmla="*/ 7 h 236"/>
                              <a:gd name="T48" fmla="*/ 183 w 276"/>
                              <a:gd name="T49" fmla="*/ 4 h 236"/>
                              <a:gd name="T50" fmla="*/ 188 w 276"/>
                              <a:gd name="T51" fmla="*/ 0 h 236"/>
                              <a:gd name="T52" fmla="*/ 222 w 276"/>
                              <a:gd name="T53" fmla="*/ 107 h 236"/>
                              <a:gd name="T54" fmla="*/ 220 w 276"/>
                              <a:gd name="T55" fmla="*/ 102 h 236"/>
                              <a:gd name="T56" fmla="*/ 219 w 276"/>
                              <a:gd name="T57" fmla="*/ 99 h 236"/>
                              <a:gd name="T58" fmla="*/ 217 w 276"/>
                              <a:gd name="T59" fmla="*/ 95 h 236"/>
                              <a:gd name="T60" fmla="*/ 213 w 276"/>
                              <a:gd name="T61" fmla="*/ 91 h 236"/>
                              <a:gd name="T62" fmla="*/ 210 w 276"/>
                              <a:gd name="T63" fmla="*/ 87 h 236"/>
                              <a:gd name="T64" fmla="*/ 208 w 276"/>
                              <a:gd name="T65" fmla="*/ 85 h 236"/>
                              <a:gd name="T66" fmla="*/ 206 w 276"/>
                              <a:gd name="T67" fmla="*/ 84 h 236"/>
                              <a:gd name="T68" fmla="*/ 204 w 276"/>
                              <a:gd name="T69" fmla="*/ 84 h 236"/>
                              <a:gd name="T70" fmla="*/ 202 w 276"/>
                              <a:gd name="T71" fmla="*/ 84 h 236"/>
                              <a:gd name="T72" fmla="*/ 199 w 276"/>
                              <a:gd name="T73" fmla="*/ 85 h 236"/>
                              <a:gd name="T74" fmla="*/ 196 w 276"/>
                              <a:gd name="T75" fmla="*/ 87 h 236"/>
                              <a:gd name="T76" fmla="*/ 192 w 276"/>
                              <a:gd name="T77" fmla="*/ 91 h 236"/>
                              <a:gd name="T78" fmla="*/ 183 w 276"/>
                              <a:gd name="T79" fmla="*/ 99 h 236"/>
                              <a:gd name="T80" fmla="*/ 82 w 276"/>
                              <a:gd name="T81" fmla="*/ 192 h 236"/>
                              <a:gd name="T82" fmla="*/ 203 w 276"/>
                              <a:gd name="T83" fmla="*/ 200 h 236"/>
                              <a:gd name="T84" fmla="*/ 214 w 276"/>
                              <a:gd name="T85" fmla="*/ 200 h 236"/>
                              <a:gd name="T86" fmla="*/ 225 w 276"/>
                              <a:gd name="T87" fmla="*/ 201 h 236"/>
                              <a:gd name="T88" fmla="*/ 229 w 276"/>
                              <a:gd name="T89" fmla="*/ 200 h 236"/>
                              <a:gd name="T90" fmla="*/ 232 w 276"/>
                              <a:gd name="T91" fmla="*/ 200 h 236"/>
                              <a:gd name="T92" fmla="*/ 236 w 276"/>
                              <a:gd name="T93" fmla="*/ 198 h 236"/>
                              <a:gd name="T94" fmla="*/ 239 w 276"/>
                              <a:gd name="T95" fmla="*/ 198 h 236"/>
                              <a:gd name="T96" fmla="*/ 241 w 276"/>
                              <a:gd name="T97" fmla="*/ 197 h 236"/>
                              <a:gd name="T98" fmla="*/ 243 w 276"/>
                              <a:gd name="T99" fmla="*/ 194 h 236"/>
                              <a:gd name="T100" fmla="*/ 244 w 276"/>
                              <a:gd name="T101" fmla="*/ 192 h 236"/>
                              <a:gd name="T102" fmla="*/ 245 w 276"/>
                              <a:gd name="T103" fmla="*/ 190 h 236"/>
                              <a:gd name="T104" fmla="*/ 246 w 276"/>
                              <a:gd name="T105" fmla="*/ 188 h 236"/>
                              <a:gd name="T106" fmla="*/ 247 w 276"/>
                              <a:gd name="T107" fmla="*/ 185 h 236"/>
                              <a:gd name="T108" fmla="*/ 247 w 276"/>
                              <a:gd name="T109" fmla="*/ 183 h 236"/>
                              <a:gd name="T110" fmla="*/ 247 w 276"/>
                              <a:gd name="T111" fmla="*/ 179 h 236"/>
                              <a:gd name="T112" fmla="*/ 246 w 276"/>
                              <a:gd name="T113" fmla="*/ 174 h 236"/>
                              <a:gd name="T114" fmla="*/ 244 w 276"/>
                              <a:gd name="T115" fmla="*/ 169 h 236"/>
                              <a:gd name="T116" fmla="*/ 243 w 276"/>
                              <a:gd name="T117" fmla="*/ 164 h 236"/>
                              <a:gd name="T118" fmla="*/ 276 w 276"/>
                              <a:gd name="T119" fmla="*/ 233 h 2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6" h="236">
                                <a:moveTo>
                                  <a:pt x="276" y="233"/>
                                </a:moveTo>
                                <a:lnTo>
                                  <a:pt x="270" y="236"/>
                                </a:lnTo>
                                <a:lnTo>
                                  <a:pt x="270" y="234"/>
                                </a:lnTo>
                                <a:lnTo>
                                  <a:pt x="269" y="233"/>
                                </a:lnTo>
                                <a:lnTo>
                                  <a:pt x="268" y="232"/>
                                </a:lnTo>
                                <a:lnTo>
                                  <a:pt x="267" y="229"/>
                                </a:lnTo>
                                <a:lnTo>
                                  <a:pt x="265" y="228"/>
                                </a:lnTo>
                                <a:lnTo>
                                  <a:pt x="265" y="227"/>
                                </a:lnTo>
                                <a:lnTo>
                                  <a:pt x="263" y="226"/>
                                </a:lnTo>
                                <a:lnTo>
                                  <a:pt x="262" y="225"/>
                                </a:lnTo>
                                <a:lnTo>
                                  <a:pt x="261" y="224"/>
                                </a:lnTo>
                                <a:lnTo>
                                  <a:pt x="260" y="223"/>
                                </a:lnTo>
                                <a:lnTo>
                                  <a:pt x="258" y="222"/>
                                </a:lnTo>
                                <a:lnTo>
                                  <a:pt x="256" y="221"/>
                                </a:lnTo>
                                <a:lnTo>
                                  <a:pt x="255" y="220"/>
                                </a:lnTo>
                                <a:lnTo>
                                  <a:pt x="253" y="220"/>
                                </a:lnTo>
                                <a:lnTo>
                                  <a:pt x="250" y="219"/>
                                </a:lnTo>
                                <a:lnTo>
                                  <a:pt x="249" y="218"/>
                                </a:lnTo>
                                <a:lnTo>
                                  <a:pt x="246" y="217"/>
                                </a:lnTo>
                                <a:lnTo>
                                  <a:pt x="242" y="216"/>
                                </a:lnTo>
                                <a:lnTo>
                                  <a:pt x="237" y="216"/>
                                </a:lnTo>
                                <a:lnTo>
                                  <a:pt x="232" y="215"/>
                                </a:lnTo>
                                <a:lnTo>
                                  <a:pt x="226" y="214"/>
                                </a:lnTo>
                                <a:lnTo>
                                  <a:pt x="219" y="213"/>
                                </a:lnTo>
                                <a:lnTo>
                                  <a:pt x="211" y="213"/>
                                </a:lnTo>
                                <a:lnTo>
                                  <a:pt x="207" y="212"/>
                                </a:lnTo>
                                <a:lnTo>
                                  <a:pt x="202" y="212"/>
                                </a:lnTo>
                                <a:lnTo>
                                  <a:pt x="3" y="199"/>
                                </a:lnTo>
                                <a:lnTo>
                                  <a:pt x="0" y="193"/>
                                </a:lnTo>
                                <a:lnTo>
                                  <a:pt x="150" y="54"/>
                                </a:lnTo>
                                <a:lnTo>
                                  <a:pt x="154" y="51"/>
                                </a:lnTo>
                                <a:lnTo>
                                  <a:pt x="157" y="48"/>
                                </a:lnTo>
                                <a:lnTo>
                                  <a:pt x="162" y="43"/>
                                </a:lnTo>
                                <a:lnTo>
                                  <a:pt x="167" y="38"/>
                                </a:lnTo>
                                <a:lnTo>
                                  <a:pt x="171" y="34"/>
                                </a:lnTo>
                                <a:lnTo>
                                  <a:pt x="175" y="30"/>
                                </a:lnTo>
                                <a:lnTo>
                                  <a:pt x="178" y="27"/>
                                </a:lnTo>
                                <a:lnTo>
                                  <a:pt x="179" y="25"/>
                                </a:lnTo>
                                <a:lnTo>
                                  <a:pt x="182" y="23"/>
                                </a:lnTo>
                                <a:lnTo>
                                  <a:pt x="183" y="21"/>
                                </a:lnTo>
                                <a:lnTo>
                                  <a:pt x="183" y="18"/>
                                </a:lnTo>
                                <a:lnTo>
                                  <a:pt x="184" y="16"/>
                                </a:lnTo>
                                <a:lnTo>
                                  <a:pt x="184" y="14"/>
                                </a:lnTo>
                                <a:lnTo>
                                  <a:pt x="184" y="13"/>
                                </a:lnTo>
                                <a:lnTo>
                                  <a:pt x="184" y="11"/>
                                </a:lnTo>
                                <a:lnTo>
                                  <a:pt x="184" y="10"/>
                                </a:lnTo>
                                <a:lnTo>
                                  <a:pt x="184" y="9"/>
                                </a:lnTo>
                                <a:lnTo>
                                  <a:pt x="183" y="7"/>
                                </a:lnTo>
                                <a:lnTo>
                                  <a:pt x="183" y="6"/>
                                </a:lnTo>
                                <a:lnTo>
                                  <a:pt x="183" y="4"/>
                                </a:lnTo>
                                <a:lnTo>
                                  <a:pt x="182" y="2"/>
                                </a:lnTo>
                                <a:lnTo>
                                  <a:pt x="188" y="0"/>
                                </a:lnTo>
                                <a:lnTo>
                                  <a:pt x="228" y="105"/>
                                </a:lnTo>
                                <a:lnTo>
                                  <a:pt x="222" y="107"/>
                                </a:lnTo>
                                <a:lnTo>
                                  <a:pt x="221" y="104"/>
                                </a:lnTo>
                                <a:lnTo>
                                  <a:pt x="220" y="102"/>
                                </a:lnTo>
                                <a:lnTo>
                                  <a:pt x="220" y="101"/>
                                </a:lnTo>
                                <a:lnTo>
                                  <a:pt x="219" y="99"/>
                                </a:lnTo>
                                <a:lnTo>
                                  <a:pt x="218" y="98"/>
                                </a:lnTo>
                                <a:lnTo>
                                  <a:pt x="217" y="95"/>
                                </a:lnTo>
                                <a:lnTo>
                                  <a:pt x="214" y="93"/>
                                </a:lnTo>
                                <a:lnTo>
                                  <a:pt x="213" y="91"/>
                                </a:lnTo>
                                <a:lnTo>
                                  <a:pt x="212" y="88"/>
                                </a:lnTo>
                                <a:lnTo>
                                  <a:pt x="210" y="87"/>
                                </a:lnTo>
                                <a:lnTo>
                                  <a:pt x="209" y="86"/>
                                </a:lnTo>
                                <a:lnTo>
                                  <a:pt x="208" y="85"/>
                                </a:lnTo>
                                <a:lnTo>
                                  <a:pt x="207" y="84"/>
                                </a:lnTo>
                                <a:lnTo>
                                  <a:pt x="206" y="84"/>
                                </a:lnTo>
                                <a:lnTo>
                                  <a:pt x="205" y="84"/>
                                </a:lnTo>
                                <a:lnTo>
                                  <a:pt x="204" y="84"/>
                                </a:lnTo>
                                <a:lnTo>
                                  <a:pt x="203" y="84"/>
                                </a:lnTo>
                                <a:lnTo>
                                  <a:pt x="202" y="84"/>
                                </a:lnTo>
                                <a:lnTo>
                                  <a:pt x="201" y="84"/>
                                </a:lnTo>
                                <a:lnTo>
                                  <a:pt x="199" y="85"/>
                                </a:lnTo>
                                <a:lnTo>
                                  <a:pt x="198" y="86"/>
                                </a:lnTo>
                                <a:lnTo>
                                  <a:pt x="196" y="87"/>
                                </a:lnTo>
                                <a:lnTo>
                                  <a:pt x="194" y="88"/>
                                </a:lnTo>
                                <a:lnTo>
                                  <a:pt x="192" y="91"/>
                                </a:lnTo>
                                <a:lnTo>
                                  <a:pt x="188" y="95"/>
                                </a:lnTo>
                                <a:lnTo>
                                  <a:pt x="183" y="99"/>
                                </a:lnTo>
                                <a:lnTo>
                                  <a:pt x="175" y="105"/>
                                </a:lnTo>
                                <a:lnTo>
                                  <a:pt x="82" y="192"/>
                                </a:lnTo>
                                <a:lnTo>
                                  <a:pt x="198" y="200"/>
                                </a:lnTo>
                                <a:lnTo>
                                  <a:pt x="203" y="200"/>
                                </a:lnTo>
                                <a:lnTo>
                                  <a:pt x="207" y="200"/>
                                </a:lnTo>
                                <a:lnTo>
                                  <a:pt x="214" y="200"/>
                                </a:lnTo>
                                <a:lnTo>
                                  <a:pt x="221" y="201"/>
                                </a:lnTo>
                                <a:lnTo>
                                  <a:pt x="225" y="201"/>
                                </a:lnTo>
                                <a:lnTo>
                                  <a:pt x="227" y="200"/>
                                </a:lnTo>
                                <a:lnTo>
                                  <a:pt x="229" y="200"/>
                                </a:lnTo>
                                <a:lnTo>
                                  <a:pt x="230" y="200"/>
                                </a:lnTo>
                                <a:lnTo>
                                  <a:pt x="232" y="200"/>
                                </a:lnTo>
                                <a:lnTo>
                                  <a:pt x="234" y="199"/>
                                </a:lnTo>
                                <a:lnTo>
                                  <a:pt x="236" y="198"/>
                                </a:lnTo>
                                <a:lnTo>
                                  <a:pt x="238" y="198"/>
                                </a:lnTo>
                                <a:lnTo>
                                  <a:pt x="239" y="198"/>
                                </a:lnTo>
                                <a:lnTo>
                                  <a:pt x="240" y="197"/>
                                </a:lnTo>
                                <a:lnTo>
                                  <a:pt x="241" y="197"/>
                                </a:lnTo>
                                <a:lnTo>
                                  <a:pt x="242" y="195"/>
                                </a:lnTo>
                                <a:lnTo>
                                  <a:pt x="243" y="194"/>
                                </a:lnTo>
                                <a:lnTo>
                                  <a:pt x="243" y="193"/>
                                </a:lnTo>
                                <a:lnTo>
                                  <a:pt x="244" y="192"/>
                                </a:lnTo>
                                <a:lnTo>
                                  <a:pt x="244" y="191"/>
                                </a:lnTo>
                                <a:lnTo>
                                  <a:pt x="245" y="190"/>
                                </a:lnTo>
                                <a:lnTo>
                                  <a:pt x="246" y="189"/>
                                </a:lnTo>
                                <a:lnTo>
                                  <a:pt x="246" y="188"/>
                                </a:lnTo>
                                <a:lnTo>
                                  <a:pt x="246" y="187"/>
                                </a:lnTo>
                                <a:lnTo>
                                  <a:pt x="247" y="185"/>
                                </a:lnTo>
                                <a:lnTo>
                                  <a:pt x="247" y="184"/>
                                </a:lnTo>
                                <a:lnTo>
                                  <a:pt x="247" y="183"/>
                                </a:lnTo>
                                <a:lnTo>
                                  <a:pt x="247" y="181"/>
                                </a:lnTo>
                                <a:lnTo>
                                  <a:pt x="247" y="179"/>
                                </a:lnTo>
                                <a:lnTo>
                                  <a:pt x="246" y="177"/>
                                </a:lnTo>
                                <a:lnTo>
                                  <a:pt x="246" y="174"/>
                                </a:lnTo>
                                <a:lnTo>
                                  <a:pt x="245" y="172"/>
                                </a:lnTo>
                                <a:lnTo>
                                  <a:pt x="244" y="169"/>
                                </a:lnTo>
                                <a:lnTo>
                                  <a:pt x="244" y="166"/>
                                </a:lnTo>
                                <a:lnTo>
                                  <a:pt x="243" y="164"/>
                                </a:lnTo>
                                <a:lnTo>
                                  <a:pt x="249" y="162"/>
                                </a:lnTo>
                                <a:lnTo>
                                  <a:pt x="276" y="23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7" name="Freeform 389"/>
                        <wps:cNvSpPr>
                          <a:spLocks noEditPoints="1"/>
                        </wps:cNvSpPr>
                        <wps:spPr bwMode="auto">
                          <a:xfrm>
                            <a:off x="7680" y="4545"/>
                            <a:ext cx="187" cy="182"/>
                          </a:xfrm>
                          <a:custGeom>
                            <a:avLst/>
                            <a:gdLst>
                              <a:gd name="T0" fmla="*/ 250 w 251"/>
                              <a:gd name="T1" fmla="*/ 116 h 248"/>
                              <a:gd name="T2" fmla="*/ 251 w 251"/>
                              <a:gd name="T3" fmla="*/ 137 h 248"/>
                              <a:gd name="T4" fmla="*/ 249 w 251"/>
                              <a:gd name="T5" fmla="*/ 158 h 248"/>
                              <a:gd name="T6" fmla="*/ 242 w 251"/>
                              <a:gd name="T7" fmla="*/ 177 h 248"/>
                              <a:gd name="T8" fmla="*/ 232 w 251"/>
                              <a:gd name="T9" fmla="*/ 196 h 248"/>
                              <a:gd name="T10" fmla="*/ 219 w 251"/>
                              <a:gd name="T11" fmla="*/ 212 h 248"/>
                              <a:gd name="T12" fmla="*/ 202 w 251"/>
                              <a:gd name="T13" fmla="*/ 226 h 248"/>
                              <a:gd name="T14" fmla="*/ 184 w 251"/>
                              <a:gd name="T15" fmla="*/ 235 h 248"/>
                              <a:gd name="T16" fmla="*/ 163 w 251"/>
                              <a:gd name="T17" fmla="*/ 243 h 248"/>
                              <a:gd name="T18" fmla="*/ 129 w 251"/>
                              <a:gd name="T19" fmla="*/ 248 h 248"/>
                              <a:gd name="T20" fmla="*/ 103 w 251"/>
                              <a:gd name="T21" fmla="*/ 246 h 248"/>
                              <a:gd name="T22" fmla="*/ 85 w 251"/>
                              <a:gd name="T23" fmla="*/ 242 h 248"/>
                              <a:gd name="T24" fmla="*/ 66 w 251"/>
                              <a:gd name="T25" fmla="*/ 234 h 248"/>
                              <a:gd name="T26" fmla="*/ 46 w 251"/>
                              <a:gd name="T27" fmla="*/ 221 h 248"/>
                              <a:gd name="T28" fmla="*/ 29 w 251"/>
                              <a:gd name="T29" fmla="*/ 204 h 248"/>
                              <a:gd name="T30" fmla="*/ 16 w 251"/>
                              <a:gd name="T31" fmla="*/ 183 h 248"/>
                              <a:gd name="T32" fmla="*/ 8 w 251"/>
                              <a:gd name="T33" fmla="*/ 160 h 248"/>
                              <a:gd name="T34" fmla="*/ 2 w 251"/>
                              <a:gd name="T35" fmla="*/ 134 h 248"/>
                              <a:gd name="T36" fmla="*/ 1 w 251"/>
                              <a:gd name="T37" fmla="*/ 109 h 248"/>
                              <a:gd name="T38" fmla="*/ 5 w 251"/>
                              <a:gd name="T39" fmla="*/ 86 h 248"/>
                              <a:gd name="T40" fmla="*/ 14 w 251"/>
                              <a:gd name="T41" fmla="*/ 65 h 248"/>
                              <a:gd name="T42" fmla="*/ 26 w 251"/>
                              <a:gd name="T43" fmla="*/ 47 h 248"/>
                              <a:gd name="T44" fmla="*/ 40 w 251"/>
                              <a:gd name="T45" fmla="*/ 32 h 248"/>
                              <a:gd name="T46" fmla="*/ 55 w 251"/>
                              <a:gd name="T47" fmla="*/ 22 h 248"/>
                              <a:gd name="T48" fmla="*/ 71 w 251"/>
                              <a:gd name="T49" fmla="*/ 13 h 248"/>
                              <a:gd name="T50" fmla="*/ 101 w 251"/>
                              <a:gd name="T51" fmla="*/ 3 h 248"/>
                              <a:gd name="T52" fmla="*/ 124 w 251"/>
                              <a:gd name="T53" fmla="*/ 0 h 248"/>
                              <a:gd name="T54" fmla="*/ 145 w 251"/>
                              <a:gd name="T55" fmla="*/ 0 h 248"/>
                              <a:gd name="T56" fmla="*/ 165 w 251"/>
                              <a:gd name="T57" fmla="*/ 5 h 248"/>
                              <a:gd name="T58" fmla="*/ 185 w 251"/>
                              <a:gd name="T59" fmla="*/ 14 h 248"/>
                              <a:gd name="T60" fmla="*/ 204 w 251"/>
                              <a:gd name="T61" fmla="*/ 25 h 248"/>
                              <a:gd name="T62" fmla="*/ 220 w 251"/>
                              <a:gd name="T63" fmla="*/ 39 h 248"/>
                              <a:gd name="T64" fmla="*/ 231 w 251"/>
                              <a:gd name="T65" fmla="*/ 56 h 248"/>
                              <a:gd name="T66" fmla="*/ 240 w 251"/>
                              <a:gd name="T67" fmla="*/ 74 h 248"/>
                              <a:gd name="T68" fmla="*/ 246 w 251"/>
                              <a:gd name="T69" fmla="*/ 96 h 248"/>
                              <a:gd name="T70" fmla="*/ 231 w 251"/>
                              <a:gd name="T71" fmla="*/ 88 h 248"/>
                              <a:gd name="T72" fmla="*/ 224 w 251"/>
                              <a:gd name="T73" fmla="*/ 77 h 248"/>
                              <a:gd name="T74" fmla="*/ 213 w 251"/>
                              <a:gd name="T75" fmla="*/ 69 h 248"/>
                              <a:gd name="T76" fmla="*/ 200 w 251"/>
                              <a:gd name="T77" fmla="*/ 62 h 248"/>
                              <a:gd name="T78" fmla="*/ 179 w 251"/>
                              <a:gd name="T79" fmla="*/ 58 h 248"/>
                              <a:gd name="T80" fmla="*/ 147 w 251"/>
                              <a:gd name="T81" fmla="*/ 58 h 248"/>
                              <a:gd name="T82" fmla="*/ 107 w 251"/>
                              <a:gd name="T83" fmla="*/ 65 h 248"/>
                              <a:gd name="T84" fmla="*/ 84 w 251"/>
                              <a:gd name="T85" fmla="*/ 72 h 248"/>
                              <a:gd name="T86" fmla="*/ 63 w 251"/>
                              <a:gd name="T87" fmla="*/ 81 h 248"/>
                              <a:gd name="T88" fmla="*/ 47 w 251"/>
                              <a:gd name="T89" fmla="*/ 90 h 248"/>
                              <a:gd name="T90" fmla="*/ 26 w 251"/>
                              <a:gd name="T91" fmla="*/ 107 h 248"/>
                              <a:gd name="T92" fmla="*/ 17 w 251"/>
                              <a:gd name="T93" fmla="*/ 126 h 248"/>
                              <a:gd name="T94" fmla="*/ 17 w 251"/>
                              <a:gd name="T95" fmla="*/ 146 h 248"/>
                              <a:gd name="T96" fmla="*/ 22 w 251"/>
                              <a:gd name="T97" fmla="*/ 161 h 248"/>
                              <a:gd name="T98" fmla="*/ 29 w 251"/>
                              <a:gd name="T99" fmla="*/ 172 h 248"/>
                              <a:gd name="T100" fmla="*/ 42 w 251"/>
                              <a:gd name="T101" fmla="*/ 181 h 248"/>
                              <a:gd name="T102" fmla="*/ 59 w 251"/>
                              <a:gd name="T103" fmla="*/ 189 h 248"/>
                              <a:gd name="T104" fmla="*/ 81 w 251"/>
                              <a:gd name="T105" fmla="*/ 191 h 248"/>
                              <a:gd name="T106" fmla="*/ 107 w 251"/>
                              <a:gd name="T107" fmla="*/ 191 h 248"/>
                              <a:gd name="T108" fmla="*/ 139 w 251"/>
                              <a:gd name="T109" fmla="*/ 185 h 248"/>
                              <a:gd name="T110" fmla="*/ 174 w 251"/>
                              <a:gd name="T111" fmla="*/ 175 h 248"/>
                              <a:gd name="T112" fmla="*/ 200 w 251"/>
                              <a:gd name="T113" fmla="*/ 164 h 248"/>
                              <a:gd name="T114" fmla="*/ 218 w 251"/>
                              <a:gd name="T115" fmla="*/ 152 h 248"/>
                              <a:gd name="T116" fmla="*/ 230 w 251"/>
                              <a:gd name="T117" fmla="*/ 140 h 248"/>
                              <a:gd name="T118" fmla="*/ 235 w 251"/>
                              <a:gd name="T119" fmla="*/ 127 h 248"/>
                              <a:gd name="T120" fmla="*/ 237 w 251"/>
                              <a:gd name="T121" fmla="*/ 112 h 248"/>
                              <a:gd name="T122" fmla="*/ 236 w 251"/>
                              <a:gd name="T123" fmla="*/ 10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1" h="248">
                                <a:moveTo>
                                  <a:pt x="246" y="96"/>
                                </a:moveTo>
                                <a:lnTo>
                                  <a:pt x="247" y="99"/>
                                </a:lnTo>
                                <a:lnTo>
                                  <a:pt x="248" y="102"/>
                                </a:lnTo>
                                <a:lnTo>
                                  <a:pt x="249" y="105"/>
                                </a:lnTo>
                                <a:lnTo>
                                  <a:pt x="249" y="109"/>
                                </a:lnTo>
                                <a:lnTo>
                                  <a:pt x="249" y="112"/>
                                </a:lnTo>
                                <a:lnTo>
                                  <a:pt x="250" y="116"/>
                                </a:lnTo>
                                <a:lnTo>
                                  <a:pt x="250" y="119"/>
                                </a:lnTo>
                                <a:lnTo>
                                  <a:pt x="251" y="122"/>
                                </a:lnTo>
                                <a:lnTo>
                                  <a:pt x="251" y="125"/>
                                </a:lnTo>
                                <a:lnTo>
                                  <a:pt x="251" y="128"/>
                                </a:lnTo>
                                <a:lnTo>
                                  <a:pt x="251" y="131"/>
                                </a:lnTo>
                                <a:lnTo>
                                  <a:pt x="251" y="134"/>
                                </a:lnTo>
                                <a:lnTo>
                                  <a:pt x="251" y="137"/>
                                </a:lnTo>
                                <a:lnTo>
                                  <a:pt x="251" y="140"/>
                                </a:lnTo>
                                <a:lnTo>
                                  <a:pt x="251" y="143"/>
                                </a:lnTo>
                                <a:lnTo>
                                  <a:pt x="251" y="146"/>
                                </a:lnTo>
                                <a:lnTo>
                                  <a:pt x="250" y="150"/>
                                </a:lnTo>
                                <a:lnTo>
                                  <a:pt x="250" y="152"/>
                                </a:lnTo>
                                <a:lnTo>
                                  <a:pt x="249" y="155"/>
                                </a:lnTo>
                                <a:lnTo>
                                  <a:pt x="249" y="158"/>
                                </a:lnTo>
                                <a:lnTo>
                                  <a:pt x="248" y="161"/>
                                </a:lnTo>
                                <a:lnTo>
                                  <a:pt x="247" y="164"/>
                                </a:lnTo>
                                <a:lnTo>
                                  <a:pt x="246" y="166"/>
                                </a:lnTo>
                                <a:lnTo>
                                  <a:pt x="245" y="169"/>
                                </a:lnTo>
                                <a:lnTo>
                                  <a:pt x="245" y="172"/>
                                </a:lnTo>
                                <a:lnTo>
                                  <a:pt x="243" y="175"/>
                                </a:lnTo>
                                <a:lnTo>
                                  <a:pt x="242" y="177"/>
                                </a:lnTo>
                                <a:lnTo>
                                  <a:pt x="241" y="180"/>
                                </a:lnTo>
                                <a:lnTo>
                                  <a:pt x="240" y="182"/>
                                </a:lnTo>
                                <a:lnTo>
                                  <a:pt x="238" y="186"/>
                                </a:lnTo>
                                <a:lnTo>
                                  <a:pt x="237" y="188"/>
                                </a:lnTo>
                                <a:lnTo>
                                  <a:pt x="235" y="191"/>
                                </a:lnTo>
                                <a:lnTo>
                                  <a:pt x="233" y="194"/>
                                </a:lnTo>
                                <a:lnTo>
                                  <a:pt x="232" y="196"/>
                                </a:lnTo>
                                <a:lnTo>
                                  <a:pt x="230" y="199"/>
                                </a:lnTo>
                                <a:lnTo>
                                  <a:pt x="228" y="201"/>
                                </a:lnTo>
                                <a:lnTo>
                                  <a:pt x="226" y="203"/>
                                </a:lnTo>
                                <a:lnTo>
                                  <a:pt x="225" y="205"/>
                                </a:lnTo>
                                <a:lnTo>
                                  <a:pt x="223" y="207"/>
                                </a:lnTo>
                                <a:lnTo>
                                  <a:pt x="220" y="210"/>
                                </a:lnTo>
                                <a:lnTo>
                                  <a:pt x="219" y="212"/>
                                </a:lnTo>
                                <a:lnTo>
                                  <a:pt x="215" y="214"/>
                                </a:lnTo>
                                <a:lnTo>
                                  <a:pt x="214" y="216"/>
                                </a:lnTo>
                                <a:lnTo>
                                  <a:pt x="211" y="217"/>
                                </a:lnTo>
                                <a:lnTo>
                                  <a:pt x="209" y="219"/>
                                </a:lnTo>
                                <a:lnTo>
                                  <a:pt x="207" y="222"/>
                                </a:lnTo>
                                <a:lnTo>
                                  <a:pt x="205" y="224"/>
                                </a:lnTo>
                                <a:lnTo>
                                  <a:pt x="202" y="226"/>
                                </a:lnTo>
                                <a:lnTo>
                                  <a:pt x="200" y="227"/>
                                </a:lnTo>
                                <a:lnTo>
                                  <a:pt x="197" y="229"/>
                                </a:lnTo>
                                <a:lnTo>
                                  <a:pt x="195" y="230"/>
                                </a:lnTo>
                                <a:lnTo>
                                  <a:pt x="192" y="232"/>
                                </a:lnTo>
                                <a:lnTo>
                                  <a:pt x="190" y="233"/>
                                </a:lnTo>
                                <a:lnTo>
                                  <a:pt x="187" y="234"/>
                                </a:lnTo>
                                <a:lnTo>
                                  <a:pt x="184" y="235"/>
                                </a:lnTo>
                                <a:lnTo>
                                  <a:pt x="180" y="237"/>
                                </a:lnTo>
                                <a:lnTo>
                                  <a:pt x="178" y="238"/>
                                </a:lnTo>
                                <a:lnTo>
                                  <a:pt x="175" y="239"/>
                                </a:lnTo>
                                <a:lnTo>
                                  <a:pt x="172" y="240"/>
                                </a:lnTo>
                                <a:lnTo>
                                  <a:pt x="169" y="241"/>
                                </a:lnTo>
                                <a:lnTo>
                                  <a:pt x="166" y="242"/>
                                </a:lnTo>
                                <a:lnTo>
                                  <a:pt x="163" y="243"/>
                                </a:lnTo>
                                <a:lnTo>
                                  <a:pt x="160" y="244"/>
                                </a:lnTo>
                                <a:lnTo>
                                  <a:pt x="157" y="244"/>
                                </a:lnTo>
                                <a:lnTo>
                                  <a:pt x="151" y="245"/>
                                </a:lnTo>
                                <a:lnTo>
                                  <a:pt x="145" y="246"/>
                                </a:lnTo>
                                <a:lnTo>
                                  <a:pt x="140" y="247"/>
                                </a:lnTo>
                                <a:lnTo>
                                  <a:pt x="135" y="248"/>
                                </a:lnTo>
                                <a:lnTo>
                                  <a:pt x="129" y="248"/>
                                </a:lnTo>
                                <a:lnTo>
                                  <a:pt x="124" y="248"/>
                                </a:lnTo>
                                <a:lnTo>
                                  <a:pt x="119" y="248"/>
                                </a:lnTo>
                                <a:lnTo>
                                  <a:pt x="114" y="247"/>
                                </a:lnTo>
                                <a:lnTo>
                                  <a:pt x="111" y="247"/>
                                </a:lnTo>
                                <a:lnTo>
                                  <a:pt x="108" y="247"/>
                                </a:lnTo>
                                <a:lnTo>
                                  <a:pt x="105" y="246"/>
                                </a:lnTo>
                                <a:lnTo>
                                  <a:pt x="103" y="246"/>
                                </a:lnTo>
                                <a:lnTo>
                                  <a:pt x="100" y="245"/>
                                </a:lnTo>
                                <a:lnTo>
                                  <a:pt x="98" y="245"/>
                                </a:lnTo>
                                <a:lnTo>
                                  <a:pt x="95" y="245"/>
                                </a:lnTo>
                                <a:lnTo>
                                  <a:pt x="93" y="244"/>
                                </a:lnTo>
                                <a:lnTo>
                                  <a:pt x="90" y="243"/>
                                </a:lnTo>
                                <a:lnTo>
                                  <a:pt x="88" y="242"/>
                                </a:lnTo>
                                <a:lnTo>
                                  <a:pt x="85" y="242"/>
                                </a:lnTo>
                                <a:lnTo>
                                  <a:pt x="83" y="241"/>
                                </a:lnTo>
                                <a:lnTo>
                                  <a:pt x="80" y="240"/>
                                </a:lnTo>
                                <a:lnTo>
                                  <a:pt x="78" y="239"/>
                                </a:lnTo>
                                <a:lnTo>
                                  <a:pt x="75" y="238"/>
                                </a:lnTo>
                                <a:lnTo>
                                  <a:pt x="72" y="237"/>
                                </a:lnTo>
                                <a:lnTo>
                                  <a:pt x="69" y="235"/>
                                </a:lnTo>
                                <a:lnTo>
                                  <a:pt x="66" y="234"/>
                                </a:lnTo>
                                <a:lnTo>
                                  <a:pt x="63" y="233"/>
                                </a:lnTo>
                                <a:lnTo>
                                  <a:pt x="60" y="231"/>
                                </a:lnTo>
                                <a:lnTo>
                                  <a:pt x="57" y="229"/>
                                </a:lnTo>
                                <a:lnTo>
                                  <a:pt x="54" y="227"/>
                                </a:lnTo>
                                <a:lnTo>
                                  <a:pt x="51" y="225"/>
                                </a:lnTo>
                                <a:lnTo>
                                  <a:pt x="49" y="223"/>
                                </a:lnTo>
                                <a:lnTo>
                                  <a:pt x="46" y="221"/>
                                </a:lnTo>
                                <a:lnTo>
                                  <a:pt x="44" y="218"/>
                                </a:lnTo>
                                <a:lnTo>
                                  <a:pt x="41" y="216"/>
                                </a:lnTo>
                                <a:lnTo>
                                  <a:pt x="39" y="214"/>
                                </a:lnTo>
                                <a:lnTo>
                                  <a:pt x="35" y="211"/>
                                </a:lnTo>
                                <a:lnTo>
                                  <a:pt x="33" y="209"/>
                                </a:lnTo>
                                <a:lnTo>
                                  <a:pt x="31" y="206"/>
                                </a:lnTo>
                                <a:lnTo>
                                  <a:pt x="29" y="204"/>
                                </a:lnTo>
                                <a:lnTo>
                                  <a:pt x="27" y="202"/>
                                </a:lnTo>
                                <a:lnTo>
                                  <a:pt x="25" y="199"/>
                                </a:lnTo>
                                <a:lnTo>
                                  <a:pt x="23" y="196"/>
                                </a:lnTo>
                                <a:lnTo>
                                  <a:pt x="21" y="193"/>
                                </a:lnTo>
                                <a:lnTo>
                                  <a:pt x="20" y="190"/>
                                </a:lnTo>
                                <a:lnTo>
                                  <a:pt x="18" y="187"/>
                                </a:lnTo>
                                <a:lnTo>
                                  <a:pt x="16" y="183"/>
                                </a:lnTo>
                                <a:lnTo>
                                  <a:pt x="15" y="180"/>
                                </a:lnTo>
                                <a:lnTo>
                                  <a:pt x="13" y="177"/>
                                </a:lnTo>
                                <a:lnTo>
                                  <a:pt x="12" y="174"/>
                                </a:lnTo>
                                <a:lnTo>
                                  <a:pt x="11" y="171"/>
                                </a:lnTo>
                                <a:lnTo>
                                  <a:pt x="10" y="167"/>
                                </a:lnTo>
                                <a:lnTo>
                                  <a:pt x="9" y="164"/>
                                </a:lnTo>
                                <a:lnTo>
                                  <a:pt x="8" y="160"/>
                                </a:lnTo>
                                <a:lnTo>
                                  <a:pt x="7" y="156"/>
                                </a:lnTo>
                                <a:lnTo>
                                  <a:pt x="6" y="153"/>
                                </a:lnTo>
                                <a:lnTo>
                                  <a:pt x="5" y="148"/>
                                </a:lnTo>
                                <a:lnTo>
                                  <a:pt x="4" y="145"/>
                                </a:lnTo>
                                <a:lnTo>
                                  <a:pt x="4" y="141"/>
                                </a:lnTo>
                                <a:lnTo>
                                  <a:pt x="2" y="138"/>
                                </a:lnTo>
                                <a:lnTo>
                                  <a:pt x="2" y="134"/>
                                </a:lnTo>
                                <a:lnTo>
                                  <a:pt x="1" y="131"/>
                                </a:lnTo>
                                <a:lnTo>
                                  <a:pt x="1" y="127"/>
                                </a:lnTo>
                                <a:lnTo>
                                  <a:pt x="0" y="124"/>
                                </a:lnTo>
                                <a:lnTo>
                                  <a:pt x="0" y="120"/>
                                </a:lnTo>
                                <a:lnTo>
                                  <a:pt x="0" y="117"/>
                                </a:lnTo>
                                <a:lnTo>
                                  <a:pt x="1" y="112"/>
                                </a:lnTo>
                                <a:lnTo>
                                  <a:pt x="1" y="109"/>
                                </a:lnTo>
                                <a:lnTo>
                                  <a:pt x="1" y="106"/>
                                </a:lnTo>
                                <a:lnTo>
                                  <a:pt x="1" y="102"/>
                                </a:lnTo>
                                <a:lnTo>
                                  <a:pt x="2" y="99"/>
                                </a:lnTo>
                                <a:lnTo>
                                  <a:pt x="4" y="96"/>
                                </a:lnTo>
                                <a:lnTo>
                                  <a:pt x="4" y="93"/>
                                </a:lnTo>
                                <a:lnTo>
                                  <a:pt x="5" y="90"/>
                                </a:lnTo>
                                <a:lnTo>
                                  <a:pt x="5" y="86"/>
                                </a:lnTo>
                                <a:lnTo>
                                  <a:pt x="7" y="84"/>
                                </a:lnTo>
                                <a:lnTo>
                                  <a:pt x="8" y="81"/>
                                </a:lnTo>
                                <a:lnTo>
                                  <a:pt x="9" y="77"/>
                                </a:lnTo>
                                <a:lnTo>
                                  <a:pt x="10" y="74"/>
                                </a:lnTo>
                                <a:lnTo>
                                  <a:pt x="11" y="71"/>
                                </a:lnTo>
                                <a:lnTo>
                                  <a:pt x="12" y="68"/>
                                </a:lnTo>
                                <a:lnTo>
                                  <a:pt x="14" y="65"/>
                                </a:lnTo>
                                <a:lnTo>
                                  <a:pt x="15" y="62"/>
                                </a:lnTo>
                                <a:lnTo>
                                  <a:pt x="17" y="59"/>
                                </a:lnTo>
                                <a:lnTo>
                                  <a:pt x="19" y="57"/>
                                </a:lnTo>
                                <a:lnTo>
                                  <a:pt x="20" y="54"/>
                                </a:lnTo>
                                <a:lnTo>
                                  <a:pt x="23" y="51"/>
                                </a:lnTo>
                                <a:lnTo>
                                  <a:pt x="25" y="49"/>
                                </a:lnTo>
                                <a:lnTo>
                                  <a:pt x="26" y="47"/>
                                </a:lnTo>
                                <a:lnTo>
                                  <a:pt x="28" y="44"/>
                                </a:lnTo>
                                <a:lnTo>
                                  <a:pt x="30" y="42"/>
                                </a:lnTo>
                                <a:lnTo>
                                  <a:pt x="32" y="40"/>
                                </a:lnTo>
                                <a:lnTo>
                                  <a:pt x="34" y="38"/>
                                </a:lnTo>
                                <a:lnTo>
                                  <a:pt x="35" y="36"/>
                                </a:lnTo>
                                <a:lnTo>
                                  <a:pt x="37" y="34"/>
                                </a:lnTo>
                                <a:lnTo>
                                  <a:pt x="40" y="32"/>
                                </a:lnTo>
                                <a:lnTo>
                                  <a:pt x="42" y="31"/>
                                </a:lnTo>
                                <a:lnTo>
                                  <a:pt x="44" y="29"/>
                                </a:lnTo>
                                <a:lnTo>
                                  <a:pt x="46" y="27"/>
                                </a:lnTo>
                                <a:lnTo>
                                  <a:pt x="48" y="26"/>
                                </a:lnTo>
                                <a:lnTo>
                                  <a:pt x="50" y="24"/>
                                </a:lnTo>
                                <a:lnTo>
                                  <a:pt x="52" y="23"/>
                                </a:lnTo>
                                <a:lnTo>
                                  <a:pt x="55" y="22"/>
                                </a:lnTo>
                                <a:lnTo>
                                  <a:pt x="57" y="20"/>
                                </a:lnTo>
                                <a:lnTo>
                                  <a:pt x="59" y="19"/>
                                </a:lnTo>
                                <a:lnTo>
                                  <a:pt x="61" y="17"/>
                                </a:lnTo>
                                <a:lnTo>
                                  <a:pt x="64" y="16"/>
                                </a:lnTo>
                                <a:lnTo>
                                  <a:pt x="66" y="15"/>
                                </a:lnTo>
                                <a:lnTo>
                                  <a:pt x="69" y="14"/>
                                </a:lnTo>
                                <a:lnTo>
                                  <a:pt x="71" y="13"/>
                                </a:lnTo>
                                <a:lnTo>
                                  <a:pt x="75" y="12"/>
                                </a:lnTo>
                                <a:lnTo>
                                  <a:pt x="77" y="11"/>
                                </a:lnTo>
                                <a:lnTo>
                                  <a:pt x="82" y="9"/>
                                </a:lnTo>
                                <a:lnTo>
                                  <a:pt x="87" y="6"/>
                                </a:lnTo>
                                <a:lnTo>
                                  <a:pt x="93" y="4"/>
                                </a:lnTo>
                                <a:lnTo>
                                  <a:pt x="98" y="3"/>
                                </a:lnTo>
                                <a:lnTo>
                                  <a:pt x="101" y="3"/>
                                </a:lnTo>
                                <a:lnTo>
                                  <a:pt x="104" y="2"/>
                                </a:lnTo>
                                <a:lnTo>
                                  <a:pt x="108" y="1"/>
                                </a:lnTo>
                                <a:lnTo>
                                  <a:pt x="112" y="1"/>
                                </a:lnTo>
                                <a:lnTo>
                                  <a:pt x="115" y="0"/>
                                </a:lnTo>
                                <a:lnTo>
                                  <a:pt x="118" y="0"/>
                                </a:lnTo>
                                <a:lnTo>
                                  <a:pt x="121" y="0"/>
                                </a:lnTo>
                                <a:lnTo>
                                  <a:pt x="124" y="0"/>
                                </a:lnTo>
                                <a:lnTo>
                                  <a:pt x="127" y="0"/>
                                </a:lnTo>
                                <a:lnTo>
                                  <a:pt x="130" y="0"/>
                                </a:lnTo>
                                <a:lnTo>
                                  <a:pt x="133" y="0"/>
                                </a:lnTo>
                                <a:lnTo>
                                  <a:pt x="136" y="0"/>
                                </a:lnTo>
                                <a:lnTo>
                                  <a:pt x="139" y="0"/>
                                </a:lnTo>
                                <a:lnTo>
                                  <a:pt x="142" y="0"/>
                                </a:lnTo>
                                <a:lnTo>
                                  <a:pt x="145" y="0"/>
                                </a:lnTo>
                                <a:lnTo>
                                  <a:pt x="149" y="1"/>
                                </a:lnTo>
                                <a:lnTo>
                                  <a:pt x="151" y="1"/>
                                </a:lnTo>
                                <a:lnTo>
                                  <a:pt x="154" y="2"/>
                                </a:lnTo>
                                <a:lnTo>
                                  <a:pt x="157" y="3"/>
                                </a:lnTo>
                                <a:lnTo>
                                  <a:pt x="160" y="3"/>
                                </a:lnTo>
                                <a:lnTo>
                                  <a:pt x="163" y="4"/>
                                </a:lnTo>
                                <a:lnTo>
                                  <a:pt x="165" y="5"/>
                                </a:lnTo>
                                <a:lnTo>
                                  <a:pt x="169" y="6"/>
                                </a:lnTo>
                                <a:lnTo>
                                  <a:pt x="171" y="7"/>
                                </a:lnTo>
                                <a:lnTo>
                                  <a:pt x="174" y="9"/>
                                </a:lnTo>
                                <a:lnTo>
                                  <a:pt x="177" y="10"/>
                                </a:lnTo>
                                <a:lnTo>
                                  <a:pt x="179" y="11"/>
                                </a:lnTo>
                                <a:lnTo>
                                  <a:pt x="183" y="12"/>
                                </a:lnTo>
                                <a:lnTo>
                                  <a:pt x="185" y="14"/>
                                </a:lnTo>
                                <a:lnTo>
                                  <a:pt x="188" y="16"/>
                                </a:lnTo>
                                <a:lnTo>
                                  <a:pt x="191" y="17"/>
                                </a:lnTo>
                                <a:lnTo>
                                  <a:pt x="194" y="19"/>
                                </a:lnTo>
                                <a:lnTo>
                                  <a:pt x="196" y="20"/>
                                </a:lnTo>
                                <a:lnTo>
                                  <a:pt x="199" y="22"/>
                                </a:lnTo>
                                <a:lnTo>
                                  <a:pt x="201" y="23"/>
                                </a:lnTo>
                                <a:lnTo>
                                  <a:pt x="204" y="25"/>
                                </a:lnTo>
                                <a:lnTo>
                                  <a:pt x="206" y="27"/>
                                </a:lnTo>
                                <a:lnTo>
                                  <a:pt x="208" y="29"/>
                                </a:lnTo>
                                <a:lnTo>
                                  <a:pt x="210" y="31"/>
                                </a:lnTo>
                                <a:lnTo>
                                  <a:pt x="212" y="33"/>
                                </a:lnTo>
                                <a:lnTo>
                                  <a:pt x="214" y="35"/>
                                </a:lnTo>
                                <a:lnTo>
                                  <a:pt x="218" y="37"/>
                                </a:lnTo>
                                <a:lnTo>
                                  <a:pt x="220" y="39"/>
                                </a:lnTo>
                                <a:lnTo>
                                  <a:pt x="221" y="41"/>
                                </a:lnTo>
                                <a:lnTo>
                                  <a:pt x="223" y="44"/>
                                </a:lnTo>
                                <a:lnTo>
                                  <a:pt x="225" y="47"/>
                                </a:lnTo>
                                <a:lnTo>
                                  <a:pt x="227" y="49"/>
                                </a:lnTo>
                                <a:lnTo>
                                  <a:pt x="228" y="51"/>
                                </a:lnTo>
                                <a:lnTo>
                                  <a:pt x="230" y="54"/>
                                </a:lnTo>
                                <a:lnTo>
                                  <a:pt x="231" y="56"/>
                                </a:lnTo>
                                <a:lnTo>
                                  <a:pt x="233" y="58"/>
                                </a:lnTo>
                                <a:lnTo>
                                  <a:pt x="234" y="61"/>
                                </a:lnTo>
                                <a:lnTo>
                                  <a:pt x="235" y="63"/>
                                </a:lnTo>
                                <a:lnTo>
                                  <a:pt x="237" y="66"/>
                                </a:lnTo>
                                <a:lnTo>
                                  <a:pt x="238" y="69"/>
                                </a:lnTo>
                                <a:lnTo>
                                  <a:pt x="239" y="71"/>
                                </a:lnTo>
                                <a:lnTo>
                                  <a:pt x="240" y="74"/>
                                </a:lnTo>
                                <a:lnTo>
                                  <a:pt x="241" y="77"/>
                                </a:lnTo>
                                <a:lnTo>
                                  <a:pt x="242" y="81"/>
                                </a:lnTo>
                                <a:lnTo>
                                  <a:pt x="243" y="83"/>
                                </a:lnTo>
                                <a:lnTo>
                                  <a:pt x="244" y="86"/>
                                </a:lnTo>
                                <a:lnTo>
                                  <a:pt x="245" y="90"/>
                                </a:lnTo>
                                <a:lnTo>
                                  <a:pt x="245" y="93"/>
                                </a:lnTo>
                                <a:lnTo>
                                  <a:pt x="246" y="96"/>
                                </a:lnTo>
                                <a:close/>
                                <a:moveTo>
                                  <a:pt x="236" y="100"/>
                                </a:moveTo>
                                <a:lnTo>
                                  <a:pt x="235" y="96"/>
                                </a:lnTo>
                                <a:lnTo>
                                  <a:pt x="234" y="93"/>
                                </a:lnTo>
                                <a:lnTo>
                                  <a:pt x="233" y="91"/>
                                </a:lnTo>
                                <a:lnTo>
                                  <a:pt x="232" y="90"/>
                                </a:lnTo>
                                <a:lnTo>
                                  <a:pt x="231" y="88"/>
                                </a:lnTo>
                                <a:lnTo>
                                  <a:pt x="230" y="86"/>
                                </a:lnTo>
                                <a:lnTo>
                                  <a:pt x="230" y="85"/>
                                </a:lnTo>
                                <a:lnTo>
                                  <a:pt x="229" y="83"/>
                                </a:lnTo>
                                <a:lnTo>
                                  <a:pt x="227" y="82"/>
                                </a:lnTo>
                                <a:lnTo>
                                  <a:pt x="226" y="80"/>
                                </a:lnTo>
                                <a:lnTo>
                                  <a:pt x="225" y="78"/>
                                </a:lnTo>
                                <a:lnTo>
                                  <a:pt x="224" y="77"/>
                                </a:lnTo>
                                <a:lnTo>
                                  <a:pt x="223" y="75"/>
                                </a:lnTo>
                                <a:lnTo>
                                  <a:pt x="221" y="74"/>
                                </a:lnTo>
                                <a:lnTo>
                                  <a:pt x="220" y="73"/>
                                </a:lnTo>
                                <a:lnTo>
                                  <a:pt x="219" y="72"/>
                                </a:lnTo>
                                <a:lnTo>
                                  <a:pt x="216" y="71"/>
                                </a:lnTo>
                                <a:lnTo>
                                  <a:pt x="214" y="70"/>
                                </a:lnTo>
                                <a:lnTo>
                                  <a:pt x="213" y="69"/>
                                </a:lnTo>
                                <a:lnTo>
                                  <a:pt x="211" y="67"/>
                                </a:lnTo>
                                <a:lnTo>
                                  <a:pt x="210" y="66"/>
                                </a:lnTo>
                                <a:lnTo>
                                  <a:pt x="208" y="66"/>
                                </a:lnTo>
                                <a:lnTo>
                                  <a:pt x="206" y="65"/>
                                </a:lnTo>
                                <a:lnTo>
                                  <a:pt x="205" y="64"/>
                                </a:lnTo>
                                <a:lnTo>
                                  <a:pt x="202" y="63"/>
                                </a:lnTo>
                                <a:lnTo>
                                  <a:pt x="200" y="62"/>
                                </a:lnTo>
                                <a:lnTo>
                                  <a:pt x="198" y="62"/>
                                </a:lnTo>
                                <a:lnTo>
                                  <a:pt x="196" y="61"/>
                                </a:lnTo>
                                <a:lnTo>
                                  <a:pt x="194" y="61"/>
                                </a:lnTo>
                                <a:lnTo>
                                  <a:pt x="192" y="60"/>
                                </a:lnTo>
                                <a:lnTo>
                                  <a:pt x="188" y="59"/>
                                </a:lnTo>
                                <a:lnTo>
                                  <a:pt x="184" y="58"/>
                                </a:lnTo>
                                <a:lnTo>
                                  <a:pt x="179" y="58"/>
                                </a:lnTo>
                                <a:lnTo>
                                  <a:pt x="175" y="58"/>
                                </a:lnTo>
                                <a:lnTo>
                                  <a:pt x="171" y="58"/>
                                </a:lnTo>
                                <a:lnTo>
                                  <a:pt x="166" y="58"/>
                                </a:lnTo>
                                <a:lnTo>
                                  <a:pt x="162" y="58"/>
                                </a:lnTo>
                                <a:lnTo>
                                  <a:pt x="157" y="58"/>
                                </a:lnTo>
                                <a:lnTo>
                                  <a:pt x="152" y="58"/>
                                </a:lnTo>
                                <a:lnTo>
                                  <a:pt x="147" y="58"/>
                                </a:lnTo>
                                <a:lnTo>
                                  <a:pt x="140" y="59"/>
                                </a:lnTo>
                                <a:lnTo>
                                  <a:pt x="135" y="60"/>
                                </a:lnTo>
                                <a:lnTo>
                                  <a:pt x="130" y="61"/>
                                </a:lnTo>
                                <a:lnTo>
                                  <a:pt x="124" y="62"/>
                                </a:lnTo>
                                <a:lnTo>
                                  <a:pt x="118" y="63"/>
                                </a:lnTo>
                                <a:lnTo>
                                  <a:pt x="112" y="64"/>
                                </a:lnTo>
                                <a:lnTo>
                                  <a:pt x="107" y="65"/>
                                </a:lnTo>
                                <a:lnTo>
                                  <a:pt x="104" y="66"/>
                                </a:lnTo>
                                <a:lnTo>
                                  <a:pt x="100" y="67"/>
                                </a:lnTo>
                                <a:lnTo>
                                  <a:pt x="97" y="68"/>
                                </a:lnTo>
                                <a:lnTo>
                                  <a:pt x="94" y="69"/>
                                </a:lnTo>
                                <a:lnTo>
                                  <a:pt x="90" y="70"/>
                                </a:lnTo>
                                <a:lnTo>
                                  <a:pt x="87" y="71"/>
                                </a:lnTo>
                                <a:lnTo>
                                  <a:pt x="84" y="72"/>
                                </a:lnTo>
                                <a:lnTo>
                                  <a:pt x="81" y="73"/>
                                </a:lnTo>
                                <a:lnTo>
                                  <a:pt x="78" y="74"/>
                                </a:lnTo>
                                <a:lnTo>
                                  <a:pt x="75" y="75"/>
                                </a:lnTo>
                                <a:lnTo>
                                  <a:pt x="71" y="76"/>
                                </a:lnTo>
                                <a:lnTo>
                                  <a:pt x="69" y="77"/>
                                </a:lnTo>
                                <a:lnTo>
                                  <a:pt x="66" y="78"/>
                                </a:lnTo>
                                <a:lnTo>
                                  <a:pt x="63" y="81"/>
                                </a:lnTo>
                                <a:lnTo>
                                  <a:pt x="60" y="82"/>
                                </a:lnTo>
                                <a:lnTo>
                                  <a:pt x="58" y="83"/>
                                </a:lnTo>
                                <a:lnTo>
                                  <a:pt x="56" y="84"/>
                                </a:lnTo>
                                <a:lnTo>
                                  <a:pt x="53" y="86"/>
                                </a:lnTo>
                                <a:lnTo>
                                  <a:pt x="51" y="87"/>
                                </a:lnTo>
                                <a:lnTo>
                                  <a:pt x="49" y="88"/>
                                </a:lnTo>
                                <a:lnTo>
                                  <a:pt x="47" y="90"/>
                                </a:lnTo>
                                <a:lnTo>
                                  <a:pt x="45" y="91"/>
                                </a:lnTo>
                                <a:lnTo>
                                  <a:pt x="43" y="93"/>
                                </a:lnTo>
                                <a:lnTo>
                                  <a:pt x="39" y="95"/>
                                </a:lnTo>
                                <a:lnTo>
                                  <a:pt x="34" y="98"/>
                                </a:lnTo>
                                <a:lnTo>
                                  <a:pt x="31" y="101"/>
                                </a:lnTo>
                                <a:lnTo>
                                  <a:pt x="28" y="105"/>
                                </a:lnTo>
                                <a:lnTo>
                                  <a:pt x="26" y="107"/>
                                </a:lnTo>
                                <a:lnTo>
                                  <a:pt x="24" y="109"/>
                                </a:lnTo>
                                <a:lnTo>
                                  <a:pt x="23" y="112"/>
                                </a:lnTo>
                                <a:lnTo>
                                  <a:pt x="21" y="115"/>
                                </a:lnTo>
                                <a:lnTo>
                                  <a:pt x="20" y="118"/>
                                </a:lnTo>
                                <a:lnTo>
                                  <a:pt x="19" y="121"/>
                                </a:lnTo>
                                <a:lnTo>
                                  <a:pt x="18" y="123"/>
                                </a:lnTo>
                                <a:lnTo>
                                  <a:pt x="17" y="126"/>
                                </a:lnTo>
                                <a:lnTo>
                                  <a:pt x="17" y="128"/>
                                </a:lnTo>
                                <a:lnTo>
                                  <a:pt x="16" y="131"/>
                                </a:lnTo>
                                <a:lnTo>
                                  <a:pt x="16" y="134"/>
                                </a:lnTo>
                                <a:lnTo>
                                  <a:pt x="16" y="137"/>
                                </a:lnTo>
                                <a:lnTo>
                                  <a:pt x="16" y="140"/>
                                </a:lnTo>
                                <a:lnTo>
                                  <a:pt x="17" y="143"/>
                                </a:lnTo>
                                <a:lnTo>
                                  <a:pt x="17" y="146"/>
                                </a:lnTo>
                                <a:lnTo>
                                  <a:pt x="18" y="150"/>
                                </a:lnTo>
                                <a:lnTo>
                                  <a:pt x="18" y="152"/>
                                </a:lnTo>
                                <a:lnTo>
                                  <a:pt x="19" y="153"/>
                                </a:lnTo>
                                <a:lnTo>
                                  <a:pt x="20" y="156"/>
                                </a:lnTo>
                                <a:lnTo>
                                  <a:pt x="20" y="157"/>
                                </a:lnTo>
                                <a:lnTo>
                                  <a:pt x="21" y="159"/>
                                </a:lnTo>
                                <a:lnTo>
                                  <a:pt x="22" y="161"/>
                                </a:lnTo>
                                <a:lnTo>
                                  <a:pt x="23" y="163"/>
                                </a:lnTo>
                                <a:lnTo>
                                  <a:pt x="24" y="164"/>
                                </a:lnTo>
                                <a:lnTo>
                                  <a:pt x="25" y="166"/>
                                </a:lnTo>
                                <a:lnTo>
                                  <a:pt x="25" y="167"/>
                                </a:lnTo>
                                <a:lnTo>
                                  <a:pt x="27" y="169"/>
                                </a:lnTo>
                                <a:lnTo>
                                  <a:pt x="28" y="171"/>
                                </a:lnTo>
                                <a:lnTo>
                                  <a:pt x="29" y="172"/>
                                </a:lnTo>
                                <a:lnTo>
                                  <a:pt x="30" y="173"/>
                                </a:lnTo>
                                <a:lnTo>
                                  <a:pt x="31" y="175"/>
                                </a:lnTo>
                                <a:lnTo>
                                  <a:pt x="33" y="176"/>
                                </a:lnTo>
                                <a:lnTo>
                                  <a:pt x="34" y="177"/>
                                </a:lnTo>
                                <a:lnTo>
                                  <a:pt x="37" y="179"/>
                                </a:lnTo>
                                <a:lnTo>
                                  <a:pt x="40" y="180"/>
                                </a:lnTo>
                                <a:lnTo>
                                  <a:pt x="42" y="181"/>
                                </a:lnTo>
                                <a:lnTo>
                                  <a:pt x="44" y="182"/>
                                </a:lnTo>
                                <a:lnTo>
                                  <a:pt x="46" y="183"/>
                                </a:lnTo>
                                <a:lnTo>
                                  <a:pt x="49" y="185"/>
                                </a:lnTo>
                                <a:lnTo>
                                  <a:pt x="51" y="186"/>
                                </a:lnTo>
                                <a:lnTo>
                                  <a:pt x="53" y="187"/>
                                </a:lnTo>
                                <a:lnTo>
                                  <a:pt x="56" y="188"/>
                                </a:lnTo>
                                <a:lnTo>
                                  <a:pt x="59" y="189"/>
                                </a:lnTo>
                                <a:lnTo>
                                  <a:pt x="61" y="189"/>
                                </a:lnTo>
                                <a:lnTo>
                                  <a:pt x="64" y="190"/>
                                </a:lnTo>
                                <a:lnTo>
                                  <a:pt x="67" y="190"/>
                                </a:lnTo>
                                <a:lnTo>
                                  <a:pt x="70" y="191"/>
                                </a:lnTo>
                                <a:lnTo>
                                  <a:pt x="75" y="191"/>
                                </a:lnTo>
                                <a:lnTo>
                                  <a:pt x="78" y="191"/>
                                </a:lnTo>
                                <a:lnTo>
                                  <a:pt x="81" y="191"/>
                                </a:lnTo>
                                <a:lnTo>
                                  <a:pt x="85" y="192"/>
                                </a:lnTo>
                                <a:lnTo>
                                  <a:pt x="88" y="192"/>
                                </a:lnTo>
                                <a:lnTo>
                                  <a:pt x="92" y="191"/>
                                </a:lnTo>
                                <a:lnTo>
                                  <a:pt x="95" y="191"/>
                                </a:lnTo>
                                <a:lnTo>
                                  <a:pt x="99" y="191"/>
                                </a:lnTo>
                                <a:lnTo>
                                  <a:pt x="103" y="191"/>
                                </a:lnTo>
                                <a:lnTo>
                                  <a:pt x="107" y="191"/>
                                </a:lnTo>
                                <a:lnTo>
                                  <a:pt x="112" y="190"/>
                                </a:lnTo>
                                <a:lnTo>
                                  <a:pt x="116" y="189"/>
                                </a:lnTo>
                                <a:lnTo>
                                  <a:pt x="120" y="189"/>
                                </a:lnTo>
                                <a:lnTo>
                                  <a:pt x="125" y="188"/>
                                </a:lnTo>
                                <a:lnTo>
                                  <a:pt x="130" y="187"/>
                                </a:lnTo>
                                <a:lnTo>
                                  <a:pt x="134" y="186"/>
                                </a:lnTo>
                                <a:lnTo>
                                  <a:pt x="139" y="185"/>
                                </a:lnTo>
                                <a:lnTo>
                                  <a:pt x="144" y="183"/>
                                </a:lnTo>
                                <a:lnTo>
                                  <a:pt x="150" y="182"/>
                                </a:lnTo>
                                <a:lnTo>
                                  <a:pt x="156" y="180"/>
                                </a:lnTo>
                                <a:lnTo>
                                  <a:pt x="161" y="179"/>
                                </a:lnTo>
                                <a:lnTo>
                                  <a:pt x="165" y="178"/>
                                </a:lnTo>
                                <a:lnTo>
                                  <a:pt x="170" y="176"/>
                                </a:lnTo>
                                <a:lnTo>
                                  <a:pt x="174" y="175"/>
                                </a:lnTo>
                                <a:lnTo>
                                  <a:pt x="179" y="173"/>
                                </a:lnTo>
                                <a:lnTo>
                                  <a:pt x="184" y="171"/>
                                </a:lnTo>
                                <a:lnTo>
                                  <a:pt x="187" y="170"/>
                                </a:lnTo>
                                <a:lnTo>
                                  <a:pt x="191" y="169"/>
                                </a:lnTo>
                                <a:lnTo>
                                  <a:pt x="195" y="167"/>
                                </a:lnTo>
                                <a:lnTo>
                                  <a:pt x="198" y="165"/>
                                </a:lnTo>
                                <a:lnTo>
                                  <a:pt x="200" y="164"/>
                                </a:lnTo>
                                <a:lnTo>
                                  <a:pt x="204" y="162"/>
                                </a:lnTo>
                                <a:lnTo>
                                  <a:pt x="206" y="161"/>
                                </a:lnTo>
                                <a:lnTo>
                                  <a:pt x="209" y="159"/>
                                </a:lnTo>
                                <a:lnTo>
                                  <a:pt x="211" y="157"/>
                                </a:lnTo>
                                <a:lnTo>
                                  <a:pt x="213" y="156"/>
                                </a:lnTo>
                                <a:lnTo>
                                  <a:pt x="215" y="154"/>
                                </a:lnTo>
                                <a:lnTo>
                                  <a:pt x="218" y="152"/>
                                </a:lnTo>
                                <a:lnTo>
                                  <a:pt x="220" y="151"/>
                                </a:lnTo>
                                <a:lnTo>
                                  <a:pt x="222" y="148"/>
                                </a:lnTo>
                                <a:lnTo>
                                  <a:pt x="224" y="147"/>
                                </a:lnTo>
                                <a:lnTo>
                                  <a:pt x="225" y="145"/>
                                </a:lnTo>
                                <a:lnTo>
                                  <a:pt x="227" y="143"/>
                                </a:lnTo>
                                <a:lnTo>
                                  <a:pt x="228" y="141"/>
                                </a:lnTo>
                                <a:lnTo>
                                  <a:pt x="230" y="140"/>
                                </a:lnTo>
                                <a:lnTo>
                                  <a:pt x="231" y="138"/>
                                </a:lnTo>
                                <a:lnTo>
                                  <a:pt x="232" y="136"/>
                                </a:lnTo>
                                <a:lnTo>
                                  <a:pt x="233" y="134"/>
                                </a:lnTo>
                                <a:lnTo>
                                  <a:pt x="234" y="132"/>
                                </a:lnTo>
                                <a:lnTo>
                                  <a:pt x="235" y="130"/>
                                </a:lnTo>
                                <a:lnTo>
                                  <a:pt x="235" y="128"/>
                                </a:lnTo>
                                <a:lnTo>
                                  <a:pt x="235" y="127"/>
                                </a:lnTo>
                                <a:lnTo>
                                  <a:pt x="236" y="125"/>
                                </a:lnTo>
                                <a:lnTo>
                                  <a:pt x="236" y="123"/>
                                </a:lnTo>
                                <a:lnTo>
                                  <a:pt x="237" y="121"/>
                                </a:lnTo>
                                <a:lnTo>
                                  <a:pt x="237" y="119"/>
                                </a:lnTo>
                                <a:lnTo>
                                  <a:pt x="237" y="117"/>
                                </a:lnTo>
                                <a:lnTo>
                                  <a:pt x="237" y="115"/>
                                </a:lnTo>
                                <a:lnTo>
                                  <a:pt x="237" y="112"/>
                                </a:lnTo>
                                <a:lnTo>
                                  <a:pt x="237" y="110"/>
                                </a:lnTo>
                                <a:lnTo>
                                  <a:pt x="237" y="108"/>
                                </a:lnTo>
                                <a:lnTo>
                                  <a:pt x="237" y="106"/>
                                </a:lnTo>
                                <a:lnTo>
                                  <a:pt x="237" y="104"/>
                                </a:lnTo>
                                <a:lnTo>
                                  <a:pt x="236" y="102"/>
                                </a:lnTo>
                                <a:lnTo>
                                  <a:pt x="236" y="10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8" name="Freeform 390"/>
                        <wps:cNvSpPr>
                          <a:spLocks/>
                        </wps:cNvSpPr>
                        <wps:spPr bwMode="auto">
                          <a:xfrm>
                            <a:off x="7718" y="4822"/>
                            <a:ext cx="177" cy="160"/>
                          </a:xfrm>
                          <a:custGeom>
                            <a:avLst/>
                            <a:gdLst>
                              <a:gd name="T0" fmla="*/ 0 w 238"/>
                              <a:gd name="T1" fmla="*/ 0 h 216"/>
                              <a:gd name="T2" fmla="*/ 6 w 238"/>
                              <a:gd name="T3" fmla="*/ 10 h 216"/>
                              <a:gd name="T4" fmla="*/ 7 w 238"/>
                              <a:gd name="T5" fmla="*/ 18 h 216"/>
                              <a:gd name="T6" fmla="*/ 9 w 238"/>
                              <a:gd name="T7" fmla="*/ 23 h 216"/>
                              <a:gd name="T8" fmla="*/ 11 w 238"/>
                              <a:gd name="T9" fmla="*/ 27 h 216"/>
                              <a:gd name="T10" fmla="*/ 14 w 238"/>
                              <a:gd name="T11" fmla="*/ 30 h 216"/>
                              <a:gd name="T12" fmla="*/ 18 w 238"/>
                              <a:gd name="T13" fmla="*/ 31 h 216"/>
                              <a:gd name="T14" fmla="*/ 23 w 238"/>
                              <a:gd name="T15" fmla="*/ 33 h 216"/>
                              <a:gd name="T16" fmla="*/ 32 w 238"/>
                              <a:gd name="T17" fmla="*/ 33 h 216"/>
                              <a:gd name="T18" fmla="*/ 197 w 238"/>
                              <a:gd name="T19" fmla="*/ 33 h 216"/>
                              <a:gd name="T20" fmla="*/ 210 w 238"/>
                              <a:gd name="T21" fmla="*/ 33 h 216"/>
                              <a:gd name="T22" fmla="*/ 218 w 238"/>
                              <a:gd name="T23" fmla="*/ 32 h 216"/>
                              <a:gd name="T24" fmla="*/ 222 w 238"/>
                              <a:gd name="T25" fmla="*/ 31 h 216"/>
                              <a:gd name="T26" fmla="*/ 225 w 238"/>
                              <a:gd name="T27" fmla="*/ 29 h 216"/>
                              <a:gd name="T28" fmla="*/ 228 w 238"/>
                              <a:gd name="T29" fmla="*/ 25 h 216"/>
                              <a:gd name="T30" fmla="*/ 230 w 238"/>
                              <a:gd name="T31" fmla="*/ 21 h 216"/>
                              <a:gd name="T32" fmla="*/ 231 w 238"/>
                              <a:gd name="T33" fmla="*/ 14 h 216"/>
                              <a:gd name="T34" fmla="*/ 232 w 238"/>
                              <a:gd name="T35" fmla="*/ 8 h 216"/>
                              <a:gd name="T36" fmla="*/ 238 w 238"/>
                              <a:gd name="T37" fmla="*/ 125 h 216"/>
                              <a:gd name="T38" fmla="*/ 232 w 238"/>
                              <a:gd name="T39" fmla="*/ 111 h 216"/>
                              <a:gd name="T40" fmla="*/ 231 w 238"/>
                              <a:gd name="T41" fmla="*/ 105 h 216"/>
                              <a:gd name="T42" fmla="*/ 229 w 238"/>
                              <a:gd name="T43" fmla="*/ 100 h 216"/>
                              <a:gd name="T44" fmla="*/ 227 w 238"/>
                              <a:gd name="T45" fmla="*/ 96 h 216"/>
                              <a:gd name="T46" fmla="*/ 224 w 238"/>
                              <a:gd name="T47" fmla="*/ 94 h 216"/>
                              <a:gd name="T48" fmla="*/ 220 w 238"/>
                              <a:gd name="T49" fmla="*/ 92 h 216"/>
                              <a:gd name="T50" fmla="*/ 215 w 238"/>
                              <a:gd name="T51" fmla="*/ 91 h 216"/>
                              <a:gd name="T52" fmla="*/ 206 w 238"/>
                              <a:gd name="T53" fmla="*/ 90 h 216"/>
                              <a:gd name="T54" fmla="*/ 45 w 238"/>
                              <a:gd name="T55" fmla="*/ 90 h 216"/>
                              <a:gd name="T56" fmla="*/ 34 w 238"/>
                              <a:gd name="T57" fmla="*/ 90 h 216"/>
                              <a:gd name="T58" fmla="*/ 25 w 238"/>
                              <a:gd name="T59" fmla="*/ 91 h 216"/>
                              <a:gd name="T60" fmla="*/ 20 w 238"/>
                              <a:gd name="T61" fmla="*/ 92 h 216"/>
                              <a:gd name="T62" fmla="*/ 17 w 238"/>
                              <a:gd name="T63" fmla="*/ 95 h 216"/>
                              <a:gd name="T64" fmla="*/ 14 w 238"/>
                              <a:gd name="T65" fmla="*/ 98 h 216"/>
                              <a:gd name="T66" fmla="*/ 13 w 238"/>
                              <a:gd name="T67" fmla="*/ 103 h 216"/>
                              <a:gd name="T68" fmla="*/ 13 w 238"/>
                              <a:gd name="T69" fmla="*/ 110 h 216"/>
                              <a:gd name="T70" fmla="*/ 12 w 238"/>
                              <a:gd name="T71" fmla="*/ 119 h 216"/>
                              <a:gd name="T72" fmla="*/ 13 w 238"/>
                              <a:gd name="T73" fmla="*/ 144 h 216"/>
                              <a:gd name="T74" fmla="*/ 13 w 238"/>
                              <a:gd name="T75" fmla="*/ 150 h 216"/>
                              <a:gd name="T76" fmla="*/ 14 w 238"/>
                              <a:gd name="T77" fmla="*/ 156 h 216"/>
                              <a:gd name="T78" fmla="*/ 15 w 238"/>
                              <a:gd name="T79" fmla="*/ 162 h 216"/>
                              <a:gd name="T80" fmla="*/ 17 w 238"/>
                              <a:gd name="T81" fmla="*/ 167 h 216"/>
                              <a:gd name="T82" fmla="*/ 21 w 238"/>
                              <a:gd name="T83" fmla="*/ 174 h 216"/>
                              <a:gd name="T84" fmla="*/ 28 w 238"/>
                              <a:gd name="T85" fmla="*/ 182 h 216"/>
                              <a:gd name="T86" fmla="*/ 33 w 238"/>
                              <a:gd name="T87" fmla="*/ 185 h 216"/>
                              <a:gd name="T88" fmla="*/ 37 w 238"/>
                              <a:gd name="T89" fmla="*/ 189 h 216"/>
                              <a:gd name="T90" fmla="*/ 45 w 238"/>
                              <a:gd name="T91" fmla="*/ 193 h 216"/>
                              <a:gd name="T92" fmla="*/ 58 w 238"/>
                              <a:gd name="T93" fmla="*/ 201 h 216"/>
                              <a:gd name="T94" fmla="*/ 76 w 238"/>
                              <a:gd name="T95" fmla="*/ 207 h 216"/>
                              <a:gd name="T96" fmla="*/ 83 w 238"/>
                              <a:gd name="T97" fmla="*/ 216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38" h="216">
                                <a:moveTo>
                                  <a:pt x="83" y="216"/>
                                </a:moveTo>
                                <a:lnTo>
                                  <a:pt x="0" y="207"/>
                                </a:lnTo>
                                <a:lnTo>
                                  <a:pt x="0" y="0"/>
                                </a:lnTo>
                                <a:lnTo>
                                  <a:pt x="6" y="0"/>
                                </a:lnTo>
                                <a:lnTo>
                                  <a:pt x="6" y="8"/>
                                </a:lnTo>
                                <a:lnTo>
                                  <a:pt x="6" y="10"/>
                                </a:lnTo>
                                <a:lnTo>
                                  <a:pt x="6" y="13"/>
                                </a:lnTo>
                                <a:lnTo>
                                  <a:pt x="6" y="15"/>
                                </a:lnTo>
                                <a:lnTo>
                                  <a:pt x="7" y="18"/>
                                </a:lnTo>
                                <a:lnTo>
                                  <a:pt x="7" y="20"/>
                                </a:lnTo>
                                <a:lnTo>
                                  <a:pt x="8" y="22"/>
                                </a:lnTo>
                                <a:lnTo>
                                  <a:pt x="9" y="23"/>
                                </a:lnTo>
                                <a:lnTo>
                                  <a:pt x="9" y="25"/>
                                </a:lnTo>
                                <a:lnTo>
                                  <a:pt x="10" y="26"/>
                                </a:lnTo>
                                <a:lnTo>
                                  <a:pt x="11" y="27"/>
                                </a:lnTo>
                                <a:lnTo>
                                  <a:pt x="12" y="28"/>
                                </a:lnTo>
                                <a:lnTo>
                                  <a:pt x="13" y="29"/>
                                </a:lnTo>
                                <a:lnTo>
                                  <a:pt x="14" y="30"/>
                                </a:lnTo>
                                <a:lnTo>
                                  <a:pt x="15" y="30"/>
                                </a:lnTo>
                                <a:lnTo>
                                  <a:pt x="16" y="31"/>
                                </a:lnTo>
                                <a:lnTo>
                                  <a:pt x="18" y="31"/>
                                </a:lnTo>
                                <a:lnTo>
                                  <a:pt x="19" y="32"/>
                                </a:lnTo>
                                <a:lnTo>
                                  <a:pt x="20" y="32"/>
                                </a:lnTo>
                                <a:lnTo>
                                  <a:pt x="23" y="33"/>
                                </a:lnTo>
                                <a:lnTo>
                                  <a:pt x="26" y="33"/>
                                </a:lnTo>
                                <a:lnTo>
                                  <a:pt x="29" y="33"/>
                                </a:lnTo>
                                <a:lnTo>
                                  <a:pt x="32" y="33"/>
                                </a:lnTo>
                                <a:lnTo>
                                  <a:pt x="36" y="33"/>
                                </a:lnTo>
                                <a:lnTo>
                                  <a:pt x="40" y="33"/>
                                </a:lnTo>
                                <a:lnTo>
                                  <a:pt x="197" y="33"/>
                                </a:lnTo>
                                <a:lnTo>
                                  <a:pt x="202" y="33"/>
                                </a:lnTo>
                                <a:lnTo>
                                  <a:pt x="206" y="33"/>
                                </a:lnTo>
                                <a:lnTo>
                                  <a:pt x="210" y="33"/>
                                </a:lnTo>
                                <a:lnTo>
                                  <a:pt x="213" y="33"/>
                                </a:lnTo>
                                <a:lnTo>
                                  <a:pt x="215" y="33"/>
                                </a:lnTo>
                                <a:lnTo>
                                  <a:pt x="218" y="32"/>
                                </a:lnTo>
                                <a:lnTo>
                                  <a:pt x="220" y="32"/>
                                </a:lnTo>
                                <a:lnTo>
                                  <a:pt x="221" y="31"/>
                                </a:lnTo>
                                <a:lnTo>
                                  <a:pt x="222" y="31"/>
                                </a:lnTo>
                                <a:lnTo>
                                  <a:pt x="223" y="30"/>
                                </a:lnTo>
                                <a:lnTo>
                                  <a:pt x="224" y="30"/>
                                </a:lnTo>
                                <a:lnTo>
                                  <a:pt x="225" y="29"/>
                                </a:lnTo>
                                <a:lnTo>
                                  <a:pt x="226" y="28"/>
                                </a:lnTo>
                                <a:lnTo>
                                  <a:pt x="227" y="26"/>
                                </a:lnTo>
                                <a:lnTo>
                                  <a:pt x="228" y="25"/>
                                </a:lnTo>
                                <a:lnTo>
                                  <a:pt x="229" y="24"/>
                                </a:lnTo>
                                <a:lnTo>
                                  <a:pt x="230" y="22"/>
                                </a:lnTo>
                                <a:lnTo>
                                  <a:pt x="230" y="21"/>
                                </a:lnTo>
                                <a:lnTo>
                                  <a:pt x="230" y="19"/>
                                </a:lnTo>
                                <a:lnTo>
                                  <a:pt x="231" y="16"/>
                                </a:lnTo>
                                <a:lnTo>
                                  <a:pt x="231" y="14"/>
                                </a:lnTo>
                                <a:lnTo>
                                  <a:pt x="232" y="12"/>
                                </a:lnTo>
                                <a:lnTo>
                                  <a:pt x="232" y="10"/>
                                </a:lnTo>
                                <a:lnTo>
                                  <a:pt x="232" y="8"/>
                                </a:lnTo>
                                <a:lnTo>
                                  <a:pt x="232" y="0"/>
                                </a:lnTo>
                                <a:lnTo>
                                  <a:pt x="238" y="0"/>
                                </a:lnTo>
                                <a:lnTo>
                                  <a:pt x="238" y="125"/>
                                </a:lnTo>
                                <a:lnTo>
                                  <a:pt x="232" y="125"/>
                                </a:lnTo>
                                <a:lnTo>
                                  <a:pt x="232" y="114"/>
                                </a:lnTo>
                                <a:lnTo>
                                  <a:pt x="232" y="111"/>
                                </a:lnTo>
                                <a:lnTo>
                                  <a:pt x="232" y="110"/>
                                </a:lnTo>
                                <a:lnTo>
                                  <a:pt x="231" y="108"/>
                                </a:lnTo>
                                <a:lnTo>
                                  <a:pt x="231" y="105"/>
                                </a:lnTo>
                                <a:lnTo>
                                  <a:pt x="230" y="104"/>
                                </a:lnTo>
                                <a:lnTo>
                                  <a:pt x="230" y="102"/>
                                </a:lnTo>
                                <a:lnTo>
                                  <a:pt x="229" y="100"/>
                                </a:lnTo>
                                <a:lnTo>
                                  <a:pt x="228" y="99"/>
                                </a:lnTo>
                                <a:lnTo>
                                  <a:pt x="228" y="97"/>
                                </a:lnTo>
                                <a:lnTo>
                                  <a:pt x="227" y="96"/>
                                </a:lnTo>
                                <a:lnTo>
                                  <a:pt x="226" y="96"/>
                                </a:lnTo>
                                <a:lnTo>
                                  <a:pt x="225" y="95"/>
                                </a:lnTo>
                                <a:lnTo>
                                  <a:pt x="224" y="94"/>
                                </a:lnTo>
                                <a:lnTo>
                                  <a:pt x="223" y="93"/>
                                </a:lnTo>
                                <a:lnTo>
                                  <a:pt x="221" y="92"/>
                                </a:lnTo>
                                <a:lnTo>
                                  <a:pt x="220" y="92"/>
                                </a:lnTo>
                                <a:lnTo>
                                  <a:pt x="219" y="91"/>
                                </a:lnTo>
                                <a:lnTo>
                                  <a:pt x="217" y="91"/>
                                </a:lnTo>
                                <a:lnTo>
                                  <a:pt x="215" y="91"/>
                                </a:lnTo>
                                <a:lnTo>
                                  <a:pt x="213" y="90"/>
                                </a:lnTo>
                                <a:lnTo>
                                  <a:pt x="210" y="90"/>
                                </a:lnTo>
                                <a:lnTo>
                                  <a:pt x="206" y="90"/>
                                </a:lnTo>
                                <a:lnTo>
                                  <a:pt x="202" y="90"/>
                                </a:lnTo>
                                <a:lnTo>
                                  <a:pt x="197" y="90"/>
                                </a:lnTo>
                                <a:lnTo>
                                  <a:pt x="45" y="90"/>
                                </a:lnTo>
                                <a:lnTo>
                                  <a:pt x="41" y="90"/>
                                </a:lnTo>
                                <a:lnTo>
                                  <a:pt x="37" y="90"/>
                                </a:lnTo>
                                <a:lnTo>
                                  <a:pt x="34" y="90"/>
                                </a:lnTo>
                                <a:lnTo>
                                  <a:pt x="30" y="90"/>
                                </a:lnTo>
                                <a:lnTo>
                                  <a:pt x="28" y="91"/>
                                </a:lnTo>
                                <a:lnTo>
                                  <a:pt x="25" y="91"/>
                                </a:lnTo>
                                <a:lnTo>
                                  <a:pt x="23" y="91"/>
                                </a:lnTo>
                                <a:lnTo>
                                  <a:pt x="21" y="92"/>
                                </a:lnTo>
                                <a:lnTo>
                                  <a:pt x="20" y="92"/>
                                </a:lnTo>
                                <a:lnTo>
                                  <a:pt x="19" y="93"/>
                                </a:lnTo>
                                <a:lnTo>
                                  <a:pt x="18" y="94"/>
                                </a:lnTo>
                                <a:lnTo>
                                  <a:pt x="17" y="95"/>
                                </a:lnTo>
                                <a:lnTo>
                                  <a:pt x="16" y="96"/>
                                </a:lnTo>
                                <a:lnTo>
                                  <a:pt x="15" y="97"/>
                                </a:lnTo>
                                <a:lnTo>
                                  <a:pt x="14" y="98"/>
                                </a:lnTo>
                                <a:lnTo>
                                  <a:pt x="14" y="100"/>
                                </a:lnTo>
                                <a:lnTo>
                                  <a:pt x="14" y="101"/>
                                </a:lnTo>
                                <a:lnTo>
                                  <a:pt x="13" y="103"/>
                                </a:lnTo>
                                <a:lnTo>
                                  <a:pt x="13" y="104"/>
                                </a:lnTo>
                                <a:lnTo>
                                  <a:pt x="13" y="107"/>
                                </a:lnTo>
                                <a:lnTo>
                                  <a:pt x="13" y="110"/>
                                </a:lnTo>
                                <a:lnTo>
                                  <a:pt x="13" y="112"/>
                                </a:lnTo>
                                <a:lnTo>
                                  <a:pt x="12" y="115"/>
                                </a:lnTo>
                                <a:lnTo>
                                  <a:pt x="12" y="119"/>
                                </a:lnTo>
                                <a:lnTo>
                                  <a:pt x="12" y="139"/>
                                </a:lnTo>
                                <a:lnTo>
                                  <a:pt x="12" y="142"/>
                                </a:lnTo>
                                <a:lnTo>
                                  <a:pt x="13" y="144"/>
                                </a:lnTo>
                                <a:lnTo>
                                  <a:pt x="13" y="146"/>
                                </a:lnTo>
                                <a:lnTo>
                                  <a:pt x="13" y="148"/>
                                </a:lnTo>
                                <a:lnTo>
                                  <a:pt x="13" y="150"/>
                                </a:lnTo>
                                <a:lnTo>
                                  <a:pt x="13" y="152"/>
                                </a:lnTo>
                                <a:lnTo>
                                  <a:pt x="14" y="154"/>
                                </a:lnTo>
                                <a:lnTo>
                                  <a:pt x="14" y="156"/>
                                </a:lnTo>
                                <a:lnTo>
                                  <a:pt x="14" y="159"/>
                                </a:lnTo>
                                <a:lnTo>
                                  <a:pt x="15" y="161"/>
                                </a:lnTo>
                                <a:lnTo>
                                  <a:pt x="15" y="162"/>
                                </a:lnTo>
                                <a:lnTo>
                                  <a:pt x="16" y="164"/>
                                </a:lnTo>
                                <a:lnTo>
                                  <a:pt x="17" y="166"/>
                                </a:lnTo>
                                <a:lnTo>
                                  <a:pt x="17" y="167"/>
                                </a:lnTo>
                                <a:lnTo>
                                  <a:pt x="18" y="169"/>
                                </a:lnTo>
                                <a:lnTo>
                                  <a:pt x="19" y="170"/>
                                </a:lnTo>
                                <a:lnTo>
                                  <a:pt x="21" y="174"/>
                                </a:lnTo>
                                <a:lnTo>
                                  <a:pt x="23" y="176"/>
                                </a:lnTo>
                                <a:lnTo>
                                  <a:pt x="26" y="179"/>
                                </a:lnTo>
                                <a:lnTo>
                                  <a:pt x="28" y="182"/>
                                </a:lnTo>
                                <a:lnTo>
                                  <a:pt x="30" y="183"/>
                                </a:lnTo>
                                <a:lnTo>
                                  <a:pt x="31" y="184"/>
                                </a:lnTo>
                                <a:lnTo>
                                  <a:pt x="33" y="185"/>
                                </a:lnTo>
                                <a:lnTo>
                                  <a:pt x="34" y="187"/>
                                </a:lnTo>
                                <a:lnTo>
                                  <a:pt x="35" y="188"/>
                                </a:lnTo>
                                <a:lnTo>
                                  <a:pt x="37" y="189"/>
                                </a:lnTo>
                                <a:lnTo>
                                  <a:pt x="39" y="190"/>
                                </a:lnTo>
                                <a:lnTo>
                                  <a:pt x="40" y="191"/>
                                </a:lnTo>
                                <a:lnTo>
                                  <a:pt x="45" y="193"/>
                                </a:lnTo>
                                <a:lnTo>
                                  <a:pt x="49" y="197"/>
                                </a:lnTo>
                                <a:lnTo>
                                  <a:pt x="53" y="199"/>
                                </a:lnTo>
                                <a:lnTo>
                                  <a:pt x="58" y="201"/>
                                </a:lnTo>
                                <a:lnTo>
                                  <a:pt x="65" y="203"/>
                                </a:lnTo>
                                <a:lnTo>
                                  <a:pt x="70" y="205"/>
                                </a:lnTo>
                                <a:lnTo>
                                  <a:pt x="76" y="207"/>
                                </a:lnTo>
                                <a:lnTo>
                                  <a:pt x="80" y="208"/>
                                </a:lnTo>
                                <a:lnTo>
                                  <a:pt x="83" y="209"/>
                                </a:lnTo>
                                <a:lnTo>
                                  <a:pt x="83" y="21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9" name="Freeform 391"/>
                        <wps:cNvSpPr>
                          <a:spLocks/>
                        </wps:cNvSpPr>
                        <wps:spPr bwMode="auto">
                          <a:xfrm>
                            <a:off x="7702" y="4995"/>
                            <a:ext cx="193" cy="163"/>
                          </a:xfrm>
                          <a:custGeom>
                            <a:avLst/>
                            <a:gdLst>
                              <a:gd name="T0" fmla="*/ 139 w 259"/>
                              <a:gd name="T1" fmla="*/ 109 h 218"/>
                              <a:gd name="T2" fmla="*/ 139 w 259"/>
                              <a:gd name="T3" fmla="*/ 118 h 218"/>
                              <a:gd name="T4" fmla="*/ 141 w 259"/>
                              <a:gd name="T5" fmla="*/ 127 h 218"/>
                              <a:gd name="T6" fmla="*/ 145 w 259"/>
                              <a:gd name="T7" fmla="*/ 135 h 218"/>
                              <a:gd name="T8" fmla="*/ 151 w 259"/>
                              <a:gd name="T9" fmla="*/ 141 h 218"/>
                              <a:gd name="T10" fmla="*/ 160 w 259"/>
                              <a:gd name="T11" fmla="*/ 145 h 218"/>
                              <a:gd name="T12" fmla="*/ 169 w 259"/>
                              <a:gd name="T13" fmla="*/ 150 h 218"/>
                              <a:gd name="T14" fmla="*/ 181 w 259"/>
                              <a:gd name="T15" fmla="*/ 153 h 218"/>
                              <a:gd name="T16" fmla="*/ 190 w 259"/>
                              <a:gd name="T17" fmla="*/ 162 h 218"/>
                              <a:gd name="T18" fmla="*/ 75 w 259"/>
                              <a:gd name="T19" fmla="*/ 143 h 218"/>
                              <a:gd name="T20" fmla="*/ 93 w 259"/>
                              <a:gd name="T21" fmla="*/ 141 h 218"/>
                              <a:gd name="T22" fmla="*/ 103 w 259"/>
                              <a:gd name="T23" fmla="*/ 137 h 218"/>
                              <a:gd name="T24" fmla="*/ 111 w 259"/>
                              <a:gd name="T25" fmla="*/ 132 h 218"/>
                              <a:gd name="T26" fmla="*/ 119 w 259"/>
                              <a:gd name="T27" fmla="*/ 124 h 218"/>
                              <a:gd name="T28" fmla="*/ 124 w 259"/>
                              <a:gd name="T29" fmla="*/ 114 h 218"/>
                              <a:gd name="T30" fmla="*/ 126 w 259"/>
                              <a:gd name="T31" fmla="*/ 100 h 218"/>
                              <a:gd name="T32" fmla="*/ 47 w 259"/>
                              <a:gd name="T33" fmla="*/ 92 h 218"/>
                              <a:gd name="T34" fmla="*/ 36 w 259"/>
                              <a:gd name="T35" fmla="*/ 92 h 218"/>
                              <a:gd name="T36" fmla="*/ 31 w 259"/>
                              <a:gd name="T37" fmla="*/ 93 h 218"/>
                              <a:gd name="T38" fmla="*/ 28 w 259"/>
                              <a:gd name="T39" fmla="*/ 97 h 218"/>
                              <a:gd name="T40" fmla="*/ 25 w 259"/>
                              <a:gd name="T41" fmla="*/ 102 h 218"/>
                              <a:gd name="T42" fmla="*/ 23 w 259"/>
                              <a:gd name="T43" fmla="*/ 110 h 218"/>
                              <a:gd name="T44" fmla="*/ 21 w 259"/>
                              <a:gd name="T45" fmla="*/ 133 h 218"/>
                              <a:gd name="T46" fmla="*/ 21 w 259"/>
                              <a:gd name="T47" fmla="*/ 148 h 218"/>
                              <a:gd name="T48" fmla="*/ 24 w 259"/>
                              <a:gd name="T49" fmla="*/ 161 h 218"/>
                              <a:gd name="T50" fmla="*/ 28 w 259"/>
                              <a:gd name="T51" fmla="*/ 174 h 218"/>
                              <a:gd name="T52" fmla="*/ 35 w 259"/>
                              <a:gd name="T53" fmla="*/ 184 h 218"/>
                              <a:gd name="T54" fmla="*/ 43 w 259"/>
                              <a:gd name="T55" fmla="*/ 193 h 218"/>
                              <a:gd name="T56" fmla="*/ 55 w 259"/>
                              <a:gd name="T57" fmla="*/ 202 h 218"/>
                              <a:gd name="T58" fmla="*/ 68 w 259"/>
                              <a:gd name="T59" fmla="*/ 209 h 218"/>
                              <a:gd name="T60" fmla="*/ 0 w 259"/>
                              <a:gd name="T61" fmla="*/ 200 h 218"/>
                              <a:gd name="T62" fmla="*/ 26 w 259"/>
                              <a:gd name="T63" fmla="*/ 11 h 218"/>
                              <a:gd name="T64" fmla="*/ 27 w 259"/>
                              <a:gd name="T65" fmla="*/ 19 h 218"/>
                              <a:gd name="T66" fmla="*/ 29 w 259"/>
                              <a:gd name="T67" fmla="*/ 26 h 218"/>
                              <a:gd name="T68" fmla="*/ 32 w 259"/>
                              <a:gd name="T69" fmla="*/ 31 h 218"/>
                              <a:gd name="T70" fmla="*/ 37 w 259"/>
                              <a:gd name="T71" fmla="*/ 34 h 218"/>
                              <a:gd name="T72" fmla="*/ 47 w 259"/>
                              <a:gd name="T73" fmla="*/ 35 h 218"/>
                              <a:gd name="T74" fmla="*/ 215 w 259"/>
                              <a:gd name="T75" fmla="*/ 52 h 218"/>
                              <a:gd name="T76" fmla="*/ 229 w 259"/>
                              <a:gd name="T77" fmla="*/ 53 h 218"/>
                              <a:gd name="T78" fmla="*/ 238 w 259"/>
                              <a:gd name="T79" fmla="*/ 52 h 218"/>
                              <a:gd name="T80" fmla="*/ 243 w 259"/>
                              <a:gd name="T81" fmla="*/ 50 h 218"/>
                              <a:gd name="T82" fmla="*/ 248 w 259"/>
                              <a:gd name="T83" fmla="*/ 45 h 218"/>
                              <a:gd name="T84" fmla="*/ 251 w 259"/>
                              <a:gd name="T85" fmla="*/ 36 h 218"/>
                              <a:gd name="T86" fmla="*/ 259 w 259"/>
                              <a:gd name="T87" fmla="*/ 23 h 218"/>
                              <a:gd name="T88" fmla="*/ 172 w 259"/>
                              <a:gd name="T89" fmla="*/ 203 h 218"/>
                              <a:gd name="T90" fmla="*/ 184 w 259"/>
                              <a:gd name="T91" fmla="*/ 202 h 218"/>
                              <a:gd name="T92" fmla="*/ 195 w 259"/>
                              <a:gd name="T93" fmla="*/ 199 h 218"/>
                              <a:gd name="T94" fmla="*/ 203 w 259"/>
                              <a:gd name="T95" fmla="*/ 196 h 218"/>
                              <a:gd name="T96" fmla="*/ 209 w 259"/>
                              <a:gd name="T97" fmla="*/ 193 h 218"/>
                              <a:gd name="T98" fmla="*/ 215 w 259"/>
                              <a:gd name="T99" fmla="*/ 188 h 218"/>
                              <a:gd name="T100" fmla="*/ 220 w 259"/>
                              <a:gd name="T101" fmla="*/ 183 h 218"/>
                              <a:gd name="T102" fmla="*/ 225 w 259"/>
                              <a:gd name="T103" fmla="*/ 176 h 218"/>
                              <a:gd name="T104" fmla="*/ 228 w 259"/>
                              <a:gd name="T105" fmla="*/ 167 h 218"/>
                              <a:gd name="T106" fmla="*/ 232 w 259"/>
                              <a:gd name="T107" fmla="*/ 152 h 218"/>
                              <a:gd name="T108" fmla="*/ 234 w 259"/>
                              <a:gd name="T109" fmla="*/ 135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9" h="218">
                                <a:moveTo>
                                  <a:pt x="236" y="111"/>
                                </a:moveTo>
                                <a:lnTo>
                                  <a:pt x="139" y="102"/>
                                </a:lnTo>
                                <a:lnTo>
                                  <a:pt x="139" y="106"/>
                                </a:lnTo>
                                <a:lnTo>
                                  <a:pt x="139" y="109"/>
                                </a:lnTo>
                                <a:lnTo>
                                  <a:pt x="138" y="111"/>
                                </a:lnTo>
                                <a:lnTo>
                                  <a:pt x="138" y="113"/>
                                </a:lnTo>
                                <a:lnTo>
                                  <a:pt x="139" y="116"/>
                                </a:lnTo>
                                <a:lnTo>
                                  <a:pt x="139" y="118"/>
                                </a:lnTo>
                                <a:lnTo>
                                  <a:pt x="139" y="121"/>
                                </a:lnTo>
                                <a:lnTo>
                                  <a:pt x="140" y="122"/>
                                </a:lnTo>
                                <a:lnTo>
                                  <a:pt x="140" y="124"/>
                                </a:lnTo>
                                <a:lnTo>
                                  <a:pt x="141" y="127"/>
                                </a:lnTo>
                                <a:lnTo>
                                  <a:pt x="142" y="128"/>
                                </a:lnTo>
                                <a:lnTo>
                                  <a:pt x="143" y="130"/>
                                </a:lnTo>
                                <a:lnTo>
                                  <a:pt x="144" y="132"/>
                                </a:lnTo>
                                <a:lnTo>
                                  <a:pt x="145" y="135"/>
                                </a:lnTo>
                                <a:lnTo>
                                  <a:pt x="146" y="136"/>
                                </a:lnTo>
                                <a:lnTo>
                                  <a:pt x="148" y="138"/>
                                </a:lnTo>
                                <a:lnTo>
                                  <a:pt x="149" y="139"/>
                                </a:lnTo>
                                <a:lnTo>
                                  <a:pt x="151" y="141"/>
                                </a:lnTo>
                                <a:lnTo>
                                  <a:pt x="154" y="142"/>
                                </a:lnTo>
                                <a:lnTo>
                                  <a:pt x="156" y="143"/>
                                </a:lnTo>
                                <a:lnTo>
                                  <a:pt x="157" y="144"/>
                                </a:lnTo>
                                <a:lnTo>
                                  <a:pt x="160" y="145"/>
                                </a:lnTo>
                                <a:lnTo>
                                  <a:pt x="162" y="147"/>
                                </a:lnTo>
                                <a:lnTo>
                                  <a:pt x="164" y="148"/>
                                </a:lnTo>
                                <a:lnTo>
                                  <a:pt x="166" y="149"/>
                                </a:lnTo>
                                <a:lnTo>
                                  <a:pt x="169" y="150"/>
                                </a:lnTo>
                                <a:lnTo>
                                  <a:pt x="172" y="151"/>
                                </a:lnTo>
                                <a:lnTo>
                                  <a:pt x="175" y="152"/>
                                </a:lnTo>
                                <a:lnTo>
                                  <a:pt x="177" y="152"/>
                                </a:lnTo>
                                <a:lnTo>
                                  <a:pt x="181" y="153"/>
                                </a:lnTo>
                                <a:lnTo>
                                  <a:pt x="183" y="154"/>
                                </a:lnTo>
                                <a:lnTo>
                                  <a:pt x="186" y="155"/>
                                </a:lnTo>
                                <a:lnTo>
                                  <a:pt x="191" y="156"/>
                                </a:lnTo>
                                <a:lnTo>
                                  <a:pt x="190" y="162"/>
                                </a:lnTo>
                                <a:lnTo>
                                  <a:pt x="65" y="150"/>
                                </a:lnTo>
                                <a:lnTo>
                                  <a:pt x="66" y="144"/>
                                </a:lnTo>
                                <a:lnTo>
                                  <a:pt x="71" y="144"/>
                                </a:lnTo>
                                <a:lnTo>
                                  <a:pt x="75" y="143"/>
                                </a:lnTo>
                                <a:lnTo>
                                  <a:pt x="80" y="143"/>
                                </a:lnTo>
                                <a:lnTo>
                                  <a:pt x="85" y="142"/>
                                </a:lnTo>
                                <a:lnTo>
                                  <a:pt x="89" y="141"/>
                                </a:lnTo>
                                <a:lnTo>
                                  <a:pt x="93" y="141"/>
                                </a:lnTo>
                                <a:lnTo>
                                  <a:pt x="96" y="140"/>
                                </a:lnTo>
                                <a:lnTo>
                                  <a:pt x="100" y="138"/>
                                </a:lnTo>
                                <a:lnTo>
                                  <a:pt x="101" y="138"/>
                                </a:lnTo>
                                <a:lnTo>
                                  <a:pt x="103" y="137"/>
                                </a:lnTo>
                                <a:lnTo>
                                  <a:pt x="105" y="137"/>
                                </a:lnTo>
                                <a:lnTo>
                                  <a:pt x="106" y="136"/>
                                </a:lnTo>
                                <a:lnTo>
                                  <a:pt x="109" y="133"/>
                                </a:lnTo>
                                <a:lnTo>
                                  <a:pt x="111" y="132"/>
                                </a:lnTo>
                                <a:lnTo>
                                  <a:pt x="113" y="130"/>
                                </a:lnTo>
                                <a:lnTo>
                                  <a:pt x="115" y="128"/>
                                </a:lnTo>
                                <a:lnTo>
                                  <a:pt x="118" y="126"/>
                                </a:lnTo>
                                <a:lnTo>
                                  <a:pt x="119" y="124"/>
                                </a:lnTo>
                                <a:lnTo>
                                  <a:pt x="121" y="122"/>
                                </a:lnTo>
                                <a:lnTo>
                                  <a:pt x="122" y="120"/>
                                </a:lnTo>
                                <a:lnTo>
                                  <a:pt x="123" y="117"/>
                                </a:lnTo>
                                <a:lnTo>
                                  <a:pt x="124" y="114"/>
                                </a:lnTo>
                                <a:lnTo>
                                  <a:pt x="125" y="111"/>
                                </a:lnTo>
                                <a:lnTo>
                                  <a:pt x="125" y="108"/>
                                </a:lnTo>
                                <a:lnTo>
                                  <a:pt x="126" y="104"/>
                                </a:lnTo>
                                <a:lnTo>
                                  <a:pt x="126" y="100"/>
                                </a:lnTo>
                                <a:lnTo>
                                  <a:pt x="59" y="93"/>
                                </a:lnTo>
                                <a:lnTo>
                                  <a:pt x="55" y="93"/>
                                </a:lnTo>
                                <a:lnTo>
                                  <a:pt x="51" y="92"/>
                                </a:lnTo>
                                <a:lnTo>
                                  <a:pt x="47" y="92"/>
                                </a:lnTo>
                                <a:lnTo>
                                  <a:pt x="43" y="92"/>
                                </a:lnTo>
                                <a:lnTo>
                                  <a:pt x="40" y="92"/>
                                </a:lnTo>
                                <a:lnTo>
                                  <a:pt x="38" y="92"/>
                                </a:lnTo>
                                <a:lnTo>
                                  <a:pt x="36" y="92"/>
                                </a:lnTo>
                                <a:lnTo>
                                  <a:pt x="35" y="92"/>
                                </a:lnTo>
                                <a:lnTo>
                                  <a:pt x="33" y="93"/>
                                </a:lnTo>
                                <a:lnTo>
                                  <a:pt x="32" y="93"/>
                                </a:lnTo>
                                <a:lnTo>
                                  <a:pt x="31" y="93"/>
                                </a:lnTo>
                                <a:lnTo>
                                  <a:pt x="31" y="94"/>
                                </a:lnTo>
                                <a:lnTo>
                                  <a:pt x="30" y="95"/>
                                </a:lnTo>
                                <a:lnTo>
                                  <a:pt x="29" y="96"/>
                                </a:lnTo>
                                <a:lnTo>
                                  <a:pt x="28" y="97"/>
                                </a:lnTo>
                                <a:lnTo>
                                  <a:pt x="27" y="97"/>
                                </a:lnTo>
                                <a:lnTo>
                                  <a:pt x="26" y="98"/>
                                </a:lnTo>
                                <a:lnTo>
                                  <a:pt x="26" y="101"/>
                                </a:lnTo>
                                <a:lnTo>
                                  <a:pt x="25" y="102"/>
                                </a:lnTo>
                                <a:lnTo>
                                  <a:pt x="24" y="104"/>
                                </a:lnTo>
                                <a:lnTo>
                                  <a:pt x="24" y="105"/>
                                </a:lnTo>
                                <a:lnTo>
                                  <a:pt x="23" y="108"/>
                                </a:lnTo>
                                <a:lnTo>
                                  <a:pt x="23" y="110"/>
                                </a:lnTo>
                                <a:lnTo>
                                  <a:pt x="23" y="112"/>
                                </a:lnTo>
                                <a:lnTo>
                                  <a:pt x="21" y="125"/>
                                </a:lnTo>
                                <a:lnTo>
                                  <a:pt x="21" y="129"/>
                                </a:lnTo>
                                <a:lnTo>
                                  <a:pt x="21" y="133"/>
                                </a:lnTo>
                                <a:lnTo>
                                  <a:pt x="21" y="137"/>
                                </a:lnTo>
                                <a:lnTo>
                                  <a:pt x="21" y="141"/>
                                </a:lnTo>
                                <a:lnTo>
                                  <a:pt x="21" y="145"/>
                                </a:lnTo>
                                <a:lnTo>
                                  <a:pt x="21" y="148"/>
                                </a:lnTo>
                                <a:lnTo>
                                  <a:pt x="21" y="152"/>
                                </a:lnTo>
                                <a:lnTo>
                                  <a:pt x="22" y="155"/>
                                </a:lnTo>
                                <a:lnTo>
                                  <a:pt x="23" y="158"/>
                                </a:lnTo>
                                <a:lnTo>
                                  <a:pt x="24" y="161"/>
                                </a:lnTo>
                                <a:lnTo>
                                  <a:pt x="25" y="164"/>
                                </a:lnTo>
                                <a:lnTo>
                                  <a:pt x="26" y="167"/>
                                </a:lnTo>
                                <a:lnTo>
                                  <a:pt x="27" y="171"/>
                                </a:lnTo>
                                <a:lnTo>
                                  <a:pt x="28" y="174"/>
                                </a:lnTo>
                                <a:lnTo>
                                  <a:pt x="30" y="177"/>
                                </a:lnTo>
                                <a:lnTo>
                                  <a:pt x="31" y="179"/>
                                </a:lnTo>
                                <a:lnTo>
                                  <a:pt x="33" y="182"/>
                                </a:lnTo>
                                <a:lnTo>
                                  <a:pt x="35" y="184"/>
                                </a:lnTo>
                                <a:lnTo>
                                  <a:pt x="36" y="187"/>
                                </a:lnTo>
                                <a:lnTo>
                                  <a:pt x="39" y="189"/>
                                </a:lnTo>
                                <a:lnTo>
                                  <a:pt x="41" y="191"/>
                                </a:lnTo>
                                <a:lnTo>
                                  <a:pt x="43" y="193"/>
                                </a:lnTo>
                                <a:lnTo>
                                  <a:pt x="46" y="195"/>
                                </a:lnTo>
                                <a:lnTo>
                                  <a:pt x="49" y="198"/>
                                </a:lnTo>
                                <a:lnTo>
                                  <a:pt x="52" y="199"/>
                                </a:lnTo>
                                <a:lnTo>
                                  <a:pt x="55" y="202"/>
                                </a:lnTo>
                                <a:lnTo>
                                  <a:pt x="58" y="203"/>
                                </a:lnTo>
                                <a:lnTo>
                                  <a:pt x="61" y="206"/>
                                </a:lnTo>
                                <a:lnTo>
                                  <a:pt x="64" y="207"/>
                                </a:lnTo>
                                <a:lnTo>
                                  <a:pt x="68" y="209"/>
                                </a:lnTo>
                                <a:lnTo>
                                  <a:pt x="71" y="211"/>
                                </a:lnTo>
                                <a:lnTo>
                                  <a:pt x="75" y="212"/>
                                </a:lnTo>
                                <a:lnTo>
                                  <a:pt x="74" y="218"/>
                                </a:lnTo>
                                <a:lnTo>
                                  <a:pt x="0" y="200"/>
                                </a:lnTo>
                                <a:lnTo>
                                  <a:pt x="21" y="0"/>
                                </a:lnTo>
                                <a:lnTo>
                                  <a:pt x="27" y="1"/>
                                </a:lnTo>
                                <a:lnTo>
                                  <a:pt x="26" y="8"/>
                                </a:lnTo>
                                <a:lnTo>
                                  <a:pt x="26" y="11"/>
                                </a:lnTo>
                                <a:lnTo>
                                  <a:pt x="26" y="13"/>
                                </a:lnTo>
                                <a:lnTo>
                                  <a:pt x="26" y="15"/>
                                </a:lnTo>
                                <a:lnTo>
                                  <a:pt x="26" y="17"/>
                                </a:lnTo>
                                <a:lnTo>
                                  <a:pt x="27" y="19"/>
                                </a:lnTo>
                                <a:lnTo>
                                  <a:pt x="27" y="21"/>
                                </a:lnTo>
                                <a:lnTo>
                                  <a:pt x="28" y="23"/>
                                </a:lnTo>
                                <a:lnTo>
                                  <a:pt x="29" y="25"/>
                                </a:lnTo>
                                <a:lnTo>
                                  <a:pt x="29" y="26"/>
                                </a:lnTo>
                                <a:lnTo>
                                  <a:pt x="30" y="27"/>
                                </a:lnTo>
                                <a:lnTo>
                                  <a:pt x="31" y="29"/>
                                </a:lnTo>
                                <a:lnTo>
                                  <a:pt x="31" y="30"/>
                                </a:lnTo>
                                <a:lnTo>
                                  <a:pt x="32" y="31"/>
                                </a:lnTo>
                                <a:lnTo>
                                  <a:pt x="34" y="32"/>
                                </a:lnTo>
                                <a:lnTo>
                                  <a:pt x="35" y="32"/>
                                </a:lnTo>
                                <a:lnTo>
                                  <a:pt x="36" y="33"/>
                                </a:lnTo>
                                <a:lnTo>
                                  <a:pt x="37" y="34"/>
                                </a:lnTo>
                                <a:lnTo>
                                  <a:pt x="39" y="34"/>
                                </a:lnTo>
                                <a:lnTo>
                                  <a:pt x="41" y="35"/>
                                </a:lnTo>
                                <a:lnTo>
                                  <a:pt x="43" y="35"/>
                                </a:lnTo>
                                <a:lnTo>
                                  <a:pt x="47" y="35"/>
                                </a:lnTo>
                                <a:lnTo>
                                  <a:pt x="51" y="36"/>
                                </a:lnTo>
                                <a:lnTo>
                                  <a:pt x="54" y="36"/>
                                </a:lnTo>
                                <a:lnTo>
                                  <a:pt x="58" y="37"/>
                                </a:lnTo>
                                <a:lnTo>
                                  <a:pt x="215" y="52"/>
                                </a:lnTo>
                                <a:lnTo>
                                  <a:pt x="219" y="52"/>
                                </a:lnTo>
                                <a:lnTo>
                                  <a:pt x="222" y="53"/>
                                </a:lnTo>
                                <a:lnTo>
                                  <a:pt x="226" y="53"/>
                                </a:lnTo>
                                <a:lnTo>
                                  <a:pt x="229" y="53"/>
                                </a:lnTo>
                                <a:lnTo>
                                  <a:pt x="233" y="53"/>
                                </a:lnTo>
                                <a:lnTo>
                                  <a:pt x="235" y="53"/>
                                </a:lnTo>
                                <a:lnTo>
                                  <a:pt x="237" y="53"/>
                                </a:lnTo>
                                <a:lnTo>
                                  <a:pt x="238" y="52"/>
                                </a:lnTo>
                                <a:lnTo>
                                  <a:pt x="240" y="52"/>
                                </a:lnTo>
                                <a:lnTo>
                                  <a:pt x="241" y="51"/>
                                </a:lnTo>
                                <a:lnTo>
                                  <a:pt x="242" y="51"/>
                                </a:lnTo>
                                <a:lnTo>
                                  <a:pt x="243" y="50"/>
                                </a:lnTo>
                                <a:lnTo>
                                  <a:pt x="244" y="49"/>
                                </a:lnTo>
                                <a:lnTo>
                                  <a:pt x="245" y="48"/>
                                </a:lnTo>
                                <a:lnTo>
                                  <a:pt x="246" y="47"/>
                                </a:lnTo>
                                <a:lnTo>
                                  <a:pt x="248" y="45"/>
                                </a:lnTo>
                                <a:lnTo>
                                  <a:pt x="249" y="43"/>
                                </a:lnTo>
                                <a:lnTo>
                                  <a:pt x="250" y="41"/>
                                </a:lnTo>
                                <a:lnTo>
                                  <a:pt x="251" y="39"/>
                                </a:lnTo>
                                <a:lnTo>
                                  <a:pt x="251" y="36"/>
                                </a:lnTo>
                                <a:lnTo>
                                  <a:pt x="251" y="34"/>
                                </a:lnTo>
                                <a:lnTo>
                                  <a:pt x="252" y="31"/>
                                </a:lnTo>
                                <a:lnTo>
                                  <a:pt x="252" y="23"/>
                                </a:lnTo>
                                <a:lnTo>
                                  <a:pt x="259" y="23"/>
                                </a:lnTo>
                                <a:lnTo>
                                  <a:pt x="239" y="218"/>
                                </a:lnTo>
                                <a:lnTo>
                                  <a:pt x="169" y="211"/>
                                </a:lnTo>
                                <a:lnTo>
                                  <a:pt x="169" y="204"/>
                                </a:lnTo>
                                <a:lnTo>
                                  <a:pt x="172" y="203"/>
                                </a:lnTo>
                                <a:lnTo>
                                  <a:pt x="176" y="203"/>
                                </a:lnTo>
                                <a:lnTo>
                                  <a:pt x="178" y="202"/>
                                </a:lnTo>
                                <a:lnTo>
                                  <a:pt x="181" y="202"/>
                                </a:lnTo>
                                <a:lnTo>
                                  <a:pt x="184" y="202"/>
                                </a:lnTo>
                                <a:lnTo>
                                  <a:pt x="186" y="201"/>
                                </a:lnTo>
                                <a:lnTo>
                                  <a:pt x="190" y="201"/>
                                </a:lnTo>
                                <a:lnTo>
                                  <a:pt x="192" y="200"/>
                                </a:lnTo>
                                <a:lnTo>
                                  <a:pt x="195" y="199"/>
                                </a:lnTo>
                                <a:lnTo>
                                  <a:pt x="197" y="198"/>
                                </a:lnTo>
                                <a:lnTo>
                                  <a:pt x="199" y="198"/>
                                </a:lnTo>
                                <a:lnTo>
                                  <a:pt x="201" y="197"/>
                                </a:lnTo>
                                <a:lnTo>
                                  <a:pt x="203" y="196"/>
                                </a:lnTo>
                                <a:lnTo>
                                  <a:pt x="205" y="195"/>
                                </a:lnTo>
                                <a:lnTo>
                                  <a:pt x="206" y="194"/>
                                </a:lnTo>
                                <a:lnTo>
                                  <a:pt x="208" y="194"/>
                                </a:lnTo>
                                <a:lnTo>
                                  <a:pt x="209" y="193"/>
                                </a:lnTo>
                                <a:lnTo>
                                  <a:pt x="211" y="191"/>
                                </a:lnTo>
                                <a:lnTo>
                                  <a:pt x="212" y="191"/>
                                </a:lnTo>
                                <a:lnTo>
                                  <a:pt x="213" y="189"/>
                                </a:lnTo>
                                <a:lnTo>
                                  <a:pt x="215" y="188"/>
                                </a:lnTo>
                                <a:lnTo>
                                  <a:pt x="216" y="187"/>
                                </a:lnTo>
                                <a:lnTo>
                                  <a:pt x="217" y="186"/>
                                </a:lnTo>
                                <a:lnTo>
                                  <a:pt x="218" y="184"/>
                                </a:lnTo>
                                <a:lnTo>
                                  <a:pt x="220" y="183"/>
                                </a:lnTo>
                                <a:lnTo>
                                  <a:pt x="220" y="181"/>
                                </a:lnTo>
                                <a:lnTo>
                                  <a:pt x="221" y="179"/>
                                </a:lnTo>
                                <a:lnTo>
                                  <a:pt x="223" y="178"/>
                                </a:lnTo>
                                <a:lnTo>
                                  <a:pt x="225" y="176"/>
                                </a:lnTo>
                                <a:lnTo>
                                  <a:pt x="226" y="174"/>
                                </a:lnTo>
                                <a:lnTo>
                                  <a:pt x="226" y="172"/>
                                </a:lnTo>
                                <a:lnTo>
                                  <a:pt x="227" y="171"/>
                                </a:lnTo>
                                <a:lnTo>
                                  <a:pt x="228" y="167"/>
                                </a:lnTo>
                                <a:lnTo>
                                  <a:pt x="229" y="164"/>
                                </a:lnTo>
                                <a:lnTo>
                                  <a:pt x="230" y="160"/>
                                </a:lnTo>
                                <a:lnTo>
                                  <a:pt x="231" y="156"/>
                                </a:lnTo>
                                <a:lnTo>
                                  <a:pt x="232" y="152"/>
                                </a:lnTo>
                                <a:lnTo>
                                  <a:pt x="233" y="147"/>
                                </a:lnTo>
                                <a:lnTo>
                                  <a:pt x="233" y="141"/>
                                </a:lnTo>
                                <a:lnTo>
                                  <a:pt x="234" y="138"/>
                                </a:lnTo>
                                <a:lnTo>
                                  <a:pt x="234" y="135"/>
                                </a:lnTo>
                                <a:lnTo>
                                  <a:pt x="236" y="11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0" name="Freeform 392"/>
                        <wps:cNvSpPr>
                          <a:spLocks noEditPoints="1"/>
                        </wps:cNvSpPr>
                        <wps:spPr bwMode="auto">
                          <a:xfrm>
                            <a:off x="7669" y="5194"/>
                            <a:ext cx="185" cy="179"/>
                          </a:xfrm>
                          <a:custGeom>
                            <a:avLst/>
                            <a:gdLst>
                              <a:gd name="T0" fmla="*/ 241 w 252"/>
                              <a:gd name="T1" fmla="*/ 170 h 248"/>
                              <a:gd name="T2" fmla="*/ 231 w 252"/>
                              <a:gd name="T3" fmla="*/ 191 h 248"/>
                              <a:gd name="T4" fmla="*/ 219 w 252"/>
                              <a:gd name="T5" fmla="*/ 208 h 248"/>
                              <a:gd name="T6" fmla="*/ 204 w 252"/>
                              <a:gd name="T7" fmla="*/ 222 h 248"/>
                              <a:gd name="T8" fmla="*/ 186 w 252"/>
                              <a:gd name="T9" fmla="*/ 235 h 248"/>
                              <a:gd name="T10" fmla="*/ 167 w 252"/>
                              <a:gd name="T11" fmla="*/ 242 h 248"/>
                              <a:gd name="T12" fmla="*/ 146 w 252"/>
                              <a:gd name="T13" fmla="*/ 247 h 248"/>
                              <a:gd name="T14" fmla="*/ 125 w 252"/>
                              <a:gd name="T15" fmla="*/ 248 h 248"/>
                              <a:gd name="T16" fmla="*/ 103 w 252"/>
                              <a:gd name="T17" fmla="*/ 246 h 248"/>
                              <a:gd name="T18" fmla="*/ 71 w 252"/>
                              <a:gd name="T19" fmla="*/ 236 h 248"/>
                              <a:gd name="T20" fmla="*/ 47 w 252"/>
                              <a:gd name="T21" fmla="*/ 222 h 248"/>
                              <a:gd name="T22" fmla="*/ 34 w 252"/>
                              <a:gd name="T23" fmla="*/ 211 h 248"/>
                              <a:gd name="T24" fmla="*/ 20 w 252"/>
                              <a:gd name="T25" fmla="*/ 195 h 248"/>
                              <a:gd name="T26" fmla="*/ 9 w 252"/>
                              <a:gd name="T27" fmla="*/ 174 h 248"/>
                              <a:gd name="T28" fmla="*/ 2 w 252"/>
                              <a:gd name="T29" fmla="*/ 153 h 248"/>
                              <a:gd name="T30" fmla="*/ 0 w 252"/>
                              <a:gd name="T31" fmla="*/ 129 h 248"/>
                              <a:gd name="T32" fmla="*/ 3 w 252"/>
                              <a:gd name="T33" fmla="*/ 103 h 248"/>
                              <a:gd name="T34" fmla="*/ 10 w 252"/>
                              <a:gd name="T35" fmla="*/ 77 h 248"/>
                              <a:gd name="T36" fmla="*/ 20 w 252"/>
                              <a:gd name="T37" fmla="*/ 56 h 248"/>
                              <a:gd name="T38" fmla="*/ 35 w 252"/>
                              <a:gd name="T39" fmla="*/ 36 h 248"/>
                              <a:gd name="T40" fmla="*/ 52 w 252"/>
                              <a:gd name="T41" fmla="*/ 22 h 248"/>
                              <a:gd name="T42" fmla="*/ 73 w 252"/>
                              <a:gd name="T43" fmla="*/ 10 h 248"/>
                              <a:gd name="T44" fmla="*/ 91 w 252"/>
                              <a:gd name="T45" fmla="*/ 4 h 248"/>
                              <a:gd name="T46" fmla="*/ 110 w 252"/>
                              <a:gd name="T47" fmla="*/ 1 h 248"/>
                              <a:gd name="T48" fmla="*/ 129 w 252"/>
                              <a:gd name="T49" fmla="*/ 0 h 248"/>
                              <a:gd name="T50" fmla="*/ 160 w 252"/>
                              <a:gd name="T51" fmla="*/ 4 h 248"/>
                              <a:gd name="T52" fmla="*/ 181 w 252"/>
                              <a:gd name="T53" fmla="*/ 13 h 248"/>
                              <a:gd name="T54" fmla="*/ 200 w 252"/>
                              <a:gd name="T55" fmla="*/ 22 h 248"/>
                              <a:gd name="T56" fmla="*/ 216 w 252"/>
                              <a:gd name="T57" fmla="*/ 35 h 248"/>
                              <a:gd name="T58" fmla="*/ 229 w 252"/>
                              <a:gd name="T59" fmla="*/ 52 h 248"/>
                              <a:gd name="T60" fmla="*/ 241 w 252"/>
                              <a:gd name="T61" fmla="*/ 70 h 248"/>
                              <a:gd name="T62" fmla="*/ 248 w 252"/>
                              <a:gd name="T63" fmla="*/ 89 h 248"/>
                              <a:gd name="T64" fmla="*/ 251 w 252"/>
                              <a:gd name="T65" fmla="*/ 109 h 248"/>
                              <a:gd name="T66" fmla="*/ 251 w 252"/>
                              <a:gd name="T67" fmla="*/ 129 h 248"/>
                              <a:gd name="T68" fmla="*/ 246 w 252"/>
                              <a:gd name="T69" fmla="*/ 150 h 248"/>
                              <a:gd name="T70" fmla="*/ 237 w 252"/>
                              <a:gd name="T71" fmla="*/ 137 h 248"/>
                              <a:gd name="T72" fmla="*/ 234 w 252"/>
                              <a:gd name="T73" fmla="*/ 125 h 248"/>
                              <a:gd name="T74" fmla="*/ 229 w 252"/>
                              <a:gd name="T75" fmla="*/ 112 h 248"/>
                              <a:gd name="T76" fmla="*/ 220 w 252"/>
                              <a:gd name="T77" fmla="*/ 101 h 248"/>
                              <a:gd name="T78" fmla="*/ 204 w 252"/>
                              <a:gd name="T79" fmla="*/ 89 h 248"/>
                              <a:gd name="T80" fmla="*/ 174 w 252"/>
                              <a:gd name="T81" fmla="*/ 74 h 248"/>
                              <a:gd name="T82" fmla="*/ 137 w 252"/>
                              <a:gd name="T83" fmla="*/ 63 h 248"/>
                              <a:gd name="T84" fmla="*/ 112 w 252"/>
                              <a:gd name="T85" fmla="*/ 59 h 248"/>
                              <a:gd name="T86" fmla="*/ 90 w 252"/>
                              <a:gd name="T87" fmla="*/ 57 h 248"/>
                              <a:gd name="T88" fmla="*/ 71 w 252"/>
                              <a:gd name="T89" fmla="*/ 58 h 248"/>
                              <a:gd name="T90" fmla="*/ 44 w 252"/>
                              <a:gd name="T91" fmla="*/ 65 h 248"/>
                              <a:gd name="T92" fmla="*/ 28 w 252"/>
                              <a:gd name="T93" fmla="*/ 77 h 248"/>
                              <a:gd name="T94" fmla="*/ 17 w 252"/>
                              <a:gd name="T95" fmla="*/ 95 h 248"/>
                              <a:gd name="T96" fmla="*/ 15 w 252"/>
                              <a:gd name="T97" fmla="*/ 110 h 248"/>
                              <a:gd name="T98" fmla="*/ 17 w 252"/>
                              <a:gd name="T99" fmla="*/ 124 h 248"/>
                              <a:gd name="T100" fmla="*/ 23 w 252"/>
                              <a:gd name="T101" fmla="*/ 137 h 248"/>
                              <a:gd name="T102" fmla="*/ 36 w 252"/>
                              <a:gd name="T103" fmla="*/ 151 h 248"/>
                              <a:gd name="T104" fmla="*/ 53 w 252"/>
                              <a:gd name="T105" fmla="*/ 164 h 248"/>
                              <a:gd name="T106" fmla="*/ 78 w 252"/>
                              <a:gd name="T107" fmla="*/ 174 h 248"/>
                              <a:gd name="T108" fmla="*/ 109 w 252"/>
                              <a:gd name="T109" fmla="*/ 183 h 248"/>
                              <a:gd name="T110" fmla="*/ 145 w 252"/>
                              <a:gd name="T111" fmla="*/ 191 h 248"/>
                              <a:gd name="T112" fmla="*/ 173 w 252"/>
                              <a:gd name="T113" fmla="*/ 192 h 248"/>
                              <a:gd name="T114" fmla="*/ 194 w 252"/>
                              <a:gd name="T115" fmla="*/ 189 h 248"/>
                              <a:gd name="T116" fmla="*/ 211 w 252"/>
                              <a:gd name="T117" fmla="*/ 183 h 248"/>
                              <a:gd name="T118" fmla="*/ 222 w 252"/>
                              <a:gd name="T119" fmla="*/ 173 h 248"/>
                              <a:gd name="T120" fmla="*/ 230 w 252"/>
                              <a:gd name="T121" fmla="*/ 162 h 248"/>
                              <a:gd name="T122" fmla="*/ 234 w 252"/>
                              <a:gd name="T123" fmla="*/ 15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2" h="248">
                                <a:moveTo>
                                  <a:pt x="246" y="150"/>
                                </a:moveTo>
                                <a:lnTo>
                                  <a:pt x="246" y="155"/>
                                </a:lnTo>
                                <a:lnTo>
                                  <a:pt x="245" y="158"/>
                                </a:lnTo>
                                <a:lnTo>
                                  <a:pt x="244" y="161"/>
                                </a:lnTo>
                                <a:lnTo>
                                  <a:pt x="243" y="164"/>
                                </a:lnTo>
                                <a:lnTo>
                                  <a:pt x="242" y="167"/>
                                </a:lnTo>
                                <a:lnTo>
                                  <a:pt x="241" y="170"/>
                                </a:lnTo>
                                <a:lnTo>
                                  <a:pt x="240" y="173"/>
                                </a:lnTo>
                                <a:lnTo>
                                  <a:pt x="239" y="176"/>
                                </a:lnTo>
                                <a:lnTo>
                                  <a:pt x="238" y="179"/>
                                </a:lnTo>
                                <a:lnTo>
                                  <a:pt x="236" y="182"/>
                                </a:lnTo>
                                <a:lnTo>
                                  <a:pt x="234" y="184"/>
                                </a:lnTo>
                                <a:lnTo>
                                  <a:pt x="232" y="187"/>
                                </a:lnTo>
                                <a:lnTo>
                                  <a:pt x="231" y="191"/>
                                </a:lnTo>
                                <a:lnTo>
                                  <a:pt x="230" y="193"/>
                                </a:lnTo>
                                <a:lnTo>
                                  <a:pt x="228" y="196"/>
                                </a:lnTo>
                                <a:lnTo>
                                  <a:pt x="226" y="199"/>
                                </a:lnTo>
                                <a:lnTo>
                                  <a:pt x="225" y="201"/>
                                </a:lnTo>
                                <a:lnTo>
                                  <a:pt x="223" y="203"/>
                                </a:lnTo>
                                <a:lnTo>
                                  <a:pt x="221" y="206"/>
                                </a:lnTo>
                                <a:lnTo>
                                  <a:pt x="219" y="208"/>
                                </a:lnTo>
                                <a:lnTo>
                                  <a:pt x="218" y="210"/>
                                </a:lnTo>
                                <a:lnTo>
                                  <a:pt x="215" y="212"/>
                                </a:lnTo>
                                <a:lnTo>
                                  <a:pt x="213" y="214"/>
                                </a:lnTo>
                                <a:lnTo>
                                  <a:pt x="211" y="216"/>
                                </a:lnTo>
                                <a:lnTo>
                                  <a:pt x="209" y="218"/>
                                </a:lnTo>
                                <a:lnTo>
                                  <a:pt x="207" y="220"/>
                                </a:lnTo>
                                <a:lnTo>
                                  <a:pt x="204" y="222"/>
                                </a:lnTo>
                                <a:lnTo>
                                  <a:pt x="202" y="225"/>
                                </a:lnTo>
                                <a:lnTo>
                                  <a:pt x="200" y="227"/>
                                </a:lnTo>
                                <a:lnTo>
                                  <a:pt x="196" y="228"/>
                                </a:lnTo>
                                <a:lnTo>
                                  <a:pt x="194" y="230"/>
                                </a:lnTo>
                                <a:lnTo>
                                  <a:pt x="191" y="231"/>
                                </a:lnTo>
                                <a:lnTo>
                                  <a:pt x="188" y="233"/>
                                </a:lnTo>
                                <a:lnTo>
                                  <a:pt x="186" y="235"/>
                                </a:lnTo>
                                <a:lnTo>
                                  <a:pt x="183" y="236"/>
                                </a:lnTo>
                                <a:lnTo>
                                  <a:pt x="181" y="237"/>
                                </a:lnTo>
                                <a:lnTo>
                                  <a:pt x="178" y="238"/>
                                </a:lnTo>
                                <a:lnTo>
                                  <a:pt x="175" y="239"/>
                                </a:lnTo>
                                <a:lnTo>
                                  <a:pt x="173" y="241"/>
                                </a:lnTo>
                                <a:lnTo>
                                  <a:pt x="170" y="242"/>
                                </a:lnTo>
                                <a:lnTo>
                                  <a:pt x="167" y="242"/>
                                </a:lnTo>
                                <a:lnTo>
                                  <a:pt x="163" y="243"/>
                                </a:lnTo>
                                <a:lnTo>
                                  <a:pt x="160" y="244"/>
                                </a:lnTo>
                                <a:lnTo>
                                  <a:pt x="157" y="245"/>
                                </a:lnTo>
                                <a:lnTo>
                                  <a:pt x="155" y="246"/>
                                </a:lnTo>
                                <a:lnTo>
                                  <a:pt x="152" y="246"/>
                                </a:lnTo>
                                <a:lnTo>
                                  <a:pt x="149" y="247"/>
                                </a:lnTo>
                                <a:lnTo>
                                  <a:pt x="146" y="247"/>
                                </a:lnTo>
                                <a:lnTo>
                                  <a:pt x="143" y="247"/>
                                </a:lnTo>
                                <a:lnTo>
                                  <a:pt x="140" y="248"/>
                                </a:lnTo>
                                <a:lnTo>
                                  <a:pt x="138" y="248"/>
                                </a:lnTo>
                                <a:lnTo>
                                  <a:pt x="134" y="248"/>
                                </a:lnTo>
                                <a:lnTo>
                                  <a:pt x="132" y="248"/>
                                </a:lnTo>
                                <a:lnTo>
                                  <a:pt x="127" y="248"/>
                                </a:lnTo>
                                <a:lnTo>
                                  <a:pt x="125" y="248"/>
                                </a:lnTo>
                                <a:lnTo>
                                  <a:pt x="122" y="248"/>
                                </a:lnTo>
                                <a:lnTo>
                                  <a:pt x="118" y="248"/>
                                </a:lnTo>
                                <a:lnTo>
                                  <a:pt x="116" y="247"/>
                                </a:lnTo>
                                <a:lnTo>
                                  <a:pt x="113" y="247"/>
                                </a:lnTo>
                                <a:lnTo>
                                  <a:pt x="109" y="247"/>
                                </a:lnTo>
                                <a:lnTo>
                                  <a:pt x="106" y="246"/>
                                </a:lnTo>
                                <a:lnTo>
                                  <a:pt x="103" y="246"/>
                                </a:lnTo>
                                <a:lnTo>
                                  <a:pt x="100" y="245"/>
                                </a:lnTo>
                                <a:lnTo>
                                  <a:pt x="97" y="244"/>
                                </a:lnTo>
                                <a:lnTo>
                                  <a:pt x="91" y="243"/>
                                </a:lnTo>
                                <a:lnTo>
                                  <a:pt x="86" y="242"/>
                                </a:lnTo>
                                <a:lnTo>
                                  <a:pt x="80" y="240"/>
                                </a:lnTo>
                                <a:lnTo>
                                  <a:pt x="76" y="238"/>
                                </a:lnTo>
                                <a:lnTo>
                                  <a:pt x="71" y="236"/>
                                </a:lnTo>
                                <a:lnTo>
                                  <a:pt x="66" y="234"/>
                                </a:lnTo>
                                <a:lnTo>
                                  <a:pt x="62" y="231"/>
                                </a:lnTo>
                                <a:lnTo>
                                  <a:pt x="57" y="228"/>
                                </a:lnTo>
                                <a:lnTo>
                                  <a:pt x="54" y="227"/>
                                </a:lnTo>
                                <a:lnTo>
                                  <a:pt x="52" y="226"/>
                                </a:lnTo>
                                <a:lnTo>
                                  <a:pt x="50" y="224"/>
                                </a:lnTo>
                                <a:lnTo>
                                  <a:pt x="47" y="222"/>
                                </a:lnTo>
                                <a:lnTo>
                                  <a:pt x="46" y="220"/>
                                </a:lnTo>
                                <a:lnTo>
                                  <a:pt x="43" y="219"/>
                                </a:lnTo>
                                <a:lnTo>
                                  <a:pt x="42" y="217"/>
                                </a:lnTo>
                                <a:lnTo>
                                  <a:pt x="40" y="215"/>
                                </a:lnTo>
                                <a:lnTo>
                                  <a:pt x="38" y="214"/>
                                </a:lnTo>
                                <a:lnTo>
                                  <a:pt x="36" y="212"/>
                                </a:lnTo>
                                <a:lnTo>
                                  <a:pt x="34" y="211"/>
                                </a:lnTo>
                                <a:lnTo>
                                  <a:pt x="32" y="208"/>
                                </a:lnTo>
                                <a:lnTo>
                                  <a:pt x="31" y="207"/>
                                </a:lnTo>
                                <a:lnTo>
                                  <a:pt x="29" y="205"/>
                                </a:lnTo>
                                <a:lnTo>
                                  <a:pt x="27" y="203"/>
                                </a:lnTo>
                                <a:lnTo>
                                  <a:pt x="25" y="201"/>
                                </a:lnTo>
                                <a:lnTo>
                                  <a:pt x="23" y="198"/>
                                </a:lnTo>
                                <a:lnTo>
                                  <a:pt x="20" y="195"/>
                                </a:lnTo>
                                <a:lnTo>
                                  <a:pt x="18" y="192"/>
                                </a:lnTo>
                                <a:lnTo>
                                  <a:pt x="17" y="190"/>
                                </a:lnTo>
                                <a:lnTo>
                                  <a:pt x="15" y="186"/>
                                </a:lnTo>
                                <a:lnTo>
                                  <a:pt x="13" y="183"/>
                                </a:lnTo>
                                <a:lnTo>
                                  <a:pt x="12" y="180"/>
                                </a:lnTo>
                                <a:lnTo>
                                  <a:pt x="10" y="177"/>
                                </a:lnTo>
                                <a:lnTo>
                                  <a:pt x="9" y="174"/>
                                </a:lnTo>
                                <a:lnTo>
                                  <a:pt x="8" y="171"/>
                                </a:lnTo>
                                <a:lnTo>
                                  <a:pt x="7" y="168"/>
                                </a:lnTo>
                                <a:lnTo>
                                  <a:pt x="6" y="165"/>
                                </a:lnTo>
                                <a:lnTo>
                                  <a:pt x="4" y="162"/>
                                </a:lnTo>
                                <a:lnTo>
                                  <a:pt x="4" y="159"/>
                                </a:lnTo>
                                <a:lnTo>
                                  <a:pt x="3" y="156"/>
                                </a:lnTo>
                                <a:lnTo>
                                  <a:pt x="2" y="153"/>
                                </a:lnTo>
                                <a:lnTo>
                                  <a:pt x="2" y="148"/>
                                </a:lnTo>
                                <a:lnTo>
                                  <a:pt x="1" y="145"/>
                                </a:lnTo>
                                <a:lnTo>
                                  <a:pt x="1" y="142"/>
                                </a:lnTo>
                                <a:lnTo>
                                  <a:pt x="0" y="139"/>
                                </a:lnTo>
                                <a:lnTo>
                                  <a:pt x="0" y="135"/>
                                </a:lnTo>
                                <a:lnTo>
                                  <a:pt x="0" y="132"/>
                                </a:lnTo>
                                <a:lnTo>
                                  <a:pt x="0" y="129"/>
                                </a:lnTo>
                                <a:lnTo>
                                  <a:pt x="0" y="125"/>
                                </a:lnTo>
                                <a:lnTo>
                                  <a:pt x="0" y="122"/>
                                </a:lnTo>
                                <a:lnTo>
                                  <a:pt x="1" y="118"/>
                                </a:lnTo>
                                <a:lnTo>
                                  <a:pt x="1" y="114"/>
                                </a:lnTo>
                                <a:lnTo>
                                  <a:pt x="2" y="110"/>
                                </a:lnTo>
                                <a:lnTo>
                                  <a:pt x="2" y="106"/>
                                </a:lnTo>
                                <a:lnTo>
                                  <a:pt x="3" y="103"/>
                                </a:lnTo>
                                <a:lnTo>
                                  <a:pt x="4" y="99"/>
                                </a:lnTo>
                                <a:lnTo>
                                  <a:pt x="4" y="96"/>
                                </a:lnTo>
                                <a:lnTo>
                                  <a:pt x="6" y="92"/>
                                </a:lnTo>
                                <a:lnTo>
                                  <a:pt x="7" y="89"/>
                                </a:lnTo>
                                <a:lnTo>
                                  <a:pt x="8" y="85"/>
                                </a:lnTo>
                                <a:lnTo>
                                  <a:pt x="9" y="81"/>
                                </a:lnTo>
                                <a:lnTo>
                                  <a:pt x="10" y="77"/>
                                </a:lnTo>
                                <a:lnTo>
                                  <a:pt x="11" y="74"/>
                                </a:lnTo>
                                <a:lnTo>
                                  <a:pt x="12" y="71"/>
                                </a:lnTo>
                                <a:lnTo>
                                  <a:pt x="14" y="67"/>
                                </a:lnTo>
                                <a:lnTo>
                                  <a:pt x="15" y="64"/>
                                </a:lnTo>
                                <a:lnTo>
                                  <a:pt x="17" y="61"/>
                                </a:lnTo>
                                <a:lnTo>
                                  <a:pt x="18" y="59"/>
                                </a:lnTo>
                                <a:lnTo>
                                  <a:pt x="20" y="56"/>
                                </a:lnTo>
                                <a:lnTo>
                                  <a:pt x="23" y="53"/>
                                </a:lnTo>
                                <a:lnTo>
                                  <a:pt x="25" y="50"/>
                                </a:lnTo>
                                <a:lnTo>
                                  <a:pt x="27" y="47"/>
                                </a:lnTo>
                                <a:lnTo>
                                  <a:pt x="28" y="44"/>
                                </a:lnTo>
                                <a:lnTo>
                                  <a:pt x="31" y="41"/>
                                </a:lnTo>
                                <a:lnTo>
                                  <a:pt x="33" y="39"/>
                                </a:lnTo>
                                <a:lnTo>
                                  <a:pt x="35" y="36"/>
                                </a:lnTo>
                                <a:lnTo>
                                  <a:pt x="38" y="34"/>
                                </a:lnTo>
                                <a:lnTo>
                                  <a:pt x="40" y="32"/>
                                </a:lnTo>
                                <a:lnTo>
                                  <a:pt x="42" y="30"/>
                                </a:lnTo>
                                <a:lnTo>
                                  <a:pt x="44" y="28"/>
                                </a:lnTo>
                                <a:lnTo>
                                  <a:pt x="47" y="25"/>
                                </a:lnTo>
                                <a:lnTo>
                                  <a:pt x="50" y="24"/>
                                </a:lnTo>
                                <a:lnTo>
                                  <a:pt x="52" y="22"/>
                                </a:lnTo>
                                <a:lnTo>
                                  <a:pt x="55" y="20"/>
                                </a:lnTo>
                                <a:lnTo>
                                  <a:pt x="59" y="18"/>
                                </a:lnTo>
                                <a:lnTo>
                                  <a:pt x="62" y="17"/>
                                </a:lnTo>
                                <a:lnTo>
                                  <a:pt x="64" y="15"/>
                                </a:lnTo>
                                <a:lnTo>
                                  <a:pt x="68" y="13"/>
                                </a:lnTo>
                                <a:lnTo>
                                  <a:pt x="71" y="12"/>
                                </a:lnTo>
                                <a:lnTo>
                                  <a:pt x="73" y="10"/>
                                </a:lnTo>
                                <a:lnTo>
                                  <a:pt x="76" y="9"/>
                                </a:lnTo>
                                <a:lnTo>
                                  <a:pt x="78" y="8"/>
                                </a:lnTo>
                                <a:lnTo>
                                  <a:pt x="81" y="7"/>
                                </a:lnTo>
                                <a:lnTo>
                                  <a:pt x="83" y="6"/>
                                </a:lnTo>
                                <a:lnTo>
                                  <a:pt x="86" y="5"/>
                                </a:lnTo>
                                <a:lnTo>
                                  <a:pt x="88" y="4"/>
                                </a:lnTo>
                                <a:lnTo>
                                  <a:pt x="91" y="4"/>
                                </a:lnTo>
                                <a:lnTo>
                                  <a:pt x="94" y="3"/>
                                </a:lnTo>
                                <a:lnTo>
                                  <a:pt x="97" y="3"/>
                                </a:lnTo>
                                <a:lnTo>
                                  <a:pt x="99" y="2"/>
                                </a:lnTo>
                                <a:lnTo>
                                  <a:pt x="102" y="1"/>
                                </a:lnTo>
                                <a:lnTo>
                                  <a:pt x="104" y="1"/>
                                </a:lnTo>
                                <a:lnTo>
                                  <a:pt x="107" y="1"/>
                                </a:lnTo>
                                <a:lnTo>
                                  <a:pt x="110" y="1"/>
                                </a:lnTo>
                                <a:lnTo>
                                  <a:pt x="112" y="0"/>
                                </a:lnTo>
                                <a:lnTo>
                                  <a:pt x="115" y="0"/>
                                </a:lnTo>
                                <a:lnTo>
                                  <a:pt x="118" y="0"/>
                                </a:lnTo>
                                <a:lnTo>
                                  <a:pt x="120" y="0"/>
                                </a:lnTo>
                                <a:lnTo>
                                  <a:pt x="123" y="0"/>
                                </a:lnTo>
                                <a:lnTo>
                                  <a:pt x="126" y="0"/>
                                </a:lnTo>
                                <a:lnTo>
                                  <a:pt x="129" y="0"/>
                                </a:lnTo>
                                <a:lnTo>
                                  <a:pt x="132" y="0"/>
                                </a:lnTo>
                                <a:lnTo>
                                  <a:pt x="135" y="0"/>
                                </a:lnTo>
                                <a:lnTo>
                                  <a:pt x="140" y="1"/>
                                </a:lnTo>
                                <a:lnTo>
                                  <a:pt x="146" y="1"/>
                                </a:lnTo>
                                <a:lnTo>
                                  <a:pt x="151" y="2"/>
                                </a:lnTo>
                                <a:lnTo>
                                  <a:pt x="157" y="4"/>
                                </a:lnTo>
                                <a:lnTo>
                                  <a:pt x="160" y="4"/>
                                </a:lnTo>
                                <a:lnTo>
                                  <a:pt x="163" y="5"/>
                                </a:lnTo>
                                <a:lnTo>
                                  <a:pt x="167" y="6"/>
                                </a:lnTo>
                                <a:lnTo>
                                  <a:pt x="170" y="7"/>
                                </a:lnTo>
                                <a:lnTo>
                                  <a:pt x="173" y="8"/>
                                </a:lnTo>
                                <a:lnTo>
                                  <a:pt x="176" y="9"/>
                                </a:lnTo>
                                <a:lnTo>
                                  <a:pt x="178" y="10"/>
                                </a:lnTo>
                                <a:lnTo>
                                  <a:pt x="181" y="13"/>
                                </a:lnTo>
                                <a:lnTo>
                                  <a:pt x="184" y="14"/>
                                </a:lnTo>
                                <a:lnTo>
                                  <a:pt x="187" y="15"/>
                                </a:lnTo>
                                <a:lnTo>
                                  <a:pt x="189" y="17"/>
                                </a:lnTo>
                                <a:lnTo>
                                  <a:pt x="192" y="18"/>
                                </a:lnTo>
                                <a:lnTo>
                                  <a:pt x="194" y="19"/>
                                </a:lnTo>
                                <a:lnTo>
                                  <a:pt x="197" y="21"/>
                                </a:lnTo>
                                <a:lnTo>
                                  <a:pt x="200" y="22"/>
                                </a:lnTo>
                                <a:lnTo>
                                  <a:pt x="203" y="24"/>
                                </a:lnTo>
                                <a:lnTo>
                                  <a:pt x="205" y="26"/>
                                </a:lnTo>
                                <a:lnTo>
                                  <a:pt x="208" y="28"/>
                                </a:lnTo>
                                <a:lnTo>
                                  <a:pt x="210" y="29"/>
                                </a:lnTo>
                                <a:lnTo>
                                  <a:pt x="212" y="31"/>
                                </a:lnTo>
                                <a:lnTo>
                                  <a:pt x="214" y="33"/>
                                </a:lnTo>
                                <a:lnTo>
                                  <a:pt x="216" y="35"/>
                                </a:lnTo>
                                <a:lnTo>
                                  <a:pt x="218" y="37"/>
                                </a:lnTo>
                                <a:lnTo>
                                  <a:pt x="220" y="39"/>
                                </a:lnTo>
                                <a:lnTo>
                                  <a:pt x="222" y="41"/>
                                </a:lnTo>
                                <a:lnTo>
                                  <a:pt x="224" y="43"/>
                                </a:lnTo>
                                <a:lnTo>
                                  <a:pt x="226" y="47"/>
                                </a:lnTo>
                                <a:lnTo>
                                  <a:pt x="228" y="49"/>
                                </a:lnTo>
                                <a:lnTo>
                                  <a:pt x="229" y="52"/>
                                </a:lnTo>
                                <a:lnTo>
                                  <a:pt x="231" y="54"/>
                                </a:lnTo>
                                <a:lnTo>
                                  <a:pt x="232" y="56"/>
                                </a:lnTo>
                                <a:lnTo>
                                  <a:pt x="234" y="59"/>
                                </a:lnTo>
                                <a:lnTo>
                                  <a:pt x="237" y="62"/>
                                </a:lnTo>
                                <a:lnTo>
                                  <a:pt x="238" y="64"/>
                                </a:lnTo>
                                <a:lnTo>
                                  <a:pt x="240" y="67"/>
                                </a:lnTo>
                                <a:lnTo>
                                  <a:pt x="241" y="70"/>
                                </a:lnTo>
                                <a:lnTo>
                                  <a:pt x="242" y="72"/>
                                </a:lnTo>
                                <a:lnTo>
                                  <a:pt x="243" y="75"/>
                                </a:lnTo>
                                <a:lnTo>
                                  <a:pt x="244" y="78"/>
                                </a:lnTo>
                                <a:lnTo>
                                  <a:pt x="245" y="80"/>
                                </a:lnTo>
                                <a:lnTo>
                                  <a:pt x="246" y="84"/>
                                </a:lnTo>
                                <a:lnTo>
                                  <a:pt x="247" y="87"/>
                                </a:lnTo>
                                <a:lnTo>
                                  <a:pt x="248" y="89"/>
                                </a:lnTo>
                                <a:lnTo>
                                  <a:pt x="249" y="92"/>
                                </a:lnTo>
                                <a:lnTo>
                                  <a:pt x="249" y="95"/>
                                </a:lnTo>
                                <a:lnTo>
                                  <a:pt x="250" y="97"/>
                                </a:lnTo>
                                <a:lnTo>
                                  <a:pt x="250" y="100"/>
                                </a:lnTo>
                                <a:lnTo>
                                  <a:pt x="251" y="103"/>
                                </a:lnTo>
                                <a:lnTo>
                                  <a:pt x="251" y="106"/>
                                </a:lnTo>
                                <a:lnTo>
                                  <a:pt x="251" y="109"/>
                                </a:lnTo>
                                <a:lnTo>
                                  <a:pt x="251" y="111"/>
                                </a:lnTo>
                                <a:lnTo>
                                  <a:pt x="251" y="114"/>
                                </a:lnTo>
                                <a:lnTo>
                                  <a:pt x="252" y="118"/>
                                </a:lnTo>
                                <a:lnTo>
                                  <a:pt x="251" y="121"/>
                                </a:lnTo>
                                <a:lnTo>
                                  <a:pt x="251" y="124"/>
                                </a:lnTo>
                                <a:lnTo>
                                  <a:pt x="251" y="127"/>
                                </a:lnTo>
                                <a:lnTo>
                                  <a:pt x="251" y="129"/>
                                </a:lnTo>
                                <a:lnTo>
                                  <a:pt x="250" y="133"/>
                                </a:lnTo>
                                <a:lnTo>
                                  <a:pt x="250" y="136"/>
                                </a:lnTo>
                                <a:lnTo>
                                  <a:pt x="249" y="138"/>
                                </a:lnTo>
                                <a:lnTo>
                                  <a:pt x="248" y="141"/>
                                </a:lnTo>
                                <a:lnTo>
                                  <a:pt x="248" y="145"/>
                                </a:lnTo>
                                <a:lnTo>
                                  <a:pt x="247" y="147"/>
                                </a:lnTo>
                                <a:lnTo>
                                  <a:pt x="246" y="150"/>
                                </a:lnTo>
                                <a:close/>
                                <a:moveTo>
                                  <a:pt x="234" y="150"/>
                                </a:moveTo>
                                <a:lnTo>
                                  <a:pt x="236" y="146"/>
                                </a:lnTo>
                                <a:lnTo>
                                  <a:pt x="237" y="142"/>
                                </a:lnTo>
                                <a:lnTo>
                                  <a:pt x="237" y="141"/>
                                </a:lnTo>
                                <a:lnTo>
                                  <a:pt x="237" y="139"/>
                                </a:lnTo>
                                <a:lnTo>
                                  <a:pt x="237" y="137"/>
                                </a:lnTo>
                                <a:lnTo>
                                  <a:pt x="237" y="135"/>
                                </a:lnTo>
                                <a:lnTo>
                                  <a:pt x="237" y="133"/>
                                </a:lnTo>
                                <a:lnTo>
                                  <a:pt x="236" y="132"/>
                                </a:lnTo>
                                <a:lnTo>
                                  <a:pt x="236" y="130"/>
                                </a:lnTo>
                                <a:lnTo>
                                  <a:pt x="236" y="128"/>
                                </a:lnTo>
                                <a:lnTo>
                                  <a:pt x="234" y="126"/>
                                </a:lnTo>
                                <a:lnTo>
                                  <a:pt x="234" y="125"/>
                                </a:lnTo>
                                <a:lnTo>
                                  <a:pt x="233" y="123"/>
                                </a:lnTo>
                                <a:lnTo>
                                  <a:pt x="233" y="121"/>
                                </a:lnTo>
                                <a:lnTo>
                                  <a:pt x="232" y="120"/>
                                </a:lnTo>
                                <a:lnTo>
                                  <a:pt x="232" y="118"/>
                                </a:lnTo>
                                <a:lnTo>
                                  <a:pt x="231" y="115"/>
                                </a:lnTo>
                                <a:lnTo>
                                  <a:pt x="230" y="114"/>
                                </a:lnTo>
                                <a:lnTo>
                                  <a:pt x="229" y="112"/>
                                </a:lnTo>
                                <a:lnTo>
                                  <a:pt x="228" y="110"/>
                                </a:lnTo>
                                <a:lnTo>
                                  <a:pt x="227" y="109"/>
                                </a:lnTo>
                                <a:lnTo>
                                  <a:pt x="226" y="107"/>
                                </a:lnTo>
                                <a:lnTo>
                                  <a:pt x="224" y="106"/>
                                </a:lnTo>
                                <a:lnTo>
                                  <a:pt x="223" y="104"/>
                                </a:lnTo>
                                <a:lnTo>
                                  <a:pt x="222" y="103"/>
                                </a:lnTo>
                                <a:lnTo>
                                  <a:pt x="220" y="101"/>
                                </a:lnTo>
                                <a:lnTo>
                                  <a:pt x="219" y="100"/>
                                </a:lnTo>
                                <a:lnTo>
                                  <a:pt x="218" y="98"/>
                                </a:lnTo>
                                <a:lnTo>
                                  <a:pt x="216" y="97"/>
                                </a:lnTo>
                                <a:lnTo>
                                  <a:pt x="214" y="96"/>
                                </a:lnTo>
                                <a:lnTo>
                                  <a:pt x="211" y="93"/>
                                </a:lnTo>
                                <a:lnTo>
                                  <a:pt x="208" y="91"/>
                                </a:lnTo>
                                <a:lnTo>
                                  <a:pt x="204" y="89"/>
                                </a:lnTo>
                                <a:lnTo>
                                  <a:pt x="201" y="87"/>
                                </a:lnTo>
                                <a:lnTo>
                                  <a:pt x="196" y="84"/>
                                </a:lnTo>
                                <a:lnTo>
                                  <a:pt x="192" y="83"/>
                                </a:lnTo>
                                <a:lnTo>
                                  <a:pt x="188" y="79"/>
                                </a:lnTo>
                                <a:lnTo>
                                  <a:pt x="183" y="78"/>
                                </a:lnTo>
                                <a:lnTo>
                                  <a:pt x="179" y="76"/>
                                </a:lnTo>
                                <a:lnTo>
                                  <a:pt x="174" y="74"/>
                                </a:lnTo>
                                <a:lnTo>
                                  <a:pt x="169" y="72"/>
                                </a:lnTo>
                                <a:lnTo>
                                  <a:pt x="163" y="70"/>
                                </a:lnTo>
                                <a:lnTo>
                                  <a:pt x="158" y="69"/>
                                </a:lnTo>
                                <a:lnTo>
                                  <a:pt x="152" y="67"/>
                                </a:lnTo>
                                <a:lnTo>
                                  <a:pt x="146" y="66"/>
                                </a:lnTo>
                                <a:lnTo>
                                  <a:pt x="140" y="64"/>
                                </a:lnTo>
                                <a:lnTo>
                                  <a:pt x="137" y="63"/>
                                </a:lnTo>
                                <a:lnTo>
                                  <a:pt x="133" y="62"/>
                                </a:lnTo>
                                <a:lnTo>
                                  <a:pt x="130" y="62"/>
                                </a:lnTo>
                                <a:lnTo>
                                  <a:pt x="125" y="61"/>
                                </a:lnTo>
                                <a:lnTo>
                                  <a:pt x="122" y="60"/>
                                </a:lnTo>
                                <a:lnTo>
                                  <a:pt x="118" y="60"/>
                                </a:lnTo>
                                <a:lnTo>
                                  <a:pt x="115" y="59"/>
                                </a:lnTo>
                                <a:lnTo>
                                  <a:pt x="112" y="59"/>
                                </a:lnTo>
                                <a:lnTo>
                                  <a:pt x="109" y="59"/>
                                </a:lnTo>
                                <a:lnTo>
                                  <a:pt x="106" y="58"/>
                                </a:lnTo>
                                <a:lnTo>
                                  <a:pt x="103" y="58"/>
                                </a:lnTo>
                                <a:lnTo>
                                  <a:pt x="99" y="57"/>
                                </a:lnTo>
                                <a:lnTo>
                                  <a:pt x="97" y="57"/>
                                </a:lnTo>
                                <a:lnTo>
                                  <a:pt x="93" y="57"/>
                                </a:lnTo>
                                <a:lnTo>
                                  <a:pt x="90" y="57"/>
                                </a:lnTo>
                                <a:lnTo>
                                  <a:pt x="87" y="57"/>
                                </a:lnTo>
                                <a:lnTo>
                                  <a:pt x="84" y="57"/>
                                </a:lnTo>
                                <a:lnTo>
                                  <a:pt x="81" y="57"/>
                                </a:lnTo>
                                <a:lnTo>
                                  <a:pt x="78" y="57"/>
                                </a:lnTo>
                                <a:lnTo>
                                  <a:pt x="76" y="57"/>
                                </a:lnTo>
                                <a:lnTo>
                                  <a:pt x="73" y="58"/>
                                </a:lnTo>
                                <a:lnTo>
                                  <a:pt x="71" y="58"/>
                                </a:lnTo>
                                <a:lnTo>
                                  <a:pt x="68" y="58"/>
                                </a:lnTo>
                                <a:lnTo>
                                  <a:pt x="66" y="59"/>
                                </a:lnTo>
                                <a:lnTo>
                                  <a:pt x="61" y="59"/>
                                </a:lnTo>
                                <a:lnTo>
                                  <a:pt x="55" y="60"/>
                                </a:lnTo>
                                <a:lnTo>
                                  <a:pt x="51" y="62"/>
                                </a:lnTo>
                                <a:lnTo>
                                  <a:pt x="47" y="63"/>
                                </a:lnTo>
                                <a:lnTo>
                                  <a:pt x="44" y="65"/>
                                </a:lnTo>
                                <a:lnTo>
                                  <a:pt x="42" y="66"/>
                                </a:lnTo>
                                <a:lnTo>
                                  <a:pt x="39" y="67"/>
                                </a:lnTo>
                                <a:lnTo>
                                  <a:pt x="37" y="69"/>
                                </a:lnTo>
                                <a:lnTo>
                                  <a:pt x="34" y="71"/>
                                </a:lnTo>
                                <a:lnTo>
                                  <a:pt x="32" y="72"/>
                                </a:lnTo>
                                <a:lnTo>
                                  <a:pt x="30" y="74"/>
                                </a:lnTo>
                                <a:lnTo>
                                  <a:pt x="28" y="77"/>
                                </a:lnTo>
                                <a:lnTo>
                                  <a:pt x="26" y="79"/>
                                </a:lnTo>
                                <a:lnTo>
                                  <a:pt x="25" y="81"/>
                                </a:lnTo>
                                <a:lnTo>
                                  <a:pt x="23" y="84"/>
                                </a:lnTo>
                                <a:lnTo>
                                  <a:pt x="22" y="87"/>
                                </a:lnTo>
                                <a:lnTo>
                                  <a:pt x="20" y="90"/>
                                </a:lnTo>
                                <a:lnTo>
                                  <a:pt x="18" y="93"/>
                                </a:lnTo>
                                <a:lnTo>
                                  <a:pt x="17" y="95"/>
                                </a:lnTo>
                                <a:lnTo>
                                  <a:pt x="17" y="98"/>
                                </a:lnTo>
                                <a:lnTo>
                                  <a:pt x="16" y="100"/>
                                </a:lnTo>
                                <a:lnTo>
                                  <a:pt x="16" y="102"/>
                                </a:lnTo>
                                <a:lnTo>
                                  <a:pt x="16" y="104"/>
                                </a:lnTo>
                                <a:lnTo>
                                  <a:pt x="15" y="106"/>
                                </a:lnTo>
                                <a:lnTo>
                                  <a:pt x="15" y="108"/>
                                </a:lnTo>
                                <a:lnTo>
                                  <a:pt x="15" y="110"/>
                                </a:lnTo>
                                <a:lnTo>
                                  <a:pt x="15" y="112"/>
                                </a:lnTo>
                                <a:lnTo>
                                  <a:pt x="15" y="114"/>
                                </a:lnTo>
                                <a:lnTo>
                                  <a:pt x="15" y="116"/>
                                </a:lnTo>
                                <a:lnTo>
                                  <a:pt x="15" y="118"/>
                                </a:lnTo>
                                <a:lnTo>
                                  <a:pt x="16" y="120"/>
                                </a:lnTo>
                                <a:lnTo>
                                  <a:pt x="16" y="122"/>
                                </a:lnTo>
                                <a:lnTo>
                                  <a:pt x="17" y="124"/>
                                </a:lnTo>
                                <a:lnTo>
                                  <a:pt x="17" y="126"/>
                                </a:lnTo>
                                <a:lnTo>
                                  <a:pt x="17" y="127"/>
                                </a:lnTo>
                                <a:lnTo>
                                  <a:pt x="18" y="129"/>
                                </a:lnTo>
                                <a:lnTo>
                                  <a:pt x="19" y="131"/>
                                </a:lnTo>
                                <a:lnTo>
                                  <a:pt x="20" y="133"/>
                                </a:lnTo>
                                <a:lnTo>
                                  <a:pt x="22" y="135"/>
                                </a:lnTo>
                                <a:lnTo>
                                  <a:pt x="23" y="137"/>
                                </a:lnTo>
                                <a:lnTo>
                                  <a:pt x="25" y="139"/>
                                </a:lnTo>
                                <a:lnTo>
                                  <a:pt x="26" y="141"/>
                                </a:lnTo>
                                <a:lnTo>
                                  <a:pt x="28" y="143"/>
                                </a:lnTo>
                                <a:lnTo>
                                  <a:pt x="30" y="145"/>
                                </a:lnTo>
                                <a:lnTo>
                                  <a:pt x="32" y="147"/>
                                </a:lnTo>
                                <a:lnTo>
                                  <a:pt x="33" y="149"/>
                                </a:lnTo>
                                <a:lnTo>
                                  <a:pt x="36" y="151"/>
                                </a:lnTo>
                                <a:lnTo>
                                  <a:pt x="38" y="153"/>
                                </a:lnTo>
                                <a:lnTo>
                                  <a:pt x="40" y="155"/>
                                </a:lnTo>
                                <a:lnTo>
                                  <a:pt x="43" y="157"/>
                                </a:lnTo>
                                <a:lnTo>
                                  <a:pt x="45" y="159"/>
                                </a:lnTo>
                                <a:lnTo>
                                  <a:pt x="47" y="161"/>
                                </a:lnTo>
                                <a:lnTo>
                                  <a:pt x="50" y="162"/>
                                </a:lnTo>
                                <a:lnTo>
                                  <a:pt x="53" y="164"/>
                                </a:lnTo>
                                <a:lnTo>
                                  <a:pt x="57" y="165"/>
                                </a:lnTo>
                                <a:lnTo>
                                  <a:pt x="60" y="167"/>
                                </a:lnTo>
                                <a:lnTo>
                                  <a:pt x="63" y="168"/>
                                </a:lnTo>
                                <a:lnTo>
                                  <a:pt x="67" y="170"/>
                                </a:lnTo>
                                <a:lnTo>
                                  <a:pt x="70" y="171"/>
                                </a:lnTo>
                                <a:lnTo>
                                  <a:pt x="74" y="173"/>
                                </a:lnTo>
                                <a:lnTo>
                                  <a:pt x="78" y="174"/>
                                </a:lnTo>
                                <a:lnTo>
                                  <a:pt x="82" y="176"/>
                                </a:lnTo>
                                <a:lnTo>
                                  <a:pt x="86" y="177"/>
                                </a:lnTo>
                                <a:lnTo>
                                  <a:pt x="90" y="178"/>
                                </a:lnTo>
                                <a:lnTo>
                                  <a:pt x="95" y="180"/>
                                </a:lnTo>
                                <a:lnTo>
                                  <a:pt x="99" y="181"/>
                                </a:lnTo>
                                <a:lnTo>
                                  <a:pt x="104" y="182"/>
                                </a:lnTo>
                                <a:lnTo>
                                  <a:pt x="109" y="183"/>
                                </a:lnTo>
                                <a:lnTo>
                                  <a:pt x="114" y="184"/>
                                </a:lnTo>
                                <a:lnTo>
                                  <a:pt x="120" y="185"/>
                                </a:lnTo>
                                <a:lnTo>
                                  <a:pt x="125" y="187"/>
                                </a:lnTo>
                                <a:lnTo>
                                  <a:pt x="131" y="187"/>
                                </a:lnTo>
                                <a:lnTo>
                                  <a:pt x="136" y="189"/>
                                </a:lnTo>
                                <a:lnTo>
                                  <a:pt x="141" y="190"/>
                                </a:lnTo>
                                <a:lnTo>
                                  <a:pt x="145" y="191"/>
                                </a:lnTo>
                                <a:lnTo>
                                  <a:pt x="149" y="191"/>
                                </a:lnTo>
                                <a:lnTo>
                                  <a:pt x="154" y="192"/>
                                </a:lnTo>
                                <a:lnTo>
                                  <a:pt x="158" y="192"/>
                                </a:lnTo>
                                <a:lnTo>
                                  <a:pt x="162" y="192"/>
                                </a:lnTo>
                                <a:lnTo>
                                  <a:pt x="167" y="192"/>
                                </a:lnTo>
                                <a:lnTo>
                                  <a:pt x="170" y="192"/>
                                </a:lnTo>
                                <a:lnTo>
                                  <a:pt x="173" y="192"/>
                                </a:lnTo>
                                <a:lnTo>
                                  <a:pt x="177" y="192"/>
                                </a:lnTo>
                                <a:lnTo>
                                  <a:pt x="180" y="192"/>
                                </a:lnTo>
                                <a:lnTo>
                                  <a:pt x="183" y="192"/>
                                </a:lnTo>
                                <a:lnTo>
                                  <a:pt x="186" y="191"/>
                                </a:lnTo>
                                <a:lnTo>
                                  <a:pt x="188" y="191"/>
                                </a:lnTo>
                                <a:lnTo>
                                  <a:pt x="191" y="190"/>
                                </a:lnTo>
                                <a:lnTo>
                                  <a:pt x="194" y="189"/>
                                </a:lnTo>
                                <a:lnTo>
                                  <a:pt x="197" y="189"/>
                                </a:lnTo>
                                <a:lnTo>
                                  <a:pt x="200" y="187"/>
                                </a:lnTo>
                                <a:lnTo>
                                  <a:pt x="202" y="186"/>
                                </a:lnTo>
                                <a:lnTo>
                                  <a:pt x="204" y="185"/>
                                </a:lnTo>
                                <a:lnTo>
                                  <a:pt x="207" y="184"/>
                                </a:lnTo>
                                <a:lnTo>
                                  <a:pt x="209" y="183"/>
                                </a:lnTo>
                                <a:lnTo>
                                  <a:pt x="211" y="183"/>
                                </a:lnTo>
                                <a:lnTo>
                                  <a:pt x="213" y="181"/>
                                </a:lnTo>
                                <a:lnTo>
                                  <a:pt x="214" y="180"/>
                                </a:lnTo>
                                <a:lnTo>
                                  <a:pt x="216" y="179"/>
                                </a:lnTo>
                                <a:lnTo>
                                  <a:pt x="218" y="178"/>
                                </a:lnTo>
                                <a:lnTo>
                                  <a:pt x="219" y="176"/>
                                </a:lnTo>
                                <a:lnTo>
                                  <a:pt x="221" y="175"/>
                                </a:lnTo>
                                <a:lnTo>
                                  <a:pt x="222" y="173"/>
                                </a:lnTo>
                                <a:lnTo>
                                  <a:pt x="223" y="172"/>
                                </a:lnTo>
                                <a:lnTo>
                                  <a:pt x="225" y="171"/>
                                </a:lnTo>
                                <a:lnTo>
                                  <a:pt x="226" y="169"/>
                                </a:lnTo>
                                <a:lnTo>
                                  <a:pt x="227" y="168"/>
                                </a:lnTo>
                                <a:lnTo>
                                  <a:pt x="228" y="166"/>
                                </a:lnTo>
                                <a:lnTo>
                                  <a:pt x="229" y="164"/>
                                </a:lnTo>
                                <a:lnTo>
                                  <a:pt x="230" y="162"/>
                                </a:lnTo>
                                <a:lnTo>
                                  <a:pt x="231" y="161"/>
                                </a:lnTo>
                                <a:lnTo>
                                  <a:pt x="232" y="159"/>
                                </a:lnTo>
                                <a:lnTo>
                                  <a:pt x="232" y="157"/>
                                </a:lnTo>
                                <a:lnTo>
                                  <a:pt x="233" y="155"/>
                                </a:lnTo>
                                <a:lnTo>
                                  <a:pt x="233" y="153"/>
                                </a:lnTo>
                                <a:lnTo>
                                  <a:pt x="234" y="15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1" name="Freeform 393"/>
                        <wps:cNvSpPr>
                          <a:spLocks/>
                        </wps:cNvSpPr>
                        <wps:spPr bwMode="auto">
                          <a:xfrm>
                            <a:off x="7585" y="5361"/>
                            <a:ext cx="223" cy="230"/>
                          </a:xfrm>
                          <a:custGeom>
                            <a:avLst/>
                            <a:gdLst>
                              <a:gd name="T0" fmla="*/ 190 w 307"/>
                              <a:gd name="T1" fmla="*/ 254 h 311"/>
                              <a:gd name="T2" fmla="*/ 197 w 307"/>
                              <a:gd name="T3" fmla="*/ 256 h 311"/>
                              <a:gd name="T4" fmla="*/ 203 w 307"/>
                              <a:gd name="T5" fmla="*/ 258 h 311"/>
                              <a:gd name="T6" fmla="*/ 209 w 307"/>
                              <a:gd name="T7" fmla="*/ 258 h 311"/>
                              <a:gd name="T8" fmla="*/ 214 w 307"/>
                              <a:gd name="T9" fmla="*/ 259 h 311"/>
                              <a:gd name="T10" fmla="*/ 218 w 307"/>
                              <a:gd name="T11" fmla="*/ 258 h 311"/>
                              <a:gd name="T12" fmla="*/ 223 w 307"/>
                              <a:gd name="T13" fmla="*/ 257 h 311"/>
                              <a:gd name="T14" fmla="*/ 227 w 307"/>
                              <a:gd name="T15" fmla="*/ 254 h 311"/>
                              <a:gd name="T16" fmla="*/ 230 w 307"/>
                              <a:gd name="T17" fmla="*/ 251 h 311"/>
                              <a:gd name="T18" fmla="*/ 234 w 307"/>
                              <a:gd name="T19" fmla="*/ 247 h 311"/>
                              <a:gd name="T20" fmla="*/ 237 w 307"/>
                              <a:gd name="T21" fmla="*/ 241 h 311"/>
                              <a:gd name="T22" fmla="*/ 245 w 307"/>
                              <a:gd name="T23" fmla="*/ 239 h 311"/>
                              <a:gd name="T24" fmla="*/ 211 w 307"/>
                              <a:gd name="T25" fmla="*/ 304 h 311"/>
                              <a:gd name="T26" fmla="*/ 213 w 307"/>
                              <a:gd name="T27" fmla="*/ 295 h 311"/>
                              <a:gd name="T28" fmla="*/ 213 w 307"/>
                              <a:gd name="T29" fmla="*/ 289 h 311"/>
                              <a:gd name="T30" fmla="*/ 212 w 307"/>
                              <a:gd name="T31" fmla="*/ 285 h 311"/>
                              <a:gd name="T32" fmla="*/ 210 w 307"/>
                              <a:gd name="T33" fmla="*/ 281 h 311"/>
                              <a:gd name="T34" fmla="*/ 206 w 307"/>
                              <a:gd name="T35" fmla="*/ 277 h 311"/>
                              <a:gd name="T36" fmla="*/ 200 w 307"/>
                              <a:gd name="T37" fmla="*/ 273 h 311"/>
                              <a:gd name="T38" fmla="*/ 192 w 307"/>
                              <a:gd name="T39" fmla="*/ 268 h 311"/>
                              <a:gd name="T40" fmla="*/ 0 w 307"/>
                              <a:gd name="T41" fmla="*/ 193 h 311"/>
                              <a:gd name="T42" fmla="*/ 106 w 307"/>
                              <a:gd name="T43" fmla="*/ 58 h 311"/>
                              <a:gd name="T44" fmla="*/ 98 w 307"/>
                              <a:gd name="T45" fmla="*/ 56 h 311"/>
                              <a:gd name="T46" fmla="*/ 92 w 307"/>
                              <a:gd name="T47" fmla="*/ 55 h 311"/>
                              <a:gd name="T48" fmla="*/ 87 w 307"/>
                              <a:gd name="T49" fmla="*/ 54 h 311"/>
                              <a:gd name="T50" fmla="*/ 82 w 307"/>
                              <a:gd name="T51" fmla="*/ 55 h 311"/>
                              <a:gd name="T52" fmla="*/ 78 w 307"/>
                              <a:gd name="T53" fmla="*/ 56 h 311"/>
                              <a:gd name="T54" fmla="*/ 74 w 307"/>
                              <a:gd name="T55" fmla="*/ 58 h 311"/>
                              <a:gd name="T56" fmla="*/ 71 w 307"/>
                              <a:gd name="T57" fmla="*/ 61 h 311"/>
                              <a:gd name="T58" fmla="*/ 68 w 307"/>
                              <a:gd name="T59" fmla="*/ 64 h 311"/>
                              <a:gd name="T60" fmla="*/ 66 w 307"/>
                              <a:gd name="T61" fmla="*/ 68 h 311"/>
                              <a:gd name="T62" fmla="*/ 61 w 307"/>
                              <a:gd name="T63" fmla="*/ 74 h 311"/>
                              <a:gd name="T64" fmla="*/ 85 w 307"/>
                              <a:gd name="T65" fmla="*/ 0 h 311"/>
                              <a:gd name="T66" fmla="*/ 89 w 307"/>
                              <a:gd name="T67" fmla="*/ 6 h 311"/>
                              <a:gd name="T68" fmla="*/ 88 w 307"/>
                              <a:gd name="T69" fmla="*/ 13 h 311"/>
                              <a:gd name="T70" fmla="*/ 87 w 307"/>
                              <a:gd name="T71" fmla="*/ 18 h 311"/>
                              <a:gd name="T72" fmla="*/ 87 w 307"/>
                              <a:gd name="T73" fmla="*/ 23 h 311"/>
                              <a:gd name="T74" fmla="*/ 88 w 307"/>
                              <a:gd name="T75" fmla="*/ 28 h 311"/>
                              <a:gd name="T76" fmla="*/ 89 w 307"/>
                              <a:gd name="T77" fmla="*/ 32 h 311"/>
                              <a:gd name="T78" fmla="*/ 91 w 307"/>
                              <a:gd name="T79" fmla="*/ 35 h 311"/>
                              <a:gd name="T80" fmla="*/ 95 w 307"/>
                              <a:gd name="T81" fmla="*/ 38 h 311"/>
                              <a:gd name="T82" fmla="*/ 99 w 307"/>
                              <a:gd name="T83" fmla="*/ 41 h 311"/>
                              <a:gd name="T84" fmla="*/ 105 w 307"/>
                              <a:gd name="T85" fmla="*/ 44 h 311"/>
                              <a:gd name="T86" fmla="*/ 111 w 307"/>
                              <a:gd name="T87" fmla="*/ 47 h 311"/>
                              <a:gd name="T88" fmla="*/ 278 w 307"/>
                              <a:gd name="T89" fmla="*/ 105 h 311"/>
                              <a:gd name="T90" fmla="*/ 286 w 307"/>
                              <a:gd name="T91" fmla="*/ 103 h 311"/>
                              <a:gd name="T92" fmla="*/ 291 w 307"/>
                              <a:gd name="T93" fmla="*/ 99 h 311"/>
                              <a:gd name="T94" fmla="*/ 295 w 307"/>
                              <a:gd name="T95" fmla="*/ 95 h 311"/>
                              <a:gd name="T96" fmla="*/ 298 w 307"/>
                              <a:gd name="T97" fmla="*/ 90 h 311"/>
                              <a:gd name="T98" fmla="*/ 302 w 307"/>
                              <a:gd name="T99" fmla="*/ 84 h 3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07" h="311">
                                <a:moveTo>
                                  <a:pt x="276" y="163"/>
                                </a:moveTo>
                                <a:lnTo>
                                  <a:pt x="94" y="216"/>
                                </a:lnTo>
                                <a:lnTo>
                                  <a:pt x="190" y="254"/>
                                </a:lnTo>
                                <a:lnTo>
                                  <a:pt x="192" y="254"/>
                                </a:lnTo>
                                <a:lnTo>
                                  <a:pt x="194" y="255"/>
                                </a:lnTo>
                                <a:lnTo>
                                  <a:pt x="197" y="256"/>
                                </a:lnTo>
                                <a:lnTo>
                                  <a:pt x="199" y="257"/>
                                </a:lnTo>
                                <a:lnTo>
                                  <a:pt x="201" y="257"/>
                                </a:lnTo>
                                <a:lnTo>
                                  <a:pt x="203" y="258"/>
                                </a:lnTo>
                                <a:lnTo>
                                  <a:pt x="205" y="258"/>
                                </a:lnTo>
                                <a:lnTo>
                                  <a:pt x="208" y="258"/>
                                </a:lnTo>
                                <a:lnTo>
                                  <a:pt x="209" y="258"/>
                                </a:lnTo>
                                <a:lnTo>
                                  <a:pt x="211" y="259"/>
                                </a:lnTo>
                                <a:lnTo>
                                  <a:pt x="213" y="259"/>
                                </a:lnTo>
                                <a:lnTo>
                                  <a:pt x="214" y="259"/>
                                </a:lnTo>
                                <a:lnTo>
                                  <a:pt x="216" y="259"/>
                                </a:lnTo>
                                <a:lnTo>
                                  <a:pt x="217" y="259"/>
                                </a:lnTo>
                                <a:lnTo>
                                  <a:pt x="218" y="258"/>
                                </a:lnTo>
                                <a:lnTo>
                                  <a:pt x="219" y="258"/>
                                </a:lnTo>
                                <a:lnTo>
                                  <a:pt x="221" y="258"/>
                                </a:lnTo>
                                <a:lnTo>
                                  <a:pt x="223" y="257"/>
                                </a:lnTo>
                                <a:lnTo>
                                  <a:pt x="224" y="256"/>
                                </a:lnTo>
                                <a:lnTo>
                                  <a:pt x="225" y="255"/>
                                </a:lnTo>
                                <a:lnTo>
                                  <a:pt x="227" y="254"/>
                                </a:lnTo>
                                <a:lnTo>
                                  <a:pt x="228" y="254"/>
                                </a:lnTo>
                                <a:lnTo>
                                  <a:pt x="229" y="252"/>
                                </a:lnTo>
                                <a:lnTo>
                                  <a:pt x="230" y="251"/>
                                </a:lnTo>
                                <a:lnTo>
                                  <a:pt x="232" y="250"/>
                                </a:lnTo>
                                <a:lnTo>
                                  <a:pt x="233" y="248"/>
                                </a:lnTo>
                                <a:lnTo>
                                  <a:pt x="234" y="247"/>
                                </a:lnTo>
                                <a:lnTo>
                                  <a:pt x="235" y="245"/>
                                </a:lnTo>
                                <a:lnTo>
                                  <a:pt x="236" y="243"/>
                                </a:lnTo>
                                <a:lnTo>
                                  <a:pt x="237" y="241"/>
                                </a:lnTo>
                                <a:lnTo>
                                  <a:pt x="238" y="239"/>
                                </a:lnTo>
                                <a:lnTo>
                                  <a:pt x="238" y="236"/>
                                </a:lnTo>
                                <a:lnTo>
                                  <a:pt x="245" y="239"/>
                                </a:lnTo>
                                <a:lnTo>
                                  <a:pt x="216" y="311"/>
                                </a:lnTo>
                                <a:lnTo>
                                  <a:pt x="210" y="308"/>
                                </a:lnTo>
                                <a:lnTo>
                                  <a:pt x="211" y="304"/>
                                </a:lnTo>
                                <a:lnTo>
                                  <a:pt x="212" y="301"/>
                                </a:lnTo>
                                <a:lnTo>
                                  <a:pt x="212" y="298"/>
                                </a:lnTo>
                                <a:lnTo>
                                  <a:pt x="213" y="295"/>
                                </a:lnTo>
                                <a:lnTo>
                                  <a:pt x="213" y="293"/>
                                </a:lnTo>
                                <a:lnTo>
                                  <a:pt x="213" y="291"/>
                                </a:lnTo>
                                <a:lnTo>
                                  <a:pt x="213" y="289"/>
                                </a:lnTo>
                                <a:lnTo>
                                  <a:pt x="213" y="288"/>
                                </a:lnTo>
                                <a:lnTo>
                                  <a:pt x="213" y="286"/>
                                </a:lnTo>
                                <a:lnTo>
                                  <a:pt x="212" y="285"/>
                                </a:lnTo>
                                <a:lnTo>
                                  <a:pt x="212" y="283"/>
                                </a:lnTo>
                                <a:lnTo>
                                  <a:pt x="211" y="282"/>
                                </a:lnTo>
                                <a:lnTo>
                                  <a:pt x="210" y="281"/>
                                </a:lnTo>
                                <a:lnTo>
                                  <a:pt x="209" y="279"/>
                                </a:lnTo>
                                <a:lnTo>
                                  <a:pt x="208" y="278"/>
                                </a:lnTo>
                                <a:lnTo>
                                  <a:pt x="206" y="277"/>
                                </a:lnTo>
                                <a:lnTo>
                                  <a:pt x="204" y="276"/>
                                </a:lnTo>
                                <a:lnTo>
                                  <a:pt x="202" y="274"/>
                                </a:lnTo>
                                <a:lnTo>
                                  <a:pt x="200" y="273"/>
                                </a:lnTo>
                                <a:lnTo>
                                  <a:pt x="198" y="271"/>
                                </a:lnTo>
                                <a:lnTo>
                                  <a:pt x="195" y="269"/>
                                </a:lnTo>
                                <a:lnTo>
                                  <a:pt x="192" y="268"/>
                                </a:lnTo>
                                <a:lnTo>
                                  <a:pt x="189" y="266"/>
                                </a:lnTo>
                                <a:lnTo>
                                  <a:pt x="185" y="265"/>
                                </a:lnTo>
                                <a:lnTo>
                                  <a:pt x="0" y="193"/>
                                </a:lnTo>
                                <a:lnTo>
                                  <a:pt x="3" y="188"/>
                                </a:lnTo>
                                <a:lnTo>
                                  <a:pt x="248" y="113"/>
                                </a:lnTo>
                                <a:lnTo>
                                  <a:pt x="106" y="58"/>
                                </a:lnTo>
                                <a:lnTo>
                                  <a:pt x="104" y="57"/>
                                </a:lnTo>
                                <a:lnTo>
                                  <a:pt x="102" y="56"/>
                                </a:lnTo>
                                <a:lnTo>
                                  <a:pt x="98" y="56"/>
                                </a:lnTo>
                                <a:lnTo>
                                  <a:pt x="97" y="55"/>
                                </a:lnTo>
                                <a:lnTo>
                                  <a:pt x="94" y="55"/>
                                </a:lnTo>
                                <a:lnTo>
                                  <a:pt x="92" y="55"/>
                                </a:lnTo>
                                <a:lnTo>
                                  <a:pt x="91" y="54"/>
                                </a:lnTo>
                                <a:lnTo>
                                  <a:pt x="89" y="54"/>
                                </a:lnTo>
                                <a:lnTo>
                                  <a:pt x="87" y="54"/>
                                </a:lnTo>
                                <a:lnTo>
                                  <a:pt x="85" y="54"/>
                                </a:lnTo>
                                <a:lnTo>
                                  <a:pt x="84" y="54"/>
                                </a:lnTo>
                                <a:lnTo>
                                  <a:pt x="82" y="55"/>
                                </a:lnTo>
                                <a:lnTo>
                                  <a:pt x="81" y="55"/>
                                </a:lnTo>
                                <a:lnTo>
                                  <a:pt x="79" y="55"/>
                                </a:lnTo>
                                <a:lnTo>
                                  <a:pt x="78" y="56"/>
                                </a:lnTo>
                                <a:lnTo>
                                  <a:pt x="77" y="56"/>
                                </a:lnTo>
                                <a:lnTo>
                                  <a:pt x="75" y="57"/>
                                </a:lnTo>
                                <a:lnTo>
                                  <a:pt x="74" y="58"/>
                                </a:lnTo>
                                <a:lnTo>
                                  <a:pt x="73" y="59"/>
                                </a:lnTo>
                                <a:lnTo>
                                  <a:pt x="72" y="61"/>
                                </a:lnTo>
                                <a:lnTo>
                                  <a:pt x="71" y="61"/>
                                </a:lnTo>
                                <a:lnTo>
                                  <a:pt x="70" y="63"/>
                                </a:lnTo>
                                <a:lnTo>
                                  <a:pt x="69" y="64"/>
                                </a:lnTo>
                                <a:lnTo>
                                  <a:pt x="68" y="64"/>
                                </a:lnTo>
                                <a:lnTo>
                                  <a:pt x="67" y="66"/>
                                </a:lnTo>
                                <a:lnTo>
                                  <a:pt x="66" y="67"/>
                                </a:lnTo>
                                <a:lnTo>
                                  <a:pt x="66" y="68"/>
                                </a:lnTo>
                                <a:lnTo>
                                  <a:pt x="65" y="69"/>
                                </a:lnTo>
                                <a:lnTo>
                                  <a:pt x="62" y="72"/>
                                </a:lnTo>
                                <a:lnTo>
                                  <a:pt x="61" y="74"/>
                                </a:lnTo>
                                <a:lnTo>
                                  <a:pt x="59" y="79"/>
                                </a:lnTo>
                                <a:lnTo>
                                  <a:pt x="53" y="77"/>
                                </a:lnTo>
                                <a:lnTo>
                                  <a:pt x="85" y="0"/>
                                </a:lnTo>
                                <a:lnTo>
                                  <a:pt x="91" y="2"/>
                                </a:lnTo>
                                <a:lnTo>
                                  <a:pt x="90" y="5"/>
                                </a:lnTo>
                                <a:lnTo>
                                  <a:pt x="89" y="6"/>
                                </a:lnTo>
                                <a:lnTo>
                                  <a:pt x="89" y="9"/>
                                </a:lnTo>
                                <a:lnTo>
                                  <a:pt x="88" y="10"/>
                                </a:lnTo>
                                <a:lnTo>
                                  <a:pt x="88" y="13"/>
                                </a:lnTo>
                                <a:lnTo>
                                  <a:pt x="88" y="14"/>
                                </a:lnTo>
                                <a:lnTo>
                                  <a:pt x="87" y="16"/>
                                </a:lnTo>
                                <a:lnTo>
                                  <a:pt x="87" y="18"/>
                                </a:lnTo>
                                <a:lnTo>
                                  <a:pt x="87" y="20"/>
                                </a:lnTo>
                                <a:lnTo>
                                  <a:pt x="87" y="21"/>
                                </a:lnTo>
                                <a:lnTo>
                                  <a:pt x="87" y="23"/>
                                </a:lnTo>
                                <a:lnTo>
                                  <a:pt x="87" y="24"/>
                                </a:lnTo>
                                <a:lnTo>
                                  <a:pt x="87" y="26"/>
                                </a:lnTo>
                                <a:lnTo>
                                  <a:pt x="88" y="28"/>
                                </a:lnTo>
                                <a:lnTo>
                                  <a:pt x="88" y="29"/>
                                </a:lnTo>
                                <a:lnTo>
                                  <a:pt x="88" y="30"/>
                                </a:lnTo>
                                <a:lnTo>
                                  <a:pt x="89" y="32"/>
                                </a:lnTo>
                                <a:lnTo>
                                  <a:pt x="90" y="33"/>
                                </a:lnTo>
                                <a:lnTo>
                                  <a:pt x="91" y="34"/>
                                </a:lnTo>
                                <a:lnTo>
                                  <a:pt x="91" y="35"/>
                                </a:lnTo>
                                <a:lnTo>
                                  <a:pt x="92" y="36"/>
                                </a:lnTo>
                                <a:lnTo>
                                  <a:pt x="93" y="37"/>
                                </a:lnTo>
                                <a:lnTo>
                                  <a:pt x="95" y="38"/>
                                </a:lnTo>
                                <a:lnTo>
                                  <a:pt x="96" y="39"/>
                                </a:lnTo>
                                <a:lnTo>
                                  <a:pt x="97" y="40"/>
                                </a:lnTo>
                                <a:lnTo>
                                  <a:pt x="99" y="41"/>
                                </a:lnTo>
                                <a:lnTo>
                                  <a:pt x="102" y="42"/>
                                </a:lnTo>
                                <a:lnTo>
                                  <a:pt x="103" y="43"/>
                                </a:lnTo>
                                <a:lnTo>
                                  <a:pt x="105" y="44"/>
                                </a:lnTo>
                                <a:lnTo>
                                  <a:pt x="107" y="45"/>
                                </a:lnTo>
                                <a:lnTo>
                                  <a:pt x="109" y="46"/>
                                </a:lnTo>
                                <a:lnTo>
                                  <a:pt x="111" y="47"/>
                                </a:lnTo>
                                <a:lnTo>
                                  <a:pt x="268" y="108"/>
                                </a:lnTo>
                                <a:lnTo>
                                  <a:pt x="275" y="106"/>
                                </a:lnTo>
                                <a:lnTo>
                                  <a:pt x="278" y="105"/>
                                </a:lnTo>
                                <a:lnTo>
                                  <a:pt x="282" y="104"/>
                                </a:lnTo>
                                <a:lnTo>
                                  <a:pt x="284" y="103"/>
                                </a:lnTo>
                                <a:lnTo>
                                  <a:pt x="286" y="103"/>
                                </a:lnTo>
                                <a:lnTo>
                                  <a:pt x="288" y="102"/>
                                </a:lnTo>
                                <a:lnTo>
                                  <a:pt x="289" y="100"/>
                                </a:lnTo>
                                <a:lnTo>
                                  <a:pt x="291" y="99"/>
                                </a:lnTo>
                                <a:lnTo>
                                  <a:pt x="292" y="99"/>
                                </a:lnTo>
                                <a:lnTo>
                                  <a:pt x="293" y="97"/>
                                </a:lnTo>
                                <a:lnTo>
                                  <a:pt x="295" y="95"/>
                                </a:lnTo>
                                <a:lnTo>
                                  <a:pt x="296" y="94"/>
                                </a:lnTo>
                                <a:lnTo>
                                  <a:pt x="297" y="92"/>
                                </a:lnTo>
                                <a:lnTo>
                                  <a:pt x="298" y="90"/>
                                </a:lnTo>
                                <a:lnTo>
                                  <a:pt x="299" y="88"/>
                                </a:lnTo>
                                <a:lnTo>
                                  <a:pt x="300" y="86"/>
                                </a:lnTo>
                                <a:lnTo>
                                  <a:pt x="302" y="84"/>
                                </a:lnTo>
                                <a:lnTo>
                                  <a:pt x="307" y="86"/>
                                </a:lnTo>
                                <a:lnTo>
                                  <a:pt x="276" y="1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2" name="Oval 394"/>
                        <wps:cNvSpPr>
                          <a:spLocks noChangeArrowheads="1"/>
                        </wps:cNvSpPr>
                        <wps:spPr bwMode="auto">
                          <a:xfrm>
                            <a:off x="5073" y="3677"/>
                            <a:ext cx="2569" cy="2544"/>
                          </a:xfrm>
                          <a:prstGeom prst="ellipse">
                            <a:avLst/>
                          </a:prstGeom>
                          <a:solidFill>
                            <a:srgbClr val="FFFFFF"/>
                          </a:solidFill>
                          <a:ln w="1587">
                            <a:solidFill>
                              <a:srgbClr val="000000"/>
                            </a:solidFill>
                            <a:round/>
                            <a:headEnd/>
                            <a:tailEnd/>
                          </a:ln>
                        </wps:spPr>
                        <wps:bodyPr rot="0" vert="horz" wrap="square" lIns="91440" tIns="45720" rIns="91440" bIns="45720" anchor="t" anchorCtr="0" upright="1">
                          <a:noAutofit/>
                        </wps:bodyPr>
                      </wps:wsp>
                      <wpg:grpSp>
                        <wpg:cNvPr id="53" name="Group 395"/>
                        <wpg:cNvGrpSpPr>
                          <a:grpSpLocks/>
                        </wpg:cNvGrpSpPr>
                        <wpg:grpSpPr bwMode="auto">
                          <a:xfrm>
                            <a:off x="5148" y="3680"/>
                            <a:ext cx="2402" cy="2541"/>
                            <a:chOff x="545" y="562"/>
                            <a:chExt cx="544" cy="576"/>
                          </a:xfrm>
                        </wpg:grpSpPr>
                        <wps:wsp>
                          <wps:cNvPr id="54" name="Line 396"/>
                          <wps:cNvCnPr>
                            <a:cxnSpLocks noChangeShapeType="1"/>
                          </wps:cNvCnPr>
                          <wps:spPr bwMode="auto">
                            <a:xfrm>
                              <a:off x="545" y="754"/>
                              <a:ext cx="1" cy="18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55" name="Line 397"/>
                          <wps:cNvCnPr>
                            <a:cxnSpLocks noChangeShapeType="1"/>
                          </wps:cNvCnPr>
                          <wps:spPr bwMode="auto">
                            <a:xfrm>
                              <a:off x="561" y="717"/>
                              <a:ext cx="1" cy="2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56" name="Line 398"/>
                          <wps:cNvCnPr>
                            <a:cxnSpLocks noChangeShapeType="1"/>
                          </wps:cNvCnPr>
                          <wps:spPr bwMode="auto">
                            <a:xfrm>
                              <a:off x="578" y="689"/>
                              <a:ext cx="1" cy="32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57" name="Line 399"/>
                          <wps:cNvCnPr>
                            <a:cxnSpLocks noChangeShapeType="1"/>
                          </wps:cNvCnPr>
                          <wps:spPr bwMode="auto">
                            <a:xfrm>
                              <a:off x="594" y="667"/>
                              <a:ext cx="1" cy="36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58" name="Line 400"/>
                          <wps:cNvCnPr>
                            <a:cxnSpLocks noChangeShapeType="1"/>
                          </wps:cNvCnPr>
                          <wps:spPr bwMode="auto">
                            <a:xfrm>
                              <a:off x="610" y="649"/>
                              <a:ext cx="1" cy="40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59" name="Line 401"/>
                          <wps:cNvCnPr>
                            <a:cxnSpLocks noChangeShapeType="1"/>
                          </wps:cNvCnPr>
                          <wps:spPr bwMode="auto">
                            <a:xfrm>
                              <a:off x="627" y="634"/>
                              <a:ext cx="1" cy="43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0" name="Line 402"/>
                          <wps:cNvCnPr>
                            <a:cxnSpLocks noChangeShapeType="1"/>
                          </wps:cNvCnPr>
                          <wps:spPr bwMode="auto">
                            <a:xfrm>
                              <a:off x="643" y="621"/>
                              <a:ext cx="1" cy="458"/>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1" name="Line 403"/>
                          <wps:cNvCnPr>
                            <a:cxnSpLocks noChangeShapeType="1"/>
                          </wps:cNvCnPr>
                          <wps:spPr bwMode="auto">
                            <a:xfrm>
                              <a:off x="660" y="609"/>
                              <a:ext cx="1" cy="48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2" name="Line 404"/>
                          <wps:cNvCnPr>
                            <a:cxnSpLocks noChangeShapeType="1"/>
                          </wps:cNvCnPr>
                          <wps:spPr bwMode="auto">
                            <a:xfrm>
                              <a:off x="676" y="599"/>
                              <a:ext cx="1" cy="50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3" name="Line 405"/>
                          <wps:cNvCnPr>
                            <a:cxnSpLocks noChangeShapeType="1"/>
                          </wps:cNvCnPr>
                          <wps:spPr bwMode="auto">
                            <a:xfrm>
                              <a:off x="693" y="590"/>
                              <a:ext cx="1" cy="51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4" name="Line 406"/>
                          <wps:cNvCnPr>
                            <a:cxnSpLocks noChangeShapeType="1"/>
                          </wps:cNvCnPr>
                          <wps:spPr bwMode="auto">
                            <a:xfrm>
                              <a:off x="709" y="583"/>
                              <a:ext cx="1" cy="53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5" name="Line 407"/>
                          <wps:cNvCnPr>
                            <a:cxnSpLocks noChangeShapeType="1"/>
                          </wps:cNvCnPr>
                          <wps:spPr bwMode="auto">
                            <a:xfrm>
                              <a:off x="726" y="577"/>
                              <a:ext cx="1" cy="54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6" name="Line 408"/>
                          <wps:cNvCnPr>
                            <a:cxnSpLocks noChangeShapeType="1"/>
                          </wps:cNvCnPr>
                          <wps:spPr bwMode="auto">
                            <a:xfrm>
                              <a:off x="742" y="573"/>
                              <a:ext cx="1" cy="55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7" name="Line 409"/>
                          <wps:cNvCnPr>
                            <a:cxnSpLocks noChangeShapeType="1"/>
                          </wps:cNvCnPr>
                          <wps:spPr bwMode="auto">
                            <a:xfrm>
                              <a:off x="759" y="568"/>
                              <a:ext cx="1" cy="56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8" name="Line 410"/>
                          <wps:cNvCnPr>
                            <a:cxnSpLocks noChangeShapeType="1"/>
                          </wps:cNvCnPr>
                          <wps:spPr bwMode="auto">
                            <a:xfrm>
                              <a:off x="775" y="565"/>
                              <a:ext cx="1" cy="56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69" name="Line 411"/>
                          <wps:cNvCnPr>
                            <a:cxnSpLocks noChangeShapeType="1"/>
                          </wps:cNvCnPr>
                          <wps:spPr bwMode="auto">
                            <a:xfrm>
                              <a:off x="792" y="563"/>
                              <a:ext cx="1" cy="57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0" name="Line 412"/>
                          <wps:cNvCnPr>
                            <a:cxnSpLocks noChangeShapeType="1"/>
                          </wps:cNvCnPr>
                          <wps:spPr bwMode="auto">
                            <a:xfrm>
                              <a:off x="808" y="562"/>
                              <a:ext cx="1" cy="574"/>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1" name="Line 413"/>
                          <wps:cNvCnPr>
                            <a:cxnSpLocks noChangeShapeType="1"/>
                          </wps:cNvCnPr>
                          <wps:spPr bwMode="auto">
                            <a:xfrm>
                              <a:off x="824" y="563"/>
                              <a:ext cx="1" cy="57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2" name="Line 414"/>
                          <wps:cNvCnPr>
                            <a:cxnSpLocks noChangeShapeType="1"/>
                          </wps:cNvCnPr>
                          <wps:spPr bwMode="auto">
                            <a:xfrm>
                              <a:off x="841" y="563"/>
                              <a:ext cx="1" cy="574"/>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3" name="Line 415"/>
                          <wps:cNvCnPr>
                            <a:cxnSpLocks noChangeShapeType="1"/>
                          </wps:cNvCnPr>
                          <wps:spPr bwMode="auto">
                            <a:xfrm>
                              <a:off x="857" y="569"/>
                              <a:ext cx="1" cy="5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4" name="Line 416"/>
                          <wps:cNvCnPr>
                            <a:cxnSpLocks noChangeShapeType="1"/>
                          </wps:cNvCnPr>
                          <wps:spPr bwMode="auto">
                            <a:xfrm>
                              <a:off x="874" y="567"/>
                              <a:ext cx="1" cy="56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5" name="Line 417"/>
                          <wps:cNvCnPr>
                            <a:cxnSpLocks noChangeShapeType="1"/>
                          </wps:cNvCnPr>
                          <wps:spPr bwMode="auto">
                            <a:xfrm>
                              <a:off x="890" y="570"/>
                              <a:ext cx="1" cy="558"/>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6" name="Line 418"/>
                          <wps:cNvCnPr>
                            <a:cxnSpLocks noChangeShapeType="1"/>
                          </wps:cNvCnPr>
                          <wps:spPr bwMode="auto">
                            <a:xfrm>
                              <a:off x="907" y="575"/>
                              <a:ext cx="1" cy="54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7" name="Line 419"/>
                          <wps:cNvCnPr>
                            <a:cxnSpLocks noChangeShapeType="1"/>
                          </wps:cNvCnPr>
                          <wps:spPr bwMode="auto">
                            <a:xfrm>
                              <a:off x="923" y="581"/>
                              <a:ext cx="1" cy="538"/>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8" name="Line 420"/>
                          <wps:cNvCnPr>
                            <a:cxnSpLocks noChangeShapeType="1"/>
                          </wps:cNvCnPr>
                          <wps:spPr bwMode="auto">
                            <a:xfrm>
                              <a:off x="940" y="589"/>
                              <a:ext cx="1" cy="52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79" name="Line 421"/>
                          <wps:cNvCnPr>
                            <a:cxnSpLocks noChangeShapeType="1"/>
                          </wps:cNvCnPr>
                          <wps:spPr bwMode="auto">
                            <a:xfrm>
                              <a:off x="956" y="597"/>
                              <a:ext cx="1" cy="50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0" name="Line 422"/>
                          <wps:cNvCnPr>
                            <a:cxnSpLocks noChangeShapeType="1"/>
                          </wps:cNvCnPr>
                          <wps:spPr bwMode="auto">
                            <a:xfrm>
                              <a:off x="973" y="605"/>
                              <a:ext cx="1" cy="48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1" name="Line 423"/>
                          <wps:cNvCnPr>
                            <a:cxnSpLocks noChangeShapeType="1"/>
                          </wps:cNvCnPr>
                          <wps:spPr bwMode="auto">
                            <a:xfrm>
                              <a:off x="989" y="617"/>
                              <a:ext cx="1" cy="4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2" name="Line 424"/>
                          <wps:cNvCnPr>
                            <a:cxnSpLocks noChangeShapeType="1"/>
                          </wps:cNvCnPr>
                          <wps:spPr bwMode="auto">
                            <a:xfrm>
                              <a:off x="1007" y="630"/>
                              <a:ext cx="1" cy="43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3" name="Line 425"/>
                          <wps:cNvCnPr>
                            <a:cxnSpLocks noChangeShapeType="1"/>
                          </wps:cNvCnPr>
                          <wps:spPr bwMode="auto">
                            <a:xfrm>
                              <a:off x="1022" y="644"/>
                              <a:ext cx="1" cy="41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4" name="Line 426"/>
                          <wps:cNvCnPr>
                            <a:cxnSpLocks noChangeShapeType="1"/>
                          </wps:cNvCnPr>
                          <wps:spPr bwMode="auto">
                            <a:xfrm>
                              <a:off x="1039" y="661"/>
                              <a:ext cx="1" cy="37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5" name="Line 427"/>
                          <wps:cNvCnPr>
                            <a:cxnSpLocks noChangeShapeType="1"/>
                          </wps:cNvCnPr>
                          <wps:spPr bwMode="auto">
                            <a:xfrm>
                              <a:off x="1055" y="682"/>
                              <a:ext cx="1" cy="33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6" name="Line 428"/>
                          <wps:cNvCnPr>
                            <a:cxnSpLocks noChangeShapeType="1"/>
                          </wps:cNvCnPr>
                          <wps:spPr bwMode="auto">
                            <a:xfrm>
                              <a:off x="1072" y="708"/>
                              <a:ext cx="1" cy="28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87" name="Line 429"/>
                          <wps:cNvCnPr>
                            <a:cxnSpLocks noChangeShapeType="1"/>
                          </wps:cNvCnPr>
                          <wps:spPr bwMode="auto">
                            <a:xfrm>
                              <a:off x="1088" y="741"/>
                              <a:ext cx="1" cy="21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g:grpSp>
                      <wps:wsp>
                        <wps:cNvPr id="88" name="Freeform 430"/>
                        <wps:cNvSpPr>
                          <a:spLocks/>
                        </wps:cNvSpPr>
                        <wps:spPr bwMode="auto">
                          <a:xfrm>
                            <a:off x="5712" y="3753"/>
                            <a:ext cx="1298" cy="176"/>
                          </a:xfrm>
                          <a:custGeom>
                            <a:avLst/>
                            <a:gdLst>
                              <a:gd name="T0" fmla="*/ 0 w 1762"/>
                              <a:gd name="T1" fmla="*/ 243 h 244"/>
                              <a:gd name="T2" fmla="*/ 880 w 1762"/>
                              <a:gd name="T3" fmla="*/ 0 h 244"/>
                              <a:gd name="T4" fmla="*/ 1762 w 1762"/>
                              <a:gd name="T5" fmla="*/ 244 h 244"/>
                              <a:gd name="T6" fmla="*/ 0 w 1762"/>
                              <a:gd name="T7" fmla="*/ 243 h 244"/>
                            </a:gdLst>
                            <a:ahLst/>
                            <a:cxnLst>
                              <a:cxn ang="0">
                                <a:pos x="T0" y="T1"/>
                              </a:cxn>
                              <a:cxn ang="0">
                                <a:pos x="T2" y="T3"/>
                              </a:cxn>
                              <a:cxn ang="0">
                                <a:pos x="T4" y="T5"/>
                              </a:cxn>
                              <a:cxn ang="0">
                                <a:pos x="T6" y="T7"/>
                              </a:cxn>
                            </a:cxnLst>
                            <a:rect l="0" t="0" r="r" b="b"/>
                            <a:pathLst>
                              <a:path w="1762" h="244">
                                <a:moveTo>
                                  <a:pt x="0" y="243"/>
                                </a:moveTo>
                                <a:lnTo>
                                  <a:pt x="880" y="0"/>
                                </a:lnTo>
                                <a:lnTo>
                                  <a:pt x="1762" y="244"/>
                                </a:lnTo>
                                <a:lnTo>
                                  <a:pt x="0" y="243"/>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89" name="Freeform 431"/>
                        <wps:cNvSpPr>
                          <a:spLocks/>
                        </wps:cNvSpPr>
                        <wps:spPr bwMode="auto">
                          <a:xfrm>
                            <a:off x="5606" y="3964"/>
                            <a:ext cx="1506" cy="2222"/>
                          </a:xfrm>
                          <a:custGeom>
                            <a:avLst/>
                            <a:gdLst>
                              <a:gd name="T0" fmla="*/ 0 w 2050"/>
                              <a:gd name="T1" fmla="*/ 0 h 3022"/>
                              <a:gd name="T2" fmla="*/ 2050 w 2050"/>
                              <a:gd name="T3" fmla="*/ 0 h 3022"/>
                              <a:gd name="T4" fmla="*/ 2050 w 2050"/>
                              <a:gd name="T5" fmla="*/ 2290 h 3022"/>
                              <a:gd name="T6" fmla="*/ 1984 w 2050"/>
                              <a:gd name="T7" fmla="*/ 2424 h 3022"/>
                              <a:gd name="T8" fmla="*/ 1922 w 2050"/>
                              <a:gd name="T9" fmla="*/ 2489 h 3022"/>
                              <a:gd name="T10" fmla="*/ 1815 w 2050"/>
                              <a:gd name="T11" fmla="*/ 2556 h 3022"/>
                              <a:gd name="T12" fmla="*/ 1725 w 2050"/>
                              <a:gd name="T13" fmla="*/ 2606 h 3022"/>
                              <a:gd name="T14" fmla="*/ 1585 w 2050"/>
                              <a:gd name="T15" fmla="*/ 2685 h 3022"/>
                              <a:gd name="T16" fmla="*/ 1042 w 2050"/>
                              <a:gd name="T17" fmla="*/ 3022 h 3022"/>
                              <a:gd name="T18" fmla="*/ 494 w 2050"/>
                              <a:gd name="T19" fmla="*/ 2701 h 3022"/>
                              <a:gd name="T20" fmla="*/ 132 w 2050"/>
                              <a:gd name="T21" fmla="*/ 2494 h 3022"/>
                              <a:gd name="T22" fmla="*/ 62 w 2050"/>
                              <a:gd name="T23" fmla="*/ 2410 h 3022"/>
                              <a:gd name="T24" fmla="*/ 0 w 2050"/>
                              <a:gd name="T25" fmla="*/ 2294 h 3022"/>
                              <a:gd name="T26" fmla="*/ 0 w 2050"/>
                              <a:gd name="T27" fmla="*/ 0 h 30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050" h="3022">
                                <a:moveTo>
                                  <a:pt x="0" y="0"/>
                                </a:moveTo>
                                <a:lnTo>
                                  <a:pt x="2050" y="0"/>
                                </a:lnTo>
                                <a:lnTo>
                                  <a:pt x="2050" y="2290"/>
                                </a:lnTo>
                                <a:lnTo>
                                  <a:pt x="1984" y="2424"/>
                                </a:lnTo>
                                <a:lnTo>
                                  <a:pt x="1922" y="2489"/>
                                </a:lnTo>
                                <a:lnTo>
                                  <a:pt x="1815" y="2556"/>
                                </a:lnTo>
                                <a:lnTo>
                                  <a:pt x="1725" y="2606"/>
                                </a:lnTo>
                                <a:lnTo>
                                  <a:pt x="1585" y="2685"/>
                                </a:lnTo>
                                <a:lnTo>
                                  <a:pt x="1042" y="3022"/>
                                </a:lnTo>
                                <a:lnTo>
                                  <a:pt x="494" y="2701"/>
                                </a:lnTo>
                                <a:lnTo>
                                  <a:pt x="132" y="2494"/>
                                </a:lnTo>
                                <a:lnTo>
                                  <a:pt x="62" y="2410"/>
                                </a:lnTo>
                                <a:lnTo>
                                  <a:pt x="0" y="2294"/>
                                </a:lnTo>
                                <a:lnTo>
                                  <a:pt x="0" y="0"/>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90" name="Freeform 432"/>
                        <wps:cNvSpPr>
                          <a:spLocks/>
                        </wps:cNvSpPr>
                        <wps:spPr bwMode="auto">
                          <a:xfrm>
                            <a:off x="5828" y="4220"/>
                            <a:ext cx="1064" cy="1714"/>
                          </a:xfrm>
                          <a:custGeom>
                            <a:avLst/>
                            <a:gdLst>
                              <a:gd name="T0" fmla="*/ 0 w 1444"/>
                              <a:gd name="T1" fmla="*/ 0 h 2331"/>
                              <a:gd name="T2" fmla="*/ 0 w 1444"/>
                              <a:gd name="T3" fmla="*/ 1849 h 2331"/>
                              <a:gd name="T4" fmla="*/ 37 w 1444"/>
                              <a:gd name="T5" fmla="*/ 1916 h 2331"/>
                              <a:gd name="T6" fmla="*/ 108 w 1444"/>
                              <a:gd name="T7" fmla="*/ 1976 h 2331"/>
                              <a:gd name="T8" fmla="*/ 728 w 1444"/>
                              <a:gd name="T9" fmla="*/ 2331 h 2331"/>
                              <a:gd name="T10" fmla="*/ 1315 w 1444"/>
                              <a:gd name="T11" fmla="*/ 1976 h 2331"/>
                              <a:gd name="T12" fmla="*/ 1423 w 1444"/>
                              <a:gd name="T13" fmla="*/ 1890 h 2331"/>
                              <a:gd name="T14" fmla="*/ 1444 w 1444"/>
                              <a:gd name="T15" fmla="*/ 1831 h 2331"/>
                              <a:gd name="T16" fmla="*/ 1442 w 1444"/>
                              <a:gd name="T17" fmla="*/ 17 h 2331"/>
                              <a:gd name="T18" fmla="*/ 8 w 1444"/>
                              <a:gd name="T19" fmla="*/ 21 h 2331"/>
                              <a:gd name="T20" fmla="*/ 0 w 1444"/>
                              <a:gd name="T21" fmla="*/ 0 h 2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444" h="2331">
                                <a:moveTo>
                                  <a:pt x="0" y="0"/>
                                </a:moveTo>
                                <a:lnTo>
                                  <a:pt x="0" y="1849"/>
                                </a:lnTo>
                                <a:lnTo>
                                  <a:pt x="37" y="1916"/>
                                </a:lnTo>
                                <a:lnTo>
                                  <a:pt x="108" y="1976"/>
                                </a:lnTo>
                                <a:lnTo>
                                  <a:pt x="728" y="2331"/>
                                </a:lnTo>
                                <a:lnTo>
                                  <a:pt x="1315" y="1976"/>
                                </a:lnTo>
                                <a:lnTo>
                                  <a:pt x="1423" y="1890"/>
                                </a:lnTo>
                                <a:lnTo>
                                  <a:pt x="1444" y="1831"/>
                                </a:lnTo>
                                <a:lnTo>
                                  <a:pt x="1442" y="17"/>
                                </a:lnTo>
                                <a:lnTo>
                                  <a:pt x="8" y="21"/>
                                </a:lnTo>
                                <a:lnTo>
                                  <a:pt x="0" y="0"/>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1" name="Freeform 433"/>
                        <wps:cNvSpPr>
                          <a:spLocks/>
                        </wps:cNvSpPr>
                        <wps:spPr bwMode="auto">
                          <a:xfrm>
                            <a:off x="5828" y="4220"/>
                            <a:ext cx="1064" cy="1714"/>
                          </a:xfrm>
                          <a:custGeom>
                            <a:avLst/>
                            <a:gdLst>
                              <a:gd name="T0" fmla="*/ 0 w 1444"/>
                              <a:gd name="T1" fmla="*/ 0 h 2331"/>
                              <a:gd name="T2" fmla="*/ 0 w 1444"/>
                              <a:gd name="T3" fmla="*/ 1849 h 2331"/>
                              <a:gd name="T4" fmla="*/ 37 w 1444"/>
                              <a:gd name="T5" fmla="*/ 1916 h 2331"/>
                              <a:gd name="T6" fmla="*/ 108 w 1444"/>
                              <a:gd name="T7" fmla="*/ 1976 h 2331"/>
                              <a:gd name="T8" fmla="*/ 728 w 1444"/>
                              <a:gd name="T9" fmla="*/ 2331 h 2331"/>
                              <a:gd name="T10" fmla="*/ 1315 w 1444"/>
                              <a:gd name="T11" fmla="*/ 1976 h 2331"/>
                              <a:gd name="T12" fmla="*/ 1423 w 1444"/>
                              <a:gd name="T13" fmla="*/ 1890 h 2331"/>
                              <a:gd name="T14" fmla="*/ 1444 w 1444"/>
                              <a:gd name="T15" fmla="*/ 1831 h 2331"/>
                              <a:gd name="T16" fmla="*/ 1442 w 1444"/>
                              <a:gd name="T17" fmla="*/ 17 h 2331"/>
                              <a:gd name="T18" fmla="*/ 8 w 1444"/>
                              <a:gd name="T19" fmla="*/ 21 h 2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44" h="2331">
                                <a:moveTo>
                                  <a:pt x="0" y="0"/>
                                </a:moveTo>
                                <a:lnTo>
                                  <a:pt x="0" y="1849"/>
                                </a:lnTo>
                                <a:lnTo>
                                  <a:pt x="37" y="1916"/>
                                </a:lnTo>
                                <a:lnTo>
                                  <a:pt x="108" y="1976"/>
                                </a:lnTo>
                                <a:lnTo>
                                  <a:pt x="728" y="2331"/>
                                </a:lnTo>
                                <a:lnTo>
                                  <a:pt x="1315" y="1976"/>
                                </a:lnTo>
                                <a:lnTo>
                                  <a:pt x="1423" y="1890"/>
                                </a:lnTo>
                                <a:lnTo>
                                  <a:pt x="1444" y="1831"/>
                                </a:lnTo>
                                <a:lnTo>
                                  <a:pt x="1442" y="17"/>
                                </a:lnTo>
                                <a:lnTo>
                                  <a:pt x="8" y="21"/>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Freeform 434"/>
                        <wps:cNvSpPr>
                          <a:spLocks/>
                        </wps:cNvSpPr>
                        <wps:spPr bwMode="auto">
                          <a:xfrm>
                            <a:off x="6246" y="4778"/>
                            <a:ext cx="212" cy="456"/>
                          </a:xfrm>
                          <a:custGeom>
                            <a:avLst/>
                            <a:gdLst>
                              <a:gd name="T0" fmla="*/ 103 w 288"/>
                              <a:gd name="T1" fmla="*/ 0 h 622"/>
                              <a:gd name="T2" fmla="*/ 56 w 288"/>
                              <a:gd name="T3" fmla="*/ 25 h 622"/>
                              <a:gd name="T4" fmla="*/ 29 w 288"/>
                              <a:gd name="T5" fmla="*/ 47 h 622"/>
                              <a:gd name="T6" fmla="*/ 16 w 288"/>
                              <a:gd name="T7" fmla="*/ 62 h 622"/>
                              <a:gd name="T8" fmla="*/ 14 w 288"/>
                              <a:gd name="T9" fmla="*/ 84 h 622"/>
                              <a:gd name="T10" fmla="*/ 0 w 288"/>
                              <a:gd name="T11" fmla="*/ 98 h 622"/>
                              <a:gd name="T12" fmla="*/ 1 w 288"/>
                              <a:gd name="T13" fmla="*/ 122 h 622"/>
                              <a:gd name="T14" fmla="*/ 1 w 288"/>
                              <a:gd name="T15" fmla="*/ 153 h 622"/>
                              <a:gd name="T16" fmla="*/ 0 w 288"/>
                              <a:gd name="T17" fmla="*/ 172 h 622"/>
                              <a:gd name="T18" fmla="*/ 16 w 288"/>
                              <a:gd name="T19" fmla="*/ 199 h 622"/>
                              <a:gd name="T20" fmla="*/ 81 w 288"/>
                              <a:gd name="T21" fmla="*/ 283 h 622"/>
                              <a:gd name="T22" fmla="*/ 149 w 288"/>
                              <a:gd name="T23" fmla="*/ 351 h 622"/>
                              <a:gd name="T24" fmla="*/ 248 w 288"/>
                              <a:gd name="T25" fmla="*/ 436 h 622"/>
                              <a:gd name="T26" fmla="*/ 276 w 288"/>
                              <a:gd name="T27" fmla="*/ 485 h 622"/>
                              <a:gd name="T28" fmla="*/ 288 w 288"/>
                              <a:gd name="T29" fmla="*/ 554 h 622"/>
                              <a:gd name="T30" fmla="*/ 269 w 288"/>
                              <a:gd name="T31" fmla="*/ 585 h 622"/>
                              <a:gd name="T32" fmla="*/ 248 w 288"/>
                              <a:gd name="T33" fmla="*/ 597 h 622"/>
                              <a:gd name="T34" fmla="*/ 214 w 288"/>
                              <a:gd name="T35" fmla="*/ 616 h 622"/>
                              <a:gd name="T36" fmla="*/ 211 w 288"/>
                              <a:gd name="T37" fmla="*/ 622 h 6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88" h="622">
                                <a:moveTo>
                                  <a:pt x="103" y="0"/>
                                </a:moveTo>
                                <a:lnTo>
                                  <a:pt x="56" y="25"/>
                                </a:lnTo>
                                <a:lnTo>
                                  <a:pt x="29" y="47"/>
                                </a:lnTo>
                                <a:lnTo>
                                  <a:pt x="16" y="62"/>
                                </a:lnTo>
                                <a:lnTo>
                                  <a:pt x="14" y="84"/>
                                </a:lnTo>
                                <a:lnTo>
                                  <a:pt x="0" y="98"/>
                                </a:lnTo>
                                <a:lnTo>
                                  <a:pt x="1" y="122"/>
                                </a:lnTo>
                                <a:lnTo>
                                  <a:pt x="1" y="153"/>
                                </a:lnTo>
                                <a:lnTo>
                                  <a:pt x="0" y="172"/>
                                </a:lnTo>
                                <a:lnTo>
                                  <a:pt x="16" y="199"/>
                                </a:lnTo>
                                <a:lnTo>
                                  <a:pt x="81" y="283"/>
                                </a:lnTo>
                                <a:lnTo>
                                  <a:pt x="149" y="351"/>
                                </a:lnTo>
                                <a:lnTo>
                                  <a:pt x="248" y="436"/>
                                </a:lnTo>
                                <a:lnTo>
                                  <a:pt x="276" y="485"/>
                                </a:lnTo>
                                <a:lnTo>
                                  <a:pt x="288" y="554"/>
                                </a:lnTo>
                                <a:lnTo>
                                  <a:pt x="269" y="585"/>
                                </a:lnTo>
                                <a:lnTo>
                                  <a:pt x="248" y="597"/>
                                </a:lnTo>
                                <a:lnTo>
                                  <a:pt x="214" y="616"/>
                                </a:lnTo>
                                <a:lnTo>
                                  <a:pt x="211" y="62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93" name="Group 435"/>
                        <wpg:cNvGrpSpPr>
                          <a:grpSpLocks/>
                        </wpg:cNvGrpSpPr>
                        <wpg:grpSpPr bwMode="auto">
                          <a:xfrm>
                            <a:off x="6005" y="4387"/>
                            <a:ext cx="754" cy="1394"/>
                            <a:chOff x="739" y="722"/>
                            <a:chExt cx="171" cy="316"/>
                          </a:xfrm>
                        </wpg:grpSpPr>
                        <wps:wsp>
                          <wps:cNvPr id="94" name="Freeform 436"/>
                          <wps:cNvSpPr>
                            <a:spLocks/>
                          </wps:cNvSpPr>
                          <wps:spPr bwMode="auto">
                            <a:xfrm>
                              <a:off x="739" y="722"/>
                              <a:ext cx="171" cy="316"/>
                            </a:xfrm>
                            <a:custGeom>
                              <a:avLst/>
                              <a:gdLst>
                                <a:gd name="T0" fmla="*/ 352 w 1027"/>
                                <a:gd name="T1" fmla="*/ 1896 h 1896"/>
                                <a:gd name="T2" fmla="*/ 451 w 1027"/>
                                <a:gd name="T3" fmla="*/ 1863 h 1896"/>
                                <a:gd name="T4" fmla="*/ 468 w 1027"/>
                                <a:gd name="T5" fmla="*/ 1808 h 1896"/>
                                <a:gd name="T6" fmla="*/ 447 w 1027"/>
                                <a:gd name="T7" fmla="*/ 1767 h 1896"/>
                                <a:gd name="T8" fmla="*/ 538 w 1027"/>
                                <a:gd name="T9" fmla="*/ 1705 h 1896"/>
                                <a:gd name="T10" fmla="*/ 538 w 1027"/>
                                <a:gd name="T11" fmla="*/ 1680 h 1896"/>
                                <a:gd name="T12" fmla="*/ 550 w 1027"/>
                                <a:gd name="T13" fmla="*/ 1597 h 1896"/>
                                <a:gd name="T14" fmla="*/ 591 w 1027"/>
                                <a:gd name="T15" fmla="*/ 1551 h 1896"/>
                                <a:gd name="T16" fmla="*/ 682 w 1027"/>
                                <a:gd name="T17" fmla="*/ 1510 h 1896"/>
                                <a:gd name="T18" fmla="*/ 719 w 1027"/>
                                <a:gd name="T19" fmla="*/ 1385 h 1896"/>
                                <a:gd name="T20" fmla="*/ 665 w 1027"/>
                                <a:gd name="T21" fmla="*/ 1257 h 1896"/>
                                <a:gd name="T22" fmla="*/ 624 w 1027"/>
                                <a:gd name="T23" fmla="*/ 1207 h 1896"/>
                                <a:gd name="T24" fmla="*/ 719 w 1027"/>
                                <a:gd name="T25" fmla="*/ 1112 h 1896"/>
                                <a:gd name="T26" fmla="*/ 904 w 1027"/>
                                <a:gd name="T27" fmla="*/ 1029 h 1896"/>
                                <a:gd name="T28" fmla="*/ 1027 w 1027"/>
                                <a:gd name="T29" fmla="*/ 913 h 1896"/>
                                <a:gd name="T30" fmla="*/ 1003 w 1027"/>
                                <a:gd name="T31" fmla="*/ 706 h 1896"/>
                                <a:gd name="T32" fmla="*/ 912 w 1027"/>
                                <a:gd name="T33" fmla="*/ 713 h 1896"/>
                                <a:gd name="T34" fmla="*/ 887 w 1027"/>
                                <a:gd name="T35" fmla="*/ 664 h 1896"/>
                                <a:gd name="T36" fmla="*/ 842 w 1027"/>
                                <a:gd name="T37" fmla="*/ 643 h 1896"/>
                                <a:gd name="T38" fmla="*/ 712 w 1027"/>
                                <a:gd name="T39" fmla="*/ 483 h 1896"/>
                                <a:gd name="T40" fmla="*/ 583 w 1027"/>
                                <a:gd name="T41" fmla="*/ 168 h 1896"/>
                                <a:gd name="T42" fmla="*/ 521 w 1027"/>
                                <a:gd name="T43" fmla="*/ 122 h 1896"/>
                                <a:gd name="T44" fmla="*/ 546 w 1027"/>
                                <a:gd name="T45" fmla="*/ 16 h 1896"/>
                                <a:gd name="T46" fmla="*/ 422 w 1027"/>
                                <a:gd name="T47" fmla="*/ 0 h 1896"/>
                                <a:gd name="T48" fmla="*/ 327 w 1027"/>
                                <a:gd name="T49" fmla="*/ 37 h 1896"/>
                                <a:gd name="T50" fmla="*/ 287 w 1027"/>
                                <a:gd name="T51" fmla="*/ 152 h 1896"/>
                                <a:gd name="T52" fmla="*/ 216 w 1027"/>
                                <a:gd name="T53" fmla="*/ 186 h 1896"/>
                                <a:gd name="T54" fmla="*/ 185 w 1027"/>
                                <a:gd name="T55" fmla="*/ 237 h 1896"/>
                                <a:gd name="T56" fmla="*/ 151 w 1027"/>
                                <a:gd name="T57" fmla="*/ 280 h 1896"/>
                                <a:gd name="T58" fmla="*/ 120 w 1027"/>
                                <a:gd name="T59" fmla="*/ 317 h 1896"/>
                                <a:gd name="T60" fmla="*/ 129 w 1027"/>
                                <a:gd name="T61" fmla="*/ 346 h 1896"/>
                                <a:gd name="T62" fmla="*/ 169 w 1027"/>
                                <a:gd name="T63" fmla="*/ 333 h 1896"/>
                                <a:gd name="T64" fmla="*/ 231 w 1027"/>
                                <a:gd name="T65" fmla="*/ 352 h 1896"/>
                                <a:gd name="T66" fmla="*/ 246 w 1027"/>
                                <a:gd name="T67" fmla="*/ 504 h 1896"/>
                                <a:gd name="T68" fmla="*/ 182 w 1027"/>
                                <a:gd name="T69" fmla="*/ 532 h 1896"/>
                                <a:gd name="T70" fmla="*/ 135 w 1027"/>
                                <a:gd name="T71" fmla="*/ 514 h 1896"/>
                                <a:gd name="T72" fmla="*/ 18 w 1027"/>
                                <a:gd name="T73" fmla="*/ 620 h 1896"/>
                                <a:gd name="T74" fmla="*/ 0 w 1027"/>
                                <a:gd name="T75" fmla="*/ 654 h 1896"/>
                                <a:gd name="T76" fmla="*/ 37 w 1027"/>
                                <a:gd name="T77" fmla="*/ 678 h 1896"/>
                                <a:gd name="T78" fmla="*/ 67 w 1027"/>
                                <a:gd name="T79" fmla="*/ 731 h 1896"/>
                                <a:gd name="T80" fmla="*/ 104 w 1027"/>
                                <a:gd name="T81" fmla="*/ 757 h 1896"/>
                                <a:gd name="T82" fmla="*/ 151 w 1027"/>
                                <a:gd name="T83" fmla="*/ 840 h 1896"/>
                                <a:gd name="T84" fmla="*/ 197 w 1027"/>
                                <a:gd name="T85" fmla="*/ 871 h 1896"/>
                                <a:gd name="T86" fmla="*/ 234 w 1027"/>
                                <a:gd name="T87" fmla="*/ 903 h 1896"/>
                                <a:gd name="T88" fmla="*/ 330 w 1027"/>
                                <a:gd name="T89" fmla="*/ 921 h 1896"/>
                                <a:gd name="T90" fmla="*/ 358 w 1027"/>
                                <a:gd name="T91" fmla="*/ 971 h 1896"/>
                                <a:gd name="T92" fmla="*/ 274 w 1027"/>
                                <a:gd name="T93" fmla="*/ 995 h 1896"/>
                                <a:gd name="T94" fmla="*/ 185 w 1027"/>
                                <a:gd name="T95" fmla="*/ 1011 h 1896"/>
                                <a:gd name="T96" fmla="*/ 151 w 1027"/>
                                <a:gd name="T97" fmla="*/ 1049 h 1896"/>
                                <a:gd name="T98" fmla="*/ 154 w 1027"/>
                                <a:gd name="T99" fmla="*/ 1145 h 1896"/>
                                <a:gd name="T100" fmla="*/ 271 w 1027"/>
                                <a:gd name="T101" fmla="*/ 1649 h 1896"/>
                                <a:gd name="T102" fmla="*/ 283 w 1027"/>
                                <a:gd name="T103" fmla="*/ 1742 h 1896"/>
                                <a:gd name="T104" fmla="*/ 293 w 1027"/>
                                <a:gd name="T105" fmla="*/ 1879 h 1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027" h="1896">
                                  <a:moveTo>
                                    <a:pt x="315" y="1892"/>
                                  </a:moveTo>
                                  <a:lnTo>
                                    <a:pt x="352" y="1896"/>
                                  </a:lnTo>
                                  <a:lnTo>
                                    <a:pt x="361" y="1863"/>
                                  </a:lnTo>
                                  <a:lnTo>
                                    <a:pt x="451" y="1863"/>
                                  </a:lnTo>
                                  <a:lnTo>
                                    <a:pt x="488" y="1834"/>
                                  </a:lnTo>
                                  <a:lnTo>
                                    <a:pt x="468" y="1808"/>
                                  </a:lnTo>
                                  <a:lnTo>
                                    <a:pt x="435" y="1812"/>
                                  </a:lnTo>
                                  <a:lnTo>
                                    <a:pt x="447" y="1767"/>
                                  </a:lnTo>
                                  <a:lnTo>
                                    <a:pt x="529" y="1759"/>
                                  </a:lnTo>
                                  <a:lnTo>
                                    <a:pt x="538" y="1705"/>
                                  </a:lnTo>
                                  <a:lnTo>
                                    <a:pt x="550" y="1697"/>
                                  </a:lnTo>
                                  <a:lnTo>
                                    <a:pt x="538" y="1680"/>
                                  </a:lnTo>
                                  <a:lnTo>
                                    <a:pt x="538" y="1614"/>
                                  </a:lnTo>
                                  <a:lnTo>
                                    <a:pt x="550" y="1597"/>
                                  </a:lnTo>
                                  <a:lnTo>
                                    <a:pt x="550" y="1539"/>
                                  </a:lnTo>
                                  <a:lnTo>
                                    <a:pt x="591" y="1551"/>
                                  </a:lnTo>
                                  <a:lnTo>
                                    <a:pt x="616" y="1555"/>
                                  </a:lnTo>
                                  <a:lnTo>
                                    <a:pt x="682" y="1510"/>
                                  </a:lnTo>
                                  <a:lnTo>
                                    <a:pt x="703" y="1453"/>
                                  </a:lnTo>
                                  <a:lnTo>
                                    <a:pt x="719" y="1385"/>
                                  </a:lnTo>
                                  <a:lnTo>
                                    <a:pt x="653" y="1311"/>
                                  </a:lnTo>
                                  <a:lnTo>
                                    <a:pt x="665" y="1257"/>
                                  </a:lnTo>
                                  <a:lnTo>
                                    <a:pt x="624" y="1240"/>
                                  </a:lnTo>
                                  <a:lnTo>
                                    <a:pt x="624" y="1207"/>
                                  </a:lnTo>
                                  <a:lnTo>
                                    <a:pt x="698" y="1158"/>
                                  </a:lnTo>
                                  <a:lnTo>
                                    <a:pt x="719" y="1112"/>
                                  </a:lnTo>
                                  <a:lnTo>
                                    <a:pt x="764" y="1103"/>
                                  </a:lnTo>
                                  <a:lnTo>
                                    <a:pt x="904" y="1029"/>
                                  </a:lnTo>
                                  <a:lnTo>
                                    <a:pt x="1011" y="950"/>
                                  </a:lnTo>
                                  <a:lnTo>
                                    <a:pt x="1027" y="913"/>
                                  </a:lnTo>
                                  <a:lnTo>
                                    <a:pt x="1003" y="897"/>
                                  </a:lnTo>
                                  <a:lnTo>
                                    <a:pt x="1003" y="706"/>
                                  </a:lnTo>
                                  <a:lnTo>
                                    <a:pt x="929" y="694"/>
                                  </a:lnTo>
                                  <a:lnTo>
                                    <a:pt x="912" y="713"/>
                                  </a:lnTo>
                                  <a:lnTo>
                                    <a:pt x="891" y="713"/>
                                  </a:lnTo>
                                  <a:lnTo>
                                    <a:pt x="887" y="664"/>
                                  </a:lnTo>
                                  <a:lnTo>
                                    <a:pt x="842" y="664"/>
                                  </a:lnTo>
                                  <a:lnTo>
                                    <a:pt x="842" y="643"/>
                                  </a:lnTo>
                                  <a:lnTo>
                                    <a:pt x="785" y="643"/>
                                  </a:lnTo>
                                  <a:lnTo>
                                    <a:pt x="712" y="483"/>
                                  </a:lnTo>
                                  <a:lnTo>
                                    <a:pt x="583" y="196"/>
                                  </a:lnTo>
                                  <a:lnTo>
                                    <a:pt x="583" y="168"/>
                                  </a:lnTo>
                                  <a:lnTo>
                                    <a:pt x="564" y="134"/>
                                  </a:lnTo>
                                  <a:lnTo>
                                    <a:pt x="521" y="122"/>
                                  </a:lnTo>
                                  <a:lnTo>
                                    <a:pt x="577" y="65"/>
                                  </a:lnTo>
                                  <a:lnTo>
                                    <a:pt x="546" y="16"/>
                                  </a:lnTo>
                                  <a:lnTo>
                                    <a:pt x="478" y="65"/>
                                  </a:lnTo>
                                  <a:lnTo>
                                    <a:pt x="422" y="0"/>
                                  </a:lnTo>
                                  <a:lnTo>
                                    <a:pt x="361" y="3"/>
                                  </a:lnTo>
                                  <a:lnTo>
                                    <a:pt x="327" y="37"/>
                                  </a:lnTo>
                                  <a:lnTo>
                                    <a:pt x="317" y="134"/>
                                  </a:lnTo>
                                  <a:lnTo>
                                    <a:pt x="287" y="152"/>
                                  </a:lnTo>
                                  <a:lnTo>
                                    <a:pt x="246" y="168"/>
                                  </a:lnTo>
                                  <a:lnTo>
                                    <a:pt x="216" y="186"/>
                                  </a:lnTo>
                                  <a:lnTo>
                                    <a:pt x="188" y="199"/>
                                  </a:lnTo>
                                  <a:lnTo>
                                    <a:pt x="185" y="237"/>
                                  </a:lnTo>
                                  <a:lnTo>
                                    <a:pt x="169" y="271"/>
                                  </a:lnTo>
                                  <a:lnTo>
                                    <a:pt x="151" y="280"/>
                                  </a:lnTo>
                                  <a:lnTo>
                                    <a:pt x="129" y="292"/>
                                  </a:lnTo>
                                  <a:lnTo>
                                    <a:pt x="120" y="317"/>
                                  </a:lnTo>
                                  <a:lnTo>
                                    <a:pt x="129" y="320"/>
                                  </a:lnTo>
                                  <a:lnTo>
                                    <a:pt x="129" y="346"/>
                                  </a:lnTo>
                                  <a:lnTo>
                                    <a:pt x="154" y="349"/>
                                  </a:lnTo>
                                  <a:lnTo>
                                    <a:pt x="169" y="333"/>
                                  </a:lnTo>
                                  <a:lnTo>
                                    <a:pt x="234" y="329"/>
                                  </a:lnTo>
                                  <a:lnTo>
                                    <a:pt x="231" y="352"/>
                                  </a:lnTo>
                                  <a:lnTo>
                                    <a:pt x="253" y="368"/>
                                  </a:lnTo>
                                  <a:lnTo>
                                    <a:pt x="246" y="504"/>
                                  </a:lnTo>
                                  <a:lnTo>
                                    <a:pt x="216" y="520"/>
                                  </a:lnTo>
                                  <a:lnTo>
                                    <a:pt x="182" y="532"/>
                                  </a:lnTo>
                                  <a:lnTo>
                                    <a:pt x="169" y="514"/>
                                  </a:lnTo>
                                  <a:lnTo>
                                    <a:pt x="135" y="514"/>
                                  </a:lnTo>
                                  <a:lnTo>
                                    <a:pt x="83" y="566"/>
                                  </a:lnTo>
                                  <a:lnTo>
                                    <a:pt x="18" y="620"/>
                                  </a:lnTo>
                                  <a:lnTo>
                                    <a:pt x="0" y="635"/>
                                  </a:lnTo>
                                  <a:lnTo>
                                    <a:pt x="0" y="654"/>
                                  </a:lnTo>
                                  <a:lnTo>
                                    <a:pt x="21" y="666"/>
                                  </a:lnTo>
                                  <a:lnTo>
                                    <a:pt x="37" y="678"/>
                                  </a:lnTo>
                                  <a:lnTo>
                                    <a:pt x="37" y="731"/>
                                  </a:lnTo>
                                  <a:lnTo>
                                    <a:pt x="67" y="731"/>
                                  </a:lnTo>
                                  <a:lnTo>
                                    <a:pt x="67" y="750"/>
                                  </a:lnTo>
                                  <a:lnTo>
                                    <a:pt x="104" y="757"/>
                                  </a:lnTo>
                                  <a:lnTo>
                                    <a:pt x="101" y="781"/>
                                  </a:lnTo>
                                  <a:lnTo>
                                    <a:pt x="151" y="840"/>
                                  </a:lnTo>
                                  <a:lnTo>
                                    <a:pt x="169" y="846"/>
                                  </a:lnTo>
                                  <a:lnTo>
                                    <a:pt x="197" y="871"/>
                                  </a:lnTo>
                                  <a:lnTo>
                                    <a:pt x="240" y="865"/>
                                  </a:lnTo>
                                  <a:lnTo>
                                    <a:pt x="234" y="903"/>
                                  </a:lnTo>
                                  <a:lnTo>
                                    <a:pt x="253" y="912"/>
                                  </a:lnTo>
                                  <a:lnTo>
                                    <a:pt x="330" y="921"/>
                                  </a:lnTo>
                                  <a:lnTo>
                                    <a:pt x="354" y="930"/>
                                  </a:lnTo>
                                  <a:lnTo>
                                    <a:pt x="358" y="971"/>
                                  </a:lnTo>
                                  <a:lnTo>
                                    <a:pt x="290" y="980"/>
                                  </a:lnTo>
                                  <a:lnTo>
                                    <a:pt x="274" y="995"/>
                                  </a:lnTo>
                                  <a:lnTo>
                                    <a:pt x="222" y="995"/>
                                  </a:lnTo>
                                  <a:lnTo>
                                    <a:pt x="185" y="1011"/>
                                  </a:lnTo>
                                  <a:lnTo>
                                    <a:pt x="172" y="1036"/>
                                  </a:lnTo>
                                  <a:lnTo>
                                    <a:pt x="151" y="1049"/>
                                  </a:lnTo>
                                  <a:lnTo>
                                    <a:pt x="145" y="1092"/>
                                  </a:lnTo>
                                  <a:lnTo>
                                    <a:pt x="154" y="1145"/>
                                  </a:lnTo>
                                  <a:lnTo>
                                    <a:pt x="268" y="1527"/>
                                  </a:lnTo>
                                  <a:lnTo>
                                    <a:pt x="271" y="1649"/>
                                  </a:lnTo>
                                  <a:lnTo>
                                    <a:pt x="268" y="1742"/>
                                  </a:lnTo>
                                  <a:lnTo>
                                    <a:pt x="283" y="1742"/>
                                  </a:lnTo>
                                  <a:lnTo>
                                    <a:pt x="287" y="1833"/>
                                  </a:lnTo>
                                  <a:lnTo>
                                    <a:pt x="293" y="1879"/>
                                  </a:lnTo>
                                  <a:lnTo>
                                    <a:pt x="315" y="1892"/>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g:grpSp>
                          <wpg:cNvPr id="95" name="Group 437"/>
                          <wpg:cNvGrpSpPr>
                            <a:grpSpLocks/>
                          </wpg:cNvGrpSpPr>
                          <wpg:grpSpPr bwMode="auto">
                            <a:xfrm>
                              <a:off x="764" y="734"/>
                              <a:ext cx="113" cy="261"/>
                              <a:chOff x="764" y="734"/>
                              <a:chExt cx="113" cy="261"/>
                            </a:xfrm>
                          </wpg:grpSpPr>
                          <wps:wsp>
                            <wps:cNvPr id="96" name="Freeform 438"/>
                            <wps:cNvSpPr>
                              <a:spLocks/>
                            </wps:cNvSpPr>
                            <wps:spPr bwMode="auto">
                              <a:xfrm>
                                <a:off x="764" y="734"/>
                                <a:ext cx="113" cy="261"/>
                              </a:xfrm>
                              <a:custGeom>
                                <a:avLst/>
                                <a:gdLst>
                                  <a:gd name="T0" fmla="*/ 461 w 679"/>
                                  <a:gd name="T1" fmla="*/ 36 h 1565"/>
                                  <a:gd name="T2" fmla="*/ 459 w 679"/>
                                  <a:gd name="T3" fmla="*/ 135 h 1565"/>
                                  <a:gd name="T4" fmla="*/ 448 w 679"/>
                                  <a:gd name="T5" fmla="*/ 141 h 1565"/>
                                  <a:gd name="T6" fmla="*/ 444 w 679"/>
                                  <a:gd name="T7" fmla="*/ 194 h 1565"/>
                                  <a:gd name="T8" fmla="*/ 432 w 679"/>
                                  <a:gd name="T9" fmla="*/ 208 h 1565"/>
                                  <a:gd name="T10" fmla="*/ 432 w 679"/>
                                  <a:gd name="T11" fmla="*/ 247 h 1565"/>
                                  <a:gd name="T12" fmla="*/ 428 w 679"/>
                                  <a:gd name="T13" fmla="*/ 296 h 1565"/>
                                  <a:gd name="T14" fmla="*/ 415 w 679"/>
                                  <a:gd name="T15" fmla="*/ 335 h 1565"/>
                                  <a:gd name="T16" fmla="*/ 395 w 679"/>
                                  <a:gd name="T17" fmla="*/ 310 h 1565"/>
                                  <a:gd name="T18" fmla="*/ 393 w 679"/>
                                  <a:gd name="T19" fmla="*/ 260 h 1565"/>
                                  <a:gd name="T20" fmla="*/ 366 w 679"/>
                                  <a:gd name="T21" fmla="*/ 258 h 1565"/>
                                  <a:gd name="T22" fmla="*/ 352 w 679"/>
                                  <a:gd name="T23" fmla="*/ 274 h 1565"/>
                                  <a:gd name="T24" fmla="*/ 348 w 679"/>
                                  <a:gd name="T25" fmla="*/ 413 h 1565"/>
                                  <a:gd name="T26" fmla="*/ 315 w 679"/>
                                  <a:gd name="T27" fmla="*/ 535 h 1565"/>
                                  <a:gd name="T28" fmla="*/ 210 w 679"/>
                                  <a:gd name="T29" fmla="*/ 860 h 1565"/>
                                  <a:gd name="T30" fmla="*/ 162 w 679"/>
                                  <a:gd name="T31" fmla="*/ 960 h 1565"/>
                                  <a:gd name="T32" fmla="*/ 146 w 679"/>
                                  <a:gd name="T33" fmla="*/ 1025 h 1565"/>
                                  <a:gd name="T34" fmla="*/ 105 w 679"/>
                                  <a:gd name="T35" fmla="*/ 1130 h 1565"/>
                                  <a:gd name="T36" fmla="*/ 84 w 679"/>
                                  <a:gd name="T37" fmla="*/ 1214 h 1565"/>
                                  <a:gd name="T38" fmla="*/ 41 w 679"/>
                                  <a:gd name="T39" fmla="*/ 1365 h 1565"/>
                                  <a:gd name="T40" fmla="*/ 29 w 679"/>
                                  <a:gd name="T41" fmla="*/ 1418 h 1565"/>
                                  <a:gd name="T42" fmla="*/ 0 w 679"/>
                                  <a:gd name="T43" fmla="*/ 1463 h 1565"/>
                                  <a:gd name="T44" fmla="*/ 0 w 679"/>
                                  <a:gd name="T45" fmla="*/ 1524 h 1565"/>
                                  <a:gd name="T46" fmla="*/ 14 w 679"/>
                                  <a:gd name="T47" fmla="*/ 1565 h 1565"/>
                                  <a:gd name="T48" fmla="*/ 49 w 679"/>
                                  <a:gd name="T49" fmla="*/ 1551 h 1565"/>
                                  <a:gd name="T50" fmla="*/ 74 w 679"/>
                                  <a:gd name="T51" fmla="*/ 1529 h 1565"/>
                                  <a:gd name="T52" fmla="*/ 164 w 679"/>
                                  <a:gd name="T53" fmla="*/ 1338 h 1565"/>
                                  <a:gd name="T54" fmla="*/ 189 w 679"/>
                                  <a:gd name="T55" fmla="*/ 1283 h 1565"/>
                                  <a:gd name="T56" fmla="*/ 212 w 679"/>
                                  <a:gd name="T57" fmla="*/ 1240 h 1565"/>
                                  <a:gd name="T58" fmla="*/ 247 w 679"/>
                                  <a:gd name="T59" fmla="*/ 1152 h 1565"/>
                                  <a:gd name="T60" fmla="*/ 331 w 679"/>
                                  <a:gd name="T61" fmla="*/ 999 h 1565"/>
                                  <a:gd name="T62" fmla="*/ 350 w 679"/>
                                  <a:gd name="T63" fmla="*/ 960 h 1565"/>
                                  <a:gd name="T64" fmla="*/ 368 w 679"/>
                                  <a:gd name="T65" fmla="*/ 932 h 1565"/>
                                  <a:gd name="T66" fmla="*/ 461 w 679"/>
                                  <a:gd name="T67" fmla="*/ 778 h 1565"/>
                                  <a:gd name="T68" fmla="*/ 477 w 679"/>
                                  <a:gd name="T69" fmla="*/ 745 h 1565"/>
                                  <a:gd name="T70" fmla="*/ 514 w 679"/>
                                  <a:gd name="T71" fmla="*/ 674 h 1565"/>
                                  <a:gd name="T72" fmla="*/ 469 w 679"/>
                                  <a:gd name="T73" fmla="*/ 641 h 1565"/>
                                  <a:gd name="T74" fmla="*/ 483 w 679"/>
                                  <a:gd name="T75" fmla="*/ 556 h 1565"/>
                                  <a:gd name="T76" fmla="*/ 514 w 679"/>
                                  <a:gd name="T77" fmla="*/ 472 h 1565"/>
                                  <a:gd name="T78" fmla="*/ 533 w 679"/>
                                  <a:gd name="T79" fmla="*/ 407 h 1565"/>
                                  <a:gd name="T80" fmla="*/ 562 w 679"/>
                                  <a:gd name="T81" fmla="*/ 359 h 1565"/>
                                  <a:gd name="T82" fmla="*/ 603 w 679"/>
                                  <a:gd name="T83" fmla="*/ 294 h 1565"/>
                                  <a:gd name="T84" fmla="*/ 619 w 679"/>
                                  <a:gd name="T85" fmla="*/ 258 h 1565"/>
                                  <a:gd name="T86" fmla="*/ 638 w 679"/>
                                  <a:gd name="T87" fmla="*/ 243 h 1565"/>
                                  <a:gd name="T88" fmla="*/ 669 w 679"/>
                                  <a:gd name="T89" fmla="*/ 204 h 1565"/>
                                  <a:gd name="T90" fmla="*/ 679 w 679"/>
                                  <a:gd name="T91" fmla="*/ 131 h 1565"/>
                                  <a:gd name="T92" fmla="*/ 652 w 679"/>
                                  <a:gd name="T93" fmla="*/ 100 h 1565"/>
                                  <a:gd name="T94" fmla="*/ 615 w 679"/>
                                  <a:gd name="T95" fmla="*/ 106 h 1565"/>
                                  <a:gd name="T96" fmla="*/ 582 w 679"/>
                                  <a:gd name="T97" fmla="*/ 153 h 1565"/>
                                  <a:gd name="T98" fmla="*/ 562 w 679"/>
                                  <a:gd name="T99" fmla="*/ 204 h 1565"/>
                                  <a:gd name="T100" fmla="*/ 508 w 679"/>
                                  <a:gd name="T101" fmla="*/ 266 h 1565"/>
                                  <a:gd name="T102" fmla="*/ 518 w 679"/>
                                  <a:gd name="T103" fmla="*/ 123 h 1565"/>
                                  <a:gd name="T104" fmla="*/ 533 w 679"/>
                                  <a:gd name="T105" fmla="*/ 67 h 1565"/>
                                  <a:gd name="T106" fmla="*/ 535 w 679"/>
                                  <a:gd name="T107" fmla="*/ 5 h 1565"/>
                                  <a:gd name="T108" fmla="*/ 475 w 679"/>
                                  <a:gd name="T109" fmla="*/ 0 h 1565"/>
                                  <a:gd name="T110" fmla="*/ 461 w 679"/>
                                  <a:gd name="T111" fmla="*/ 36 h 1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679" h="1565">
                                    <a:moveTo>
                                      <a:pt x="461" y="36"/>
                                    </a:moveTo>
                                    <a:lnTo>
                                      <a:pt x="459" y="135"/>
                                    </a:lnTo>
                                    <a:lnTo>
                                      <a:pt x="448" y="141"/>
                                    </a:lnTo>
                                    <a:lnTo>
                                      <a:pt x="444" y="194"/>
                                    </a:lnTo>
                                    <a:lnTo>
                                      <a:pt x="432" y="208"/>
                                    </a:lnTo>
                                    <a:lnTo>
                                      <a:pt x="432" y="247"/>
                                    </a:lnTo>
                                    <a:lnTo>
                                      <a:pt x="428" y="296"/>
                                    </a:lnTo>
                                    <a:lnTo>
                                      <a:pt x="415" y="335"/>
                                    </a:lnTo>
                                    <a:lnTo>
                                      <a:pt x="395" y="310"/>
                                    </a:lnTo>
                                    <a:lnTo>
                                      <a:pt x="393" y="260"/>
                                    </a:lnTo>
                                    <a:lnTo>
                                      <a:pt x="366" y="258"/>
                                    </a:lnTo>
                                    <a:lnTo>
                                      <a:pt x="352" y="274"/>
                                    </a:lnTo>
                                    <a:lnTo>
                                      <a:pt x="348" y="413"/>
                                    </a:lnTo>
                                    <a:lnTo>
                                      <a:pt x="315" y="535"/>
                                    </a:lnTo>
                                    <a:lnTo>
                                      <a:pt x="210" y="860"/>
                                    </a:lnTo>
                                    <a:lnTo>
                                      <a:pt x="162" y="960"/>
                                    </a:lnTo>
                                    <a:lnTo>
                                      <a:pt x="146" y="1025"/>
                                    </a:lnTo>
                                    <a:lnTo>
                                      <a:pt x="105" y="1130"/>
                                    </a:lnTo>
                                    <a:lnTo>
                                      <a:pt x="84" y="1214"/>
                                    </a:lnTo>
                                    <a:lnTo>
                                      <a:pt x="41" y="1365"/>
                                    </a:lnTo>
                                    <a:lnTo>
                                      <a:pt x="29" y="1418"/>
                                    </a:lnTo>
                                    <a:lnTo>
                                      <a:pt x="0" y="1463"/>
                                    </a:lnTo>
                                    <a:lnTo>
                                      <a:pt x="0" y="1524"/>
                                    </a:lnTo>
                                    <a:lnTo>
                                      <a:pt x="14" y="1565"/>
                                    </a:lnTo>
                                    <a:lnTo>
                                      <a:pt x="49" y="1551"/>
                                    </a:lnTo>
                                    <a:lnTo>
                                      <a:pt x="74" y="1529"/>
                                    </a:lnTo>
                                    <a:lnTo>
                                      <a:pt x="164" y="1338"/>
                                    </a:lnTo>
                                    <a:lnTo>
                                      <a:pt x="189" y="1283"/>
                                    </a:lnTo>
                                    <a:lnTo>
                                      <a:pt x="212" y="1240"/>
                                    </a:lnTo>
                                    <a:lnTo>
                                      <a:pt x="247" y="1152"/>
                                    </a:lnTo>
                                    <a:lnTo>
                                      <a:pt x="331" y="999"/>
                                    </a:lnTo>
                                    <a:lnTo>
                                      <a:pt x="350" y="960"/>
                                    </a:lnTo>
                                    <a:lnTo>
                                      <a:pt x="368" y="932"/>
                                    </a:lnTo>
                                    <a:lnTo>
                                      <a:pt x="461" y="778"/>
                                    </a:lnTo>
                                    <a:lnTo>
                                      <a:pt x="477" y="745"/>
                                    </a:lnTo>
                                    <a:lnTo>
                                      <a:pt x="514" y="674"/>
                                    </a:lnTo>
                                    <a:lnTo>
                                      <a:pt x="469" y="641"/>
                                    </a:lnTo>
                                    <a:lnTo>
                                      <a:pt x="483" y="556"/>
                                    </a:lnTo>
                                    <a:lnTo>
                                      <a:pt x="514" y="472"/>
                                    </a:lnTo>
                                    <a:lnTo>
                                      <a:pt x="533" y="407"/>
                                    </a:lnTo>
                                    <a:lnTo>
                                      <a:pt x="562" y="359"/>
                                    </a:lnTo>
                                    <a:lnTo>
                                      <a:pt x="603" y="294"/>
                                    </a:lnTo>
                                    <a:lnTo>
                                      <a:pt x="619" y="258"/>
                                    </a:lnTo>
                                    <a:lnTo>
                                      <a:pt x="638" y="243"/>
                                    </a:lnTo>
                                    <a:lnTo>
                                      <a:pt x="669" y="204"/>
                                    </a:lnTo>
                                    <a:lnTo>
                                      <a:pt x="679" y="131"/>
                                    </a:lnTo>
                                    <a:lnTo>
                                      <a:pt x="652" y="100"/>
                                    </a:lnTo>
                                    <a:lnTo>
                                      <a:pt x="615" y="106"/>
                                    </a:lnTo>
                                    <a:lnTo>
                                      <a:pt x="582" y="153"/>
                                    </a:lnTo>
                                    <a:lnTo>
                                      <a:pt x="562" y="204"/>
                                    </a:lnTo>
                                    <a:lnTo>
                                      <a:pt x="508" y="266"/>
                                    </a:lnTo>
                                    <a:lnTo>
                                      <a:pt x="518" y="123"/>
                                    </a:lnTo>
                                    <a:lnTo>
                                      <a:pt x="533" y="67"/>
                                    </a:lnTo>
                                    <a:lnTo>
                                      <a:pt x="535" y="5"/>
                                    </a:lnTo>
                                    <a:lnTo>
                                      <a:pt x="475" y="0"/>
                                    </a:lnTo>
                                    <a:lnTo>
                                      <a:pt x="461" y="36"/>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97" name="Freeform 439"/>
                            <wps:cNvSpPr>
                              <a:spLocks/>
                            </wps:cNvSpPr>
                            <wps:spPr bwMode="auto">
                              <a:xfrm>
                                <a:off x="833" y="795"/>
                                <a:ext cx="17" cy="19"/>
                              </a:xfrm>
                              <a:custGeom>
                                <a:avLst/>
                                <a:gdLst>
                                  <a:gd name="T0" fmla="*/ 0 w 102"/>
                                  <a:gd name="T1" fmla="*/ 115 h 115"/>
                                  <a:gd name="T2" fmla="*/ 49 w 102"/>
                                  <a:gd name="T3" fmla="*/ 0 h 115"/>
                                  <a:gd name="T4" fmla="*/ 41 w 102"/>
                                  <a:gd name="T5" fmla="*/ 58 h 115"/>
                                  <a:gd name="T6" fmla="*/ 34 w 102"/>
                                  <a:gd name="T7" fmla="*/ 77 h 115"/>
                                  <a:gd name="T8" fmla="*/ 50 w 102"/>
                                  <a:gd name="T9" fmla="*/ 93 h 115"/>
                                  <a:gd name="T10" fmla="*/ 68 w 102"/>
                                  <a:gd name="T11" fmla="*/ 93 h 115"/>
                                  <a:gd name="T12" fmla="*/ 102 w 102"/>
                                  <a:gd name="T13" fmla="*/ 55 h 115"/>
                                  <a:gd name="T14" fmla="*/ 0 w 102"/>
                                  <a:gd name="T15" fmla="*/ 115 h 11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2" h="115">
                                    <a:moveTo>
                                      <a:pt x="0" y="115"/>
                                    </a:moveTo>
                                    <a:lnTo>
                                      <a:pt x="49" y="0"/>
                                    </a:lnTo>
                                    <a:lnTo>
                                      <a:pt x="41" y="58"/>
                                    </a:lnTo>
                                    <a:lnTo>
                                      <a:pt x="34" y="77"/>
                                    </a:lnTo>
                                    <a:lnTo>
                                      <a:pt x="50" y="93"/>
                                    </a:lnTo>
                                    <a:lnTo>
                                      <a:pt x="68" y="93"/>
                                    </a:lnTo>
                                    <a:lnTo>
                                      <a:pt x="102" y="55"/>
                                    </a:lnTo>
                                    <a:lnTo>
                                      <a:pt x="0" y="11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8" name="Freeform 440"/>
                            <wps:cNvSpPr>
                              <a:spLocks/>
                            </wps:cNvSpPr>
                            <wps:spPr bwMode="auto">
                              <a:xfrm>
                                <a:off x="833" y="795"/>
                                <a:ext cx="17" cy="19"/>
                              </a:xfrm>
                              <a:custGeom>
                                <a:avLst/>
                                <a:gdLst>
                                  <a:gd name="T0" fmla="*/ 0 w 102"/>
                                  <a:gd name="T1" fmla="*/ 115 h 115"/>
                                  <a:gd name="T2" fmla="*/ 49 w 102"/>
                                  <a:gd name="T3" fmla="*/ 0 h 115"/>
                                  <a:gd name="T4" fmla="*/ 41 w 102"/>
                                  <a:gd name="T5" fmla="*/ 58 h 115"/>
                                  <a:gd name="T6" fmla="*/ 34 w 102"/>
                                  <a:gd name="T7" fmla="*/ 77 h 115"/>
                                  <a:gd name="T8" fmla="*/ 50 w 102"/>
                                  <a:gd name="T9" fmla="*/ 93 h 115"/>
                                  <a:gd name="T10" fmla="*/ 68 w 102"/>
                                  <a:gd name="T11" fmla="*/ 93 h 115"/>
                                  <a:gd name="T12" fmla="*/ 102 w 102"/>
                                  <a:gd name="T13" fmla="*/ 55 h 115"/>
                                </a:gdLst>
                                <a:ahLst/>
                                <a:cxnLst>
                                  <a:cxn ang="0">
                                    <a:pos x="T0" y="T1"/>
                                  </a:cxn>
                                  <a:cxn ang="0">
                                    <a:pos x="T2" y="T3"/>
                                  </a:cxn>
                                  <a:cxn ang="0">
                                    <a:pos x="T4" y="T5"/>
                                  </a:cxn>
                                  <a:cxn ang="0">
                                    <a:pos x="T6" y="T7"/>
                                  </a:cxn>
                                  <a:cxn ang="0">
                                    <a:pos x="T8" y="T9"/>
                                  </a:cxn>
                                  <a:cxn ang="0">
                                    <a:pos x="T10" y="T11"/>
                                  </a:cxn>
                                  <a:cxn ang="0">
                                    <a:pos x="T12" y="T13"/>
                                  </a:cxn>
                                </a:cxnLst>
                                <a:rect l="0" t="0" r="r" b="b"/>
                                <a:pathLst>
                                  <a:path w="102" h="115">
                                    <a:moveTo>
                                      <a:pt x="0" y="115"/>
                                    </a:moveTo>
                                    <a:lnTo>
                                      <a:pt x="49" y="0"/>
                                    </a:lnTo>
                                    <a:lnTo>
                                      <a:pt x="41" y="58"/>
                                    </a:lnTo>
                                    <a:lnTo>
                                      <a:pt x="34" y="77"/>
                                    </a:lnTo>
                                    <a:lnTo>
                                      <a:pt x="50" y="93"/>
                                    </a:lnTo>
                                    <a:lnTo>
                                      <a:pt x="68" y="93"/>
                                    </a:lnTo>
                                    <a:lnTo>
                                      <a:pt x="102" y="55"/>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Line 441"/>
                            <wps:cNvCnPr>
                              <a:cxnSpLocks noChangeShapeType="1"/>
                            </wps:cNvCnPr>
                            <wps:spPr bwMode="auto">
                              <a:xfrm flipH="1">
                                <a:off x="824" y="818"/>
                                <a:ext cx="2" cy="1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00" name="Freeform 442"/>
                            <wps:cNvSpPr>
                              <a:spLocks/>
                            </wps:cNvSpPr>
                            <wps:spPr bwMode="auto">
                              <a:xfrm>
                                <a:off x="834" y="814"/>
                                <a:ext cx="6" cy="30"/>
                              </a:xfrm>
                              <a:custGeom>
                                <a:avLst/>
                                <a:gdLst>
                                  <a:gd name="T0" fmla="*/ 0 w 37"/>
                                  <a:gd name="T1" fmla="*/ 179 h 179"/>
                                  <a:gd name="T2" fmla="*/ 19 w 37"/>
                                  <a:gd name="T3" fmla="*/ 120 h 179"/>
                                  <a:gd name="T4" fmla="*/ 33 w 37"/>
                                  <a:gd name="T5" fmla="*/ 79 h 179"/>
                                  <a:gd name="T6" fmla="*/ 37 w 37"/>
                                  <a:gd name="T7" fmla="*/ 0 h 179"/>
                                  <a:gd name="T8" fmla="*/ 0 w 37"/>
                                  <a:gd name="T9" fmla="*/ 179 h 179"/>
                                </a:gdLst>
                                <a:ahLst/>
                                <a:cxnLst>
                                  <a:cxn ang="0">
                                    <a:pos x="T0" y="T1"/>
                                  </a:cxn>
                                  <a:cxn ang="0">
                                    <a:pos x="T2" y="T3"/>
                                  </a:cxn>
                                  <a:cxn ang="0">
                                    <a:pos x="T4" y="T5"/>
                                  </a:cxn>
                                  <a:cxn ang="0">
                                    <a:pos x="T6" y="T7"/>
                                  </a:cxn>
                                  <a:cxn ang="0">
                                    <a:pos x="T8" y="T9"/>
                                  </a:cxn>
                                </a:cxnLst>
                                <a:rect l="0" t="0" r="r" b="b"/>
                                <a:pathLst>
                                  <a:path w="37" h="179">
                                    <a:moveTo>
                                      <a:pt x="0" y="179"/>
                                    </a:moveTo>
                                    <a:lnTo>
                                      <a:pt x="19" y="120"/>
                                    </a:lnTo>
                                    <a:lnTo>
                                      <a:pt x="33" y="79"/>
                                    </a:lnTo>
                                    <a:lnTo>
                                      <a:pt x="37" y="0"/>
                                    </a:lnTo>
                                    <a:lnTo>
                                      <a:pt x="0" y="179"/>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1" name="Freeform 443"/>
                            <wps:cNvSpPr>
                              <a:spLocks/>
                            </wps:cNvSpPr>
                            <wps:spPr bwMode="auto">
                              <a:xfrm>
                                <a:off x="834" y="814"/>
                                <a:ext cx="6" cy="30"/>
                              </a:xfrm>
                              <a:custGeom>
                                <a:avLst/>
                                <a:gdLst>
                                  <a:gd name="T0" fmla="*/ 0 w 37"/>
                                  <a:gd name="T1" fmla="*/ 179 h 179"/>
                                  <a:gd name="T2" fmla="*/ 19 w 37"/>
                                  <a:gd name="T3" fmla="*/ 120 h 179"/>
                                  <a:gd name="T4" fmla="*/ 33 w 37"/>
                                  <a:gd name="T5" fmla="*/ 79 h 179"/>
                                  <a:gd name="T6" fmla="*/ 37 w 37"/>
                                  <a:gd name="T7" fmla="*/ 0 h 179"/>
                                </a:gdLst>
                                <a:ahLst/>
                                <a:cxnLst>
                                  <a:cxn ang="0">
                                    <a:pos x="T0" y="T1"/>
                                  </a:cxn>
                                  <a:cxn ang="0">
                                    <a:pos x="T2" y="T3"/>
                                  </a:cxn>
                                  <a:cxn ang="0">
                                    <a:pos x="T4" y="T5"/>
                                  </a:cxn>
                                  <a:cxn ang="0">
                                    <a:pos x="T6" y="T7"/>
                                  </a:cxn>
                                </a:cxnLst>
                                <a:rect l="0" t="0" r="r" b="b"/>
                                <a:pathLst>
                                  <a:path w="37" h="179">
                                    <a:moveTo>
                                      <a:pt x="0" y="179"/>
                                    </a:moveTo>
                                    <a:lnTo>
                                      <a:pt x="19" y="120"/>
                                    </a:lnTo>
                                    <a:lnTo>
                                      <a:pt x="33" y="79"/>
                                    </a:lnTo>
                                    <a:lnTo>
                                      <a:pt x="37"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 name="Freeform 444"/>
                            <wps:cNvSpPr>
                              <a:spLocks/>
                            </wps:cNvSpPr>
                            <wps:spPr bwMode="auto">
                              <a:xfrm>
                                <a:off x="784" y="929"/>
                                <a:ext cx="5" cy="19"/>
                              </a:xfrm>
                              <a:custGeom>
                                <a:avLst/>
                                <a:gdLst>
                                  <a:gd name="T0" fmla="*/ 0 w 33"/>
                                  <a:gd name="T1" fmla="*/ 118 h 118"/>
                                  <a:gd name="T2" fmla="*/ 2 w 33"/>
                                  <a:gd name="T3" fmla="*/ 82 h 118"/>
                                  <a:gd name="T4" fmla="*/ 19 w 33"/>
                                  <a:gd name="T5" fmla="*/ 51 h 118"/>
                                  <a:gd name="T6" fmla="*/ 33 w 33"/>
                                  <a:gd name="T7" fmla="*/ 0 h 118"/>
                                  <a:gd name="T8" fmla="*/ 0 w 33"/>
                                  <a:gd name="T9" fmla="*/ 118 h 118"/>
                                </a:gdLst>
                                <a:ahLst/>
                                <a:cxnLst>
                                  <a:cxn ang="0">
                                    <a:pos x="T0" y="T1"/>
                                  </a:cxn>
                                  <a:cxn ang="0">
                                    <a:pos x="T2" y="T3"/>
                                  </a:cxn>
                                  <a:cxn ang="0">
                                    <a:pos x="T4" y="T5"/>
                                  </a:cxn>
                                  <a:cxn ang="0">
                                    <a:pos x="T6" y="T7"/>
                                  </a:cxn>
                                  <a:cxn ang="0">
                                    <a:pos x="T8" y="T9"/>
                                  </a:cxn>
                                </a:cxnLst>
                                <a:rect l="0" t="0" r="r" b="b"/>
                                <a:pathLst>
                                  <a:path w="33" h="118">
                                    <a:moveTo>
                                      <a:pt x="0" y="118"/>
                                    </a:moveTo>
                                    <a:lnTo>
                                      <a:pt x="2" y="82"/>
                                    </a:lnTo>
                                    <a:lnTo>
                                      <a:pt x="19" y="51"/>
                                    </a:lnTo>
                                    <a:lnTo>
                                      <a:pt x="33" y="0"/>
                                    </a:lnTo>
                                    <a:lnTo>
                                      <a:pt x="0" y="118"/>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3" name="Freeform 445"/>
                            <wps:cNvSpPr>
                              <a:spLocks/>
                            </wps:cNvSpPr>
                            <wps:spPr bwMode="auto">
                              <a:xfrm>
                                <a:off x="784" y="929"/>
                                <a:ext cx="5" cy="19"/>
                              </a:xfrm>
                              <a:custGeom>
                                <a:avLst/>
                                <a:gdLst>
                                  <a:gd name="T0" fmla="*/ 0 w 33"/>
                                  <a:gd name="T1" fmla="*/ 118 h 118"/>
                                  <a:gd name="T2" fmla="*/ 2 w 33"/>
                                  <a:gd name="T3" fmla="*/ 82 h 118"/>
                                  <a:gd name="T4" fmla="*/ 19 w 33"/>
                                  <a:gd name="T5" fmla="*/ 51 h 118"/>
                                  <a:gd name="T6" fmla="*/ 33 w 33"/>
                                  <a:gd name="T7" fmla="*/ 0 h 118"/>
                                </a:gdLst>
                                <a:ahLst/>
                                <a:cxnLst>
                                  <a:cxn ang="0">
                                    <a:pos x="T0" y="T1"/>
                                  </a:cxn>
                                  <a:cxn ang="0">
                                    <a:pos x="T2" y="T3"/>
                                  </a:cxn>
                                  <a:cxn ang="0">
                                    <a:pos x="T4" y="T5"/>
                                  </a:cxn>
                                  <a:cxn ang="0">
                                    <a:pos x="T6" y="T7"/>
                                  </a:cxn>
                                </a:cxnLst>
                                <a:rect l="0" t="0" r="r" b="b"/>
                                <a:pathLst>
                                  <a:path w="33" h="118">
                                    <a:moveTo>
                                      <a:pt x="0" y="118"/>
                                    </a:moveTo>
                                    <a:lnTo>
                                      <a:pt x="2" y="82"/>
                                    </a:lnTo>
                                    <a:lnTo>
                                      <a:pt x="19" y="51"/>
                                    </a:lnTo>
                                    <a:lnTo>
                                      <a:pt x="33"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Freeform 446"/>
                            <wps:cNvSpPr>
                              <a:spLocks/>
                            </wps:cNvSpPr>
                            <wps:spPr bwMode="auto">
                              <a:xfrm>
                                <a:off x="792" y="891"/>
                                <a:ext cx="16" cy="44"/>
                              </a:xfrm>
                              <a:custGeom>
                                <a:avLst/>
                                <a:gdLst>
                                  <a:gd name="T0" fmla="*/ 0 w 97"/>
                                  <a:gd name="T1" fmla="*/ 262 h 262"/>
                                  <a:gd name="T2" fmla="*/ 0 w 97"/>
                                  <a:gd name="T3" fmla="*/ 235 h 262"/>
                                  <a:gd name="T4" fmla="*/ 31 w 97"/>
                                  <a:gd name="T5" fmla="*/ 189 h 262"/>
                                  <a:gd name="T6" fmla="*/ 50 w 97"/>
                                  <a:gd name="T7" fmla="*/ 156 h 262"/>
                                  <a:gd name="T8" fmla="*/ 72 w 97"/>
                                  <a:gd name="T9" fmla="*/ 72 h 262"/>
                                  <a:gd name="T10" fmla="*/ 81 w 97"/>
                                  <a:gd name="T11" fmla="*/ 31 h 262"/>
                                  <a:gd name="T12" fmla="*/ 97 w 97"/>
                                  <a:gd name="T13" fmla="*/ 0 h 262"/>
                                  <a:gd name="T14" fmla="*/ 0 w 97"/>
                                  <a:gd name="T15" fmla="*/ 262 h 26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7" h="262">
                                    <a:moveTo>
                                      <a:pt x="0" y="262"/>
                                    </a:moveTo>
                                    <a:lnTo>
                                      <a:pt x="0" y="235"/>
                                    </a:lnTo>
                                    <a:lnTo>
                                      <a:pt x="31" y="189"/>
                                    </a:lnTo>
                                    <a:lnTo>
                                      <a:pt x="50" y="156"/>
                                    </a:lnTo>
                                    <a:lnTo>
                                      <a:pt x="72" y="72"/>
                                    </a:lnTo>
                                    <a:lnTo>
                                      <a:pt x="81" y="31"/>
                                    </a:lnTo>
                                    <a:lnTo>
                                      <a:pt x="97" y="0"/>
                                    </a:lnTo>
                                    <a:lnTo>
                                      <a:pt x="0" y="262"/>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5" name="Freeform 447"/>
                            <wps:cNvSpPr>
                              <a:spLocks/>
                            </wps:cNvSpPr>
                            <wps:spPr bwMode="auto">
                              <a:xfrm>
                                <a:off x="792" y="891"/>
                                <a:ext cx="16" cy="44"/>
                              </a:xfrm>
                              <a:custGeom>
                                <a:avLst/>
                                <a:gdLst>
                                  <a:gd name="T0" fmla="*/ 0 w 97"/>
                                  <a:gd name="T1" fmla="*/ 262 h 262"/>
                                  <a:gd name="T2" fmla="*/ 0 w 97"/>
                                  <a:gd name="T3" fmla="*/ 235 h 262"/>
                                  <a:gd name="T4" fmla="*/ 31 w 97"/>
                                  <a:gd name="T5" fmla="*/ 189 h 262"/>
                                  <a:gd name="T6" fmla="*/ 50 w 97"/>
                                  <a:gd name="T7" fmla="*/ 156 h 262"/>
                                  <a:gd name="T8" fmla="*/ 72 w 97"/>
                                  <a:gd name="T9" fmla="*/ 72 h 262"/>
                                  <a:gd name="T10" fmla="*/ 81 w 97"/>
                                  <a:gd name="T11" fmla="*/ 31 h 262"/>
                                  <a:gd name="T12" fmla="*/ 97 w 97"/>
                                  <a:gd name="T13" fmla="*/ 0 h 262"/>
                                </a:gdLst>
                                <a:ahLst/>
                                <a:cxnLst>
                                  <a:cxn ang="0">
                                    <a:pos x="T0" y="T1"/>
                                  </a:cxn>
                                  <a:cxn ang="0">
                                    <a:pos x="T2" y="T3"/>
                                  </a:cxn>
                                  <a:cxn ang="0">
                                    <a:pos x="T4" y="T5"/>
                                  </a:cxn>
                                  <a:cxn ang="0">
                                    <a:pos x="T6" y="T7"/>
                                  </a:cxn>
                                  <a:cxn ang="0">
                                    <a:pos x="T8" y="T9"/>
                                  </a:cxn>
                                  <a:cxn ang="0">
                                    <a:pos x="T10" y="T11"/>
                                  </a:cxn>
                                  <a:cxn ang="0">
                                    <a:pos x="T12" y="T13"/>
                                  </a:cxn>
                                </a:cxnLst>
                                <a:rect l="0" t="0" r="r" b="b"/>
                                <a:pathLst>
                                  <a:path w="97" h="262">
                                    <a:moveTo>
                                      <a:pt x="0" y="262"/>
                                    </a:moveTo>
                                    <a:lnTo>
                                      <a:pt x="0" y="235"/>
                                    </a:lnTo>
                                    <a:lnTo>
                                      <a:pt x="31" y="189"/>
                                    </a:lnTo>
                                    <a:lnTo>
                                      <a:pt x="50" y="156"/>
                                    </a:lnTo>
                                    <a:lnTo>
                                      <a:pt x="72" y="72"/>
                                    </a:lnTo>
                                    <a:lnTo>
                                      <a:pt x="81" y="31"/>
                                    </a:lnTo>
                                    <a:lnTo>
                                      <a:pt x="97"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Freeform 448"/>
                            <wps:cNvSpPr>
                              <a:spLocks/>
                            </wps:cNvSpPr>
                            <wps:spPr bwMode="auto">
                              <a:xfrm>
                                <a:off x="771" y="974"/>
                                <a:ext cx="4" cy="5"/>
                              </a:xfrm>
                              <a:custGeom>
                                <a:avLst/>
                                <a:gdLst>
                                  <a:gd name="T0" fmla="*/ 0 w 23"/>
                                  <a:gd name="T1" fmla="*/ 35 h 35"/>
                                  <a:gd name="T2" fmla="*/ 23 w 23"/>
                                  <a:gd name="T3" fmla="*/ 0 h 35"/>
                                  <a:gd name="T4" fmla="*/ 21 w 23"/>
                                  <a:gd name="T5" fmla="*/ 2 h 35"/>
                                  <a:gd name="T6" fmla="*/ 0 w 23"/>
                                  <a:gd name="T7" fmla="*/ 35 h 35"/>
                                </a:gdLst>
                                <a:ahLst/>
                                <a:cxnLst>
                                  <a:cxn ang="0">
                                    <a:pos x="T0" y="T1"/>
                                  </a:cxn>
                                  <a:cxn ang="0">
                                    <a:pos x="T2" y="T3"/>
                                  </a:cxn>
                                  <a:cxn ang="0">
                                    <a:pos x="T4" y="T5"/>
                                  </a:cxn>
                                  <a:cxn ang="0">
                                    <a:pos x="T6" y="T7"/>
                                  </a:cxn>
                                </a:cxnLst>
                                <a:rect l="0" t="0" r="r" b="b"/>
                                <a:pathLst>
                                  <a:path w="23" h="35">
                                    <a:moveTo>
                                      <a:pt x="0" y="35"/>
                                    </a:moveTo>
                                    <a:lnTo>
                                      <a:pt x="23" y="0"/>
                                    </a:lnTo>
                                    <a:lnTo>
                                      <a:pt x="21" y="2"/>
                                    </a:lnTo>
                                    <a:lnTo>
                                      <a:pt x="0" y="3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7" name="Freeform 449"/>
                            <wps:cNvSpPr>
                              <a:spLocks/>
                            </wps:cNvSpPr>
                            <wps:spPr bwMode="auto">
                              <a:xfrm>
                                <a:off x="771" y="974"/>
                                <a:ext cx="4" cy="5"/>
                              </a:xfrm>
                              <a:custGeom>
                                <a:avLst/>
                                <a:gdLst>
                                  <a:gd name="T0" fmla="*/ 0 w 23"/>
                                  <a:gd name="T1" fmla="*/ 35 h 35"/>
                                  <a:gd name="T2" fmla="*/ 23 w 23"/>
                                  <a:gd name="T3" fmla="*/ 0 h 35"/>
                                  <a:gd name="T4" fmla="*/ 21 w 23"/>
                                  <a:gd name="T5" fmla="*/ 2 h 35"/>
                                </a:gdLst>
                                <a:ahLst/>
                                <a:cxnLst>
                                  <a:cxn ang="0">
                                    <a:pos x="T0" y="T1"/>
                                  </a:cxn>
                                  <a:cxn ang="0">
                                    <a:pos x="T2" y="T3"/>
                                  </a:cxn>
                                  <a:cxn ang="0">
                                    <a:pos x="T4" y="T5"/>
                                  </a:cxn>
                                </a:cxnLst>
                                <a:rect l="0" t="0" r="r" b="b"/>
                                <a:pathLst>
                                  <a:path w="23" h="35">
                                    <a:moveTo>
                                      <a:pt x="0" y="35"/>
                                    </a:moveTo>
                                    <a:lnTo>
                                      <a:pt x="23" y="0"/>
                                    </a:lnTo>
                                    <a:lnTo>
                                      <a:pt x="21" y="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Freeform 450"/>
                            <wps:cNvSpPr>
                              <a:spLocks/>
                            </wps:cNvSpPr>
                            <wps:spPr bwMode="auto">
                              <a:xfrm>
                                <a:off x="840" y="847"/>
                                <a:ext cx="3" cy="9"/>
                              </a:xfrm>
                              <a:custGeom>
                                <a:avLst/>
                                <a:gdLst>
                                  <a:gd name="T0" fmla="*/ 18 w 18"/>
                                  <a:gd name="T1" fmla="*/ 0 h 52"/>
                                  <a:gd name="T2" fmla="*/ 6 w 18"/>
                                  <a:gd name="T3" fmla="*/ 41 h 52"/>
                                  <a:gd name="T4" fmla="*/ 0 w 18"/>
                                  <a:gd name="T5" fmla="*/ 52 h 52"/>
                                </a:gdLst>
                                <a:ahLst/>
                                <a:cxnLst>
                                  <a:cxn ang="0">
                                    <a:pos x="T0" y="T1"/>
                                  </a:cxn>
                                  <a:cxn ang="0">
                                    <a:pos x="T2" y="T3"/>
                                  </a:cxn>
                                  <a:cxn ang="0">
                                    <a:pos x="T4" y="T5"/>
                                  </a:cxn>
                                </a:cxnLst>
                                <a:rect l="0" t="0" r="r" b="b"/>
                                <a:pathLst>
                                  <a:path w="18" h="52">
                                    <a:moveTo>
                                      <a:pt x="18" y="0"/>
                                    </a:moveTo>
                                    <a:lnTo>
                                      <a:pt x="6" y="41"/>
                                    </a:lnTo>
                                    <a:lnTo>
                                      <a:pt x="0" y="5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Freeform 451"/>
                            <wps:cNvSpPr>
                              <a:spLocks/>
                            </wps:cNvSpPr>
                            <wps:spPr bwMode="auto">
                              <a:xfrm>
                                <a:off x="843" y="791"/>
                                <a:ext cx="7" cy="12"/>
                              </a:xfrm>
                              <a:custGeom>
                                <a:avLst/>
                                <a:gdLst>
                                  <a:gd name="T0" fmla="*/ 42 w 42"/>
                                  <a:gd name="T1" fmla="*/ 0 h 73"/>
                                  <a:gd name="T2" fmla="*/ 24 w 42"/>
                                  <a:gd name="T3" fmla="*/ 27 h 73"/>
                                  <a:gd name="T4" fmla="*/ 2 w 42"/>
                                  <a:gd name="T5" fmla="*/ 42 h 73"/>
                                  <a:gd name="T6" fmla="*/ 0 w 42"/>
                                  <a:gd name="T7" fmla="*/ 59 h 73"/>
                                  <a:gd name="T8" fmla="*/ 11 w 42"/>
                                  <a:gd name="T9" fmla="*/ 71 h 73"/>
                                  <a:gd name="T10" fmla="*/ 22 w 42"/>
                                  <a:gd name="T11" fmla="*/ 73 h 73"/>
                                  <a:gd name="T12" fmla="*/ 34 w 42"/>
                                  <a:gd name="T13" fmla="*/ 67 h 73"/>
                                  <a:gd name="T14" fmla="*/ 37 w 42"/>
                                  <a:gd name="T15" fmla="*/ 42 h 73"/>
                                  <a:gd name="T16" fmla="*/ 42 w 42"/>
                                  <a:gd name="T17" fmla="*/ 0 h 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 h="73">
                                    <a:moveTo>
                                      <a:pt x="42" y="0"/>
                                    </a:moveTo>
                                    <a:lnTo>
                                      <a:pt x="24" y="27"/>
                                    </a:lnTo>
                                    <a:lnTo>
                                      <a:pt x="2" y="42"/>
                                    </a:lnTo>
                                    <a:lnTo>
                                      <a:pt x="0" y="59"/>
                                    </a:lnTo>
                                    <a:lnTo>
                                      <a:pt x="11" y="71"/>
                                    </a:lnTo>
                                    <a:lnTo>
                                      <a:pt x="22" y="73"/>
                                    </a:lnTo>
                                    <a:lnTo>
                                      <a:pt x="34" y="67"/>
                                    </a:lnTo>
                                    <a:lnTo>
                                      <a:pt x="37" y="42"/>
                                    </a:lnTo>
                                    <a:lnTo>
                                      <a:pt x="42" y="0"/>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g:grpSp>
                        <wpg:grpSp>
                          <wpg:cNvPr id="110" name="Group 452"/>
                          <wpg:cNvGrpSpPr>
                            <a:grpSpLocks/>
                          </wpg:cNvGrpSpPr>
                          <wpg:grpSpPr bwMode="auto">
                            <a:xfrm>
                              <a:off x="747" y="741"/>
                              <a:ext cx="154" cy="264"/>
                              <a:chOff x="747" y="741"/>
                              <a:chExt cx="154" cy="264"/>
                            </a:xfrm>
                          </wpg:grpSpPr>
                          <wps:wsp>
                            <wps:cNvPr id="111" name="Freeform 453"/>
                            <wps:cNvSpPr>
                              <a:spLocks/>
                            </wps:cNvSpPr>
                            <wps:spPr bwMode="auto">
                              <a:xfrm>
                                <a:off x="788" y="804"/>
                                <a:ext cx="70" cy="120"/>
                              </a:xfrm>
                              <a:custGeom>
                                <a:avLst/>
                                <a:gdLst>
                                  <a:gd name="T0" fmla="*/ 210 w 423"/>
                                  <a:gd name="T1" fmla="*/ 0 h 717"/>
                                  <a:gd name="T2" fmla="*/ 216 w 423"/>
                                  <a:gd name="T3" fmla="*/ 34 h 717"/>
                                  <a:gd name="T4" fmla="*/ 194 w 423"/>
                                  <a:gd name="T5" fmla="*/ 37 h 717"/>
                                  <a:gd name="T6" fmla="*/ 187 w 423"/>
                                  <a:gd name="T7" fmla="*/ 117 h 717"/>
                                  <a:gd name="T8" fmla="*/ 156 w 423"/>
                                  <a:gd name="T9" fmla="*/ 140 h 717"/>
                                  <a:gd name="T10" fmla="*/ 142 w 423"/>
                                  <a:gd name="T11" fmla="*/ 156 h 717"/>
                                  <a:gd name="T12" fmla="*/ 140 w 423"/>
                                  <a:gd name="T13" fmla="*/ 188 h 717"/>
                                  <a:gd name="T14" fmla="*/ 152 w 423"/>
                                  <a:gd name="T15" fmla="*/ 223 h 717"/>
                                  <a:gd name="T16" fmla="*/ 191 w 423"/>
                                  <a:gd name="T17" fmla="*/ 256 h 717"/>
                                  <a:gd name="T18" fmla="*/ 214 w 423"/>
                                  <a:gd name="T19" fmla="*/ 277 h 717"/>
                                  <a:gd name="T20" fmla="*/ 240 w 423"/>
                                  <a:gd name="T21" fmla="*/ 295 h 717"/>
                                  <a:gd name="T22" fmla="*/ 271 w 423"/>
                                  <a:gd name="T23" fmla="*/ 323 h 717"/>
                                  <a:gd name="T24" fmla="*/ 304 w 423"/>
                                  <a:gd name="T25" fmla="*/ 364 h 717"/>
                                  <a:gd name="T26" fmla="*/ 341 w 423"/>
                                  <a:gd name="T27" fmla="*/ 397 h 717"/>
                                  <a:gd name="T28" fmla="*/ 361 w 423"/>
                                  <a:gd name="T29" fmla="*/ 417 h 717"/>
                                  <a:gd name="T30" fmla="*/ 391 w 423"/>
                                  <a:gd name="T31" fmla="*/ 454 h 717"/>
                                  <a:gd name="T32" fmla="*/ 413 w 423"/>
                                  <a:gd name="T33" fmla="*/ 489 h 717"/>
                                  <a:gd name="T34" fmla="*/ 423 w 423"/>
                                  <a:gd name="T35" fmla="*/ 546 h 717"/>
                                  <a:gd name="T36" fmla="*/ 409 w 423"/>
                                  <a:gd name="T37" fmla="*/ 593 h 717"/>
                                  <a:gd name="T38" fmla="*/ 391 w 423"/>
                                  <a:gd name="T39" fmla="*/ 630 h 717"/>
                                  <a:gd name="T40" fmla="*/ 341 w 423"/>
                                  <a:gd name="T41" fmla="*/ 674 h 717"/>
                                  <a:gd name="T42" fmla="*/ 299 w 423"/>
                                  <a:gd name="T43" fmla="*/ 695 h 717"/>
                                  <a:gd name="T44" fmla="*/ 265 w 423"/>
                                  <a:gd name="T45" fmla="*/ 707 h 717"/>
                                  <a:gd name="T46" fmla="*/ 220 w 423"/>
                                  <a:gd name="T47" fmla="*/ 717 h 717"/>
                                  <a:gd name="T48" fmla="*/ 125 w 423"/>
                                  <a:gd name="T49" fmla="*/ 717 h 717"/>
                                  <a:gd name="T50" fmla="*/ 177 w 423"/>
                                  <a:gd name="T51" fmla="*/ 609 h 717"/>
                                  <a:gd name="T52" fmla="*/ 244 w 423"/>
                                  <a:gd name="T53" fmla="*/ 607 h 717"/>
                                  <a:gd name="T54" fmla="*/ 278 w 423"/>
                                  <a:gd name="T55" fmla="*/ 593 h 717"/>
                                  <a:gd name="T56" fmla="*/ 290 w 423"/>
                                  <a:gd name="T57" fmla="*/ 549 h 717"/>
                                  <a:gd name="T58" fmla="*/ 278 w 423"/>
                                  <a:gd name="T59" fmla="*/ 520 h 717"/>
                                  <a:gd name="T60" fmla="*/ 255 w 423"/>
                                  <a:gd name="T61" fmla="*/ 507 h 717"/>
                                  <a:gd name="T62" fmla="*/ 189 w 423"/>
                                  <a:gd name="T63" fmla="*/ 452 h 717"/>
                                  <a:gd name="T64" fmla="*/ 68 w 423"/>
                                  <a:gd name="T65" fmla="*/ 344 h 717"/>
                                  <a:gd name="T66" fmla="*/ 37 w 423"/>
                                  <a:gd name="T67" fmla="*/ 307 h 717"/>
                                  <a:gd name="T68" fmla="*/ 6 w 423"/>
                                  <a:gd name="T69" fmla="*/ 238 h 717"/>
                                  <a:gd name="T70" fmla="*/ 0 w 423"/>
                                  <a:gd name="T71" fmla="*/ 177 h 717"/>
                                  <a:gd name="T72" fmla="*/ 6 w 423"/>
                                  <a:gd name="T73" fmla="*/ 122 h 717"/>
                                  <a:gd name="T74" fmla="*/ 22 w 423"/>
                                  <a:gd name="T75" fmla="*/ 89 h 717"/>
                                  <a:gd name="T76" fmla="*/ 37 w 423"/>
                                  <a:gd name="T77" fmla="*/ 72 h 717"/>
                                  <a:gd name="T78" fmla="*/ 84 w 423"/>
                                  <a:gd name="T79" fmla="*/ 28 h 717"/>
                                  <a:gd name="T80" fmla="*/ 129 w 423"/>
                                  <a:gd name="T81" fmla="*/ 7 h 717"/>
                                  <a:gd name="T82" fmla="*/ 210 w 423"/>
                                  <a:gd name="T83" fmla="*/ 0 h 7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23" h="717">
                                    <a:moveTo>
                                      <a:pt x="210" y="0"/>
                                    </a:moveTo>
                                    <a:lnTo>
                                      <a:pt x="216" y="34"/>
                                    </a:lnTo>
                                    <a:lnTo>
                                      <a:pt x="194" y="37"/>
                                    </a:lnTo>
                                    <a:lnTo>
                                      <a:pt x="187" y="117"/>
                                    </a:lnTo>
                                    <a:lnTo>
                                      <a:pt x="156" y="140"/>
                                    </a:lnTo>
                                    <a:lnTo>
                                      <a:pt x="142" y="156"/>
                                    </a:lnTo>
                                    <a:lnTo>
                                      <a:pt x="140" y="188"/>
                                    </a:lnTo>
                                    <a:lnTo>
                                      <a:pt x="152" y="223"/>
                                    </a:lnTo>
                                    <a:lnTo>
                                      <a:pt x="191" y="256"/>
                                    </a:lnTo>
                                    <a:lnTo>
                                      <a:pt x="214" y="277"/>
                                    </a:lnTo>
                                    <a:lnTo>
                                      <a:pt x="240" y="295"/>
                                    </a:lnTo>
                                    <a:lnTo>
                                      <a:pt x="271" y="323"/>
                                    </a:lnTo>
                                    <a:lnTo>
                                      <a:pt x="304" y="364"/>
                                    </a:lnTo>
                                    <a:lnTo>
                                      <a:pt x="341" y="397"/>
                                    </a:lnTo>
                                    <a:lnTo>
                                      <a:pt x="361" y="417"/>
                                    </a:lnTo>
                                    <a:lnTo>
                                      <a:pt x="391" y="454"/>
                                    </a:lnTo>
                                    <a:lnTo>
                                      <a:pt x="413" y="489"/>
                                    </a:lnTo>
                                    <a:lnTo>
                                      <a:pt x="423" y="546"/>
                                    </a:lnTo>
                                    <a:lnTo>
                                      <a:pt x="409" y="593"/>
                                    </a:lnTo>
                                    <a:lnTo>
                                      <a:pt x="391" y="630"/>
                                    </a:lnTo>
                                    <a:lnTo>
                                      <a:pt x="341" y="674"/>
                                    </a:lnTo>
                                    <a:lnTo>
                                      <a:pt x="299" y="695"/>
                                    </a:lnTo>
                                    <a:lnTo>
                                      <a:pt x="265" y="707"/>
                                    </a:lnTo>
                                    <a:lnTo>
                                      <a:pt x="220" y="717"/>
                                    </a:lnTo>
                                    <a:lnTo>
                                      <a:pt x="125" y="717"/>
                                    </a:lnTo>
                                    <a:lnTo>
                                      <a:pt x="177" y="609"/>
                                    </a:lnTo>
                                    <a:lnTo>
                                      <a:pt x="244" y="607"/>
                                    </a:lnTo>
                                    <a:lnTo>
                                      <a:pt x="278" y="593"/>
                                    </a:lnTo>
                                    <a:lnTo>
                                      <a:pt x="290" y="549"/>
                                    </a:lnTo>
                                    <a:lnTo>
                                      <a:pt x="278" y="520"/>
                                    </a:lnTo>
                                    <a:lnTo>
                                      <a:pt x="255" y="507"/>
                                    </a:lnTo>
                                    <a:lnTo>
                                      <a:pt x="189" y="452"/>
                                    </a:lnTo>
                                    <a:lnTo>
                                      <a:pt x="68" y="344"/>
                                    </a:lnTo>
                                    <a:lnTo>
                                      <a:pt x="37" y="307"/>
                                    </a:lnTo>
                                    <a:lnTo>
                                      <a:pt x="6" y="238"/>
                                    </a:lnTo>
                                    <a:lnTo>
                                      <a:pt x="0" y="177"/>
                                    </a:lnTo>
                                    <a:lnTo>
                                      <a:pt x="6" y="122"/>
                                    </a:lnTo>
                                    <a:lnTo>
                                      <a:pt x="22" y="89"/>
                                    </a:lnTo>
                                    <a:lnTo>
                                      <a:pt x="37" y="72"/>
                                    </a:lnTo>
                                    <a:lnTo>
                                      <a:pt x="84" y="28"/>
                                    </a:lnTo>
                                    <a:lnTo>
                                      <a:pt x="129" y="7"/>
                                    </a:lnTo>
                                    <a:lnTo>
                                      <a:pt x="210" y="0"/>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112" name="Freeform 454"/>
                            <wps:cNvSpPr>
                              <a:spLocks/>
                            </wps:cNvSpPr>
                            <wps:spPr bwMode="auto">
                              <a:xfrm>
                                <a:off x="747" y="904"/>
                                <a:ext cx="56" cy="101"/>
                              </a:xfrm>
                              <a:custGeom>
                                <a:avLst/>
                                <a:gdLst>
                                  <a:gd name="T0" fmla="*/ 249 w 330"/>
                                  <a:gd name="T1" fmla="*/ 7 h 603"/>
                                  <a:gd name="T2" fmla="*/ 204 w 330"/>
                                  <a:gd name="T3" fmla="*/ 0 h 603"/>
                                  <a:gd name="T4" fmla="*/ 170 w 330"/>
                                  <a:gd name="T5" fmla="*/ 7 h 603"/>
                                  <a:gd name="T6" fmla="*/ 136 w 330"/>
                                  <a:gd name="T7" fmla="*/ 20 h 603"/>
                                  <a:gd name="T8" fmla="*/ 105 w 330"/>
                                  <a:gd name="T9" fmla="*/ 42 h 603"/>
                                  <a:gd name="T10" fmla="*/ 68 w 330"/>
                                  <a:gd name="T11" fmla="*/ 94 h 603"/>
                                  <a:gd name="T12" fmla="*/ 59 w 330"/>
                                  <a:gd name="T13" fmla="*/ 141 h 603"/>
                                  <a:gd name="T14" fmla="*/ 66 w 330"/>
                                  <a:gd name="T15" fmla="*/ 202 h 603"/>
                                  <a:gd name="T16" fmla="*/ 101 w 330"/>
                                  <a:gd name="T17" fmla="*/ 265 h 603"/>
                                  <a:gd name="T18" fmla="*/ 204 w 330"/>
                                  <a:gd name="T19" fmla="*/ 379 h 603"/>
                                  <a:gd name="T20" fmla="*/ 253 w 330"/>
                                  <a:gd name="T21" fmla="*/ 447 h 603"/>
                                  <a:gd name="T22" fmla="*/ 267 w 330"/>
                                  <a:gd name="T23" fmla="*/ 503 h 603"/>
                                  <a:gd name="T24" fmla="*/ 249 w 330"/>
                                  <a:gd name="T25" fmla="*/ 534 h 603"/>
                                  <a:gd name="T26" fmla="*/ 228 w 330"/>
                                  <a:gd name="T27" fmla="*/ 549 h 603"/>
                                  <a:gd name="T28" fmla="*/ 191 w 330"/>
                                  <a:gd name="T29" fmla="*/ 555 h 603"/>
                                  <a:gd name="T30" fmla="*/ 158 w 330"/>
                                  <a:gd name="T31" fmla="*/ 536 h 603"/>
                                  <a:gd name="T32" fmla="*/ 115 w 330"/>
                                  <a:gd name="T33" fmla="*/ 514 h 603"/>
                                  <a:gd name="T34" fmla="*/ 66 w 330"/>
                                  <a:gd name="T35" fmla="*/ 471 h 603"/>
                                  <a:gd name="T36" fmla="*/ 35 w 330"/>
                                  <a:gd name="T37" fmla="*/ 426 h 603"/>
                                  <a:gd name="T38" fmla="*/ 23 w 330"/>
                                  <a:gd name="T39" fmla="*/ 393 h 603"/>
                                  <a:gd name="T40" fmla="*/ 0 w 330"/>
                                  <a:gd name="T41" fmla="*/ 379 h 603"/>
                                  <a:gd name="T42" fmla="*/ 12 w 330"/>
                                  <a:gd name="T43" fmla="*/ 451 h 603"/>
                                  <a:gd name="T44" fmla="*/ 51 w 330"/>
                                  <a:gd name="T45" fmla="*/ 522 h 603"/>
                                  <a:gd name="T46" fmla="*/ 84 w 330"/>
                                  <a:gd name="T47" fmla="*/ 553 h 603"/>
                                  <a:gd name="T48" fmla="*/ 134 w 330"/>
                                  <a:gd name="T49" fmla="*/ 584 h 603"/>
                                  <a:gd name="T50" fmla="*/ 187 w 330"/>
                                  <a:gd name="T51" fmla="*/ 603 h 603"/>
                                  <a:gd name="T52" fmla="*/ 239 w 330"/>
                                  <a:gd name="T53" fmla="*/ 603 h 603"/>
                                  <a:gd name="T54" fmla="*/ 272 w 330"/>
                                  <a:gd name="T55" fmla="*/ 586 h 603"/>
                                  <a:gd name="T56" fmla="*/ 305 w 330"/>
                                  <a:gd name="T57" fmla="*/ 553 h 603"/>
                                  <a:gd name="T58" fmla="*/ 321 w 330"/>
                                  <a:gd name="T59" fmla="*/ 534 h 603"/>
                                  <a:gd name="T60" fmla="*/ 330 w 330"/>
                                  <a:gd name="T61" fmla="*/ 474 h 603"/>
                                  <a:gd name="T62" fmla="*/ 317 w 330"/>
                                  <a:gd name="T63" fmla="*/ 428 h 603"/>
                                  <a:gd name="T64" fmla="*/ 296 w 330"/>
                                  <a:gd name="T65" fmla="*/ 379 h 603"/>
                                  <a:gd name="T66" fmla="*/ 263 w 330"/>
                                  <a:gd name="T67" fmla="*/ 318 h 603"/>
                                  <a:gd name="T68" fmla="*/ 204 w 330"/>
                                  <a:gd name="T69" fmla="*/ 260 h 603"/>
                                  <a:gd name="T70" fmla="*/ 169 w 330"/>
                                  <a:gd name="T71" fmla="*/ 216 h 603"/>
                                  <a:gd name="T72" fmla="*/ 150 w 330"/>
                                  <a:gd name="T73" fmla="*/ 187 h 603"/>
                                  <a:gd name="T74" fmla="*/ 154 w 330"/>
                                  <a:gd name="T75" fmla="*/ 142 h 603"/>
                                  <a:gd name="T76" fmla="*/ 176 w 330"/>
                                  <a:gd name="T77" fmla="*/ 115 h 603"/>
                                  <a:gd name="T78" fmla="*/ 210 w 330"/>
                                  <a:gd name="T79" fmla="*/ 112 h 603"/>
                                  <a:gd name="T80" fmla="*/ 210 w 330"/>
                                  <a:gd name="T81" fmla="*/ 108 h 603"/>
                                  <a:gd name="T82" fmla="*/ 249 w 330"/>
                                  <a:gd name="T83" fmla="*/ 7 h 6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30" h="603">
                                    <a:moveTo>
                                      <a:pt x="249" y="7"/>
                                    </a:moveTo>
                                    <a:lnTo>
                                      <a:pt x="204" y="0"/>
                                    </a:lnTo>
                                    <a:lnTo>
                                      <a:pt x="170" y="7"/>
                                    </a:lnTo>
                                    <a:lnTo>
                                      <a:pt x="136" y="20"/>
                                    </a:lnTo>
                                    <a:lnTo>
                                      <a:pt x="105" y="42"/>
                                    </a:lnTo>
                                    <a:lnTo>
                                      <a:pt x="68" y="94"/>
                                    </a:lnTo>
                                    <a:lnTo>
                                      <a:pt x="59" y="141"/>
                                    </a:lnTo>
                                    <a:lnTo>
                                      <a:pt x="66" y="202"/>
                                    </a:lnTo>
                                    <a:lnTo>
                                      <a:pt x="101" y="265"/>
                                    </a:lnTo>
                                    <a:lnTo>
                                      <a:pt x="204" y="379"/>
                                    </a:lnTo>
                                    <a:lnTo>
                                      <a:pt x="253" y="447"/>
                                    </a:lnTo>
                                    <a:lnTo>
                                      <a:pt x="267" y="503"/>
                                    </a:lnTo>
                                    <a:lnTo>
                                      <a:pt x="249" y="534"/>
                                    </a:lnTo>
                                    <a:lnTo>
                                      <a:pt x="228" y="549"/>
                                    </a:lnTo>
                                    <a:lnTo>
                                      <a:pt x="191" y="555"/>
                                    </a:lnTo>
                                    <a:lnTo>
                                      <a:pt x="158" y="536"/>
                                    </a:lnTo>
                                    <a:lnTo>
                                      <a:pt x="115" y="514"/>
                                    </a:lnTo>
                                    <a:lnTo>
                                      <a:pt x="66" y="471"/>
                                    </a:lnTo>
                                    <a:lnTo>
                                      <a:pt x="35" y="426"/>
                                    </a:lnTo>
                                    <a:lnTo>
                                      <a:pt x="23" y="393"/>
                                    </a:lnTo>
                                    <a:lnTo>
                                      <a:pt x="0" y="379"/>
                                    </a:lnTo>
                                    <a:lnTo>
                                      <a:pt x="12" y="451"/>
                                    </a:lnTo>
                                    <a:lnTo>
                                      <a:pt x="51" y="522"/>
                                    </a:lnTo>
                                    <a:lnTo>
                                      <a:pt x="84" y="553"/>
                                    </a:lnTo>
                                    <a:lnTo>
                                      <a:pt x="134" y="584"/>
                                    </a:lnTo>
                                    <a:lnTo>
                                      <a:pt x="187" y="603"/>
                                    </a:lnTo>
                                    <a:lnTo>
                                      <a:pt x="239" y="603"/>
                                    </a:lnTo>
                                    <a:lnTo>
                                      <a:pt x="272" y="586"/>
                                    </a:lnTo>
                                    <a:lnTo>
                                      <a:pt x="305" y="553"/>
                                    </a:lnTo>
                                    <a:lnTo>
                                      <a:pt x="321" y="534"/>
                                    </a:lnTo>
                                    <a:lnTo>
                                      <a:pt x="330" y="474"/>
                                    </a:lnTo>
                                    <a:lnTo>
                                      <a:pt x="317" y="428"/>
                                    </a:lnTo>
                                    <a:lnTo>
                                      <a:pt x="296" y="379"/>
                                    </a:lnTo>
                                    <a:lnTo>
                                      <a:pt x="263" y="318"/>
                                    </a:lnTo>
                                    <a:lnTo>
                                      <a:pt x="204" y="260"/>
                                    </a:lnTo>
                                    <a:lnTo>
                                      <a:pt x="169" y="216"/>
                                    </a:lnTo>
                                    <a:lnTo>
                                      <a:pt x="150" y="187"/>
                                    </a:lnTo>
                                    <a:lnTo>
                                      <a:pt x="154" y="142"/>
                                    </a:lnTo>
                                    <a:lnTo>
                                      <a:pt x="176" y="115"/>
                                    </a:lnTo>
                                    <a:lnTo>
                                      <a:pt x="210" y="112"/>
                                    </a:lnTo>
                                    <a:lnTo>
                                      <a:pt x="210" y="108"/>
                                    </a:lnTo>
                                    <a:lnTo>
                                      <a:pt x="249" y="7"/>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3" name="Freeform 455"/>
                            <wps:cNvSpPr>
                              <a:spLocks/>
                            </wps:cNvSpPr>
                            <wps:spPr bwMode="auto">
                              <a:xfrm>
                                <a:off x="747" y="904"/>
                                <a:ext cx="56" cy="101"/>
                              </a:xfrm>
                              <a:custGeom>
                                <a:avLst/>
                                <a:gdLst>
                                  <a:gd name="T0" fmla="*/ 249 w 330"/>
                                  <a:gd name="T1" fmla="*/ 7 h 603"/>
                                  <a:gd name="T2" fmla="*/ 204 w 330"/>
                                  <a:gd name="T3" fmla="*/ 0 h 603"/>
                                  <a:gd name="T4" fmla="*/ 170 w 330"/>
                                  <a:gd name="T5" fmla="*/ 7 h 603"/>
                                  <a:gd name="T6" fmla="*/ 136 w 330"/>
                                  <a:gd name="T7" fmla="*/ 20 h 603"/>
                                  <a:gd name="T8" fmla="*/ 105 w 330"/>
                                  <a:gd name="T9" fmla="*/ 42 h 603"/>
                                  <a:gd name="T10" fmla="*/ 68 w 330"/>
                                  <a:gd name="T11" fmla="*/ 94 h 603"/>
                                  <a:gd name="T12" fmla="*/ 59 w 330"/>
                                  <a:gd name="T13" fmla="*/ 141 h 603"/>
                                  <a:gd name="T14" fmla="*/ 66 w 330"/>
                                  <a:gd name="T15" fmla="*/ 202 h 603"/>
                                  <a:gd name="T16" fmla="*/ 101 w 330"/>
                                  <a:gd name="T17" fmla="*/ 265 h 603"/>
                                  <a:gd name="T18" fmla="*/ 204 w 330"/>
                                  <a:gd name="T19" fmla="*/ 379 h 603"/>
                                  <a:gd name="T20" fmla="*/ 253 w 330"/>
                                  <a:gd name="T21" fmla="*/ 447 h 603"/>
                                  <a:gd name="T22" fmla="*/ 267 w 330"/>
                                  <a:gd name="T23" fmla="*/ 503 h 603"/>
                                  <a:gd name="T24" fmla="*/ 249 w 330"/>
                                  <a:gd name="T25" fmla="*/ 534 h 603"/>
                                  <a:gd name="T26" fmla="*/ 228 w 330"/>
                                  <a:gd name="T27" fmla="*/ 549 h 603"/>
                                  <a:gd name="T28" fmla="*/ 191 w 330"/>
                                  <a:gd name="T29" fmla="*/ 555 h 603"/>
                                  <a:gd name="T30" fmla="*/ 158 w 330"/>
                                  <a:gd name="T31" fmla="*/ 536 h 603"/>
                                  <a:gd name="T32" fmla="*/ 115 w 330"/>
                                  <a:gd name="T33" fmla="*/ 514 h 603"/>
                                  <a:gd name="T34" fmla="*/ 66 w 330"/>
                                  <a:gd name="T35" fmla="*/ 471 h 603"/>
                                  <a:gd name="T36" fmla="*/ 35 w 330"/>
                                  <a:gd name="T37" fmla="*/ 426 h 603"/>
                                  <a:gd name="T38" fmla="*/ 23 w 330"/>
                                  <a:gd name="T39" fmla="*/ 393 h 603"/>
                                  <a:gd name="T40" fmla="*/ 0 w 330"/>
                                  <a:gd name="T41" fmla="*/ 379 h 603"/>
                                  <a:gd name="T42" fmla="*/ 12 w 330"/>
                                  <a:gd name="T43" fmla="*/ 451 h 603"/>
                                  <a:gd name="T44" fmla="*/ 51 w 330"/>
                                  <a:gd name="T45" fmla="*/ 522 h 603"/>
                                  <a:gd name="T46" fmla="*/ 84 w 330"/>
                                  <a:gd name="T47" fmla="*/ 553 h 603"/>
                                  <a:gd name="T48" fmla="*/ 134 w 330"/>
                                  <a:gd name="T49" fmla="*/ 584 h 603"/>
                                  <a:gd name="T50" fmla="*/ 187 w 330"/>
                                  <a:gd name="T51" fmla="*/ 603 h 603"/>
                                  <a:gd name="T52" fmla="*/ 239 w 330"/>
                                  <a:gd name="T53" fmla="*/ 603 h 603"/>
                                  <a:gd name="T54" fmla="*/ 272 w 330"/>
                                  <a:gd name="T55" fmla="*/ 586 h 603"/>
                                  <a:gd name="T56" fmla="*/ 305 w 330"/>
                                  <a:gd name="T57" fmla="*/ 553 h 603"/>
                                  <a:gd name="T58" fmla="*/ 321 w 330"/>
                                  <a:gd name="T59" fmla="*/ 534 h 603"/>
                                  <a:gd name="T60" fmla="*/ 330 w 330"/>
                                  <a:gd name="T61" fmla="*/ 474 h 603"/>
                                  <a:gd name="T62" fmla="*/ 317 w 330"/>
                                  <a:gd name="T63" fmla="*/ 428 h 603"/>
                                  <a:gd name="T64" fmla="*/ 296 w 330"/>
                                  <a:gd name="T65" fmla="*/ 379 h 603"/>
                                  <a:gd name="T66" fmla="*/ 263 w 330"/>
                                  <a:gd name="T67" fmla="*/ 318 h 603"/>
                                  <a:gd name="T68" fmla="*/ 204 w 330"/>
                                  <a:gd name="T69" fmla="*/ 260 h 603"/>
                                  <a:gd name="T70" fmla="*/ 169 w 330"/>
                                  <a:gd name="T71" fmla="*/ 216 h 603"/>
                                  <a:gd name="T72" fmla="*/ 150 w 330"/>
                                  <a:gd name="T73" fmla="*/ 187 h 603"/>
                                  <a:gd name="T74" fmla="*/ 154 w 330"/>
                                  <a:gd name="T75" fmla="*/ 142 h 603"/>
                                  <a:gd name="T76" fmla="*/ 176 w 330"/>
                                  <a:gd name="T77" fmla="*/ 115 h 603"/>
                                  <a:gd name="T78" fmla="*/ 210 w 330"/>
                                  <a:gd name="T79" fmla="*/ 112 h 603"/>
                                  <a:gd name="T80" fmla="*/ 210 w 330"/>
                                  <a:gd name="T81" fmla="*/ 108 h 6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30" h="603">
                                    <a:moveTo>
                                      <a:pt x="249" y="7"/>
                                    </a:moveTo>
                                    <a:lnTo>
                                      <a:pt x="204" y="0"/>
                                    </a:lnTo>
                                    <a:lnTo>
                                      <a:pt x="170" y="7"/>
                                    </a:lnTo>
                                    <a:lnTo>
                                      <a:pt x="136" y="20"/>
                                    </a:lnTo>
                                    <a:lnTo>
                                      <a:pt x="105" y="42"/>
                                    </a:lnTo>
                                    <a:lnTo>
                                      <a:pt x="68" y="94"/>
                                    </a:lnTo>
                                    <a:lnTo>
                                      <a:pt x="59" y="141"/>
                                    </a:lnTo>
                                    <a:lnTo>
                                      <a:pt x="66" y="202"/>
                                    </a:lnTo>
                                    <a:lnTo>
                                      <a:pt x="101" y="265"/>
                                    </a:lnTo>
                                    <a:lnTo>
                                      <a:pt x="204" y="379"/>
                                    </a:lnTo>
                                    <a:lnTo>
                                      <a:pt x="253" y="447"/>
                                    </a:lnTo>
                                    <a:lnTo>
                                      <a:pt x="267" y="503"/>
                                    </a:lnTo>
                                    <a:lnTo>
                                      <a:pt x="249" y="534"/>
                                    </a:lnTo>
                                    <a:lnTo>
                                      <a:pt x="228" y="549"/>
                                    </a:lnTo>
                                    <a:lnTo>
                                      <a:pt x="191" y="555"/>
                                    </a:lnTo>
                                    <a:lnTo>
                                      <a:pt x="158" y="536"/>
                                    </a:lnTo>
                                    <a:lnTo>
                                      <a:pt x="115" y="514"/>
                                    </a:lnTo>
                                    <a:lnTo>
                                      <a:pt x="66" y="471"/>
                                    </a:lnTo>
                                    <a:lnTo>
                                      <a:pt x="35" y="426"/>
                                    </a:lnTo>
                                    <a:lnTo>
                                      <a:pt x="23" y="393"/>
                                    </a:lnTo>
                                    <a:lnTo>
                                      <a:pt x="0" y="379"/>
                                    </a:lnTo>
                                    <a:lnTo>
                                      <a:pt x="12" y="451"/>
                                    </a:lnTo>
                                    <a:lnTo>
                                      <a:pt x="51" y="522"/>
                                    </a:lnTo>
                                    <a:lnTo>
                                      <a:pt x="84" y="553"/>
                                    </a:lnTo>
                                    <a:lnTo>
                                      <a:pt x="134" y="584"/>
                                    </a:lnTo>
                                    <a:lnTo>
                                      <a:pt x="187" y="603"/>
                                    </a:lnTo>
                                    <a:lnTo>
                                      <a:pt x="239" y="603"/>
                                    </a:lnTo>
                                    <a:lnTo>
                                      <a:pt x="272" y="586"/>
                                    </a:lnTo>
                                    <a:lnTo>
                                      <a:pt x="305" y="553"/>
                                    </a:lnTo>
                                    <a:lnTo>
                                      <a:pt x="321" y="534"/>
                                    </a:lnTo>
                                    <a:lnTo>
                                      <a:pt x="330" y="474"/>
                                    </a:lnTo>
                                    <a:lnTo>
                                      <a:pt x="317" y="428"/>
                                    </a:lnTo>
                                    <a:lnTo>
                                      <a:pt x="296" y="379"/>
                                    </a:lnTo>
                                    <a:lnTo>
                                      <a:pt x="263" y="318"/>
                                    </a:lnTo>
                                    <a:lnTo>
                                      <a:pt x="204" y="260"/>
                                    </a:lnTo>
                                    <a:lnTo>
                                      <a:pt x="169" y="216"/>
                                    </a:lnTo>
                                    <a:lnTo>
                                      <a:pt x="150" y="187"/>
                                    </a:lnTo>
                                    <a:lnTo>
                                      <a:pt x="154" y="142"/>
                                    </a:lnTo>
                                    <a:lnTo>
                                      <a:pt x="176" y="115"/>
                                    </a:lnTo>
                                    <a:lnTo>
                                      <a:pt x="210" y="112"/>
                                    </a:lnTo>
                                    <a:lnTo>
                                      <a:pt x="210" y="108"/>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Freeform 456"/>
                            <wps:cNvSpPr>
                              <a:spLocks/>
                            </wps:cNvSpPr>
                            <wps:spPr bwMode="auto">
                              <a:xfrm>
                                <a:off x="847" y="741"/>
                                <a:ext cx="54" cy="82"/>
                              </a:xfrm>
                              <a:custGeom>
                                <a:avLst/>
                                <a:gdLst>
                                  <a:gd name="T0" fmla="*/ 28 w 324"/>
                                  <a:gd name="T1" fmla="*/ 399 h 492"/>
                                  <a:gd name="T2" fmla="*/ 114 w 324"/>
                                  <a:gd name="T3" fmla="*/ 403 h 492"/>
                                  <a:gd name="T4" fmla="*/ 139 w 324"/>
                                  <a:gd name="T5" fmla="*/ 392 h 492"/>
                                  <a:gd name="T6" fmla="*/ 170 w 324"/>
                                  <a:gd name="T7" fmla="*/ 382 h 492"/>
                                  <a:gd name="T8" fmla="*/ 191 w 324"/>
                                  <a:gd name="T9" fmla="*/ 367 h 492"/>
                                  <a:gd name="T10" fmla="*/ 207 w 324"/>
                                  <a:gd name="T11" fmla="*/ 351 h 492"/>
                                  <a:gd name="T12" fmla="*/ 228 w 324"/>
                                  <a:gd name="T13" fmla="*/ 335 h 492"/>
                                  <a:gd name="T14" fmla="*/ 244 w 324"/>
                                  <a:gd name="T15" fmla="*/ 320 h 492"/>
                                  <a:gd name="T16" fmla="*/ 253 w 324"/>
                                  <a:gd name="T17" fmla="*/ 288 h 492"/>
                                  <a:gd name="T18" fmla="*/ 245 w 324"/>
                                  <a:gd name="T19" fmla="*/ 237 h 492"/>
                                  <a:gd name="T20" fmla="*/ 232 w 324"/>
                                  <a:gd name="T21" fmla="*/ 206 h 492"/>
                                  <a:gd name="T22" fmla="*/ 213 w 324"/>
                                  <a:gd name="T23" fmla="*/ 212 h 492"/>
                                  <a:gd name="T24" fmla="*/ 166 w 324"/>
                                  <a:gd name="T25" fmla="*/ 188 h 492"/>
                                  <a:gd name="T26" fmla="*/ 123 w 324"/>
                                  <a:gd name="T27" fmla="*/ 140 h 492"/>
                                  <a:gd name="T28" fmla="*/ 136 w 324"/>
                                  <a:gd name="T29" fmla="*/ 117 h 492"/>
                                  <a:gd name="T30" fmla="*/ 160 w 324"/>
                                  <a:gd name="T31" fmla="*/ 122 h 492"/>
                                  <a:gd name="T32" fmla="*/ 244 w 324"/>
                                  <a:gd name="T33" fmla="*/ 168 h 492"/>
                                  <a:gd name="T34" fmla="*/ 136 w 324"/>
                                  <a:gd name="T35" fmla="*/ 53 h 492"/>
                                  <a:gd name="T36" fmla="*/ 250 w 324"/>
                                  <a:gd name="T37" fmla="*/ 156 h 492"/>
                                  <a:gd name="T38" fmla="*/ 222 w 324"/>
                                  <a:gd name="T39" fmla="*/ 80 h 492"/>
                                  <a:gd name="T40" fmla="*/ 201 w 324"/>
                                  <a:gd name="T41" fmla="*/ 55 h 492"/>
                                  <a:gd name="T42" fmla="*/ 183 w 324"/>
                                  <a:gd name="T43" fmla="*/ 32 h 492"/>
                                  <a:gd name="T44" fmla="*/ 182 w 324"/>
                                  <a:gd name="T45" fmla="*/ 7 h 492"/>
                                  <a:gd name="T46" fmla="*/ 200 w 324"/>
                                  <a:gd name="T47" fmla="*/ 0 h 492"/>
                                  <a:gd name="T48" fmla="*/ 232 w 324"/>
                                  <a:gd name="T49" fmla="*/ 22 h 492"/>
                                  <a:gd name="T50" fmla="*/ 265 w 324"/>
                                  <a:gd name="T51" fmla="*/ 65 h 492"/>
                                  <a:gd name="T52" fmla="*/ 286 w 324"/>
                                  <a:gd name="T53" fmla="*/ 86 h 492"/>
                                  <a:gd name="T54" fmla="*/ 305 w 324"/>
                                  <a:gd name="T55" fmla="*/ 115 h 492"/>
                                  <a:gd name="T56" fmla="*/ 324 w 324"/>
                                  <a:gd name="T57" fmla="*/ 150 h 492"/>
                                  <a:gd name="T58" fmla="*/ 323 w 324"/>
                                  <a:gd name="T59" fmla="*/ 195 h 492"/>
                                  <a:gd name="T60" fmla="*/ 308 w 324"/>
                                  <a:gd name="T61" fmla="*/ 221 h 492"/>
                                  <a:gd name="T62" fmla="*/ 299 w 324"/>
                                  <a:gd name="T63" fmla="*/ 324 h 492"/>
                                  <a:gd name="T64" fmla="*/ 287 w 324"/>
                                  <a:gd name="T65" fmla="*/ 359 h 492"/>
                                  <a:gd name="T66" fmla="*/ 268 w 324"/>
                                  <a:gd name="T67" fmla="*/ 389 h 492"/>
                                  <a:gd name="T68" fmla="*/ 253 w 324"/>
                                  <a:gd name="T69" fmla="*/ 416 h 492"/>
                                  <a:gd name="T70" fmla="*/ 225 w 324"/>
                                  <a:gd name="T71" fmla="*/ 445 h 492"/>
                                  <a:gd name="T72" fmla="*/ 197 w 324"/>
                                  <a:gd name="T73" fmla="*/ 460 h 492"/>
                                  <a:gd name="T74" fmla="*/ 160 w 324"/>
                                  <a:gd name="T75" fmla="*/ 476 h 492"/>
                                  <a:gd name="T76" fmla="*/ 108 w 324"/>
                                  <a:gd name="T77" fmla="*/ 488 h 492"/>
                                  <a:gd name="T78" fmla="*/ 0 w 324"/>
                                  <a:gd name="T79" fmla="*/ 492 h 492"/>
                                  <a:gd name="T80" fmla="*/ 28 w 324"/>
                                  <a:gd name="T81" fmla="*/ 399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24" h="492">
                                    <a:moveTo>
                                      <a:pt x="28" y="399"/>
                                    </a:moveTo>
                                    <a:lnTo>
                                      <a:pt x="114" y="403"/>
                                    </a:lnTo>
                                    <a:lnTo>
                                      <a:pt x="139" y="392"/>
                                    </a:lnTo>
                                    <a:lnTo>
                                      <a:pt x="170" y="382"/>
                                    </a:lnTo>
                                    <a:lnTo>
                                      <a:pt x="191" y="367"/>
                                    </a:lnTo>
                                    <a:lnTo>
                                      <a:pt x="207" y="351"/>
                                    </a:lnTo>
                                    <a:lnTo>
                                      <a:pt x="228" y="335"/>
                                    </a:lnTo>
                                    <a:lnTo>
                                      <a:pt x="244" y="320"/>
                                    </a:lnTo>
                                    <a:lnTo>
                                      <a:pt x="253" y="288"/>
                                    </a:lnTo>
                                    <a:lnTo>
                                      <a:pt x="245" y="237"/>
                                    </a:lnTo>
                                    <a:lnTo>
                                      <a:pt x="232" y="206"/>
                                    </a:lnTo>
                                    <a:lnTo>
                                      <a:pt x="213" y="212"/>
                                    </a:lnTo>
                                    <a:lnTo>
                                      <a:pt x="166" y="188"/>
                                    </a:lnTo>
                                    <a:lnTo>
                                      <a:pt x="123" y="140"/>
                                    </a:lnTo>
                                    <a:lnTo>
                                      <a:pt x="136" y="117"/>
                                    </a:lnTo>
                                    <a:lnTo>
                                      <a:pt x="160" y="122"/>
                                    </a:lnTo>
                                    <a:lnTo>
                                      <a:pt x="244" y="168"/>
                                    </a:lnTo>
                                    <a:lnTo>
                                      <a:pt x="136" y="53"/>
                                    </a:lnTo>
                                    <a:lnTo>
                                      <a:pt x="250" y="156"/>
                                    </a:lnTo>
                                    <a:lnTo>
                                      <a:pt x="222" y="80"/>
                                    </a:lnTo>
                                    <a:lnTo>
                                      <a:pt x="201" y="55"/>
                                    </a:lnTo>
                                    <a:lnTo>
                                      <a:pt x="183" y="32"/>
                                    </a:lnTo>
                                    <a:lnTo>
                                      <a:pt x="182" y="7"/>
                                    </a:lnTo>
                                    <a:lnTo>
                                      <a:pt x="200" y="0"/>
                                    </a:lnTo>
                                    <a:lnTo>
                                      <a:pt x="232" y="22"/>
                                    </a:lnTo>
                                    <a:lnTo>
                                      <a:pt x="265" y="65"/>
                                    </a:lnTo>
                                    <a:lnTo>
                                      <a:pt x="286" y="86"/>
                                    </a:lnTo>
                                    <a:lnTo>
                                      <a:pt x="305" y="115"/>
                                    </a:lnTo>
                                    <a:lnTo>
                                      <a:pt x="324" y="150"/>
                                    </a:lnTo>
                                    <a:lnTo>
                                      <a:pt x="323" y="195"/>
                                    </a:lnTo>
                                    <a:lnTo>
                                      <a:pt x="308" y="221"/>
                                    </a:lnTo>
                                    <a:lnTo>
                                      <a:pt x="299" y="324"/>
                                    </a:lnTo>
                                    <a:lnTo>
                                      <a:pt x="287" y="359"/>
                                    </a:lnTo>
                                    <a:lnTo>
                                      <a:pt x="268" y="389"/>
                                    </a:lnTo>
                                    <a:lnTo>
                                      <a:pt x="253" y="416"/>
                                    </a:lnTo>
                                    <a:lnTo>
                                      <a:pt x="225" y="445"/>
                                    </a:lnTo>
                                    <a:lnTo>
                                      <a:pt x="197" y="460"/>
                                    </a:lnTo>
                                    <a:lnTo>
                                      <a:pt x="160" y="476"/>
                                    </a:lnTo>
                                    <a:lnTo>
                                      <a:pt x="108" y="488"/>
                                    </a:lnTo>
                                    <a:lnTo>
                                      <a:pt x="0" y="492"/>
                                    </a:lnTo>
                                    <a:lnTo>
                                      <a:pt x="28" y="399"/>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5" name="Freeform 457"/>
                            <wps:cNvSpPr>
                              <a:spLocks/>
                            </wps:cNvSpPr>
                            <wps:spPr bwMode="auto">
                              <a:xfrm>
                                <a:off x="847" y="741"/>
                                <a:ext cx="54" cy="82"/>
                              </a:xfrm>
                              <a:custGeom>
                                <a:avLst/>
                                <a:gdLst>
                                  <a:gd name="T0" fmla="*/ 28 w 324"/>
                                  <a:gd name="T1" fmla="*/ 399 h 492"/>
                                  <a:gd name="T2" fmla="*/ 114 w 324"/>
                                  <a:gd name="T3" fmla="*/ 403 h 492"/>
                                  <a:gd name="T4" fmla="*/ 139 w 324"/>
                                  <a:gd name="T5" fmla="*/ 392 h 492"/>
                                  <a:gd name="T6" fmla="*/ 170 w 324"/>
                                  <a:gd name="T7" fmla="*/ 382 h 492"/>
                                  <a:gd name="T8" fmla="*/ 191 w 324"/>
                                  <a:gd name="T9" fmla="*/ 367 h 492"/>
                                  <a:gd name="T10" fmla="*/ 207 w 324"/>
                                  <a:gd name="T11" fmla="*/ 351 h 492"/>
                                  <a:gd name="T12" fmla="*/ 228 w 324"/>
                                  <a:gd name="T13" fmla="*/ 335 h 492"/>
                                  <a:gd name="T14" fmla="*/ 244 w 324"/>
                                  <a:gd name="T15" fmla="*/ 320 h 492"/>
                                  <a:gd name="T16" fmla="*/ 253 w 324"/>
                                  <a:gd name="T17" fmla="*/ 288 h 492"/>
                                  <a:gd name="T18" fmla="*/ 245 w 324"/>
                                  <a:gd name="T19" fmla="*/ 237 h 492"/>
                                  <a:gd name="T20" fmla="*/ 232 w 324"/>
                                  <a:gd name="T21" fmla="*/ 206 h 492"/>
                                  <a:gd name="T22" fmla="*/ 213 w 324"/>
                                  <a:gd name="T23" fmla="*/ 212 h 492"/>
                                  <a:gd name="T24" fmla="*/ 166 w 324"/>
                                  <a:gd name="T25" fmla="*/ 188 h 492"/>
                                  <a:gd name="T26" fmla="*/ 123 w 324"/>
                                  <a:gd name="T27" fmla="*/ 140 h 492"/>
                                  <a:gd name="T28" fmla="*/ 136 w 324"/>
                                  <a:gd name="T29" fmla="*/ 117 h 492"/>
                                  <a:gd name="T30" fmla="*/ 160 w 324"/>
                                  <a:gd name="T31" fmla="*/ 122 h 492"/>
                                  <a:gd name="T32" fmla="*/ 244 w 324"/>
                                  <a:gd name="T33" fmla="*/ 168 h 492"/>
                                  <a:gd name="T34" fmla="*/ 136 w 324"/>
                                  <a:gd name="T35" fmla="*/ 53 h 492"/>
                                  <a:gd name="T36" fmla="*/ 250 w 324"/>
                                  <a:gd name="T37" fmla="*/ 156 h 492"/>
                                  <a:gd name="T38" fmla="*/ 222 w 324"/>
                                  <a:gd name="T39" fmla="*/ 80 h 492"/>
                                  <a:gd name="T40" fmla="*/ 201 w 324"/>
                                  <a:gd name="T41" fmla="*/ 55 h 492"/>
                                  <a:gd name="T42" fmla="*/ 183 w 324"/>
                                  <a:gd name="T43" fmla="*/ 32 h 492"/>
                                  <a:gd name="T44" fmla="*/ 182 w 324"/>
                                  <a:gd name="T45" fmla="*/ 7 h 492"/>
                                  <a:gd name="T46" fmla="*/ 200 w 324"/>
                                  <a:gd name="T47" fmla="*/ 0 h 492"/>
                                  <a:gd name="T48" fmla="*/ 232 w 324"/>
                                  <a:gd name="T49" fmla="*/ 22 h 492"/>
                                  <a:gd name="T50" fmla="*/ 265 w 324"/>
                                  <a:gd name="T51" fmla="*/ 65 h 492"/>
                                  <a:gd name="T52" fmla="*/ 286 w 324"/>
                                  <a:gd name="T53" fmla="*/ 86 h 492"/>
                                  <a:gd name="T54" fmla="*/ 305 w 324"/>
                                  <a:gd name="T55" fmla="*/ 115 h 492"/>
                                  <a:gd name="T56" fmla="*/ 324 w 324"/>
                                  <a:gd name="T57" fmla="*/ 150 h 492"/>
                                  <a:gd name="T58" fmla="*/ 323 w 324"/>
                                  <a:gd name="T59" fmla="*/ 195 h 492"/>
                                  <a:gd name="T60" fmla="*/ 308 w 324"/>
                                  <a:gd name="T61" fmla="*/ 221 h 492"/>
                                  <a:gd name="T62" fmla="*/ 299 w 324"/>
                                  <a:gd name="T63" fmla="*/ 324 h 492"/>
                                  <a:gd name="T64" fmla="*/ 287 w 324"/>
                                  <a:gd name="T65" fmla="*/ 359 h 492"/>
                                  <a:gd name="T66" fmla="*/ 268 w 324"/>
                                  <a:gd name="T67" fmla="*/ 389 h 492"/>
                                  <a:gd name="T68" fmla="*/ 253 w 324"/>
                                  <a:gd name="T69" fmla="*/ 416 h 492"/>
                                  <a:gd name="T70" fmla="*/ 225 w 324"/>
                                  <a:gd name="T71" fmla="*/ 445 h 492"/>
                                  <a:gd name="T72" fmla="*/ 197 w 324"/>
                                  <a:gd name="T73" fmla="*/ 460 h 492"/>
                                  <a:gd name="T74" fmla="*/ 160 w 324"/>
                                  <a:gd name="T75" fmla="*/ 476 h 492"/>
                                  <a:gd name="T76" fmla="*/ 108 w 324"/>
                                  <a:gd name="T77" fmla="*/ 488 h 492"/>
                                  <a:gd name="T78" fmla="*/ 0 w 324"/>
                                  <a:gd name="T79" fmla="*/ 492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4" h="492">
                                    <a:moveTo>
                                      <a:pt x="28" y="399"/>
                                    </a:moveTo>
                                    <a:lnTo>
                                      <a:pt x="114" y="403"/>
                                    </a:lnTo>
                                    <a:lnTo>
                                      <a:pt x="139" y="392"/>
                                    </a:lnTo>
                                    <a:lnTo>
                                      <a:pt x="170" y="382"/>
                                    </a:lnTo>
                                    <a:lnTo>
                                      <a:pt x="191" y="367"/>
                                    </a:lnTo>
                                    <a:lnTo>
                                      <a:pt x="207" y="351"/>
                                    </a:lnTo>
                                    <a:lnTo>
                                      <a:pt x="228" y="335"/>
                                    </a:lnTo>
                                    <a:lnTo>
                                      <a:pt x="244" y="320"/>
                                    </a:lnTo>
                                    <a:lnTo>
                                      <a:pt x="253" y="288"/>
                                    </a:lnTo>
                                    <a:lnTo>
                                      <a:pt x="245" y="237"/>
                                    </a:lnTo>
                                    <a:lnTo>
                                      <a:pt x="232" y="206"/>
                                    </a:lnTo>
                                    <a:lnTo>
                                      <a:pt x="213" y="212"/>
                                    </a:lnTo>
                                    <a:lnTo>
                                      <a:pt x="166" y="188"/>
                                    </a:lnTo>
                                    <a:lnTo>
                                      <a:pt x="123" y="140"/>
                                    </a:lnTo>
                                    <a:lnTo>
                                      <a:pt x="136" y="117"/>
                                    </a:lnTo>
                                    <a:lnTo>
                                      <a:pt x="160" y="122"/>
                                    </a:lnTo>
                                    <a:lnTo>
                                      <a:pt x="244" y="168"/>
                                    </a:lnTo>
                                    <a:lnTo>
                                      <a:pt x="136" y="53"/>
                                    </a:lnTo>
                                    <a:lnTo>
                                      <a:pt x="250" y="156"/>
                                    </a:lnTo>
                                    <a:lnTo>
                                      <a:pt x="222" y="80"/>
                                    </a:lnTo>
                                    <a:lnTo>
                                      <a:pt x="201" y="55"/>
                                    </a:lnTo>
                                    <a:lnTo>
                                      <a:pt x="183" y="32"/>
                                    </a:lnTo>
                                    <a:lnTo>
                                      <a:pt x="182" y="7"/>
                                    </a:lnTo>
                                    <a:lnTo>
                                      <a:pt x="200" y="0"/>
                                    </a:lnTo>
                                    <a:lnTo>
                                      <a:pt x="232" y="22"/>
                                    </a:lnTo>
                                    <a:lnTo>
                                      <a:pt x="265" y="65"/>
                                    </a:lnTo>
                                    <a:lnTo>
                                      <a:pt x="286" y="86"/>
                                    </a:lnTo>
                                    <a:lnTo>
                                      <a:pt x="305" y="115"/>
                                    </a:lnTo>
                                    <a:lnTo>
                                      <a:pt x="324" y="150"/>
                                    </a:lnTo>
                                    <a:lnTo>
                                      <a:pt x="323" y="195"/>
                                    </a:lnTo>
                                    <a:lnTo>
                                      <a:pt x="308" y="221"/>
                                    </a:lnTo>
                                    <a:lnTo>
                                      <a:pt x="299" y="324"/>
                                    </a:lnTo>
                                    <a:lnTo>
                                      <a:pt x="287" y="359"/>
                                    </a:lnTo>
                                    <a:lnTo>
                                      <a:pt x="268" y="389"/>
                                    </a:lnTo>
                                    <a:lnTo>
                                      <a:pt x="253" y="416"/>
                                    </a:lnTo>
                                    <a:lnTo>
                                      <a:pt x="225" y="445"/>
                                    </a:lnTo>
                                    <a:lnTo>
                                      <a:pt x="197" y="460"/>
                                    </a:lnTo>
                                    <a:lnTo>
                                      <a:pt x="160" y="476"/>
                                    </a:lnTo>
                                    <a:lnTo>
                                      <a:pt x="108" y="488"/>
                                    </a:lnTo>
                                    <a:lnTo>
                                      <a:pt x="0" y="492"/>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Freeform 458"/>
                            <wps:cNvSpPr>
                              <a:spLocks/>
                            </wps:cNvSpPr>
                            <wps:spPr bwMode="auto">
                              <a:xfrm>
                                <a:off x="764" y="912"/>
                                <a:ext cx="15" cy="23"/>
                              </a:xfrm>
                              <a:custGeom>
                                <a:avLst/>
                                <a:gdLst>
                                  <a:gd name="T0" fmla="*/ 90 w 90"/>
                                  <a:gd name="T1" fmla="*/ 0 h 136"/>
                                  <a:gd name="T2" fmla="*/ 59 w 90"/>
                                  <a:gd name="T3" fmla="*/ 7 h 136"/>
                                  <a:gd name="T4" fmla="*/ 32 w 90"/>
                                  <a:gd name="T5" fmla="*/ 36 h 136"/>
                                  <a:gd name="T6" fmla="*/ 19 w 90"/>
                                  <a:gd name="T7" fmla="*/ 53 h 136"/>
                                  <a:gd name="T8" fmla="*/ 10 w 90"/>
                                  <a:gd name="T9" fmla="*/ 90 h 136"/>
                                  <a:gd name="T10" fmla="*/ 0 w 90"/>
                                  <a:gd name="T11" fmla="*/ 136 h 136"/>
                                  <a:gd name="T12" fmla="*/ 90 w 90"/>
                                  <a:gd name="T13" fmla="*/ 0 h 136"/>
                                </a:gdLst>
                                <a:ahLst/>
                                <a:cxnLst>
                                  <a:cxn ang="0">
                                    <a:pos x="T0" y="T1"/>
                                  </a:cxn>
                                  <a:cxn ang="0">
                                    <a:pos x="T2" y="T3"/>
                                  </a:cxn>
                                  <a:cxn ang="0">
                                    <a:pos x="T4" y="T5"/>
                                  </a:cxn>
                                  <a:cxn ang="0">
                                    <a:pos x="T6" y="T7"/>
                                  </a:cxn>
                                  <a:cxn ang="0">
                                    <a:pos x="T8" y="T9"/>
                                  </a:cxn>
                                  <a:cxn ang="0">
                                    <a:pos x="T10" y="T11"/>
                                  </a:cxn>
                                  <a:cxn ang="0">
                                    <a:pos x="T12" y="T13"/>
                                  </a:cxn>
                                </a:cxnLst>
                                <a:rect l="0" t="0" r="r" b="b"/>
                                <a:pathLst>
                                  <a:path w="90" h="136">
                                    <a:moveTo>
                                      <a:pt x="90" y="0"/>
                                    </a:moveTo>
                                    <a:lnTo>
                                      <a:pt x="59" y="7"/>
                                    </a:lnTo>
                                    <a:lnTo>
                                      <a:pt x="32" y="36"/>
                                    </a:lnTo>
                                    <a:lnTo>
                                      <a:pt x="19" y="53"/>
                                    </a:lnTo>
                                    <a:lnTo>
                                      <a:pt x="10" y="90"/>
                                    </a:lnTo>
                                    <a:lnTo>
                                      <a:pt x="0" y="136"/>
                                    </a:lnTo>
                                    <a:lnTo>
                                      <a:pt x="90" y="0"/>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7" name="Freeform 459"/>
                            <wps:cNvSpPr>
                              <a:spLocks/>
                            </wps:cNvSpPr>
                            <wps:spPr bwMode="auto">
                              <a:xfrm>
                                <a:off x="764" y="912"/>
                                <a:ext cx="15" cy="23"/>
                              </a:xfrm>
                              <a:custGeom>
                                <a:avLst/>
                                <a:gdLst>
                                  <a:gd name="T0" fmla="*/ 90 w 90"/>
                                  <a:gd name="T1" fmla="*/ 0 h 136"/>
                                  <a:gd name="T2" fmla="*/ 59 w 90"/>
                                  <a:gd name="T3" fmla="*/ 7 h 136"/>
                                  <a:gd name="T4" fmla="*/ 32 w 90"/>
                                  <a:gd name="T5" fmla="*/ 36 h 136"/>
                                  <a:gd name="T6" fmla="*/ 19 w 90"/>
                                  <a:gd name="T7" fmla="*/ 53 h 136"/>
                                  <a:gd name="T8" fmla="*/ 10 w 90"/>
                                  <a:gd name="T9" fmla="*/ 90 h 136"/>
                                  <a:gd name="T10" fmla="*/ 0 w 90"/>
                                  <a:gd name="T11" fmla="*/ 136 h 136"/>
                                </a:gdLst>
                                <a:ahLst/>
                                <a:cxnLst>
                                  <a:cxn ang="0">
                                    <a:pos x="T0" y="T1"/>
                                  </a:cxn>
                                  <a:cxn ang="0">
                                    <a:pos x="T2" y="T3"/>
                                  </a:cxn>
                                  <a:cxn ang="0">
                                    <a:pos x="T4" y="T5"/>
                                  </a:cxn>
                                  <a:cxn ang="0">
                                    <a:pos x="T6" y="T7"/>
                                  </a:cxn>
                                  <a:cxn ang="0">
                                    <a:pos x="T8" y="T9"/>
                                  </a:cxn>
                                  <a:cxn ang="0">
                                    <a:pos x="T10" y="T11"/>
                                  </a:cxn>
                                </a:cxnLst>
                                <a:rect l="0" t="0" r="r" b="b"/>
                                <a:pathLst>
                                  <a:path w="90" h="136">
                                    <a:moveTo>
                                      <a:pt x="90" y="0"/>
                                    </a:moveTo>
                                    <a:lnTo>
                                      <a:pt x="59" y="7"/>
                                    </a:lnTo>
                                    <a:lnTo>
                                      <a:pt x="32" y="36"/>
                                    </a:lnTo>
                                    <a:lnTo>
                                      <a:pt x="19" y="53"/>
                                    </a:lnTo>
                                    <a:lnTo>
                                      <a:pt x="10" y="90"/>
                                    </a:lnTo>
                                    <a:lnTo>
                                      <a:pt x="0" y="136"/>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460"/>
                            <wps:cNvSpPr>
                              <a:spLocks/>
                            </wps:cNvSpPr>
                            <wps:spPr bwMode="auto">
                              <a:xfrm>
                                <a:off x="892" y="759"/>
                                <a:ext cx="4" cy="4"/>
                              </a:xfrm>
                              <a:custGeom>
                                <a:avLst/>
                                <a:gdLst>
                                  <a:gd name="T0" fmla="*/ 5 w 20"/>
                                  <a:gd name="T1" fmla="*/ 4 h 21"/>
                                  <a:gd name="T2" fmla="*/ 0 w 20"/>
                                  <a:gd name="T3" fmla="*/ 13 h 21"/>
                                  <a:gd name="T4" fmla="*/ 12 w 20"/>
                                  <a:gd name="T5" fmla="*/ 21 h 21"/>
                                  <a:gd name="T6" fmla="*/ 20 w 20"/>
                                  <a:gd name="T7" fmla="*/ 11 h 21"/>
                                  <a:gd name="T8" fmla="*/ 15 w 20"/>
                                  <a:gd name="T9" fmla="*/ 0 h 21"/>
                                  <a:gd name="T10" fmla="*/ 5 w 20"/>
                                  <a:gd name="T11" fmla="*/ 4 h 21"/>
                                </a:gdLst>
                                <a:ahLst/>
                                <a:cxnLst>
                                  <a:cxn ang="0">
                                    <a:pos x="T0" y="T1"/>
                                  </a:cxn>
                                  <a:cxn ang="0">
                                    <a:pos x="T2" y="T3"/>
                                  </a:cxn>
                                  <a:cxn ang="0">
                                    <a:pos x="T4" y="T5"/>
                                  </a:cxn>
                                  <a:cxn ang="0">
                                    <a:pos x="T6" y="T7"/>
                                  </a:cxn>
                                  <a:cxn ang="0">
                                    <a:pos x="T8" y="T9"/>
                                  </a:cxn>
                                  <a:cxn ang="0">
                                    <a:pos x="T10" y="T11"/>
                                  </a:cxn>
                                </a:cxnLst>
                                <a:rect l="0" t="0" r="r" b="b"/>
                                <a:pathLst>
                                  <a:path w="20" h="21">
                                    <a:moveTo>
                                      <a:pt x="5" y="4"/>
                                    </a:moveTo>
                                    <a:lnTo>
                                      <a:pt x="0" y="13"/>
                                    </a:lnTo>
                                    <a:lnTo>
                                      <a:pt x="12" y="21"/>
                                    </a:lnTo>
                                    <a:lnTo>
                                      <a:pt x="20" y="11"/>
                                    </a:lnTo>
                                    <a:lnTo>
                                      <a:pt x="15" y="0"/>
                                    </a:lnTo>
                                    <a:lnTo>
                                      <a:pt x="5" y="4"/>
                                    </a:lnTo>
                                    <a:close/>
                                  </a:path>
                                </a:pathLst>
                              </a:custGeom>
                              <a:solidFill>
                                <a:srgbClr val="FFFFFF"/>
                              </a:solidFill>
                              <a:ln w="1587">
                                <a:solidFill>
                                  <a:srgbClr val="000000"/>
                                </a:solidFill>
                                <a:round/>
                                <a:headEnd/>
                                <a:tailEnd/>
                              </a:ln>
                            </wps:spPr>
                            <wps:bodyPr rot="0" vert="horz" wrap="square" lIns="91440" tIns="45720" rIns="91440" bIns="45720" anchor="t" anchorCtr="0" upright="1">
                              <a:noAutofit/>
                            </wps:bodyPr>
                          </wps:wsp>
                          <wps:wsp>
                            <wps:cNvPr id="119" name="Line 461"/>
                            <wps:cNvCnPr>
                              <a:cxnSpLocks noChangeShapeType="1"/>
                            </wps:cNvCnPr>
                            <wps:spPr bwMode="auto">
                              <a:xfrm>
                                <a:off x="770" y="947"/>
                                <a:ext cx="4" cy="5"/>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0" name="Line 462"/>
                            <wps:cNvCnPr>
                              <a:cxnSpLocks noChangeShapeType="1"/>
                            </wps:cNvCnPr>
                            <wps:spPr bwMode="auto">
                              <a:xfrm>
                                <a:off x="776" y="955"/>
                                <a:ext cx="2" cy="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1" name="Freeform 463"/>
                            <wps:cNvSpPr>
                              <a:spLocks/>
                            </wps:cNvSpPr>
                            <wps:spPr bwMode="auto">
                              <a:xfrm>
                                <a:off x="813" y="911"/>
                                <a:ext cx="15" cy="3"/>
                              </a:xfrm>
                              <a:custGeom>
                                <a:avLst/>
                                <a:gdLst>
                                  <a:gd name="T0" fmla="*/ 0 w 86"/>
                                  <a:gd name="T1" fmla="*/ 17 h 17"/>
                                  <a:gd name="T2" fmla="*/ 53 w 86"/>
                                  <a:gd name="T3" fmla="*/ 13 h 17"/>
                                  <a:gd name="T4" fmla="*/ 86 w 86"/>
                                  <a:gd name="T5" fmla="*/ 0 h 17"/>
                                </a:gdLst>
                                <a:ahLst/>
                                <a:cxnLst>
                                  <a:cxn ang="0">
                                    <a:pos x="T0" y="T1"/>
                                  </a:cxn>
                                  <a:cxn ang="0">
                                    <a:pos x="T2" y="T3"/>
                                  </a:cxn>
                                  <a:cxn ang="0">
                                    <a:pos x="T4" y="T5"/>
                                  </a:cxn>
                                </a:cxnLst>
                                <a:rect l="0" t="0" r="r" b="b"/>
                                <a:pathLst>
                                  <a:path w="86" h="17">
                                    <a:moveTo>
                                      <a:pt x="0" y="17"/>
                                    </a:moveTo>
                                    <a:lnTo>
                                      <a:pt x="53" y="13"/>
                                    </a:lnTo>
                                    <a:lnTo>
                                      <a:pt x="86"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Freeform 464"/>
                            <wps:cNvSpPr>
                              <a:spLocks/>
                            </wps:cNvSpPr>
                            <wps:spPr bwMode="auto">
                              <a:xfrm>
                                <a:off x="821" y="870"/>
                                <a:ext cx="21" cy="39"/>
                              </a:xfrm>
                              <a:custGeom>
                                <a:avLst/>
                                <a:gdLst>
                                  <a:gd name="T0" fmla="*/ 0 w 130"/>
                                  <a:gd name="T1" fmla="*/ 0 h 231"/>
                                  <a:gd name="T2" fmla="*/ 65 w 130"/>
                                  <a:gd name="T3" fmla="*/ 51 h 231"/>
                                  <a:gd name="T4" fmla="*/ 105 w 130"/>
                                  <a:gd name="T5" fmla="*/ 103 h 231"/>
                                  <a:gd name="T6" fmla="*/ 127 w 130"/>
                                  <a:gd name="T7" fmla="*/ 140 h 231"/>
                                  <a:gd name="T8" fmla="*/ 130 w 130"/>
                                  <a:gd name="T9" fmla="*/ 174 h 231"/>
                                  <a:gd name="T10" fmla="*/ 114 w 130"/>
                                  <a:gd name="T11" fmla="*/ 214 h 231"/>
                                  <a:gd name="T12" fmla="*/ 93 w 130"/>
                                  <a:gd name="T13" fmla="*/ 231 h 231"/>
                                </a:gdLst>
                                <a:ahLst/>
                                <a:cxnLst>
                                  <a:cxn ang="0">
                                    <a:pos x="T0" y="T1"/>
                                  </a:cxn>
                                  <a:cxn ang="0">
                                    <a:pos x="T2" y="T3"/>
                                  </a:cxn>
                                  <a:cxn ang="0">
                                    <a:pos x="T4" y="T5"/>
                                  </a:cxn>
                                  <a:cxn ang="0">
                                    <a:pos x="T6" y="T7"/>
                                  </a:cxn>
                                  <a:cxn ang="0">
                                    <a:pos x="T8" y="T9"/>
                                  </a:cxn>
                                  <a:cxn ang="0">
                                    <a:pos x="T10" y="T11"/>
                                  </a:cxn>
                                  <a:cxn ang="0">
                                    <a:pos x="T12" y="T13"/>
                                  </a:cxn>
                                </a:cxnLst>
                                <a:rect l="0" t="0" r="r" b="b"/>
                                <a:pathLst>
                                  <a:path w="130" h="231">
                                    <a:moveTo>
                                      <a:pt x="0" y="0"/>
                                    </a:moveTo>
                                    <a:lnTo>
                                      <a:pt x="65" y="51"/>
                                    </a:lnTo>
                                    <a:lnTo>
                                      <a:pt x="105" y="103"/>
                                    </a:lnTo>
                                    <a:lnTo>
                                      <a:pt x="127" y="140"/>
                                    </a:lnTo>
                                    <a:lnTo>
                                      <a:pt x="130" y="174"/>
                                    </a:lnTo>
                                    <a:lnTo>
                                      <a:pt x="114" y="214"/>
                                    </a:lnTo>
                                    <a:lnTo>
                                      <a:pt x="93" y="231"/>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Line 465"/>
                            <wps:cNvCnPr>
                              <a:cxnSpLocks noChangeShapeType="1"/>
                            </wps:cNvCnPr>
                            <wps:spPr bwMode="auto">
                              <a:xfrm flipH="1" flipV="1">
                                <a:off x="808" y="859"/>
                                <a:ext cx="8" cy="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4" name="Line 466"/>
                            <wps:cNvCnPr>
                              <a:cxnSpLocks noChangeShapeType="1"/>
                            </wps:cNvCnPr>
                            <wps:spPr bwMode="auto">
                              <a:xfrm flipH="1" flipV="1">
                                <a:off x="797" y="844"/>
                                <a:ext cx="8" cy="1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5" name="Line 467"/>
                            <wps:cNvCnPr>
                              <a:cxnSpLocks noChangeShapeType="1"/>
                            </wps:cNvCnPr>
                            <wps:spPr bwMode="auto">
                              <a:xfrm flipH="1" flipV="1">
                                <a:off x="794" y="828"/>
                                <a:ext cx="1" cy="13"/>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6" name="Line 468"/>
                            <wps:cNvCnPr>
                              <a:cxnSpLocks noChangeShapeType="1"/>
                            </wps:cNvCnPr>
                            <wps:spPr bwMode="auto">
                              <a:xfrm flipH="1">
                                <a:off x="811" y="807"/>
                                <a:ext cx="9" cy="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7" name="Line 469"/>
                            <wps:cNvCnPr>
                              <a:cxnSpLocks noChangeShapeType="1"/>
                            </wps:cNvCnPr>
                            <wps:spPr bwMode="auto">
                              <a:xfrm flipH="1">
                                <a:off x="796" y="812"/>
                                <a:ext cx="11" cy="10"/>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28" name="Line 470"/>
                        <wps:cNvCnPr>
                          <a:cxnSpLocks noChangeShapeType="1"/>
                        </wps:cNvCnPr>
                        <wps:spPr bwMode="auto">
                          <a:xfrm>
                            <a:off x="6398" y="4775"/>
                            <a:ext cx="5" cy="1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29" name="Line 471"/>
                        <wps:cNvCnPr>
                          <a:cxnSpLocks noChangeShapeType="1"/>
                        </wps:cNvCnPr>
                        <wps:spPr bwMode="auto">
                          <a:xfrm flipV="1">
                            <a:off x="6482" y="4718"/>
                            <a:ext cx="3" cy="12"/>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0" name="Freeform 472"/>
                        <wps:cNvSpPr>
                          <a:spLocks/>
                        </wps:cNvSpPr>
                        <wps:spPr bwMode="auto">
                          <a:xfrm>
                            <a:off x="6433" y="4911"/>
                            <a:ext cx="25" cy="59"/>
                          </a:xfrm>
                          <a:custGeom>
                            <a:avLst/>
                            <a:gdLst>
                              <a:gd name="T0" fmla="*/ 0 w 37"/>
                              <a:gd name="T1" fmla="*/ 76 h 76"/>
                              <a:gd name="T2" fmla="*/ 8 w 37"/>
                              <a:gd name="T3" fmla="*/ 66 h 76"/>
                              <a:gd name="T4" fmla="*/ 10 w 37"/>
                              <a:gd name="T5" fmla="*/ 59 h 76"/>
                              <a:gd name="T6" fmla="*/ 13 w 37"/>
                              <a:gd name="T7" fmla="*/ 47 h 76"/>
                              <a:gd name="T8" fmla="*/ 18 w 37"/>
                              <a:gd name="T9" fmla="*/ 37 h 76"/>
                              <a:gd name="T10" fmla="*/ 23 w 37"/>
                              <a:gd name="T11" fmla="*/ 30 h 76"/>
                              <a:gd name="T12" fmla="*/ 27 w 37"/>
                              <a:gd name="T13" fmla="*/ 23 h 76"/>
                              <a:gd name="T14" fmla="*/ 32 w 37"/>
                              <a:gd name="T15" fmla="*/ 16 h 76"/>
                              <a:gd name="T16" fmla="*/ 34 w 37"/>
                              <a:gd name="T17" fmla="*/ 9 h 76"/>
                              <a:gd name="T18" fmla="*/ 37 w 37"/>
                              <a:gd name="T19" fmla="*/ 0 h 76"/>
                              <a:gd name="T20" fmla="*/ 0 w 37"/>
                              <a:gd name="T21" fmla="*/ 76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7" h="76">
                                <a:moveTo>
                                  <a:pt x="0" y="76"/>
                                </a:moveTo>
                                <a:lnTo>
                                  <a:pt x="8" y="66"/>
                                </a:lnTo>
                                <a:lnTo>
                                  <a:pt x="10" y="59"/>
                                </a:lnTo>
                                <a:lnTo>
                                  <a:pt x="13" y="47"/>
                                </a:lnTo>
                                <a:lnTo>
                                  <a:pt x="18" y="37"/>
                                </a:lnTo>
                                <a:lnTo>
                                  <a:pt x="23" y="30"/>
                                </a:lnTo>
                                <a:lnTo>
                                  <a:pt x="27" y="23"/>
                                </a:lnTo>
                                <a:lnTo>
                                  <a:pt x="32" y="16"/>
                                </a:lnTo>
                                <a:lnTo>
                                  <a:pt x="34" y="9"/>
                                </a:lnTo>
                                <a:lnTo>
                                  <a:pt x="37" y="0"/>
                                </a:lnTo>
                                <a:lnTo>
                                  <a:pt x="0" y="76"/>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1" name="Freeform 473"/>
                        <wps:cNvSpPr>
                          <a:spLocks/>
                        </wps:cNvSpPr>
                        <wps:spPr bwMode="auto">
                          <a:xfrm>
                            <a:off x="6433" y="4911"/>
                            <a:ext cx="25" cy="59"/>
                          </a:xfrm>
                          <a:custGeom>
                            <a:avLst/>
                            <a:gdLst>
                              <a:gd name="T0" fmla="*/ 0 w 37"/>
                              <a:gd name="T1" fmla="*/ 76 h 76"/>
                              <a:gd name="T2" fmla="*/ 8 w 37"/>
                              <a:gd name="T3" fmla="*/ 66 h 76"/>
                              <a:gd name="T4" fmla="*/ 10 w 37"/>
                              <a:gd name="T5" fmla="*/ 59 h 76"/>
                              <a:gd name="T6" fmla="*/ 13 w 37"/>
                              <a:gd name="T7" fmla="*/ 47 h 76"/>
                              <a:gd name="T8" fmla="*/ 18 w 37"/>
                              <a:gd name="T9" fmla="*/ 37 h 76"/>
                              <a:gd name="T10" fmla="*/ 23 w 37"/>
                              <a:gd name="T11" fmla="*/ 30 h 76"/>
                              <a:gd name="T12" fmla="*/ 27 w 37"/>
                              <a:gd name="T13" fmla="*/ 23 h 76"/>
                              <a:gd name="T14" fmla="*/ 32 w 37"/>
                              <a:gd name="T15" fmla="*/ 16 h 76"/>
                              <a:gd name="T16" fmla="*/ 34 w 37"/>
                              <a:gd name="T17" fmla="*/ 9 h 76"/>
                              <a:gd name="T18" fmla="*/ 37 w 37"/>
                              <a:gd name="T19" fmla="*/ 0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37" h="76">
                                <a:moveTo>
                                  <a:pt x="0" y="76"/>
                                </a:moveTo>
                                <a:lnTo>
                                  <a:pt x="8" y="66"/>
                                </a:lnTo>
                                <a:lnTo>
                                  <a:pt x="10" y="59"/>
                                </a:lnTo>
                                <a:lnTo>
                                  <a:pt x="13" y="47"/>
                                </a:lnTo>
                                <a:lnTo>
                                  <a:pt x="18" y="37"/>
                                </a:lnTo>
                                <a:lnTo>
                                  <a:pt x="23" y="30"/>
                                </a:lnTo>
                                <a:lnTo>
                                  <a:pt x="27" y="23"/>
                                </a:lnTo>
                                <a:lnTo>
                                  <a:pt x="32" y="16"/>
                                </a:lnTo>
                                <a:lnTo>
                                  <a:pt x="34" y="9"/>
                                </a:lnTo>
                                <a:lnTo>
                                  <a:pt x="37" y="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 name="Line 474"/>
                        <wps:cNvCnPr>
                          <a:cxnSpLocks noChangeShapeType="1"/>
                        </wps:cNvCnPr>
                        <wps:spPr bwMode="auto">
                          <a:xfrm flipV="1">
                            <a:off x="5828" y="3964"/>
                            <a:ext cx="3" cy="26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3" name="Line 475"/>
                        <wps:cNvCnPr>
                          <a:cxnSpLocks noChangeShapeType="1"/>
                        </wps:cNvCnPr>
                        <wps:spPr bwMode="auto">
                          <a:xfrm>
                            <a:off x="5886" y="3967"/>
                            <a:ext cx="7" cy="266"/>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4" name="Line 476"/>
                        <wps:cNvCnPr>
                          <a:cxnSpLocks noChangeShapeType="1"/>
                        </wps:cNvCnPr>
                        <wps:spPr bwMode="auto">
                          <a:xfrm flipH="1">
                            <a:off x="6813" y="3967"/>
                            <a:ext cx="13" cy="269"/>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35" name="Freeform 477"/>
                        <wps:cNvSpPr>
                          <a:spLocks noEditPoints="1"/>
                        </wps:cNvSpPr>
                        <wps:spPr bwMode="auto">
                          <a:xfrm>
                            <a:off x="5961" y="4024"/>
                            <a:ext cx="66" cy="76"/>
                          </a:xfrm>
                          <a:custGeom>
                            <a:avLst/>
                            <a:gdLst>
                              <a:gd name="T0" fmla="*/ 90 w 90"/>
                              <a:gd name="T1" fmla="*/ 104 h 104"/>
                              <a:gd name="T2" fmla="*/ 70 w 90"/>
                              <a:gd name="T3" fmla="*/ 104 h 104"/>
                              <a:gd name="T4" fmla="*/ 63 w 90"/>
                              <a:gd name="T5" fmla="*/ 80 h 104"/>
                              <a:gd name="T6" fmla="*/ 27 w 90"/>
                              <a:gd name="T7" fmla="*/ 80 h 104"/>
                              <a:gd name="T8" fmla="*/ 19 w 90"/>
                              <a:gd name="T9" fmla="*/ 104 h 104"/>
                              <a:gd name="T10" fmla="*/ 0 w 90"/>
                              <a:gd name="T11" fmla="*/ 104 h 104"/>
                              <a:gd name="T12" fmla="*/ 35 w 90"/>
                              <a:gd name="T13" fmla="*/ 0 h 104"/>
                              <a:gd name="T14" fmla="*/ 54 w 90"/>
                              <a:gd name="T15" fmla="*/ 0 h 104"/>
                              <a:gd name="T16" fmla="*/ 90 w 90"/>
                              <a:gd name="T17" fmla="*/ 104 h 104"/>
                              <a:gd name="T18" fmla="*/ 56 w 90"/>
                              <a:gd name="T19" fmla="*/ 63 h 104"/>
                              <a:gd name="T20" fmla="*/ 44 w 90"/>
                              <a:gd name="T21" fmla="*/ 25 h 104"/>
                              <a:gd name="T22" fmla="*/ 32 w 90"/>
                              <a:gd name="T23" fmla="*/ 63 h 104"/>
                              <a:gd name="T24" fmla="*/ 56 w 90"/>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0" h="104">
                                <a:moveTo>
                                  <a:pt x="90" y="104"/>
                                </a:moveTo>
                                <a:lnTo>
                                  <a:pt x="70" y="104"/>
                                </a:lnTo>
                                <a:lnTo>
                                  <a:pt x="63" y="80"/>
                                </a:lnTo>
                                <a:lnTo>
                                  <a:pt x="27" y="80"/>
                                </a:lnTo>
                                <a:lnTo>
                                  <a:pt x="19" y="104"/>
                                </a:lnTo>
                                <a:lnTo>
                                  <a:pt x="0" y="104"/>
                                </a:lnTo>
                                <a:lnTo>
                                  <a:pt x="35" y="0"/>
                                </a:lnTo>
                                <a:lnTo>
                                  <a:pt x="54" y="0"/>
                                </a:lnTo>
                                <a:lnTo>
                                  <a:pt x="90" y="104"/>
                                </a:lnTo>
                                <a:close/>
                                <a:moveTo>
                                  <a:pt x="56" y="63"/>
                                </a:moveTo>
                                <a:lnTo>
                                  <a:pt x="44" y="25"/>
                                </a:lnTo>
                                <a:lnTo>
                                  <a:pt x="32" y="63"/>
                                </a:lnTo>
                                <a:lnTo>
                                  <a:pt x="56"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36" name="Freeform 478"/>
                        <wps:cNvSpPr>
                          <a:spLocks/>
                        </wps:cNvSpPr>
                        <wps:spPr bwMode="auto">
                          <a:xfrm>
                            <a:off x="6035" y="4024"/>
                            <a:ext cx="44" cy="76"/>
                          </a:xfrm>
                          <a:custGeom>
                            <a:avLst/>
                            <a:gdLst>
                              <a:gd name="T0" fmla="*/ 0 w 62"/>
                              <a:gd name="T1" fmla="*/ 103 h 103"/>
                              <a:gd name="T2" fmla="*/ 0 w 62"/>
                              <a:gd name="T3" fmla="*/ 0 h 103"/>
                              <a:gd name="T4" fmla="*/ 18 w 62"/>
                              <a:gd name="T5" fmla="*/ 0 h 103"/>
                              <a:gd name="T6" fmla="*/ 18 w 62"/>
                              <a:gd name="T7" fmla="*/ 86 h 103"/>
                              <a:gd name="T8" fmla="*/ 62 w 62"/>
                              <a:gd name="T9" fmla="*/ 86 h 103"/>
                              <a:gd name="T10" fmla="*/ 62 w 62"/>
                              <a:gd name="T11" fmla="*/ 103 h 103"/>
                              <a:gd name="T12" fmla="*/ 0 w 62"/>
                              <a:gd name="T13" fmla="*/ 103 h 103"/>
                            </a:gdLst>
                            <a:ahLst/>
                            <a:cxnLst>
                              <a:cxn ang="0">
                                <a:pos x="T0" y="T1"/>
                              </a:cxn>
                              <a:cxn ang="0">
                                <a:pos x="T2" y="T3"/>
                              </a:cxn>
                              <a:cxn ang="0">
                                <a:pos x="T4" y="T5"/>
                              </a:cxn>
                              <a:cxn ang="0">
                                <a:pos x="T6" y="T7"/>
                              </a:cxn>
                              <a:cxn ang="0">
                                <a:pos x="T8" y="T9"/>
                              </a:cxn>
                              <a:cxn ang="0">
                                <a:pos x="T10" y="T11"/>
                              </a:cxn>
                              <a:cxn ang="0">
                                <a:pos x="T12" y="T13"/>
                              </a:cxn>
                            </a:cxnLst>
                            <a:rect l="0" t="0" r="r" b="b"/>
                            <a:pathLst>
                              <a:path w="62" h="103">
                                <a:moveTo>
                                  <a:pt x="0" y="103"/>
                                </a:moveTo>
                                <a:lnTo>
                                  <a:pt x="0" y="0"/>
                                </a:lnTo>
                                <a:lnTo>
                                  <a:pt x="18" y="0"/>
                                </a:lnTo>
                                <a:lnTo>
                                  <a:pt x="18" y="86"/>
                                </a:lnTo>
                                <a:lnTo>
                                  <a:pt x="62" y="86"/>
                                </a:lnTo>
                                <a:lnTo>
                                  <a:pt x="62"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37" name="Freeform 479"/>
                        <wps:cNvSpPr>
                          <a:spLocks/>
                        </wps:cNvSpPr>
                        <wps:spPr bwMode="auto">
                          <a:xfrm>
                            <a:off x="6089" y="4024"/>
                            <a:ext cx="52" cy="76"/>
                          </a:xfrm>
                          <a:custGeom>
                            <a:avLst/>
                            <a:gdLst>
                              <a:gd name="T0" fmla="*/ 0 w 68"/>
                              <a:gd name="T1" fmla="*/ 104 h 104"/>
                              <a:gd name="T2" fmla="*/ 0 w 68"/>
                              <a:gd name="T3" fmla="*/ 0 h 104"/>
                              <a:gd name="T4" fmla="*/ 67 w 68"/>
                              <a:gd name="T5" fmla="*/ 0 h 104"/>
                              <a:gd name="T6" fmla="*/ 67 w 68"/>
                              <a:gd name="T7" fmla="*/ 18 h 104"/>
                              <a:gd name="T8" fmla="*/ 17 w 68"/>
                              <a:gd name="T9" fmla="*/ 18 h 104"/>
                              <a:gd name="T10" fmla="*/ 17 w 68"/>
                              <a:gd name="T11" fmla="*/ 40 h 104"/>
                              <a:gd name="T12" fmla="*/ 63 w 68"/>
                              <a:gd name="T13" fmla="*/ 40 h 104"/>
                              <a:gd name="T14" fmla="*/ 63 w 68"/>
                              <a:gd name="T15" fmla="*/ 58 h 104"/>
                              <a:gd name="T16" fmla="*/ 17 w 68"/>
                              <a:gd name="T17" fmla="*/ 58 h 104"/>
                              <a:gd name="T18" fmla="*/ 17 w 68"/>
                              <a:gd name="T19" fmla="*/ 87 h 104"/>
                              <a:gd name="T20" fmla="*/ 68 w 68"/>
                              <a:gd name="T21" fmla="*/ 87 h 104"/>
                              <a:gd name="T22" fmla="*/ 68 w 68"/>
                              <a:gd name="T23" fmla="*/ 104 h 104"/>
                              <a:gd name="T24" fmla="*/ 0 w 68"/>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4">
                                <a:moveTo>
                                  <a:pt x="0" y="104"/>
                                </a:moveTo>
                                <a:lnTo>
                                  <a:pt x="0" y="0"/>
                                </a:lnTo>
                                <a:lnTo>
                                  <a:pt x="67" y="0"/>
                                </a:lnTo>
                                <a:lnTo>
                                  <a:pt x="67" y="18"/>
                                </a:lnTo>
                                <a:lnTo>
                                  <a:pt x="17" y="18"/>
                                </a:lnTo>
                                <a:lnTo>
                                  <a:pt x="17" y="40"/>
                                </a:lnTo>
                                <a:lnTo>
                                  <a:pt x="63" y="40"/>
                                </a:lnTo>
                                <a:lnTo>
                                  <a:pt x="63" y="58"/>
                                </a:lnTo>
                                <a:lnTo>
                                  <a:pt x="17" y="58"/>
                                </a:lnTo>
                                <a:lnTo>
                                  <a:pt x="17" y="87"/>
                                </a:lnTo>
                                <a:lnTo>
                                  <a:pt x="68" y="87"/>
                                </a:lnTo>
                                <a:lnTo>
                                  <a:pt x="68"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38" name="Freeform 480"/>
                        <wps:cNvSpPr>
                          <a:spLocks noEditPoints="1"/>
                        </wps:cNvSpPr>
                        <wps:spPr bwMode="auto">
                          <a:xfrm>
                            <a:off x="6149" y="4024"/>
                            <a:ext cx="64" cy="76"/>
                          </a:xfrm>
                          <a:custGeom>
                            <a:avLst/>
                            <a:gdLst>
                              <a:gd name="T0" fmla="*/ 0 w 80"/>
                              <a:gd name="T1" fmla="*/ 104 h 104"/>
                              <a:gd name="T2" fmla="*/ 0 w 80"/>
                              <a:gd name="T3" fmla="*/ 0 h 104"/>
                              <a:gd name="T4" fmla="*/ 38 w 80"/>
                              <a:gd name="T5" fmla="*/ 0 h 104"/>
                              <a:gd name="T6" fmla="*/ 51 w 80"/>
                              <a:gd name="T7" fmla="*/ 1 h 104"/>
                              <a:gd name="T8" fmla="*/ 59 w 80"/>
                              <a:gd name="T9" fmla="*/ 3 h 104"/>
                              <a:gd name="T10" fmla="*/ 65 w 80"/>
                              <a:gd name="T11" fmla="*/ 7 h 104"/>
                              <a:gd name="T12" fmla="*/ 69 w 80"/>
                              <a:gd name="T13" fmla="*/ 13 h 104"/>
                              <a:gd name="T14" fmla="*/ 72 w 80"/>
                              <a:gd name="T15" fmla="*/ 21 h 104"/>
                              <a:gd name="T16" fmla="*/ 73 w 80"/>
                              <a:gd name="T17" fmla="*/ 29 h 104"/>
                              <a:gd name="T18" fmla="*/ 73 w 80"/>
                              <a:gd name="T19" fmla="*/ 35 h 104"/>
                              <a:gd name="T20" fmla="*/ 72 w 80"/>
                              <a:gd name="T21" fmla="*/ 40 h 104"/>
                              <a:gd name="T22" fmla="*/ 70 w 80"/>
                              <a:gd name="T23" fmla="*/ 44 h 104"/>
                              <a:gd name="T24" fmla="*/ 68 w 80"/>
                              <a:gd name="T25" fmla="*/ 49 h 104"/>
                              <a:gd name="T26" fmla="*/ 64 w 80"/>
                              <a:gd name="T27" fmla="*/ 52 h 104"/>
                              <a:gd name="T28" fmla="*/ 60 w 80"/>
                              <a:gd name="T29" fmla="*/ 55 h 104"/>
                              <a:gd name="T30" fmla="*/ 56 w 80"/>
                              <a:gd name="T31" fmla="*/ 57 h 104"/>
                              <a:gd name="T32" fmla="*/ 50 w 80"/>
                              <a:gd name="T33" fmla="*/ 58 h 104"/>
                              <a:gd name="T34" fmla="*/ 55 w 80"/>
                              <a:gd name="T35" fmla="*/ 62 h 104"/>
                              <a:gd name="T36" fmla="*/ 60 w 80"/>
                              <a:gd name="T37" fmla="*/ 67 h 104"/>
                              <a:gd name="T38" fmla="*/ 64 w 80"/>
                              <a:gd name="T39" fmla="*/ 73 h 104"/>
                              <a:gd name="T40" fmla="*/ 70 w 80"/>
                              <a:gd name="T41" fmla="*/ 84 h 104"/>
                              <a:gd name="T42" fmla="*/ 80 w 80"/>
                              <a:gd name="T43" fmla="*/ 104 h 104"/>
                              <a:gd name="T44" fmla="*/ 59 w 80"/>
                              <a:gd name="T45" fmla="*/ 104 h 104"/>
                              <a:gd name="T46" fmla="*/ 46 w 80"/>
                              <a:gd name="T47" fmla="*/ 81 h 104"/>
                              <a:gd name="T48" fmla="*/ 36 w 80"/>
                              <a:gd name="T49" fmla="*/ 66 h 104"/>
                              <a:gd name="T50" fmla="*/ 34 w 80"/>
                              <a:gd name="T51" fmla="*/ 64 h 104"/>
                              <a:gd name="T52" fmla="*/ 31 w 80"/>
                              <a:gd name="T53" fmla="*/ 62 h 104"/>
                              <a:gd name="T54" fmla="*/ 27 w 80"/>
                              <a:gd name="T55" fmla="*/ 61 h 104"/>
                              <a:gd name="T56" fmla="*/ 22 w 80"/>
                              <a:gd name="T57" fmla="*/ 61 h 104"/>
                              <a:gd name="T58" fmla="*/ 19 w 80"/>
                              <a:gd name="T59" fmla="*/ 61 h 104"/>
                              <a:gd name="T60" fmla="*/ 19 w 80"/>
                              <a:gd name="T61" fmla="*/ 104 h 104"/>
                              <a:gd name="T62" fmla="*/ 0 w 80"/>
                              <a:gd name="T63" fmla="*/ 104 h 104"/>
                              <a:gd name="T64" fmla="*/ 19 w 80"/>
                              <a:gd name="T65" fmla="*/ 44 h 104"/>
                              <a:gd name="T66" fmla="*/ 32 w 80"/>
                              <a:gd name="T67" fmla="*/ 44 h 104"/>
                              <a:gd name="T68" fmla="*/ 42 w 80"/>
                              <a:gd name="T69" fmla="*/ 43 h 104"/>
                              <a:gd name="T70" fmla="*/ 47 w 80"/>
                              <a:gd name="T71" fmla="*/ 42 h 104"/>
                              <a:gd name="T72" fmla="*/ 51 w 80"/>
                              <a:gd name="T73" fmla="*/ 41 h 104"/>
                              <a:gd name="T74" fmla="*/ 53 w 80"/>
                              <a:gd name="T75" fmla="*/ 38 h 104"/>
                              <a:gd name="T76" fmla="*/ 55 w 80"/>
                              <a:gd name="T77" fmla="*/ 35 h 104"/>
                              <a:gd name="T78" fmla="*/ 55 w 80"/>
                              <a:gd name="T79" fmla="*/ 31 h 104"/>
                              <a:gd name="T80" fmla="*/ 54 w 80"/>
                              <a:gd name="T81" fmla="*/ 26 h 104"/>
                              <a:gd name="T82" fmla="*/ 53 w 80"/>
                              <a:gd name="T83" fmla="*/ 22 h 104"/>
                              <a:gd name="T84" fmla="*/ 50 w 80"/>
                              <a:gd name="T85" fmla="*/ 20 h 104"/>
                              <a:gd name="T86" fmla="*/ 45 w 80"/>
                              <a:gd name="T87" fmla="*/ 18 h 104"/>
                              <a:gd name="T88" fmla="*/ 32 w 80"/>
                              <a:gd name="T89" fmla="*/ 18 h 104"/>
                              <a:gd name="T90" fmla="*/ 19 w 80"/>
                              <a:gd name="T91" fmla="*/ 18 h 104"/>
                              <a:gd name="T92" fmla="*/ 19 w 80"/>
                              <a:gd name="T93" fmla="*/ 4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80" h="104">
                                <a:moveTo>
                                  <a:pt x="0" y="104"/>
                                </a:moveTo>
                                <a:lnTo>
                                  <a:pt x="0" y="0"/>
                                </a:lnTo>
                                <a:lnTo>
                                  <a:pt x="38" y="0"/>
                                </a:lnTo>
                                <a:lnTo>
                                  <a:pt x="51" y="1"/>
                                </a:lnTo>
                                <a:lnTo>
                                  <a:pt x="59" y="3"/>
                                </a:lnTo>
                                <a:lnTo>
                                  <a:pt x="65" y="7"/>
                                </a:lnTo>
                                <a:lnTo>
                                  <a:pt x="69" y="13"/>
                                </a:lnTo>
                                <a:lnTo>
                                  <a:pt x="72" y="21"/>
                                </a:lnTo>
                                <a:lnTo>
                                  <a:pt x="73" y="29"/>
                                </a:lnTo>
                                <a:lnTo>
                                  <a:pt x="73" y="35"/>
                                </a:lnTo>
                                <a:lnTo>
                                  <a:pt x="72" y="40"/>
                                </a:lnTo>
                                <a:lnTo>
                                  <a:pt x="70" y="44"/>
                                </a:lnTo>
                                <a:lnTo>
                                  <a:pt x="68" y="49"/>
                                </a:lnTo>
                                <a:lnTo>
                                  <a:pt x="64" y="52"/>
                                </a:lnTo>
                                <a:lnTo>
                                  <a:pt x="60" y="55"/>
                                </a:lnTo>
                                <a:lnTo>
                                  <a:pt x="56" y="57"/>
                                </a:lnTo>
                                <a:lnTo>
                                  <a:pt x="50" y="58"/>
                                </a:lnTo>
                                <a:lnTo>
                                  <a:pt x="55" y="62"/>
                                </a:lnTo>
                                <a:lnTo>
                                  <a:pt x="60" y="67"/>
                                </a:lnTo>
                                <a:lnTo>
                                  <a:pt x="64" y="73"/>
                                </a:lnTo>
                                <a:lnTo>
                                  <a:pt x="70" y="84"/>
                                </a:lnTo>
                                <a:lnTo>
                                  <a:pt x="80" y="104"/>
                                </a:lnTo>
                                <a:lnTo>
                                  <a:pt x="59" y="104"/>
                                </a:lnTo>
                                <a:lnTo>
                                  <a:pt x="46" y="81"/>
                                </a:lnTo>
                                <a:lnTo>
                                  <a:pt x="36" y="66"/>
                                </a:lnTo>
                                <a:lnTo>
                                  <a:pt x="34" y="64"/>
                                </a:lnTo>
                                <a:lnTo>
                                  <a:pt x="31" y="62"/>
                                </a:lnTo>
                                <a:lnTo>
                                  <a:pt x="27" y="61"/>
                                </a:lnTo>
                                <a:lnTo>
                                  <a:pt x="22" y="61"/>
                                </a:lnTo>
                                <a:lnTo>
                                  <a:pt x="19" y="61"/>
                                </a:lnTo>
                                <a:lnTo>
                                  <a:pt x="19" y="104"/>
                                </a:lnTo>
                                <a:lnTo>
                                  <a:pt x="0" y="104"/>
                                </a:lnTo>
                                <a:close/>
                                <a:moveTo>
                                  <a:pt x="19" y="44"/>
                                </a:moveTo>
                                <a:lnTo>
                                  <a:pt x="32" y="44"/>
                                </a:lnTo>
                                <a:lnTo>
                                  <a:pt x="42" y="43"/>
                                </a:lnTo>
                                <a:lnTo>
                                  <a:pt x="47" y="42"/>
                                </a:lnTo>
                                <a:lnTo>
                                  <a:pt x="51" y="41"/>
                                </a:lnTo>
                                <a:lnTo>
                                  <a:pt x="53" y="38"/>
                                </a:lnTo>
                                <a:lnTo>
                                  <a:pt x="55" y="35"/>
                                </a:lnTo>
                                <a:lnTo>
                                  <a:pt x="55" y="31"/>
                                </a:lnTo>
                                <a:lnTo>
                                  <a:pt x="54" y="26"/>
                                </a:lnTo>
                                <a:lnTo>
                                  <a:pt x="53" y="22"/>
                                </a:lnTo>
                                <a:lnTo>
                                  <a:pt x="50" y="20"/>
                                </a:lnTo>
                                <a:lnTo>
                                  <a:pt x="45" y="18"/>
                                </a:lnTo>
                                <a:lnTo>
                                  <a:pt x="32" y="18"/>
                                </a:lnTo>
                                <a:lnTo>
                                  <a:pt x="19" y="18"/>
                                </a:lnTo>
                                <a:lnTo>
                                  <a:pt x="19" y="4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39" name="Freeform 481"/>
                        <wps:cNvSpPr>
                          <a:spLocks/>
                        </wps:cNvSpPr>
                        <wps:spPr bwMode="auto">
                          <a:xfrm>
                            <a:off x="6217" y="4024"/>
                            <a:ext cx="53" cy="76"/>
                          </a:xfrm>
                          <a:custGeom>
                            <a:avLst/>
                            <a:gdLst>
                              <a:gd name="T0" fmla="*/ 0 w 68"/>
                              <a:gd name="T1" fmla="*/ 104 h 104"/>
                              <a:gd name="T2" fmla="*/ 0 w 68"/>
                              <a:gd name="T3" fmla="*/ 0 h 104"/>
                              <a:gd name="T4" fmla="*/ 66 w 68"/>
                              <a:gd name="T5" fmla="*/ 0 h 104"/>
                              <a:gd name="T6" fmla="*/ 66 w 68"/>
                              <a:gd name="T7" fmla="*/ 18 h 104"/>
                              <a:gd name="T8" fmla="*/ 17 w 68"/>
                              <a:gd name="T9" fmla="*/ 18 h 104"/>
                              <a:gd name="T10" fmla="*/ 17 w 68"/>
                              <a:gd name="T11" fmla="*/ 40 h 104"/>
                              <a:gd name="T12" fmla="*/ 62 w 68"/>
                              <a:gd name="T13" fmla="*/ 40 h 104"/>
                              <a:gd name="T14" fmla="*/ 62 w 68"/>
                              <a:gd name="T15" fmla="*/ 58 h 104"/>
                              <a:gd name="T16" fmla="*/ 17 w 68"/>
                              <a:gd name="T17" fmla="*/ 58 h 104"/>
                              <a:gd name="T18" fmla="*/ 17 w 68"/>
                              <a:gd name="T19" fmla="*/ 87 h 104"/>
                              <a:gd name="T20" fmla="*/ 68 w 68"/>
                              <a:gd name="T21" fmla="*/ 87 h 104"/>
                              <a:gd name="T22" fmla="*/ 68 w 68"/>
                              <a:gd name="T23" fmla="*/ 104 h 104"/>
                              <a:gd name="T24" fmla="*/ 0 w 68"/>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4">
                                <a:moveTo>
                                  <a:pt x="0" y="104"/>
                                </a:moveTo>
                                <a:lnTo>
                                  <a:pt x="0" y="0"/>
                                </a:lnTo>
                                <a:lnTo>
                                  <a:pt x="66" y="0"/>
                                </a:lnTo>
                                <a:lnTo>
                                  <a:pt x="66" y="18"/>
                                </a:lnTo>
                                <a:lnTo>
                                  <a:pt x="17" y="18"/>
                                </a:lnTo>
                                <a:lnTo>
                                  <a:pt x="17" y="40"/>
                                </a:lnTo>
                                <a:lnTo>
                                  <a:pt x="62" y="40"/>
                                </a:lnTo>
                                <a:lnTo>
                                  <a:pt x="62" y="58"/>
                                </a:lnTo>
                                <a:lnTo>
                                  <a:pt x="17" y="58"/>
                                </a:lnTo>
                                <a:lnTo>
                                  <a:pt x="17" y="87"/>
                                </a:lnTo>
                                <a:lnTo>
                                  <a:pt x="68" y="87"/>
                                </a:lnTo>
                                <a:lnTo>
                                  <a:pt x="68"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0" name="Freeform 482"/>
                        <wps:cNvSpPr>
                          <a:spLocks/>
                        </wps:cNvSpPr>
                        <wps:spPr bwMode="auto">
                          <a:xfrm>
                            <a:off x="6304" y="4024"/>
                            <a:ext cx="45" cy="76"/>
                          </a:xfrm>
                          <a:custGeom>
                            <a:avLst/>
                            <a:gdLst>
                              <a:gd name="T0" fmla="*/ 0 w 61"/>
                              <a:gd name="T1" fmla="*/ 104 h 104"/>
                              <a:gd name="T2" fmla="*/ 0 w 61"/>
                              <a:gd name="T3" fmla="*/ 0 h 104"/>
                              <a:gd name="T4" fmla="*/ 61 w 61"/>
                              <a:gd name="T5" fmla="*/ 0 h 104"/>
                              <a:gd name="T6" fmla="*/ 61 w 61"/>
                              <a:gd name="T7" fmla="*/ 18 h 104"/>
                              <a:gd name="T8" fmla="*/ 17 w 61"/>
                              <a:gd name="T9" fmla="*/ 18 h 104"/>
                              <a:gd name="T10" fmla="*/ 17 w 61"/>
                              <a:gd name="T11" fmla="*/ 42 h 104"/>
                              <a:gd name="T12" fmla="*/ 56 w 61"/>
                              <a:gd name="T13" fmla="*/ 42 h 104"/>
                              <a:gd name="T14" fmla="*/ 56 w 61"/>
                              <a:gd name="T15" fmla="*/ 60 h 104"/>
                              <a:gd name="T16" fmla="*/ 17 w 61"/>
                              <a:gd name="T17" fmla="*/ 60 h 104"/>
                              <a:gd name="T18" fmla="*/ 17 w 61"/>
                              <a:gd name="T19" fmla="*/ 104 h 104"/>
                              <a:gd name="T20" fmla="*/ 0 w 61"/>
                              <a:gd name="T21"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61" h="104">
                                <a:moveTo>
                                  <a:pt x="0" y="104"/>
                                </a:moveTo>
                                <a:lnTo>
                                  <a:pt x="0" y="0"/>
                                </a:lnTo>
                                <a:lnTo>
                                  <a:pt x="61" y="0"/>
                                </a:lnTo>
                                <a:lnTo>
                                  <a:pt x="61" y="18"/>
                                </a:lnTo>
                                <a:lnTo>
                                  <a:pt x="17" y="18"/>
                                </a:lnTo>
                                <a:lnTo>
                                  <a:pt x="17" y="42"/>
                                </a:lnTo>
                                <a:lnTo>
                                  <a:pt x="56" y="42"/>
                                </a:lnTo>
                                <a:lnTo>
                                  <a:pt x="56" y="60"/>
                                </a:lnTo>
                                <a:lnTo>
                                  <a:pt x="17" y="60"/>
                                </a:lnTo>
                                <a:lnTo>
                                  <a:pt x="17"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1" name="Freeform 483"/>
                        <wps:cNvSpPr>
                          <a:spLocks/>
                        </wps:cNvSpPr>
                        <wps:spPr bwMode="auto">
                          <a:xfrm>
                            <a:off x="6361" y="4024"/>
                            <a:ext cx="43" cy="76"/>
                          </a:xfrm>
                          <a:custGeom>
                            <a:avLst/>
                            <a:gdLst>
                              <a:gd name="T0" fmla="*/ 0 w 64"/>
                              <a:gd name="T1" fmla="*/ 103 h 103"/>
                              <a:gd name="T2" fmla="*/ 0 w 64"/>
                              <a:gd name="T3" fmla="*/ 0 h 103"/>
                              <a:gd name="T4" fmla="*/ 19 w 64"/>
                              <a:gd name="T5" fmla="*/ 0 h 103"/>
                              <a:gd name="T6" fmla="*/ 19 w 64"/>
                              <a:gd name="T7" fmla="*/ 86 h 103"/>
                              <a:gd name="T8" fmla="*/ 64 w 64"/>
                              <a:gd name="T9" fmla="*/ 86 h 103"/>
                              <a:gd name="T10" fmla="*/ 64 w 64"/>
                              <a:gd name="T11" fmla="*/ 103 h 103"/>
                              <a:gd name="T12" fmla="*/ 0 w 64"/>
                              <a:gd name="T13" fmla="*/ 103 h 103"/>
                            </a:gdLst>
                            <a:ahLst/>
                            <a:cxnLst>
                              <a:cxn ang="0">
                                <a:pos x="T0" y="T1"/>
                              </a:cxn>
                              <a:cxn ang="0">
                                <a:pos x="T2" y="T3"/>
                              </a:cxn>
                              <a:cxn ang="0">
                                <a:pos x="T4" y="T5"/>
                              </a:cxn>
                              <a:cxn ang="0">
                                <a:pos x="T6" y="T7"/>
                              </a:cxn>
                              <a:cxn ang="0">
                                <a:pos x="T8" y="T9"/>
                              </a:cxn>
                              <a:cxn ang="0">
                                <a:pos x="T10" y="T11"/>
                              </a:cxn>
                              <a:cxn ang="0">
                                <a:pos x="T12" y="T13"/>
                              </a:cxn>
                            </a:cxnLst>
                            <a:rect l="0" t="0" r="r" b="b"/>
                            <a:pathLst>
                              <a:path w="64" h="103">
                                <a:moveTo>
                                  <a:pt x="0" y="103"/>
                                </a:moveTo>
                                <a:lnTo>
                                  <a:pt x="0" y="0"/>
                                </a:lnTo>
                                <a:lnTo>
                                  <a:pt x="19" y="0"/>
                                </a:lnTo>
                                <a:lnTo>
                                  <a:pt x="19" y="86"/>
                                </a:lnTo>
                                <a:lnTo>
                                  <a:pt x="64" y="86"/>
                                </a:lnTo>
                                <a:lnTo>
                                  <a:pt x="64"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2" name="Freeform 484"/>
                        <wps:cNvSpPr>
                          <a:spLocks noEditPoints="1"/>
                        </wps:cNvSpPr>
                        <wps:spPr bwMode="auto">
                          <a:xfrm>
                            <a:off x="6411" y="4024"/>
                            <a:ext cx="66" cy="76"/>
                          </a:xfrm>
                          <a:custGeom>
                            <a:avLst/>
                            <a:gdLst>
                              <a:gd name="T0" fmla="*/ 91 w 91"/>
                              <a:gd name="T1" fmla="*/ 104 h 104"/>
                              <a:gd name="T2" fmla="*/ 70 w 91"/>
                              <a:gd name="T3" fmla="*/ 104 h 104"/>
                              <a:gd name="T4" fmla="*/ 63 w 91"/>
                              <a:gd name="T5" fmla="*/ 80 h 104"/>
                              <a:gd name="T6" fmla="*/ 27 w 91"/>
                              <a:gd name="T7" fmla="*/ 80 h 104"/>
                              <a:gd name="T8" fmla="*/ 20 w 91"/>
                              <a:gd name="T9" fmla="*/ 104 h 104"/>
                              <a:gd name="T10" fmla="*/ 0 w 91"/>
                              <a:gd name="T11" fmla="*/ 104 h 104"/>
                              <a:gd name="T12" fmla="*/ 35 w 91"/>
                              <a:gd name="T13" fmla="*/ 0 h 104"/>
                              <a:gd name="T14" fmla="*/ 55 w 91"/>
                              <a:gd name="T15" fmla="*/ 0 h 104"/>
                              <a:gd name="T16" fmla="*/ 91 w 91"/>
                              <a:gd name="T17" fmla="*/ 104 h 104"/>
                              <a:gd name="T18" fmla="*/ 57 w 91"/>
                              <a:gd name="T19" fmla="*/ 63 h 104"/>
                              <a:gd name="T20" fmla="*/ 44 w 91"/>
                              <a:gd name="T21" fmla="*/ 25 h 104"/>
                              <a:gd name="T22" fmla="*/ 32 w 91"/>
                              <a:gd name="T23" fmla="*/ 63 h 104"/>
                              <a:gd name="T24" fmla="*/ 57 w 91"/>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1" h="104">
                                <a:moveTo>
                                  <a:pt x="91" y="104"/>
                                </a:moveTo>
                                <a:lnTo>
                                  <a:pt x="70" y="104"/>
                                </a:lnTo>
                                <a:lnTo>
                                  <a:pt x="63" y="80"/>
                                </a:lnTo>
                                <a:lnTo>
                                  <a:pt x="27" y="80"/>
                                </a:lnTo>
                                <a:lnTo>
                                  <a:pt x="20" y="104"/>
                                </a:lnTo>
                                <a:lnTo>
                                  <a:pt x="0" y="104"/>
                                </a:lnTo>
                                <a:lnTo>
                                  <a:pt x="35" y="0"/>
                                </a:lnTo>
                                <a:lnTo>
                                  <a:pt x="55" y="0"/>
                                </a:lnTo>
                                <a:lnTo>
                                  <a:pt x="91" y="104"/>
                                </a:lnTo>
                                <a:close/>
                                <a:moveTo>
                                  <a:pt x="57" y="63"/>
                                </a:moveTo>
                                <a:lnTo>
                                  <a:pt x="44" y="25"/>
                                </a:lnTo>
                                <a:lnTo>
                                  <a:pt x="32" y="63"/>
                                </a:lnTo>
                                <a:lnTo>
                                  <a:pt x="57"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3" name="Freeform 485"/>
                        <wps:cNvSpPr>
                          <a:spLocks/>
                        </wps:cNvSpPr>
                        <wps:spPr bwMode="auto">
                          <a:xfrm>
                            <a:off x="6482" y="4024"/>
                            <a:ext cx="65" cy="76"/>
                          </a:xfrm>
                          <a:custGeom>
                            <a:avLst/>
                            <a:gdLst>
                              <a:gd name="T0" fmla="*/ 0 w 86"/>
                              <a:gd name="T1" fmla="*/ 104 h 104"/>
                              <a:gd name="T2" fmla="*/ 0 w 86"/>
                              <a:gd name="T3" fmla="*/ 0 h 104"/>
                              <a:gd name="T4" fmla="*/ 27 w 86"/>
                              <a:gd name="T5" fmla="*/ 0 h 104"/>
                              <a:gd name="T6" fmla="*/ 43 w 86"/>
                              <a:gd name="T7" fmla="*/ 71 h 104"/>
                              <a:gd name="T8" fmla="*/ 58 w 86"/>
                              <a:gd name="T9" fmla="*/ 0 h 104"/>
                              <a:gd name="T10" fmla="*/ 86 w 86"/>
                              <a:gd name="T11" fmla="*/ 0 h 104"/>
                              <a:gd name="T12" fmla="*/ 86 w 86"/>
                              <a:gd name="T13" fmla="*/ 104 h 104"/>
                              <a:gd name="T14" fmla="*/ 69 w 86"/>
                              <a:gd name="T15" fmla="*/ 104 h 104"/>
                              <a:gd name="T16" fmla="*/ 69 w 86"/>
                              <a:gd name="T17" fmla="*/ 23 h 104"/>
                              <a:gd name="T18" fmla="*/ 51 w 86"/>
                              <a:gd name="T19" fmla="*/ 104 h 104"/>
                              <a:gd name="T20" fmla="*/ 34 w 86"/>
                              <a:gd name="T21" fmla="*/ 104 h 104"/>
                              <a:gd name="T22" fmla="*/ 16 w 86"/>
                              <a:gd name="T23" fmla="*/ 23 h 104"/>
                              <a:gd name="T24" fmla="*/ 16 w 86"/>
                              <a:gd name="T25" fmla="*/ 104 h 104"/>
                              <a:gd name="T26" fmla="*/ 0 w 86"/>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6" h="104">
                                <a:moveTo>
                                  <a:pt x="0" y="104"/>
                                </a:moveTo>
                                <a:lnTo>
                                  <a:pt x="0" y="0"/>
                                </a:lnTo>
                                <a:lnTo>
                                  <a:pt x="27" y="0"/>
                                </a:lnTo>
                                <a:lnTo>
                                  <a:pt x="43" y="71"/>
                                </a:lnTo>
                                <a:lnTo>
                                  <a:pt x="58" y="0"/>
                                </a:lnTo>
                                <a:lnTo>
                                  <a:pt x="86" y="0"/>
                                </a:lnTo>
                                <a:lnTo>
                                  <a:pt x="86" y="104"/>
                                </a:lnTo>
                                <a:lnTo>
                                  <a:pt x="69" y="104"/>
                                </a:lnTo>
                                <a:lnTo>
                                  <a:pt x="69" y="23"/>
                                </a:lnTo>
                                <a:lnTo>
                                  <a:pt x="51" y="104"/>
                                </a:lnTo>
                                <a:lnTo>
                                  <a:pt x="34" y="104"/>
                                </a:lnTo>
                                <a:lnTo>
                                  <a:pt x="16" y="23"/>
                                </a:lnTo>
                                <a:lnTo>
                                  <a:pt x="16"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4" name="Freeform 486"/>
                        <wps:cNvSpPr>
                          <a:spLocks/>
                        </wps:cNvSpPr>
                        <wps:spPr bwMode="auto">
                          <a:xfrm>
                            <a:off x="6561" y="4024"/>
                            <a:ext cx="62" cy="76"/>
                          </a:xfrm>
                          <a:custGeom>
                            <a:avLst/>
                            <a:gdLst>
                              <a:gd name="T0" fmla="*/ 0 w 86"/>
                              <a:gd name="T1" fmla="*/ 104 h 104"/>
                              <a:gd name="T2" fmla="*/ 0 w 86"/>
                              <a:gd name="T3" fmla="*/ 0 h 104"/>
                              <a:gd name="T4" fmla="*/ 26 w 86"/>
                              <a:gd name="T5" fmla="*/ 0 h 104"/>
                              <a:gd name="T6" fmla="*/ 43 w 86"/>
                              <a:gd name="T7" fmla="*/ 71 h 104"/>
                              <a:gd name="T8" fmla="*/ 58 w 86"/>
                              <a:gd name="T9" fmla="*/ 0 h 104"/>
                              <a:gd name="T10" fmla="*/ 86 w 86"/>
                              <a:gd name="T11" fmla="*/ 0 h 104"/>
                              <a:gd name="T12" fmla="*/ 86 w 86"/>
                              <a:gd name="T13" fmla="*/ 104 h 104"/>
                              <a:gd name="T14" fmla="*/ 70 w 86"/>
                              <a:gd name="T15" fmla="*/ 104 h 104"/>
                              <a:gd name="T16" fmla="*/ 70 w 86"/>
                              <a:gd name="T17" fmla="*/ 23 h 104"/>
                              <a:gd name="T18" fmla="*/ 51 w 86"/>
                              <a:gd name="T19" fmla="*/ 104 h 104"/>
                              <a:gd name="T20" fmla="*/ 34 w 86"/>
                              <a:gd name="T21" fmla="*/ 104 h 104"/>
                              <a:gd name="T22" fmla="*/ 16 w 86"/>
                              <a:gd name="T23" fmla="*/ 23 h 104"/>
                              <a:gd name="T24" fmla="*/ 16 w 86"/>
                              <a:gd name="T25" fmla="*/ 104 h 104"/>
                              <a:gd name="T26" fmla="*/ 0 w 86"/>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6" h="104">
                                <a:moveTo>
                                  <a:pt x="0" y="104"/>
                                </a:moveTo>
                                <a:lnTo>
                                  <a:pt x="0" y="0"/>
                                </a:lnTo>
                                <a:lnTo>
                                  <a:pt x="26" y="0"/>
                                </a:lnTo>
                                <a:lnTo>
                                  <a:pt x="43" y="71"/>
                                </a:lnTo>
                                <a:lnTo>
                                  <a:pt x="58" y="0"/>
                                </a:lnTo>
                                <a:lnTo>
                                  <a:pt x="86" y="0"/>
                                </a:lnTo>
                                <a:lnTo>
                                  <a:pt x="86" y="104"/>
                                </a:lnTo>
                                <a:lnTo>
                                  <a:pt x="70" y="104"/>
                                </a:lnTo>
                                <a:lnTo>
                                  <a:pt x="70" y="23"/>
                                </a:lnTo>
                                <a:lnTo>
                                  <a:pt x="51" y="104"/>
                                </a:lnTo>
                                <a:lnTo>
                                  <a:pt x="34" y="104"/>
                                </a:lnTo>
                                <a:lnTo>
                                  <a:pt x="16" y="23"/>
                                </a:lnTo>
                                <a:lnTo>
                                  <a:pt x="16"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5" name="Freeform 487"/>
                        <wps:cNvSpPr>
                          <a:spLocks noEditPoints="1"/>
                        </wps:cNvSpPr>
                        <wps:spPr bwMode="auto">
                          <a:xfrm>
                            <a:off x="6631" y="4024"/>
                            <a:ext cx="66" cy="76"/>
                          </a:xfrm>
                          <a:custGeom>
                            <a:avLst/>
                            <a:gdLst>
                              <a:gd name="T0" fmla="*/ 91 w 91"/>
                              <a:gd name="T1" fmla="*/ 104 h 104"/>
                              <a:gd name="T2" fmla="*/ 71 w 91"/>
                              <a:gd name="T3" fmla="*/ 104 h 104"/>
                              <a:gd name="T4" fmla="*/ 63 w 91"/>
                              <a:gd name="T5" fmla="*/ 80 h 104"/>
                              <a:gd name="T6" fmla="*/ 27 w 91"/>
                              <a:gd name="T7" fmla="*/ 80 h 104"/>
                              <a:gd name="T8" fmla="*/ 20 w 91"/>
                              <a:gd name="T9" fmla="*/ 104 h 104"/>
                              <a:gd name="T10" fmla="*/ 0 w 91"/>
                              <a:gd name="T11" fmla="*/ 104 h 104"/>
                              <a:gd name="T12" fmla="*/ 35 w 91"/>
                              <a:gd name="T13" fmla="*/ 0 h 104"/>
                              <a:gd name="T14" fmla="*/ 55 w 91"/>
                              <a:gd name="T15" fmla="*/ 0 h 104"/>
                              <a:gd name="T16" fmla="*/ 91 w 91"/>
                              <a:gd name="T17" fmla="*/ 104 h 104"/>
                              <a:gd name="T18" fmla="*/ 57 w 91"/>
                              <a:gd name="T19" fmla="*/ 63 h 104"/>
                              <a:gd name="T20" fmla="*/ 45 w 91"/>
                              <a:gd name="T21" fmla="*/ 25 h 104"/>
                              <a:gd name="T22" fmla="*/ 33 w 91"/>
                              <a:gd name="T23" fmla="*/ 63 h 104"/>
                              <a:gd name="T24" fmla="*/ 57 w 91"/>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1" h="104">
                                <a:moveTo>
                                  <a:pt x="91" y="104"/>
                                </a:moveTo>
                                <a:lnTo>
                                  <a:pt x="71" y="104"/>
                                </a:lnTo>
                                <a:lnTo>
                                  <a:pt x="63" y="80"/>
                                </a:lnTo>
                                <a:lnTo>
                                  <a:pt x="27" y="80"/>
                                </a:lnTo>
                                <a:lnTo>
                                  <a:pt x="20" y="104"/>
                                </a:lnTo>
                                <a:lnTo>
                                  <a:pt x="0" y="104"/>
                                </a:lnTo>
                                <a:lnTo>
                                  <a:pt x="35" y="0"/>
                                </a:lnTo>
                                <a:lnTo>
                                  <a:pt x="55" y="0"/>
                                </a:lnTo>
                                <a:lnTo>
                                  <a:pt x="91" y="104"/>
                                </a:lnTo>
                                <a:close/>
                                <a:moveTo>
                                  <a:pt x="57" y="63"/>
                                </a:moveTo>
                                <a:lnTo>
                                  <a:pt x="45" y="25"/>
                                </a:lnTo>
                                <a:lnTo>
                                  <a:pt x="33" y="63"/>
                                </a:lnTo>
                                <a:lnTo>
                                  <a:pt x="57"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6" name="Freeform 488"/>
                        <wps:cNvSpPr>
                          <a:spLocks/>
                        </wps:cNvSpPr>
                        <wps:spPr bwMode="auto">
                          <a:xfrm>
                            <a:off x="6702" y="4024"/>
                            <a:ext cx="67" cy="76"/>
                          </a:xfrm>
                          <a:custGeom>
                            <a:avLst/>
                            <a:gdLst>
                              <a:gd name="T0" fmla="*/ 0 w 87"/>
                              <a:gd name="T1" fmla="*/ 104 h 104"/>
                              <a:gd name="T2" fmla="*/ 0 w 87"/>
                              <a:gd name="T3" fmla="*/ 0 h 104"/>
                              <a:gd name="T4" fmla="*/ 27 w 87"/>
                              <a:gd name="T5" fmla="*/ 0 h 104"/>
                              <a:gd name="T6" fmla="*/ 43 w 87"/>
                              <a:gd name="T7" fmla="*/ 71 h 104"/>
                              <a:gd name="T8" fmla="*/ 60 w 87"/>
                              <a:gd name="T9" fmla="*/ 0 h 104"/>
                              <a:gd name="T10" fmla="*/ 87 w 87"/>
                              <a:gd name="T11" fmla="*/ 0 h 104"/>
                              <a:gd name="T12" fmla="*/ 87 w 87"/>
                              <a:gd name="T13" fmla="*/ 104 h 104"/>
                              <a:gd name="T14" fmla="*/ 70 w 87"/>
                              <a:gd name="T15" fmla="*/ 104 h 104"/>
                              <a:gd name="T16" fmla="*/ 70 w 87"/>
                              <a:gd name="T17" fmla="*/ 23 h 104"/>
                              <a:gd name="T18" fmla="*/ 52 w 87"/>
                              <a:gd name="T19" fmla="*/ 104 h 104"/>
                              <a:gd name="T20" fmla="*/ 34 w 87"/>
                              <a:gd name="T21" fmla="*/ 104 h 104"/>
                              <a:gd name="T22" fmla="*/ 17 w 87"/>
                              <a:gd name="T23" fmla="*/ 23 h 104"/>
                              <a:gd name="T24" fmla="*/ 17 w 87"/>
                              <a:gd name="T25" fmla="*/ 104 h 104"/>
                              <a:gd name="T26" fmla="*/ 0 w 87"/>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7" h="104">
                                <a:moveTo>
                                  <a:pt x="0" y="104"/>
                                </a:moveTo>
                                <a:lnTo>
                                  <a:pt x="0" y="0"/>
                                </a:lnTo>
                                <a:lnTo>
                                  <a:pt x="27" y="0"/>
                                </a:lnTo>
                                <a:lnTo>
                                  <a:pt x="43" y="71"/>
                                </a:lnTo>
                                <a:lnTo>
                                  <a:pt x="60" y="0"/>
                                </a:lnTo>
                                <a:lnTo>
                                  <a:pt x="87" y="0"/>
                                </a:lnTo>
                                <a:lnTo>
                                  <a:pt x="87" y="104"/>
                                </a:lnTo>
                                <a:lnTo>
                                  <a:pt x="70" y="104"/>
                                </a:lnTo>
                                <a:lnTo>
                                  <a:pt x="70" y="23"/>
                                </a:lnTo>
                                <a:lnTo>
                                  <a:pt x="52" y="104"/>
                                </a:lnTo>
                                <a:lnTo>
                                  <a:pt x="34" y="104"/>
                                </a:lnTo>
                                <a:lnTo>
                                  <a:pt x="17" y="23"/>
                                </a:lnTo>
                                <a:lnTo>
                                  <a:pt x="17"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7" name="Freeform 489"/>
                        <wps:cNvSpPr>
                          <a:spLocks/>
                        </wps:cNvSpPr>
                        <wps:spPr bwMode="auto">
                          <a:xfrm>
                            <a:off x="6133" y="4131"/>
                            <a:ext cx="62" cy="75"/>
                          </a:xfrm>
                          <a:custGeom>
                            <a:avLst/>
                            <a:gdLst>
                              <a:gd name="T0" fmla="*/ 32 w 84"/>
                              <a:gd name="T1" fmla="*/ 103 h 103"/>
                              <a:gd name="T2" fmla="*/ 0 w 84"/>
                              <a:gd name="T3" fmla="*/ 0 h 103"/>
                              <a:gd name="T4" fmla="*/ 20 w 84"/>
                              <a:gd name="T5" fmla="*/ 0 h 103"/>
                              <a:gd name="T6" fmla="*/ 43 w 84"/>
                              <a:gd name="T7" fmla="*/ 76 h 103"/>
                              <a:gd name="T8" fmla="*/ 65 w 84"/>
                              <a:gd name="T9" fmla="*/ 0 h 103"/>
                              <a:gd name="T10" fmla="*/ 84 w 84"/>
                              <a:gd name="T11" fmla="*/ 0 h 103"/>
                              <a:gd name="T12" fmla="*/ 52 w 84"/>
                              <a:gd name="T13" fmla="*/ 103 h 103"/>
                              <a:gd name="T14" fmla="*/ 32 w 84"/>
                              <a:gd name="T15" fmla="*/ 103 h 10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4" h="103">
                                <a:moveTo>
                                  <a:pt x="32" y="103"/>
                                </a:moveTo>
                                <a:lnTo>
                                  <a:pt x="0" y="0"/>
                                </a:lnTo>
                                <a:lnTo>
                                  <a:pt x="20" y="0"/>
                                </a:lnTo>
                                <a:lnTo>
                                  <a:pt x="43" y="76"/>
                                </a:lnTo>
                                <a:lnTo>
                                  <a:pt x="65" y="0"/>
                                </a:lnTo>
                                <a:lnTo>
                                  <a:pt x="84" y="0"/>
                                </a:lnTo>
                                <a:lnTo>
                                  <a:pt x="52" y="103"/>
                                </a:lnTo>
                                <a:lnTo>
                                  <a:pt x="32"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8" name="Freeform 490"/>
                        <wps:cNvSpPr>
                          <a:spLocks/>
                        </wps:cNvSpPr>
                        <wps:spPr bwMode="auto">
                          <a:xfrm>
                            <a:off x="6201" y="4131"/>
                            <a:ext cx="51" cy="75"/>
                          </a:xfrm>
                          <a:custGeom>
                            <a:avLst/>
                            <a:gdLst>
                              <a:gd name="T0" fmla="*/ 0 w 68"/>
                              <a:gd name="T1" fmla="*/ 103 h 103"/>
                              <a:gd name="T2" fmla="*/ 0 w 68"/>
                              <a:gd name="T3" fmla="*/ 0 h 103"/>
                              <a:gd name="T4" fmla="*/ 67 w 68"/>
                              <a:gd name="T5" fmla="*/ 0 h 103"/>
                              <a:gd name="T6" fmla="*/ 67 w 68"/>
                              <a:gd name="T7" fmla="*/ 18 h 103"/>
                              <a:gd name="T8" fmla="*/ 19 w 68"/>
                              <a:gd name="T9" fmla="*/ 18 h 103"/>
                              <a:gd name="T10" fmla="*/ 19 w 68"/>
                              <a:gd name="T11" fmla="*/ 40 h 103"/>
                              <a:gd name="T12" fmla="*/ 64 w 68"/>
                              <a:gd name="T13" fmla="*/ 40 h 103"/>
                              <a:gd name="T14" fmla="*/ 64 w 68"/>
                              <a:gd name="T15" fmla="*/ 58 h 103"/>
                              <a:gd name="T16" fmla="*/ 19 w 68"/>
                              <a:gd name="T17" fmla="*/ 58 h 103"/>
                              <a:gd name="T18" fmla="*/ 19 w 68"/>
                              <a:gd name="T19" fmla="*/ 86 h 103"/>
                              <a:gd name="T20" fmla="*/ 68 w 68"/>
                              <a:gd name="T21" fmla="*/ 86 h 103"/>
                              <a:gd name="T22" fmla="*/ 68 w 68"/>
                              <a:gd name="T23" fmla="*/ 103 h 103"/>
                              <a:gd name="T24" fmla="*/ 0 w 68"/>
                              <a:gd name="T25"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3">
                                <a:moveTo>
                                  <a:pt x="0" y="103"/>
                                </a:moveTo>
                                <a:lnTo>
                                  <a:pt x="0" y="0"/>
                                </a:lnTo>
                                <a:lnTo>
                                  <a:pt x="67" y="0"/>
                                </a:lnTo>
                                <a:lnTo>
                                  <a:pt x="67" y="18"/>
                                </a:lnTo>
                                <a:lnTo>
                                  <a:pt x="19" y="18"/>
                                </a:lnTo>
                                <a:lnTo>
                                  <a:pt x="19" y="40"/>
                                </a:lnTo>
                                <a:lnTo>
                                  <a:pt x="64" y="40"/>
                                </a:lnTo>
                                <a:lnTo>
                                  <a:pt x="64" y="58"/>
                                </a:lnTo>
                                <a:lnTo>
                                  <a:pt x="19" y="58"/>
                                </a:lnTo>
                                <a:lnTo>
                                  <a:pt x="19" y="86"/>
                                </a:lnTo>
                                <a:lnTo>
                                  <a:pt x="68" y="86"/>
                                </a:lnTo>
                                <a:lnTo>
                                  <a:pt x="68"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9" name="Freeform 491"/>
                        <wps:cNvSpPr>
                          <a:spLocks noEditPoints="1"/>
                        </wps:cNvSpPr>
                        <wps:spPr bwMode="auto">
                          <a:xfrm>
                            <a:off x="6260" y="4131"/>
                            <a:ext cx="62" cy="75"/>
                          </a:xfrm>
                          <a:custGeom>
                            <a:avLst/>
                            <a:gdLst>
                              <a:gd name="T0" fmla="*/ 0 w 82"/>
                              <a:gd name="T1" fmla="*/ 103 h 103"/>
                              <a:gd name="T2" fmla="*/ 0 w 82"/>
                              <a:gd name="T3" fmla="*/ 0 h 103"/>
                              <a:gd name="T4" fmla="*/ 38 w 82"/>
                              <a:gd name="T5" fmla="*/ 0 h 103"/>
                              <a:gd name="T6" fmla="*/ 51 w 82"/>
                              <a:gd name="T7" fmla="*/ 0 h 103"/>
                              <a:gd name="T8" fmla="*/ 60 w 82"/>
                              <a:gd name="T9" fmla="*/ 2 h 103"/>
                              <a:gd name="T10" fmla="*/ 65 w 82"/>
                              <a:gd name="T11" fmla="*/ 6 h 103"/>
                              <a:gd name="T12" fmla="*/ 70 w 82"/>
                              <a:gd name="T13" fmla="*/ 13 h 103"/>
                              <a:gd name="T14" fmla="*/ 73 w 82"/>
                              <a:gd name="T15" fmla="*/ 20 h 103"/>
                              <a:gd name="T16" fmla="*/ 74 w 82"/>
                              <a:gd name="T17" fmla="*/ 29 h 103"/>
                              <a:gd name="T18" fmla="*/ 73 w 82"/>
                              <a:gd name="T19" fmla="*/ 34 h 103"/>
                              <a:gd name="T20" fmla="*/ 72 w 82"/>
                              <a:gd name="T21" fmla="*/ 39 h 103"/>
                              <a:gd name="T22" fmla="*/ 70 w 82"/>
                              <a:gd name="T23" fmla="*/ 44 h 103"/>
                              <a:gd name="T24" fmla="*/ 68 w 82"/>
                              <a:gd name="T25" fmla="*/ 49 h 103"/>
                              <a:gd name="T26" fmla="*/ 65 w 82"/>
                              <a:gd name="T27" fmla="*/ 52 h 103"/>
                              <a:gd name="T28" fmla="*/ 61 w 82"/>
                              <a:gd name="T29" fmla="*/ 54 h 103"/>
                              <a:gd name="T30" fmla="*/ 56 w 82"/>
                              <a:gd name="T31" fmla="*/ 56 h 103"/>
                              <a:gd name="T32" fmla="*/ 51 w 82"/>
                              <a:gd name="T33" fmla="*/ 58 h 103"/>
                              <a:gd name="T34" fmla="*/ 56 w 82"/>
                              <a:gd name="T35" fmla="*/ 62 h 103"/>
                              <a:gd name="T36" fmla="*/ 60 w 82"/>
                              <a:gd name="T37" fmla="*/ 66 h 103"/>
                              <a:gd name="T38" fmla="*/ 64 w 82"/>
                              <a:gd name="T39" fmla="*/ 73 h 103"/>
                              <a:gd name="T40" fmla="*/ 70 w 82"/>
                              <a:gd name="T41" fmla="*/ 84 h 103"/>
                              <a:gd name="T42" fmla="*/ 82 w 82"/>
                              <a:gd name="T43" fmla="*/ 103 h 103"/>
                              <a:gd name="T44" fmla="*/ 60 w 82"/>
                              <a:gd name="T45" fmla="*/ 103 h 103"/>
                              <a:gd name="T46" fmla="*/ 47 w 82"/>
                              <a:gd name="T47" fmla="*/ 81 h 103"/>
                              <a:gd name="T48" fmla="*/ 37 w 82"/>
                              <a:gd name="T49" fmla="*/ 65 h 103"/>
                              <a:gd name="T50" fmla="*/ 34 w 82"/>
                              <a:gd name="T51" fmla="*/ 63 h 103"/>
                              <a:gd name="T52" fmla="*/ 31 w 82"/>
                              <a:gd name="T53" fmla="*/ 61 h 103"/>
                              <a:gd name="T54" fmla="*/ 28 w 82"/>
                              <a:gd name="T55" fmla="*/ 60 h 103"/>
                              <a:gd name="T56" fmla="*/ 23 w 82"/>
                              <a:gd name="T57" fmla="*/ 60 h 103"/>
                              <a:gd name="T58" fmla="*/ 19 w 82"/>
                              <a:gd name="T59" fmla="*/ 60 h 103"/>
                              <a:gd name="T60" fmla="*/ 19 w 82"/>
                              <a:gd name="T61" fmla="*/ 103 h 103"/>
                              <a:gd name="T62" fmla="*/ 0 w 82"/>
                              <a:gd name="T63" fmla="*/ 103 h 103"/>
                              <a:gd name="T64" fmla="*/ 19 w 82"/>
                              <a:gd name="T65" fmla="*/ 44 h 103"/>
                              <a:gd name="T66" fmla="*/ 32 w 82"/>
                              <a:gd name="T67" fmla="*/ 44 h 103"/>
                              <a:gd name="T68" fmla="*/ 43 w 82"/>
                              <a:gd name="T69" fmla="*/ 44 h 103"/>
                              <a:gd name="T70" fmla="*/ 49 w 82"/>
                              <a:gd name="T71" fmla="*/ 42 h 103"/>
                              <a:gd name="T72" fmla="*/ 52 w 82"/>
                              <a:gd name="T73" fmla="*/ 40 h 103"/>
                              <a:gd name="T74" fmla="*/ 54 w 82"/>
                              <a:gd name="T75" fmla="*/ 38 h 103"/>
                              <a:gd name="T76" fmla="*/ 55 w 82"/>
                              <a:gd name="T77" fmla="*/ 34 h 103"/>
                              <a:gd name="T78" fmla="*/ 56 w 82"/>
                              <a:gd name="T79" fmla="*/ 30 h 103"/>
                              <a:gd name="T80" fmla="*/ 55 w 82"/>
                              <a:gd name="T81" fmla="*/ 25 h 103"/>
                              <a:gd name="T82" fmla="*/ 53 w 82"/>
                              <a:gd name="T83" fmla="*/ 22 h 103"/>
                              <a:gd name="T84" fmla="*/ 50 w 82"/>
                              <a:gd name="T85" fmla="*/ 19 h 103"/>
                              <a:gd name="T86" fmla="*/ 47 w 82"/>
                              <a:gd name="T87" fmla="*/ 18 h 103"/>
                              <a:gd name="T88" fmla="*/ 33 w 82"/>
                              <a:gd name="T89" fmla="*/ 18 h 103"/>
                              <a:gd name="T90" fmla="*/ 19 w 82"/>
                              <a:gd name="T91" fmla="*/ 18 h 103"/>
                              <a:gd name="T92" fmla="*/ 19 w 82"/>
                              <a:gd name="T93" fmla="*/ 44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82" h="103">
                                <a:moveTo>
                                  <a:pt x="0" y="103"/>
                                </a:moveTo>
                                <a:lnTo>
                                  <a:pt x="0" y="0"/>
                                </a:lnTo>
                                <a:lnTo>
                                  <a:pt x="38" y="0"/>
                                </a:lnTo>
                                <a:lnTo>
                                  <a:pt x="51" y="0"/>
                                </a:lnTo>
                                <a:lnTo>
                                  <a:pt x="60" y="2"/>
                                </a:lnTo>
                                <a:lnTo>
                                  <a:pt x="65" y="6"/>
                                </a:lnTo>
                                <a:lnTo>
                                  <a:pt x="70" y="13"/>
                                </a:lnTo>
                                <a:lnTo>
                                  <a:pt x="73" y="20"/>
                                </a:lnTo>
                                <a:lnTo>
                                  <a:pt x="74" y="29"/>
                                </a:lnTo>
                                <a:lnTo>
                                  <a:pt x="73" y="34"/>
                                </a:lnTo>
                                <a:lnTo>
                                  <a:pt x="72" y="39"/>
                                </a:lnTo>
                                <a:lnTo>
                                  <a:pt x="70" y="44"/>
                                </a:lnTo>
                                <a:lnTo>
                                  <a:pt x="68" y="49"/>
                                </a:lnTo>
                                <a:lnTo>
                                  <a:pt x="65" y="52"/>
                                </a:lnTo>
                                <a:lnTo>
                                  <a:pt x="61" y="54"/>
                                </a:lnTo>
                                <a:lnTo>
                                  <a:pt x="56" y="56"/>
                                </a:lnTo>
                                <a:lnTo>
                                  <a:pt x="51" y="58"/>
                                </a:lnTo>
                                <a:lnTo>
                                  <a:pt x="56" y="62"/>
                                </a:lnTo>
                                <a:lnTo>
                                  <a:pt x="60" y="66"/>
                                </a:lnTo>
                                <a:lnTo>
                                  <a:pt x="64" y="73"/>
                                </a:lnTo>
                                <a:lnTo>
                                  <a:pt x="70" y="84"/>
                                </a:lnTo>
                                <a:lnTo>
                                  <a:pt x="82" y="103"/>
                                </a:lnTo>
                                <a:lnTo>
                                  <a:pt x="60" y="103"/>
                                </a:lnTo>
                                <a:lnTo>
                                  <a:pt x="47" y="81"/>
                                </a:lnTo>
                                <a:lnTo>
                                  <a:pt x="37" y="65"/>
                                </a:lnTo>
                                <a:lnTo>
                                  <a:pt x="34" y="63"/>
                                </a:lnTo>
                                <a:lnTo>
                                  <a:pt x="31" y="61"/>
                                </a:lnTo>
                                <a:lnTo>
                                  <a:pt x="28" y="60"/>
                                </a:lnTo>
                                <a:lnTo>
                                  <a:pt x="23" y="60"/>
                                </a:lnTo>
                                <a:lnTo>
                                  <a:pt x="19" y="60"/>
                                </a:lnTo>
                                <a:lnTo>
                                  <a:pt x="19" y="103"/>
                                </a:lnTo>
                                <a:lnTo>
                                  <a:pt x="0" y="103"/>
                                </a:lnTo>
                                <a:close/>
                                <a:moveTo>
                                  <a:pt x="19" y="44"/>
                                </a:moveTo>
                                <a:lnTo>
                                  <a:pt x="32" y="44"/>
                                </a:lnTo>
                                <a:lnTo>
                                  <a:pt x="43" y="44"/>
                                </a:lnTo>
                                <a:lnTo>
                                  <a:pt x="49" y="42"/>
                                </a:lnTo>
                                <a:lnTo>
                                  <a:pt x="52" y="40"/>
                                </a:lnTo>
                                <a:lnTo>
                                  <a:pt x="54" y="38"/>
                                </a:lnTo>
                                <a:lnTo>
                                  <a:pt x="55" y="34"/>
                                </a:lnTo>
                                <a:lnTo>
                                  <a:pt x="56" y="30"/>
                                </a:lnTo>
                                <a:lnTo>
                                  <a:pt x="55" y="25"/>
                                </a:lnTo>
                                <a:lnTo>
                                  <a:pt x="53" y="22"/>
                                </a:lnTo>
                                <a:lnTo>
                                  <a:pt x="50" y="19"/>
                                </a:lnTo>
                                <a:lnTo>
                                  <a:pt x="47" y="18"/>
                                </a:lnTo>
                                <a:lnTo>
                                  <a:pt x="33" y="18"/>
                                </a:lnTo>
                                <a:lnTo>
                                  <a:pt x="19" y="18"/>
                                </a:lnTo>
                                <a:lnTo>
                                  <a:pt x="19" y="4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0" name="Rectangle 492"/>
                        <wps:cNvSpPr>
                          <a:spLocks noChangeArrowheads="1"/>
                        </wps:cNvSpPr>
                        <wps:spPr bwMode="auto">
                          <a:xfrm>
                            <a:off x="6327" y="4131"/>
                            <a:ext cx="12" cy="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51" name="Freeform 493"/>
                        <wps:cNvSpPr>
                          <a:spLocks/>
                        </wps:cNvSpPr>
                        <wps:spPr bwMode="auto">
                          <a:xfrm>
                            <a:off x="6349" y="4131"/>
                            <a:ext cx="54" cy="75"/>
                          </a:xfrm>
                          <a:custGeom>
                            <a:avLst/>
                            <a:gdLst>
                              <a:gd name="T0" fmla="*/ 25 w 71"/>
                              <a:gd name="T1" fmla="*/ 103 h 103"/>
                              <a:gd name="T2" fmla="*/ 25 w 71"/>
                              <a:gd name="T3" fmla="*/ 18 h 103"/>
                              <a:gd name="T4" fmla="*/ 0 w 71"/>
                              <a:gd name="T5" fmla="*/ 18 h 103"/>
                              <a:gd name="T6" fmla="*/ 0 w 71"/>
                              <a:gd name="T7" fmla="*/ 0 h 103"/>
                              <a:gd name="T8" fmla="*/ 71 w 71"/>
                              <a:gd name="T9" fmla="*/ 0 h 103"/>
                              <a:gd name="T10" fmla="*/ 71 w 71"/>
                              <a:gd name="T11" fmla="*/ 18 h 103"/>
                              <a:gd name="T12" fmla="*/ 44 w 71"/>
                              <a:gd name="T13" fmla="*/ 18 h 103"/>
                              <a:gd name="T14" fmla="*/ 44 w 71"/>
                              <a:gd name="T15" fmla="*/ 103 h 103"/>
                              <a:gd name="T16" fmla="*/ 25 w 71"/>
                              <a:gd name="T1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1" h="103">
                                <a:moveTo>
                                  <a:pt x="25" y="103"/>
                                </a:moveTo>
                                <a:lnTo>
                                  <a:pt x="25" y="18"/>
                                </a:lnTo>
                                <a:lnTo>
                                  <a:pt x="0" y="18"/>
                                </a:lnTo>
                                <a:lnTo>
                                  <a:pt x="0" y="0"/>
                                </a:lnTo>
                                <a:lnTo>
                                  <a:pt x="71" y="0"/>
                                </a:lnTo>
                                <a:lnTo>
                                  <a:pt x="71" y="18"/>
                                </a:lnTo>
                                <a:lnTo>
                                  <a:pt x="44" y="18"/>
                                </a:lnTo>
                                <a:lnTo>
                                  <a:pt x="44" y="103"/>
                                </a:lnTo>
                                <a:lnTo>
                                  <a:pt x="25"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2" name="Freeform 494"/>
                        <wps:cNvSpPr>
                          <a:spLocks noEditPoints="1"/>
                        </wps:cNvSpPr>
                        <wps:spPr bwMode="auto">
                          <a:xfrm>
                            <a:off x="6398" y="4131"/>
                            <a:ext cx="66" cy="75"/>
                          </a:xfrm>
                          <a:custGeom>
                            <a:avLst/>
                            <a:gdLst>
                              <a:gd name="T0" fmla="*/ 90 w 90"/>
                              <a:gd name="T1" fmla="*/ 103 h 103"/>
                              <a:gd name="T2" fmla="*/ 69 w 90"/>
                              <a:gd name="T3" fmla="*/ 103 h 103"/>
                              <a:gd name="T4" fmla="*/ 62 w 90"/>
                              <a:gd name="T5" fmla="*/ 80 h 103"/>
                              <a:gd name="T6" fmla="*/ 26 w 90"/>
                              <a:gd name="T7" fmla="*/ 80 h 103"/>
                              <a:gd name="T8" fmla="*/ 19 w 90"/>
                              <a:gd name="T9" fmla="*/ 103 h 103"/>
                              <a:gd name="T10" fmla="*/ 0 w 90"/>
                              <a:gd name="T11" fmla="*/ 103 h 103"/>
                              <a:gd name="T12" fmla="*/ 34 w 90"/>
                              <a:gd name="T13" fmla="*/ 0 h 103"/>
                              <a:gd name="T14" fmla="*/ 54 w 90"/>
                              <a:gd name="T15" fmla="*/ 0 h 103"/>
                              <a:gd name="T16" fmla="*/ 90 w 90"/>
                              <a:gd name="T17" fmla="*/ 103 h 103"/>
                              <a:gd name="T18" fmla="*/ 56 w 90"/>
                              <a:gd name="T19" fmla="*/ 62 h 103"/>
                              <a:gd name="T20" fmla="*/ 44 w 90"/>
                              <a:gd name="T21" fmla="*/ 24 h 103"/>
                              <a:gd name="T22" fmla="*/ 31 w 90"/>
                              <a:gd name="T23" fmla="*/ 62 h 103"/>
                              <a:gd name="T24" fmla="*/ 56 w 90"/>
                              <a:gd name="T25" fmla="*/ 6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0" h="103">
                                <a:moveTo>
                                  <a:pt x="90" y="103"/>
                                </a:moveTo>
                                <a:lnTo>
                                  <a:pt x="69" y="103"/>
                                </a:lnTo>
                                <a:lnTo>
                                  <a:pt x="62" y="80"/>
                                </a:lnTo>
                                <a:lnTo>
                                  <a:pt x="26" y="80"/>
                                </a:lnTo>
                                <a:lnTo>
                                  <a:pt x="19" y="103"/>
                                </a:lnTo>
                                <a:lnTo>
                                  <a:pt x="0" y="103"/>
                                </a:lnTo>
                                <a:lnTo>
                                  <a:pt x="34" y="0"/>
                                </a:lnTo>
                                <a:lnTo>
                                  <a:pt x="54" y="0"/>
                                </a:lnTo>
                                <a:lnTo>
                                  <a:pt x="90" y="103"/>
                                </a:lnTo>
                                <a:close/>
                                <a:moveTo>
                                  <a:pt x="56" y="62"/>
                                </a:moveTo>
                                <a:lnTo>
                                  <a:pt x="44" y="24"/>
                                </a:lnTo>
                                <a:lnTo>
                                  <a:pt x="31" y="62"/>
                                </a:lnTo>
                                <a:lnTo>
                                  <a:pt x="56" y="6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3" name="Freeform 495"/>
                        <wps:cNvSpPr>
                          <a:spLocks/>
                        </wps:cNvSpPr>
                        <wps:spPr bwMode="auto">
                          <a:xfrm>
                            <a:off x="6458" y="4131"/>
                            <a:ext cx="52" cy="75"/>
                          </a:xfrm>
                          <a:custGeom>
                            <a:avLst/>
                            <a:gdLst>
                              <a:gd name="T0" fmla="*/ 26 w 71"/>
                              <a:gd name="T1" fmla="*/ 103 h 103"/>
                              <a:gd name="T2" fmla="*/ 26 w 71"/>
                              <a:gd name="T3" fmla="*/ 18 h 103"/>
                              <a:gd name="T4" fmla="*/ 0 w 71"/>
                              <a:gd name="T5" fmla="*/ 18 h 103"/>
                              <a:gd name="T6" fmla="*/ 0 w 71"/>
                              <a:gd name="T7" fmla="*/ 0 h 103"/>
                              <a:gd name="T8" fmla="*/ 71 w 71"/>
                              <a:gd name="T9" fmla="*/ 0 h 103"/>
                              <a:gd name="T10" fmla="*/ 71 w 71"/>
                              <a:gd name="T11" fmla="*/ 18 h 103"/>
                              <a:gd name="T12" fmla="*/ 44 w 71"/>
                              <a:gd name="T13" fmla="*/ 18 h 103"/>
                              <a:gd name="T14" fmla="*/ 44 w 71"/>
                              <a:gd name="T15" fmla="*/ 103 h 103"/>
                              <a:gd name="T16" fmla="*/ 26 w 71"/>
                              <a:gd name="T1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1" h="103">
                                <a:moveTo>
                                  <a:pt x="26" y="103"/>
                                </a:moveTo>
                                <a:lnTo>
                                  <a:pt x="26" y="18"/>
                                </a:lnTo>
                                <a:lnTo>
                                  <a:pt x="0" y="18"/>
                                </a:lnTo>
                                <a:lnTo>
                                  <a:pt x="0" y="0"/>
                                </a:lnTo>
                                <a:lnTo>
                                  <a:pt x="71" y="0"/>
                                </a:lnTo>
                                <a:lnTo>
                                  <a:pt x="71" y="18"/>
                                </a:lnTo>
                                <a:lnTo>
                                  <a:pt x="44" y="18"/>
                                </a:lnTo>
                                <a:lnTo>
                                  <a:pt x="44" y="103"/>
                                </a:lnTo>
                                <a:lnTo>
                                  <a:pt x="26"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4" name="Rectangle 496"/>
                        <wps:cNvSpPr>
                          <a:spLocks noChangeArrowheads="1"/>
                        </wps:cNvSpPr>
                        <wps:spPr bwMode="auto">
                          <a:xfrm>
                            <a:off x="6520" y="4131"/>
                            <a:ext cx="13" cy="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55" name="Freeform 497"/>
                        <wps:cNvSpPr>
                          <a:spLocks/>
                        </wps:cNvSpPr>
                        <wps:spPr bwMode="auto">
                          <a:xfrm>
                            <a:off x="6542" y="4131"/>
                            <a:ext cx="52" cy="80"/>
                          </a:xfrm>
                          <a:custGeom>
                            <a:avLst/>
                            <a:gdLst>
                              <a:gd name="T0" fmla="*/ 17 w 73"/>
                              <a:gd name="T1" fmla="*/ 69 h 107"/>
                              <a:gd name="T2" fmla="*/ 25 w 73"/>
                              <a:gd name="T3" fmla="*/ 85 h 107"/>
                              <a:gd name="T4" fmla="*/ 37 w 73"/>
                              <a:gd name="T5" fmla="*/ 90 h 107"/>
                              <a:gd name="T6" fmla="*/ 50 w 73"/>
                              <a:gd name="T7" fmla="*/ 86 h 107"/>
                              <a:gd name="T8" fmla="*/ 56 w 73"/>
                              <a:gd name="T9" fmla="*/ 75 h 107"/>
                              <a:gd name="T10" fmla="*/ 54 w 73"/>
                              <a:gd name="T11" fmla="*/ 69 h 107"/>
                              <a:gd name="T12" fmla="*/ 46 w 73"/>
                              <a:gd name="T13" fmla="*/ 65 h 107"/>
                              <a:gd name="T14" fmla="*/ 26 w 73"/>
                              <a:gd name="T15" fmla="*/ 58 h 107"/>
                              <a:gd name="T16" fmla="*/ 11 w 73"/>
                              <a:gd name="T17" fmla="*/ 50 h 107"/>
                              <a:gd name="T18" fmla="*/ 5 w 73"/>
                              <a:gd name="T19" fmla="*/ 40 h 107"/>
                              <a:gd name="T20" fmla="*/ 4 w 73"/>
                              <a:gd name="T21" fmla="*/ 29 h 107"/>
                              <a:gd name="T22" fmla="*/ 7 w 73"/>
                              <a:gd name="T23" fmla="*/ 15 h 107"/>
                              <a:gd name="T24" fmla="*/ 19 w 73"/>
                              <a:gd name="T25" fmla="*/ 3 h 107"/>
                              <a:gd name="T26" fmla="*/ 36 w 73"/>
                              <a:gd name="T27" fmla="*/ 0 h 107"/>
                              <a:gd name="T28" fmla="*/ 51 w 73"/>
                              <a:gd name="T29" fmla="*/ 2 h 107"/>
                              <a:gd name="T30" fmla="*/ 62 w 73"/>
                              <a:gd name="T31" fmla="*/ 8 h 107"/>
                              <a:gd name="T32" fmla="*/ 68 w 73"/>
                              <a:gd name="T33" fmla="*/ 19 h 107"/>
                              <a:gd name="T34" fmla="*/ 71 w 73"/>
                              <a:gd name="T35" fmla="*/ 31 h 107"/>
                              <a:gd name="T36" fmla="*/ 50 w 73"/>
                              <a:gd name="T37" fmla="*/ 25 h 107"/>
                              <a:gd name="T38" fmla="*/ 43 w 73"/>
                              <a:gd name="T39" fmla="*/ 18 h 107"/>
                              <a:gd name="T40" fmla="*/ 29 w 73"/>
                              <a:gd name="T41" fmla="*/ 19 h 107"/>
                              <a:gd name="T42" fmla="*/ 22 w 73"/>
                              <a:gd name="T43" fmla="*/ 24 h 107"/>
                              <a:gd name="T44" fmla="*/ 22 w 73"/>
                              <a:gd name="T45" fmla="*/ 31 h 107"/>
                              <a:gd name="T46" fmla="*/ 30 w 73"/>
                              <a:gd name="T47" fmla="*/ 37 h 107"/>
                              <a:gd name="T48" fmla="*/ 51 w 73"/>
                              <a:gd name="T49" fmla="*/ 44 h 107"/>
                              <a:gd name="T50" fmla="*/ 65 w 73"/>
                              <a:gd name="T51" fmla="*/ 53 h 107"/>
                              <a:gd name="T52" fmla="*/ 72 w 73"/>
                              <a:gd name="T53" fmla="*/ 66 h 107"/>
                              <a:gd name="T54" fmla="*/ 72 w 73"/>
                              <a:gd name="T55" fmla="*/ 84 h 107"/>
                              <a:gd name="T56" fmla="*/ 64 w 73"/>
                              <a:gd name="T57" fmla="*/ 99 h 107"/>
                              <a:gd name="T58" fmla="*/ 48 w 73"/>
                              <a:gd name="T59" fmla="*/ 106 h 107"/>
                              <a:gd name="T60" fmla="*/ 30 w 73"/>
                              <a:gd name="T61" fmla="*/ 106 h 107"/>
                              <a:gd name="T62" fmla="*/ 16 w 73"/>
                              <a:gd name="T63" fmla="*/ 102 h 107"/>
                              <a:gd name="T64" fmla="*/ 7 w 73"/>
                              <a:gd name="T65" fmla="*/ 93 h 107"/>
                              <a:gd name="T66" fmla="*/ 2 w 73"/>
                              <a:gd name="T67" fmla="*/ 79 h 107"/>
                              <a:gd name="T68" fmla="*/ 0 w 73"/>
                              <a:gd name="T69" fmla="*/ 72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73" h="107">
                                <a:moveTo>
                                  <a:pt x="0" y="72"/>
                                </a:moveTo>
                                <a:lnTo>
                                  <a:pt x="17" y="69"/>
                                </a:lnTo>
                                <a:lnTo>
                                  <a:pt x="21" y="78"/>
                                </a:lnTo>
                                <a:lnTo>
                                  <a:pt x="25" y="85"/>
                                </a:lnTo>
                                <a:lnTo>
                                  <a:pt x="30" y="89"/>
                                </a:lnTo>
                                <a:lnTo>
                                  <a:pt x="37" y="90"/>
                                </a:lnTo>
                                <a:lnTo>
                                  <a:pt x="45" y="89"/>
                                </a:lnTo>
                                <a:lnTo>
                                  <a:pt x="50" y="86"/>
                                </a:lnTo>
                                <a:lnTo>
                                  <a:pt x="54" y="81"/>
                                </a:lnTo>
                                <a:lnTo>
                                  <a:pt x="56" y="75"/>
                                </a:lnTo>
                                <a:lnTo>
                                  <a:pt x="55" y="72"/>
                                </a:lnTo>
                                <a:lnTo>
                                  <a:pt x="54" y="69"/>
                                </a:lnTo>
                                <a:lnTo>
                                  <a:pt x="50" y="67"/>
                                </a:lnTo>
                                <a:lnTo>
                                  <a:pt x="46" y="65"/>
                                </a:lnTo>
                                <a:lnTo>
                                  <a:pt x="32" y="60"/>
                                </a:lnTo>
                                <a:lnTo>
                                  <a:pt x="26" y="58"/>
                                </a:lnTo>
                                <a:lnTo>
                                  <a:pt x="20" y="56"/>
                                </a:lnTo>
                                <a:lnTo>
                                  <a:pt x="11" y="50"/>
                                </a:lnTo>
                                <a:lnTo>
                                  <a:pt x="8" y="46"/>
                                </a:lnTo>
                                <a:lnTo>
                                  <a:pt x="5" y="40"/>
                                </a:lnTo>
                                <a:lnTo>
                                  <a:pt x="4" y="35"/>
                                </a:lnTo>
                                <a:lnTo>
                                  <a:pt x="4" y="29"/>
                                </a:lnTo>
                                <a:lnTo>
                                  <a:pt x="4" y="21"/>
                                </a:lnTo>
                                <a:lnTo>
                                  <a:pt x="7" y="15"/>
                                </a:lnTo>
                                <a:lnTo>
                                  <a:pt x="12" y="8"/>
                                </a:lnTo>
                                <a:lnTo>
                                  <a:pt x="19" y="3"/>
                                </a:lnTo>
                                <a:lnTo>
                                  <a:pt x="27" y="1"/>
                                </a:lnTo>
                                <a:lnTo>
                                  <a:pt x="36" y="0"/>
                                </a:lnTo>
                                <a:lnTo>
                                  <a:pt x="44" y="0"/>
                                </a:lnTo>
                                <a:lnTo>
                                  <a:pt x="51" y="2"/>
                                </a:lnTo>
                                <a:lnTo>
                                  <a:pt x="57" y="5"/>
                                </a:lnTo>
                                <a:lnTo>
                                  <a:pt x="62" y="8"/>
                                </a:lnTo>
                                <a:lnTo>
                                  <a:pt x="66" y="14"/>
                                </a:lnTo>
                                <a:lnTo>
                                  <a:pt x="68" y="19"/>
                                </a:lnTo>
                                <a:lnTo>
                                  <a:pt x="70" y="25"/>
                                </a:lnTo>
                                <a:lnTo>
                                  <a:pt x="71" y="31"/>
                                </a:lnTo>
                                <a:lnTo>
                                  <a:pt x="52" y="32"/>
                                </a:lnTo>
                                <a:lnTo>
                                  <a:pt x="50" y="25"/>
                                </a:lnTo>
                                <a:lnTo>
                                  <a:pt x="47" y="21"/>
                                </a:lnTo>
                                <a:lnTo>
                                  <a:pt x="43" y="18"/>
                                </a:lnTo>
                                <a:lnTo>
                                  <a:pt x="36" y="18"/>
                                </a:lnTo>
                                <a:lnTo>
                                  <a:pt x="29" y="19"/>
                                </a:lnTo>
                                <a:lnTo>
                                  <a:pt x="24" y="21"/>
                                </a:lnTo>
                                <a:lnTo>
                                  <a:pt x="22" y="24"/>
                                </a:lnTo>
                                <a:lnTo>
                                  <a:pt x="21" y="28"/>
                                </a:lnTo>
                                <a:lnTo>
                                  <a:pt x="22" y="31"/>
                                </a:lnTo>
                                <a:lnTo>
                                  <a:pt x="24" y="34"/>
                                </a:lnTo>
                                <a:lnTo>
                                  <a:pt x="30" y="37"/>
                                </a:lnTo>
                                <a:lnTo>
                                  <a:pt x="40" y="40"/>
                                </a:lnTo>
                                <a:lnTo>
                                  <a:pt x="51" y="44"/>
                                </a:lnTo>
                                <a:lnTo>
                                  <a:pt x="60" y="49"/>
                                </a:lnTo>
                                <a:lnTo>
                                  <a:pt x="65" y="53"/>
                                </a:lnTo>
                                <a:lnTo>
                                  <a:pt x="70" y="59"/>
                                </a:lnTo>
                                <a:lnTo>
                                  <a:pt x="72" y="66"/>
                                </a:lnTo>
                                <a:lnTo>
                                  <a:pt x="73" y="75"/>
                                </a:lnTo>
                                <a:lnTo>
                                  <a:pt x="72" y="84"/>
                                </a:lnTo>
                                <a:lnTo>
                                  <a:pt x="69" y="92"/>
                                </a:lnTo>
                                <a:lnTo>
                                  <a:pt x="64" y="99"/>
                                </a:lnTo>
                                <a:lnTo>
                                  <a:pt x="57" y="103"/>
                                </a:lnTo>
                                <a:lnTo>
                                  <a:pt x="48" y="106"/>
                                </a:lnTo>
                                <a:lnTo>
                                  <a:pt x="37" y="107"/>
                                </a:lnTo>
                                <a:lnTo>
                                  <a:pt x="30" y="106"/>
                                </a:lnTo>
                                <a:lnTo>
                                  <a:pt x="23" y="105"/>
                                </a:lnTo>
                                <a:lnTo>
                                  <a:pt x="16" y="102"/>
                                </a:lnTo>
                                <a:lnTo>
                                  <a:pt x="11" y="98"/>
                                </a:lnTo>
                                <a:lnTo>
                                  <a:pt x="7" y="93"/>
                                </a:lnTo>
                                <a:lnTo>
                                  <a:pt x="4" y="87"/>
                                </a:lnTo>
                                <a:lnTo>
                                  <a:pt x="2" y="79"/>
                                </a:lnTo>
                                <a:lnTo>
                                  <a:pt x="0" y="7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g:grpSp>
                        <wpg:cNvPr id="156" name="Group 498"/>
                        <wpg:cNvGrpSpPr>
                          <a:grpSpLocks/>
                        </wpg:cNvGrpSpPr>
                        <wpg:grpSpPr bwMode="auto">
                          <a:xfrm>
                            <a:off x="5847" y="3775"/>
                            <a:ext cx="1014" cy="139"/>
                            <a:chOff x="703" y="583"/>
                            <a:chExt cx="230" cy="32"/>
                          </a:xfrm>
                        </wpg:grpSpPr>
                        <wps:wsp>
                          <wps:cNvPr id="157" name="Freeform 499"/>
                          <wps:cNvSpPr>
                            <a:spLocks/>
                          </wps:cNvSpPr>
                          <wps:spPr bwMode="auto">
                            <a:xfrm>
                              <a:off x="703" y="583"/>
                              <a:ext cx="230" cy="32"/>
                            </a:xfrm>
                            <a:custGeom>
                              <a:avLst/>
                              <a:gdLst>
                                <a:gd name="T0" fmla="*/ 0 w 1376"/>
                                <a:gd name="T1" fmla="*/ 188 h 190"/>
                                <a:gd name="T2" fmla="*/ 705 w 1376"/>
                                <a:gd name="T3" fmla="*/ 0 h 190"/>
                                <a:gd name="T4" fmla="*/ 1376 w 1376"/>
                                <a:gd name="T5" fmla="*/ 190 h 190"/>
                                <a:gd name="T6" fmla="*/ 0 w 1376"/>
                                <a:gd name="T7" fmla="*/ 188 h 190"/>
                              </a:gdLst>
                              <a:ahLst/>
                              <a:cxnLst>
                                <a:cxn ang="0">
                                  <a:pos x="T0" y="T1"/>
                                </a:cxn>
                                <a:cxn ang="0">
                                  <a:pos x="T2" y="T3"/>
                                </a:cxn>
                                <a:cxn ang="0">
                                  <a:pos x="T4" y="T5"/>
                                </a:cxn>
                                <a:cxn ang="0">
                                  <a:pos x="T6" y="T7"/>
                                </a:cxn>
                              </a:cxnLst>
                              <a:rect l="0" t="0" r="r" b="b"/>
                              <a:pathLst>
                                <a:path w="1376" h="190">
                                  <a:moveTo>
                                    <a:pt x="0" y="188"/>
                                  </a:moveTo>
                                  <a:lnTo>
                                    <a:pt x="705" y="0"/>
                                  </a:lnTo>
                                  <a:lnTo>
                                    <a:pt x="1376" y="190"/>
                                  </a:lnTo>
                                  <a:lnTo>
                                    <a:pt x="0" y="18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8" name="Freeform 500"/>
                          <wps:cNvSpPr>
                            <a:spLocks/>
                          </wps:cNvSpPr>
                          <wps:spPr bwMode="auto">
                            <a:xfrm>
                              <a:off x="703" y="583"/>
                              <a:ext cx="230" cy="32"/>
                            </a:xfrm>
                            <a:custGeom>
                              <a:avLst/>
                              <a:gdLst>
                                <a:gd name="T0" fmla="*/ 0 w 1376"/>
                                <a:gd name="T1" fmla="*/ 188 h 190"/>
                                <a:gd name="T2" fmla="*/ 705 w 1376"/>
                                <a:gd name="T3" fmla="*/ 0 h 190"/>
                                <a:gd name="T4" fmla="*/ 1376 w 1376"/>
                                <a:gd name="T5" fmla="*/ 190 h 190"/>
                              </a:gdLst>
                              <a:ahLst/>
                              <a:cxnLst>
                                <a:cxn ang="0">
                                  <a:pos x="T0" y="T1"/>
                                </a:cxn>
                                <a:cxn ang="0">
                                  <a:pos x="T2" y="T3"/>
                                </a:cxn>
                                <a:cxn ang="0">
                                  <a:pos x="T4" y="T5"/>
                                </a:cxn>
                              </a:cxnLst>
                              <a:rect l="0" t="0" r="r" b="b"/>
                              <a:pathLst>
                                <a:path w="1376" h="190">
                                  <a:moveTo>
                                    <a:pt x="0" y="188"/>
                                  </a:moveTo>
                                  <a:lnTo>
                                    <a:pt x="705" y="0"/>
                                  </a:lnTo>
                                  <a:lnTo>
                                    <a:pt x="1376" y="190"/>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Freeform 501"/>
                          <wps:cNvSpPr>
                            <a:spLocks/>
                          </wps:cNvSpPr>
                          <wps:spPr bwMode="auto">
                            <a:xfrm>
                              <a:off x="713" y="586"/>
                              <a:ext cx="196" cy="28"/>
                            </a:xfrm>
                            <a:custGeom>
                              <a:avLst/>
                              <a:gdLst>
                                <a:gd name="T0" fmla="*/ 100 w 1179"/>
                                <a:gd name="T1" fmla="*/ 162 h 167"/>
                                <a:gd name="T2" fmla="*/ 149 w 1179"/>
                                <a:gd name="T3" fmla="*/ 133 h 167"/>
                                <a:gd name="T4" fmla="*/ 253 w 1179"/>
                                <a:gd name="T5" fmla="*/ 118 h 167"/>
                                <a:gd name="T6" fmla="*/ 270 w 1179"/>
                                <a:gd name="T7" fmla="*/ 94 h 167"/>
                                <a:gd name="T8" fmla="*/ 363 w 1179"/>
                                <a:gd name="T9" fmla="*/ 88 h 167"/>
                                <a:gd name="T10" fmla="*/ 387 w 1179"/>
                                <a:gd name="T11" fmla="*/ 116 h 167"/>
                                <a:gd name="T12" fmla="*/ 387 w 1179"/>
                                <a:gd name="T13" fmla="*/ 71 h 167"/>
                                <a:gd name="T14" fmla="*/ 418 w 1179"/>
                                <a:gd name="T15" fmla="*/ 73 h 167"/>
                                <a:gd name="T16" fmla="*/ 455 w 1179"/>
                                <a:gd name="T17" fmla="*/ 57 h 167"/>
                                <a:gd name="T18" fmla="*/ 522 w 1179"/>
                                <a:gd name="T19" fmla="*/ 48 h 167"/>
                                <a:gd name="T20" fmla="*/ 550 w 1179"/>
                                <a:gd name="T21" fmla="*/ 20 h 167"/>
                                <a:gd name="T22" fmla="*/ 608 w 1179"/>
                                <a:gd name="T23" fmla="*/ 31 h 167"/>
                                <a:gd name="T24" fmla="*/ 644 w 1179"/>
                                <a:gd name="T25" fmla="*/ 0 h 167"/>
                                <a:gd name="T26" fmla="*/ 674 w 1179"/>
                                <a:gd name="T27" fmla="*/ 34 h 167"/>
                                <a:gd name="T28" fmla="*/ 710 w 1179"/>
                                <a:gd name="T29" fmla="*/ 14 h 167"/>
                                <a:gd name="T30" fmla="*/ 780 w 1179"/>
                                <a:gd name="T31" fmla="*/ 79 h 167"/>
                                <a:gd name="T32" fmla="*/ 790 w 1179"/>
                                <a:gd name="T33" fmla="*/ 39 h 167"/>
                                <a:gd name="T34" fmla="*/ 853 w 1179"/>
                                <a:gd name="T35" fmla="*/ 73 h 167"/>
                                <a:gd name="T36" fmla="*/ 907 w 1179"/>
                                <a:gd name="T37" fmla="*/ 82 h 167"/>
                                <a:gd name="T38" fmla="*/ 954 w 1179"/>
                                <a:gd name="T39" fmla="*/ 106 h 167"/>
                                <a:gd name="T40" fmla="*/ 996 w 1179"/>
                                <a:gd name="T41" fmla="*/ 106 h 167"/>
                                <a:gd name="T42" fmla="*/ 1014 w 1179"/>
                                <a:gd name="T43" fmla="*/ 133 h 167"/>
                                <a:gd name="T44" fmla="*/ 1103 w 1179"/>
                                <a:gd name="T45" fmla="*/ 134 h 167"/>
                                <a:gd name="T46" fmla="*/ 1179 w 1179"/>
                                <a:gd name="T47" fmla="*/ 162 h 167"/>
                                <a:gd name="T48" fmla="*/ 0 w 1179"/>
                                <a:gd name="T49" fmla="*/ 167 h 167"/>
                                <a:gd name="T50" fmla="*/ 100 w 1179"/>
                                <a:gd name="T51" fmla="*/ 162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179" h="167">
                                  <a:moveTo>
                                    <a:pt x="100" y="162"/>
                                  </a:moveTo>
                                  <a:lnTo>
                                    <a:pt x="149" y="133"/>
                                  </a:lnTo>
                                  <a:lnTo>
                                    <a:pt x="253" y="118"/>
                                  </a:lnTo>
                                  <a:lnTo>
                                    <a:pt x="270" y="94"/>
                                  </a:lnTo>
                                  <a:lnTo>
                                    <a:pt x="363" y="88"/>
                                  </a:lnTo>
                                  <a:lnTo>
                                    <a:pt x="387" y="116"/>
                                  </a:lnTo>
                                  <a:lnTo>
                                    <a:pt x="387" y="71"/>
                                  </a:lnTo>
                                  <a:lnTo>
                                    <a:pt x="418" y="73"/>
                                  </a:lnTo>
                                  <a:lnTo>
                                    <a:pt x="455" y="57"/>
                                  </a:lnTo>
                                  <a:lnTo>
                                    <a:pt x="522" y="48"/>
                                  </a:lnTo>
                                  <a:lnTo>
                                    <a:pt x="550" y="20"/>
                                  </a:lnTo>
                                  <a:lnTo>
                                    <a:pt x="608" y="31"/>
                                  </a:lnTo>
                                  <a:lnTo>
                                    <a:pt x="644" y="0"/>
                                  </a:lnTo>
                                  <a:lnTo>
                                    <a:pt x="674" y="34"/>
                                  </a:lnTo>
                                  <a:lnTo>
                                    <a:pt x="710" y="14"/>
                                  </a:lnTo>
                                  <a:lnTo>
                                    <a:pt x="780" y="79"/>
                                  </a:lnTo>
                                  <a:lnTo>
                                    <a:pt x="790" y="39"/>
                                  </a:lnTo>
                                  <a:lnTo>
                                    <a:pt x="853" y="73"/>
                                  </a:lnTo>
                                  <a:lnTo>
                                    <a:pt x="907" y="82"/>
                                  </a:lnTo>
                                  <a:lnTo>
                                    <a:pt x="954" y="106"/>
                                  </a:lnTo>
                                  <a:lnTo>
                                    <a:pt x="996" y="106"/>
                                  </a:lnTo>
                                  <a:lnTo>
                                    <a:pt x="1014" y="133"/>
                                  </a:lnTo>
                                  <a:lnTo>
                                    <a:pt x="1103" y="134"/>
                                  </a:lnTo>
                                  <a:lnTo>
                                    <a:pt x="1179" y="162"/>
                                  </a:lnTo>
                                  <a:lnTo>
                                    <a:pt x="0" y="167"/>
                                  </a:lnTo>
                                  <a:lnTo>
                                    <a:pt x="100" y="162"/>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Freeform 502"/>
                          <wps:cNvSpPr>
                            <a:spLocks/>
                          </wps:cNvSpPr>
                          <wps:spPr bwMode="auto">
                            <a:xfrm>
                              <a:off x="713" y="586"/>
                              <a:ext cx="196" cy="28"/>
                            </a:xfrm>
                            <a:custGeom>
                              <a:avLst/>
                              <a:gdLst>
                                <a:gd name="T0" fmla="*/ 100 w 1179"/>
                                <a:gd name="T1" fmla="*/ 162 h 167"/>
                                <a:gd name="T2" fmla="*/ 149 w 1179"/>
                                <a:gd name="T3" fmla="*/ 133 h 167"/>
                                <a:gd name="T4" fmla="*/ 253 w 1179"/>
                                <a:gd name="T5" fmla="*/ 118 h 167"/>
                                <a:gd name="T6" fmla="*/ 270 w 1179"/>
                                <a:gd name="T7" fmla="*/ 94 h 167"/>
                                <a:gd name="T8" fmla="*/ 363 w 1179"/>
                                <a:gd name="T9" fmla="*/ 88 h 167"/>
                                <a:gd name="T10" fmla="*/ 387 w 1179"/>
                                <a:gd name="T11" fmla="*/ 116 h 167"/>
                                <a:gd name="T12" fmla="*/ 387 w 1179"/>
                                <a:gd name="T13" fmla="*/ 71 h 167"/>
                                <a:gd name="T14" fmla="*/ 418 w 1179"/>
                                <a:gd name="T15" fmla="*/ 73 h 167"/>
                                <a:gd name="T16" fmla="*/ 455 w 1179"/>
                                <a:gd name="T17" fmla="*/ 57 h 167"/>
                                <a:gd name="T18" fmla="*/ 522 w 1179"/>
                                <a:gd name="T19" fmla="*/ 48 h 167"/>
                                <a:gd name="T20" fmla="*/ 550 w 1179"/>
                                <a:gd name="T21" fmla="*/ 20 h 167"/>
                                <a:gd name="T22" fmla="*/ 608 w 1179"/>
                                <a:gd name="T23" fmla="*/ 31 h 167"/>
                                <a:gd name="T24" fmla="*/ 644 w 1179"/>
                                <a:gd name="T25" fmla="*/ 0 h 167"/>
                                <a:gd name="T26" fmla="*/ 674 w 1179"/>
                                <a:gd name="T27" fmla="*/ 34 h 167"/>
                                <a:gd name="T28" fmla="*/ 710 w 1179"/>
                                <a:gd name="T29" fmla="*/ 14 h 167"/>
                                <a:gd name="T30" fmla="*/ 780 w 1179"/>
                                <a:gd name="T31" fmla="*/ 79 h 167"/>
                                <a:gd name="T32" fmla="*/ 790 w 1179"/>
                                <a:gd name="T33" fmla="*/ 39 h 167"/>
                                <a:gd name="T34" fmla="*/ 853 w 1179"/>
                                <a:gd name="T35" fmla="*/ 73 h 167"/>
                                <a:gd name="T36" fmla="*/ 907 w 1179"/>
                                <a:gd name="T37" fmla="*/ 82 h 167"/>
                                <a:gd name="T38" fmla="*/ 954 w 1179"/>
                                <a:gd name="T39" fmla="*/ 106 h 167"/>
                                <a:gd name="T40" fmla="*/ 996 w 1179"/>
                                <a:gd name="T41" fmla="*/ 106 h 167"/>
                                <a:gd name="T42" fmla="*/ 1014 w 1179"/>
                                <a:gd name="T43" fmla="*/ 133 h 167"/>
                                <a:gd name="T44" fmla="*/ 1103 w 1179"/>
                                <a:gd name="T45" fmla="*/ 134 h 167"/>
                                <a:gd name="T46" fmla="*/ 1179 w 1179"/>
                                <a:gd name="T47" fmla="*/ 162 h 167"/>
                                <a:gd name="T48" fmla="*/ 0 w 1179"/>
                                <a:gd name="T49" fmla="*/ 167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179" h="167">
                                  <a:moveTo>
                                    <a:pt x="100" y="162"/>
                                  </a:moveTo>
                                  <a:lnTo>
                                    <a:pt x="149" y="133"/>
                                  </a:lnTo>
                                  <a:lnTo>
                                    <a:pt x="253" y="118"/>
                                  </a:lnTo>
                                  <a:lnTo>
                                    <a:pt x="270" y="94"/>
                                  </a:lnTo>
                                  <a:lnTo>
                                    <a:pt x="363" y="88"/>
                                  </a:lnTo>
                                  <a:lnTo>
                                    <a:pt x="387" y="116"/>
                                  </a:lnTo>
                                  <a:lnTo>
                                    <a:pt x="387" y="71"/>
                                  </a:lnTo>
                                  <a:lnTo>
                                    <a:pt x="418" y="73"/>
                                  </a:lnTo>
                                  <a:lnTo>
                                    <a:pt x="455" y="57"/>
                                  </a:lnTo>
                                  <a:lnTo>
                                    <a:pt x="522" y="48"/>
                                  </a:lnTo>
                                  <a:lnTo>
                                    <a:pt x="550" y="20"/>
                                  </a:lnTo>
                                  <a:lnTo>
                                    <a:pt x="608" y="31"/>
                                  </a:lnTo>
                                  <a:lnTo>
                                    <a:pt x="644" y="0"/>
                                  </a:lnTo>
                                  <a:lnTo>
                                    <a:pt x="674" y="34"/>
                                  </a:lnTo>
                                  <a:lnTo>
                                    <a:pt x="710" y="14"/>
                                  </a:lnTo>
                                  <a:lnTo>
                                    <a:pt x="780" y="79"/>
                                  </a:lnTo>
                                  <a:lnTo>
                                    <a:pt x="790" y="39"/>
                                  </a:lnTo>
                                  <a:lnTo>
                                    <a:pt x="853" y="73"/>
                                  </a:lnTo>
                                  <a:lnTo>
                                    <a:pt x="907" y="82"/>
                                  </a:lnTo>
                                  <a:lnTo>
                                    <a:pt x="954" y="106"/>
                                  </a:lnTo>
                                  <a:lnTo>
                                    <a:pt x="996" y="106"/>
                                  </a:lnTo>
                                  <a:lnTo>
                                    <a:pt x="1014" y="133"/>
                                  </a:lnTo>
                                  <a:lnTo>
                                    <a:pt x="1103" y="134"/>
                                  </a:lnTo>
                                  <a:lnTo>
                                    <a:pt x="1179" y="162"/>
                                  </a:lnTo>
                                  <a:lnTo>
                                    <a:pt x="0" y="167"/>
                                  </a:lnTo>
                                </a:path>
                              </a:pathLst>
                            </a:custGeom>
                            <a:noFill/>
                            <a:ln w="158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1" name="Line 503"/>
                        <wps:cNvCnPr>
                          <a:cxnSpLocks noChangeShapeType="1"/>
                        </wps:cNvCnPr>
                        <wps:spPr bwMode="auto">
                          <a:xfrm>
                            <a:off x="6124" y="5339"/>
                            <a:ext cx="13" cy="31"/>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s:wsp>
                        <wps:cNvPr id="162" name="Line 504"/>
                        <wps:cNvCnPr>
                          <a:cxnSpLocks noChangeShapeType="1"/>
                        </wps:cNvCnPr>
                        <wps:spPr bwMode="auto">
                          <a:xfrm flipV="1">
                            <a:off x="6892" y="3967"/>
                            <a:ext cx="2" cy="277"/>
                          </a:xfrm>
                          <a:prstGeom prst="line">
                            <a:avLst/>
                          </a:prstGeom>
                          <a:noFill/>
                          <a:ln w="1587">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272A360" id="Group 343" o:spid="_x0000_s1026" style="position:absolute;margin-left:-70.65pt;margin-top:4.05pt;width:164.4pt;height:163.35pt;z-index:251661824;mso-position-horizontal-relative:char;mso-position-vertical-relative:line" coordorigin="4707,3320" coordsize="3288,3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">
                <o:lock v:ext="edit" aspectratio="t"/>
                <v:rect id="AutoShape 344" o:spid="_x0000_s1027" style="position:absolute;left:4707;top:3320;width:3288;height:3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text="t"/>
                </v:rect>
                <v:oval id="Oval 345" o:spid="_x0000_s1028" style="position:absolute;left:4707;top:3320;width:3288;height:3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" strokeweight=".04408mm"/>
                <v:shape id="Freeform 346" o:spid="_x0000_s1029" style="position:absolute;left:5105;top:5665;width:62;height:62;visibility:visible;mso-wrap-style:square;v-text-anchor:top" coordsize="8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" path="m80,23r3,6l86,39,85,52r-1,3l77,69,64,80,49,84,32,82,29,80,17,74,11,65,6,59,,44,,43,2,26,8,16r2,-3l23,4,39,r3,l56,2r14,8l70,11,80,23xe" fillcolor="black">
                  <v:path arrowok="t" o:connecttype="custom" o:connectlocs="58,17;60,21;62,29;61,38;61,41;56,51;46,59;35,62;23,61;21,59;12,55;8,48;4,44;0,32;0,32;1,19;6,12;7,10;17,3;28,0;30,0;40,1;50,7;50,8;58,17;58,17" o:connectangles="0,0,0,0,0,0,0,0,0,0,0,0,0,0,0,0,0,0,0,0,0,0,0,0,0,0"/>
                </v:shape>
                <v:shape id="Freeform 347" o:spid="_x0000_s1030" style="position:absolute;left:5127;top:5749;width:192;height:141;visibility:visible;mso-wrap-style:square;v-text-anchor:top" coordsize="268,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" path="m203,67r-68,44l139,115r2,3l147,125r8,6l158,132r6,3l175,136r11,-3l200,127r2,3l203,131r-82,57l120,186r-2,-2l128,175r7,-10l140,150r-1,-4l137,135r-5,-11l130,121r-4,-5l75,149,61,160r-1,9l61,172r5,11l70,188r-4,3l54,176,40,156,27,137,13,117,1,98,,97,5,95r4,6l20,112r2,1l30,114r16,-7l156,40,172,29r1,-8l174,20,169,8,166,2,170,r11,16l193,34r13,17l217,69r14,16l242,103r13,16l268,133r-47,33l217,161r12,-13l235,136r,-3l235,123r-4,-13l231,109,220,92,214,82r-5,-7l203,67xe" fillcolor="black">
                  <v:path arrowok="t" o:connecttype="custom" o:connectlocs="97,82;101,87;111,97;117,100;133,98;145,96;87,139;85,136;97,122;100,108;95,92;90,86;44,118;44,127;50,139;39,130;19,101;1,72;4,70;6,75;16,83;33,79;123,21;125,15;119,1;122,0;130,12;148,38;165,63;183,88;158,123;164,109;168,98;165,81;158,68;150,55" o:connectangles="0,0,0,0,0,0,0,0,0,0,0,0,0,0,0,0,0,0,0,0,0,0,0,0,0,0,0,0,0,0,0,0,0,0,0,0"/>
                </v:shape>
                <v:shape id="Freeform 348" o:spid="_x0000_s1031" style="position:absolute;left:5197;top:5899;width:173;height:154;visibility:visible;mso-wrap-style:square;v-text-anchor:top" coordsize="232,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" path="m131,103r-3,-2l114,85,99,67,84,51,81,48,61,52,45,58r-4,5l40,70r5,10l51,89r-4,3l40,84,26,66,10,48,,35,5,32r9,7l19,41r6,2l39,43,60,40r1,l113,29,163,17,215,5,230,r2,2l220,27,197,74r-19,46l161,160r-3,8l155,180r-2,12l155,199r1,2l159,206r-3,3l151,205,136,189,118,171,103,154,86,136r-4,-4l86,129r3,3l90,133r8,6l104,143r7,-2l115,137r4,-9l131,103xm136,93l155,52,168,27r-26,6l93,45r15,16l122,78r14,15xe" fillcolor="black">
                  <v:path arrowok="t" o:connecttype="custom" o:connectlocs="98,76;95,74;85,63;74,49;63,38;60,35;45,38;34,43;31,46;30,52;34,59;38,66;35,68;30,62;19,49;7,35;0,26;4,24;10,29;14,30;19,32;29,32;45,29;45,29;84,21;122,13;160,4;172,0;173,1;164,20;147,55;133,88;120,118;118,124;116,133;114,141;116,147;116,148;119,152;116,154;113,151;101,139;88,126;77,113;64,100;61,97;64,95;66,97;67,98;73,102;78,105;83,104;86,101;89,94;98,76;101,69;116,38;125,20;106,24;69,33;81,45;91,57;101,69" o:connectangles="0,0,0,0,0,0,0,0,0,0,0,0,0,0,0,0,0,0,0,0,0,0,0,0,0,0,0,0,0,0,0,0,0,0,0,0,0,0,0,0,0,0,0,0,0,0,0,0,0,0,0,0,0,0,0,0,0,0,0,0,0,0,0"/>
                  <o:lock v:ext="edit" verticies="t"/>
                </v:shape>
                <v:shape id="Freeform 349" o:spid="_x0000_s1032" style="position:absolute;left:5351;top:5991;width:180;height:156;visibility:visible;mso-wrap-style:square;v-text-anchor:top" coordsize="247,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" path="m247,80r-45,51l198,127r7,-23l205,99r,-18l201,71r-4,-9l189,53r-5,-8l173,39r-5,-3l151,30r-1,l131,30r-14,3l114,34,92,45,73,62,56,80,44,100r-4,10l38,119r,19l41,143r5,13l53,164r8,8l71,179r7,5l93,191r3,1l118,195r3,l143,193r-11,13l112,206r-4,-1l86,201r-2,-1l65,191r-3,-3l45,175r-1,-1l27,157r-6,-7l13,137,6,125,4,114,,98,1,84,2,71,11,47,25,30r2,-2l30,26,50,11,62,6,77,2,88,1,106,r14,2l134,4r10,3l161,13r3,3l183,28r2,2l198,43r1,2l211,61r2,4l223,79r8,2l242,76r5,4xe" fillcolor="black">
                  <v:path arrowok="t" o:connecttype="custom" o:connectlocs="147,99;149,79;149,61;146,54;138,40;126,30;110,23;95,23;83,26;53,47;32,76;28,90;30,108;39,124;52,136;68,145;86,148;104,146;82,156;63,152;47,145;33,133;20,119;9,104;3,86;1,64;8,36;20,21;36,8;56,2;77,0;98,3;117,10;133,21;144,33;154,46;163,60;168,61;180,61" o:connectangles="0,0,0,0,0,0,0,0,0,0,0,0,0,0,0,0,0,0,0,0,0,0,0,0,0,0,0,0,0,0,0,0,0,0,0,0,0,0,0"/>
                </v:shape>
                <v:shape id="Freeform 350" o:spid="_x0000_s1033" style="position:absolute;left:5515;top:6063;width:154;height:158;visibility:visible;mso-wrap-style:square;v-text-anchor:top" coordsize="212,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" path="m212,118r-2,5l198,121r-5,l186,122r-30,16l152,140r-40,22l66,187,19,211,4,218,,216,4,193r9,-51l25,91,34,52,36,42,41,17,39,11,36,8,33,4,36,r4,3l58,16,75,29,93,41r17,12l114,55r-4,6l108,58r-1,-1l99,52,91,50r-7,3l82,58,77,78r-6,27l62,154r-5,26l80,167r46,-25l141,134r19,-13l168,115r2,-8l167,100r-7,-7l153,88r3,-4l163,88r19,12l201,111r11,7xe" fillcolor="black">
                  <v:path arrowok="t" o:connecttype="custom" o:connectlocs="154,86;153,89;144,88;140,88;135,88;113,100;110,101;81,117;48,136;14,153;3,158;0,157;3,140;9,103;18,66;25,38;26,30;30,12;28,8;26,6;24,3;26,0;29,2;42,12;54,21;68,30;80,38;83,40;80,44;78,42;78,41;72,38;66,36;61,38;60,42;56,57;52,76;45,112;41,130;58,121;92,103;102,97;116,88;122,83;123,78;121,72;116,67;111,64;113,61;118,64;132,72;146,80;154,86" o:connectangles="0,0,0,0,0,0,0,0,0,0,0,0,0,0,0,0,0,0,0,0,0,0,0,0,0,0,0,0,0,0,0,0,0,0,0,0,0,0,0,0,0,0,0,0,0,0,0,0,0,0,0,0,0"/>
                </v:shape>
                <v:shape id="Freeform 351" o:spid="_x0000_s1034" style="position:absolute;left:5599;top:6155;width:157;height:185;visibility:visible;mso-wrap-style:square;v-text-anchor:top" coordsize="214,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" path="m214,196r-38,55l169,248,148,238,126,228,104,217,83,206,62,195,41,183,21,172,,160r3,-3l9,160r16,5l26,165r8,-2l45,148,112,41r9,-16l118,17r-1,l107,7,102,4,104,r19,11l141,21r19,10l179,40r19,11l199,52r-3,4l188,52,175,48r-1,l166,51,155,65,94,170r-8,18l90,195r,1l107,206r2,2l124,214r7,3l138,221r14,2l157,223r9,-1l179,216r9,-6l193,207r15,-14l214,196xe" fillcolor="black">
                  <v:path arrowok="t" o:connecttype="custom" o:connectlocs="157,144;129,185;124,183;109,175;92,168;76,160;61,152;45,144;30,135;15,127;0,118;2,116;7,118;18,122;19,122;25,120;33,109;82,30;89,18;87,13;86,13;79,5;75,3;76,0;90,8;103,15;117,23;131,29;145,38;146,38;144,41;144,41;138,38;128,35;128,35;122,38;114,48;69,125;63,139;66,144;66,144;79,152;80,153;91,158;96,160;101,163;112,164;115,164;122,164;131,159;138,155;142,153;153,142;157,144" o:connectangles="0,0,0,0,0,0,0,0,0,0,0,0,0,0,0,0,0,0,0,0,0,0,0,0,0,0,0,0,0,0,0,0,0,0,0,0,0,0,0,0,0,0,0,0,0,0,0,0,0,0,0,0,0,0"/>
                </v:shape>
                <v:shape id="Freeform 352" o:spid="_x0000_s1035" style="position:absolute;left:5756;top:6212;width:159;height:172;visibility:visible;mso-wrap-style:square;v-text-anchor:top" coordsize="217,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" path="m217,67r-18,48l194,113r,-16l193,85r-1,-2l188,77r-7,-8l175,64r,-1l164,59r-8,-3l150,54,93,189r-6,17l90,212r2,3l105,223r5,2l111,225r-2,5l108,229,86,221,64,213,41,204,19,194,,186r2,-4l9,185r13,3l25,189r9,-4l43,169,105,36,95,32,91,30,73,25r-13,l45,33r-2,1l30,48,25,46,49,,60,5r19,9l99,22r21,8l139,38r21,8l180,53r20,7l217,67xe" fillcolor="black">
                  <v:path arrowok="t" o:connecttype="custom" o:connectlocs="159,50;146,86;142,85;142,73;141,64;141,62;138,58;133,52;128,48;128,47;120,44;114,42;110,40;68,141;64,154;66,159;67,161;77,167;81,168;81,168;80,172;79,171;63,165;47,159;30,153;14,145;0,139;1,136;7,138;16,141;18,141;25,138;32,126;77,27;70,24;67,22;53,19;53,19;44,19;33,25;32,25;22,36;18,34;36,0;44,4;58,10;73,16;88,22;102,28;117,34;132,40;147,45;159,50" o:connectangles="0,0,0,0,0,0,0,0,0,0,0,0,0,0,0,0,0,0,0,0,0,0,0,0,0,0,0,0,0,0,0,0,0,0,0,0,0,0,0,0,0,0,0,0,0,0,0,0,0,0,0,0,0"/>
                </v:shape>
                <v:shape id="Freeform 353" o:spid="_x0000_s1036" style="position:absolute;left:5859;top:6281;width:173;height:160;visibility:visible;mso-wrap-style:square;v-text-anchor:top" coordsize="232,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" path="m148,138r-3,-1l123,131r-22,-6l78,118r-4,-1l59,131,49,144r,8l54,158r9,4l73,167r-1,5l61,168,37,161,14,154,,148r2,-5l13,145r6,-2l24,142r12,-7l52,122,90,86,126,50,161,14,173,r3,1l179,27r8,50l197,127r9,42l208,176r4,14l218,201r5,5l225,206r7,3l231,214r-8,-2l201,207r-25,-5l153,196r-23,-6l125,188r1,-6l131,183r,1l141,187r8,-2l154,180r1,-5l153,164r-5,-26xm146,127l139,82,136,56,117,74,83,108r21,6l127,122r19,5xe" fillcolor="black">
                  <v:path arrowok="t" o:connecttype="custom" o:connectlocs="110,103;108,102;92,98;75,93;58,88;55,87;44,98;37,108;37,114;40,118;47,121;54,125;54,129;45,126;28,120;10,115;0,111;1,107;10,108;14,107;18,106;27,101;39,91;39,91;67,64;94,37;120,10;129,0;131,1;133,20;139,58;147,95;154,126;155,132;158,142;163,150;166,154;168,154;173,156;172,160;166,159;150,155;131,151;114,147;97,142;93,141;94,136;98,137;98,138;105,140;111,138;115,135;116,131;114,123;110,103;109,95;104,61;101,42;87,55;62,81;78,85;95,91;109,95" o:connectangles="0,0,0,0,0,0,0,0,0,0,0,0,0,0,0,0,0,0,0,0,0,0,0,0,0,0,0,0,0,0,0,0,0,0,0,0,0,0,0,0,0,0,0,0,0,0,0,0,0,0,0,0,0,0,0,0,0,0,0,0,0,0,0"/>
                  <o:lock v:ext="edit" verticies="t"/>
                </v:shape>
                <v:shape id="Freeform 354" o:spid="_x0000_s1037" style="position:absolute;left:6035;top:6303;width:173;height:156;visibility:visible;mso-wrap-style:square;v-text-anchor:top" coordsize="235,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" path="m,183r1,-4l8,180r1,l23,181r10,-5l38,159,66,37,68,19,63,11,50,6r-1,l43,5,44,r7,1l73,6r20,4l115,14r17,3l137,18r20,5l165,25r14,6l189,35r10,7l212,52r7,10l227,74r4,13l235,99r,18l235,127r-3,12l231,145r-7,18l213,176r-11,9l200,187r-14,9l177,200r-6,2l152,205r-22,2l126,206r-22,-3l99,203,79,199,55,195,32,191,9,185,,183xm118,25l90,170r-2,14l92,188r13,6l117,195r12,-1l140,191r9,-7l156,176r3,-2l167,160r7,-18l178,122r2,-33l174,62,165,45,155,37r-3,-2l139,30r-4,-1l118,25xe" fillcolor="black">
                  <v:path arrowok="t" o:connecttype="custom" o:connectlocs="1,135;7,136;24,133;49,28;46,8;36,5;32,0;54,5;85,11;101,14;121,19;139,26;156,39;167,56;173,75;173,96;170,109;157,133;147,141;130,151;112,154;96,156;77,153;58,150;24,144;0,138;66,128;68,142;77,146;95,146;103,144;115,133;123,121;131,92;128,47;121,34;112,26;99,22;87,19" o:connectangles="0,0,0,0,0,0,0,0,0,0,0,0,0,0,0,0,0,0,0,0,0,0,0,0,0,0,0,0,0,0,0,0,0,0,0,0,0,0,0"/>
                  <o:lock v:ext="edit" verticies="t"/>
                </v:shape>
                <v:shape id="Freeform 355" o:spid="_x0000_s1038" style="position:absolute;left:6278;top:6335;width:164;height:141;visibility:visible;mso-wrap-style:square;v-text-anchor:top" coordsize="221,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" path="m,189r1,-5l8,184r7,-1l24,182r7,-6l33,159,36,96,20,95,6,95,7,85r14,l36,86,38,34r,-18l32,10,25,7,18,6,11,5,11,,25,1,45,2r22,l92,3r11,l111,4r20,1l133,5r22,6l162,12r15,9l185,25r15,15l204,45r12,23l221,95r-1,19l216,132r-8,15l205,152r-6,9l186,171r-3,2l172,179r-12,5l154,186r-21,5l131,191r-20,1l102,193r-13,l63,192,38,191,15,190,,189xm91,15l89,88r2,l111,88r22,l133,98r-22,l91,98r-2,l88,162r1,6l89,176r5,4l106,182r5,-1l117,181r11,-3l133,175r4,-2l146,166r9,-12l159,145r3,-7l165,120r,-21l160,66,157,55,150,41,138,27r-6,-3l123,19,111,16r-1,-1l91,15xe" fillcolor="black">
                  <v:path arrowok="t" o:connecttype="custom" o:connectlocs="1,134;11,134;23,129;27,70;4,69;16,62;28,25;24,7;13,4;8,0;33,1;68,2;82,3;99,4;120,9;137,18;151,33;164,69;160,96;152,111;138,125;128,131;114,136;97,140;76,141;47,140;11,139;68,11;68,64;99,64;99,72;82,72;66,72;66,123;70,132;82,132;95,130;102,126;115,113;120,101;122,72;117,40;102,20;91,14;82,11;68,11" o:connectangles="0,0,0,0,0,0,0,0,0,0,0,0,0,0,0,0,0,0,0,0,0,0,0,0,0,0,0,0,0,0,0,0,0,0,0,0,0,0,0,0,0,0,0,0,0,0"/>
                  <o:lock v:ext="edit" verticies="t"/>
                </v:shape>
                <v:shape id="Freeform 356" o:spid="_x0000_s1039" style="position:absolute;left:6507;top:6292;width:238;height:176;visibility:visible;mso-wrap-style:square;v-text-anchor:top" coordsize="326,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" path="m163,152r6,-21l181,79,191,26r2,-7l211,15r21,-5l254,5,273,r1,5l268,6r-12,7l255,13r-4,7l254,38r32,120l293,176r9,4l317,179r7,-2l326,182r-22,6l281,193r-24,5l233,203r-22,6l210,203r7,-1l231,196r1,l236,188r-2,-18l201,34r-4,19l186,105r-11,51l160,208r-3,11l153,219,132,192,102,150,72,107,43,63,61,195r1,5l64,212r5,6l75,222r9,2l89,223r8,l98,228r-8,1l67,232r-24,3l21,237r-1,-5l23,232r15,-4l42,225r4,-3l50,211,49,197,33,78,29,61,21,55r-2,l7,54,1,55,,50,18,48,40,45,61,43,83,39r,1l113,83r31,43l163,152xe" fillcolor="black">
                  <v:path arrowok="t" o:connecttype="custom" o:connectlocs="123,97;139,19;154,11;185,4;200,4;187,10;183,15;209,117;220,134;231,133;238,135;205,143;170,151;153,151;169,146;172,140;147,25;136,78;117,154;112,163;74,111;31,47;45,145;47,157;55,165;65,166;72,169;49,172;15,176;17,172;31,167;37,157;24,58;15,41;5,40;0,37;29,33;61,29;82,62;119,113" o:connectangles="0,0,0,0,0,0,0,0,0,0,0,0,0,0,0,0,0,0,0,0,0,0,0,0,0,0,0,0,0,0,0,0,0,0,0,0,0,0,0,0"/>
                </v:shape>
                <v:shape id="Freeform 357" o:spid="_x0000_s1040" style="position:absolute;left:6713;top:6253;width:179;height:171;visibility:visible;mso-wrap-style:square;v-text-anchor:top" coordsize="23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" path="m77,40r26,73l107,112r15,-8l123,104r7,-11l132,77,130,61r-1,-3l135,56r35,92l165,150r-2,-3l157,138r-9,-10l139,123r-10,-4l128,119r-9,1l107,124r17,50l131,192r8,3l153,193r1,l165,188r12,-4l191,176r6,-5l207,161r7,-12l218,141r1,-25l225,114r13,60l226,178r-23,8l181,195r-23,7l134,209r-22,7l88,223r-23,8l53,234r-2,-5l59,226r4,-2l74,220r3,-9l74,195,37,75,32,61,23,55,16,54r-4,1l7,55,1,57,,52,10,48,32,43,52,37,73,30,93,24r21,-7l134,9,154,2,160,r22,53l177,55r-2,-3l165,40,154,31,143,27r-2,l128,26r-10,2l116,29,97,34,77,40xe" fillcolor="black">
                  <v:path arrowok="t" o:connecttype="custom" o:connectlocs="77,83;92,76;98,68;98,45;102,41;124,110;118,101;105,90;96,87;80,91;99,140;115,141;124,137;144,129;156,118;164,103;169,83;170,130;136,143;101,153;66,163;40,171;44,165;56,161;56,143;24,45;12,39;5,40;0,38;24,31;55,22;86,12;116,1;137,39;132,38;116,23;106,20;89,20;73,25;58,29" o:connectangles="0,0,0,0,0,0,0,0,0,0,0,0,0,0,0,0,0,0,0,0,0,0,0,0,0,0,0,0,0,0,0,0,0,0,0,0,0,0,0,0"/>
                </v:shape>
                <v:shape id="Freeform 358" o:spid="_x0000_s1041" style="position:absolute;left:6856;top:6208;width:182;height:162;visibility:visible;mso-wrap-style:square;v-text-anchor:top" coordsize="245,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" path="m75,227r-2,-5l78,220r2,-2l93,211r4,-7l97,202,92,186,39,71,30,55r-1,l22,52,8,54,6,55,2,57,,52,4,50,24,42,44,34,64,26,83,17r21,-7l114,5,125,3,140,r8,1l169,2r7,3l194,12r12,8l213,26r3,2l234,51r7,17l244,79r1,7l245,103r-2,17l241,122r-6,12l227,145r-2,1l212,160r-3,3l195,173r-6,3l169,188r-22,9l124,206r-22,10l80,225r-5,2xm76,32r65,134l148,178r6,2l165,177r3,l178,170r6,-5l187,163r5,-8l196,144r2,-4l200,130r-2,-16l192,96,183,77,165,50,144,31r-5,-3l127,23,110,21,96,24r-8,3l76,32xe" fillcolor="black">
                  <v:path arrowok="t" o:connecttype="custom" o:connectlocs="54,158;59,156;72,146;68,133;22,39;16,37;4,39;0,37;18,30;48,19;62,12;85,4;104,0;126,1;144,9;158,19;174,36;181,56;182,74;179,87;169,103;157,114;145,123;126,134;109,141;76,154;56,162;105,118;114,128;125,126;137,118;143,111;147,100;147,81;136,55;107,22;94,16;82,15;65,19;56,23" o:connectangles="0,0,0,0,0,0,0,0,0,0,0,0,0,0,0,0,0,0,0,0,0,0,0,0,0,0,0,0,0,0,0,0,0,0,0,0,0,0,0,0"/>
                  <o:lock v:ext="edit" verticies="t"/>
                </v:shape>
                <v:shape id="Freeform 359" o:spid="_x0000_s1042" style="position:absolute;left:7000;top:6137;width:152;height:159;visibility:visible;mso-wrap-style:square;v-text-anchor:top" coordsize="199,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" path="m196,154r3,4l180,169r-21,13l137,194r-20,11l97,216r-2,-4l101,209r13,-10l114,198r2,-9l109,173,42,67,30,51,22,49r-1,l9,53,3,56,,52,17,43,36,33,55,21,73,10,91,r3,4l88,8,78,17r-1,9l85,42r69,105l165,161r9,1l176,162r14,-5l196,154xe" fillcolor="black">
                  <v:path arrowok="t" o:connecttype="custom" o:connectlocs="150,113;152,116;137,124;121,134;105,143;89,151;74,159;73,156;77,154;87,146;87,146;89,139;83,127;32,49;23,38;17,36;16,36;7,39;2,41;0,38;13,32;27,24;42,15;56,7;70,0;72,3;67,6;60,13;60,13;59,19;65,31;118,108;126,119;133,119;134,119;145,116;150,113" o:connectangles="0,0,0,0,0,0,0,0,0,0,0,0,0,0,0,0,0,0,0,0,0,0,0,0,0,0,0,0,0,0,0,0,0,0,0,0,0"/>
                </v:shape>
                <v:shape id="Freeform 360" o:spid="_x0000_s1043" style="position:absolute;left:7112;top:6048;width:164;height:167;visibility:visible;mso-wrap-style:square;v-text-anchor:top" coordsize="221,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" path="m111,r44,50l151,54,128,42,106,38r-9,1l94,39,83,41r-8,4l65,52r-8,6l51,64,45,76r-3,4l38,97r1,8l40,114r7,23l60,159r16,18l94,192r18,9l114,202r18,3l143,203r10,-3l165,193r9,-4l185,178r3,-3l198,160r1,l205,141r2,-8l210,116r11,14l217,145r-2,6l208,170r-1,2l192,189r-18,15l173,206r-19,10l143,222r-12,5l113,232r-7,l84,233r-8,-2l57,227,35,213r-1,l17,195,5,172r,-2l1,157,,143,1,128,2,115,8,100,12,90,19,78,27,67r6,-5l48,48,67,37r1,-1l88,29r1,-1l106,22r2,-3l110,15,107,3,111,xe" fillcolor="black">
                  <v:path arrowok="t" o:connecttype="custom" o:connectlocs="115,36;95,30;79,27;70,28;56,32;42,42;33,54;28,70;30,82;45,114;70,138;85,145;106,145;122,138;137,128;147,115;152,101;156,83;161,104;154,122;142,135;129,146;114,155;97,163;79,166;56,166;26,153;13,140;4,122;0,102;1,82;9,65;20,48;36,34;50,27;65,21;79,16;82,11;82,0" o:connectangles="0,0,0,0,0,0,0,0,0,0,0,0,0,0,0,0,0,0,0,0,0,0,0,0,0,0,0,0,0,0,0,0,0,0,0,0,0,0,0"/>
                </v:shape>
                <v:shape id="Freeform 361" o:spid="_x0000_s1044" style="position:absolute;left:7209;top:5988;width:159;height:159;visibility:visible;mso-wrap-style:square;v-text-anchor:top" coordsize="217,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" path="m213,133r4,3l207,146r-18,16l171,177r-18,15l134,208r-4,4l126,208r5,-4l132,204r10,-14l142,182r-1,-2l132,168,45,75,33,64,31,63,22,62,10,68,9,69,5,72,,68,5,65,21,51,37,38,54,24,69,9,80,r3,4l79,8r-5,6l70,19r,10l82,42r89,91l186,145r10,l202,141r6,-4l213,133xe" fillcolor="black">
                  <v:path arrowok="t" o:connecttype="custom" o:connectlocs="156,100;159,102;152,110;138,122;125,133;112,144;98,156;95,159;92,156;96,153;97,153;104,143;104,137;103,135;97,126;33,56;24,48;23,47;16,47;7,51;7,52;4,54;0,51;4,49;15,38;27,29;40,18;51,7;59,0;61,3;58,6;54,11;51,14;51,22;60,32;125,100;136,109;144,109;148,106;152,103;156,100" o:connectangles="0,0,0,0,0,0,0,0,0,0,0,0,0,0,0,0,0,0,0,0,0,0,0,0,0,0,0,0,0,0,0,0,0,0,0,0,0,0,0,0,0"/>
                </v:shape>
                <v:shape id="Freeform 362" o:spid="_x0000_s1045" style="position:absolute;left:7271;top:5877;width:207;height:208;visibility:visible;mso-wrap-style:square;v-text-anchor:top" coordsize="28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" path="m50,98r19,1l104,100r35,2l174,102r36,l212,101,147,50,134,42r,-1l124,39r-10,3l107,48r-4,3l99,48r4,-4l117,28,130,12,142,r4,3l138,17r,1l140,27r13,15l281,142r-3,4l265,147r-35,1l194,149r-35,-1l124,148,89,147,56,144r91,84l159,236r12,1l179,234r5,-3l188,228r3,-4l195,228r-7,7l172,252r-19,15l139,283r-3,-5l145,266r2,-5l149,256r-2,-9l139,236,39,143r-7,-1l22,143r-6,l4,151,,147,13,134,30,119,44,105r6,-7xe" fillcolor="black">
                  <v:path arrowok="t" o:connecttype="custom" o:connectlocs="37,72;51,73;77,73;102,75;128,75;155,75;156,74;108,37;99,31;99,30;91,29;84,31;79,35;76,37;73,35;76,32;86,21;96,9;105,0;108,2;102,12;102,13;103,20;113,31;207,104;205,107;195,108;169,109;143,110;117,109;91,109;66,108;41,106;108,168;117,173;126,174;132,172;136,170;138,168;141,165;144,168;138,173;127,185;113,196;102,208;100,204;107,196;108,192;110,188;108,182;102,173;29,105;24,104;16,105;12,105;3,111;0,108;10,98;22,87;32,77;37,72" o:connectangles="0,0,0,0,0,0,0,0,0,0,0,0,0,0,0,0,0,0,0,0,0,0,0,0,0,0,0,0,0,0,0,0,0,0,0,0,0,0,0,0,0,0,0,0,0,0,0,0,0,0,0,0,0,0,0,0,0,0,0,0,0"/>
                </v:shape>
                <v:shape id="Freeform 363" o:spid="_x0000_s1046" style="position:absolute;left:7425;top:5806;width:172;height:150;visibility:visible;mso-wrap-style:square;v-text-anchor:top" coordsize="231,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" path="m130,68r,l117,86r-13,19l90,122r-5,5l95,146r10,12l112,160r8,-1l129,150r6,-5l140,148r-6,6l120,173r-15,18l93,205r-3,-3l93,191r2,-8l95,181,91,169,83,149r-3,-5l56,99,32,54,6,11,,3,1,,36,6r52,8l142,21r38,5l194,27r7,l215,26r6,-5l224,18r3,-3l231,17r-2,4l217,40,204,60,190,79,177,99r-6,6l167,102r2,-3l173,96r3,-7l178,82r-3,-7l169,73,157,72,130,68xm118,66l77,60,44,53r9,17l79,115r1,2l81,116,94,99,108,80,118,66xe" fillcolor="black">
                  <v:path arrowok="t" o:connecttype="custom" o:connectlocs="97,50;77,77;63,93;78,116;89,116;101,106;100,113;78,140;67,148;71,134;68,124;60,105;24,40;0,2;27,4;106,15;144,20;160,19;167,13;172,12;162,29;141,58;127,77;126,72;131,65;130,55;117,53;88,48;33,39;59,84;60,85;80,59" o:connectangles="0,0,0,0,0,0,0,0,0,0,0,0,0,0,0,0,0,0,0,0,0,0,0,0,0,0,0,0,0,0,0,0"/>
                  <o:lock v:ext="edit" verticies="t"/>
                </v:shape>
                <v:shape id="Freeform 364" o:spid="_x0000_s1047" style="position:absolute;left:7553;top:5665;width:62;height:62;visibility:visible;mso-wrap-style:square;v-text-anchor:top" coordsize="8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" path="m5,25l14,13r1,-1l29,4,40,1,46,,62,5,75,15r4,5l83,28r2,17l84,47,79,61r-5,6l68,75,54,83r-1,l37,86,21,81,8,71,1,57r,-1l,41,2,32,5,25xe" fillcolor="black">
                  <v:path arrowok="t" o:connecttype="custom" o:connectlocs="4,18;10,9;11,9;21,3;29,1;34,0;45,4;55,11;58,14;61,20;62,32;61,34;58,44;54,48;50,54;39,60;39,60;27,62;15,58;6,51;1,41;1,40;0,30;1,23;4,18;4,18" o:connectangles="0,0,0,0,0,0,0,0,0,0,0,0,0,0,0,0,0,0,0,0,0,0,0,0,0,0"/>
                </v:shape>
                <v:shape id="Freeform 365" o:spid="_x0000_s1048" style="position:absolute;left:4893;top:5453;width:203;height:169;visibility:visible;mso-wrap-style:square;v-text-anchor:top" coordsize="278,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" path="m,2l6,,7,1,8,2r2,1l11,5r1,1l13,7r2,1l16,8r1,3l18,12r2,l21,13r2,1l25,14r1,1l28,16r3,1l35,17r5,1l46,18r6,1l59,19r7,l70,20r5,l275,24r3,4l135,174r-3,4l129,180r-5,7l119,192r-4,4l111,200r-2,3l107,206r-2,2l105,210r-1,1l104,214r,2l104,217r,2l104,220r1,1l105,223r,2l105,227r1,1l100,231,55,127r6,-2l63,128r,2l64,132r1,1l65,134r2,3l69,139r1,2l71,143r2,2l74,145r1,1l76,147r1,l78,147r2,l82,147r2,-1l85,145r2,l88,143r2,-1l92,140r4,-3l101,132r6,-7l197,33,80,32r-5,l71,32r-8,l57,32r-4,l51,32r-1,l49,33r-2,l44,34r-3,1l40,35r-1,1l38,36r-1,1l36,38r-1,1l35,40r-1,l34,41r-1,2l32,46r,1l32,48r,2l32,51r,2l32,55r1,2l33,60r1,2l35,64r1,3l37,70r-6,2l,2xe" fillcolor="black">
                  <v:path arrowok="t" o:connecttype="custom" o:connectlocs="4,0;6,1;8,4;9,5;12,6;13,9;15,10;18,10;20,12;26,12;34,13;43,14;51,15;201,18;99,127;94,132;87,140;81,146;78,151;77,154;76,157;76,159;76,161;77,163;77,166;73,169;45,91;46,95;47,97;49,100;51,103;53,106;55,107;56,108;58,108;60,108;62,106;64,105;67,102;74,97;144,24;55,23;46,23;39,23;37,23;34,24;30,26;28,26;27,27;26,29;25,29;24,31;23,34;23,35;23,37;23,40;24,44;26,47;27,51;0,1" o:connectangles="0,0,0,0,0,0,0,0,0,0,0,0,0,0,0,0,0,0,0,0,0,0,0,0,0,0,0,0,0,0,0,0,0,0,0,0,0,0,0,0,0,0,0,0,0,0,0,0,0,0,0,0,0,0,0,0,0,0,0,0"/>
                </v:shape>
                <v:shape id="Freeform 366" o:spid="_x0000_s1049" style="position:absolute;left:4829;top:5229;width:222;height:198;visibility:visible;mso-wrap-style:square;v-text-anchor:top" coordsize="299,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" path="m46,190l155,39,57,68r-4,1l51,69r-2,1l47,71r-2,1l43,73r-2,l39,74r-1,1l36,76r-1,1l34,78r-1,1l32,80r-1,l30,81r-1,2l28,84r,2l27,87r,1l27,90r,2l26,93r,2l26,97r1,3l27,102r,2l27,106r1,2l29,111r-6,1l,39,6,37r1,3l9,43r1,3l12,48r1,2l14,52r1,1l17,54r,1l19,56r2,1l23,57r1,1l26,58r1,1l29,59r2,l33,59r3,l38,58r4,l45,57r3,-1l52,55,244,r2,6l101,212,247,169r2,-1l251,168r2,-1l255,166r2,-1l259,164r2,-1l262,162r1,-1l264,160r2,-1l267,158r,-1l268,155r1,-1l271,153r,-1l272,150r,-1l272,148r1,-2l273,145r,-2l273,142r,-1l273,139r,-1l273,137r-1,-4l271,130r-2,-5l276,123r23,80l293,204r-1,-2l292,200r-1,-2l290,196r-1,-2l288,193r-1,-2l287,189r-1,-1l285,187r-1,-1l282,185r,-1l281,183r-2,-1l278,182r-1,-1l276,181r-2,-1l273,180r-2,-1l269,179r-2,l266,179r-2,l262,179r-1,l259,180r-2,l255,181r-3,l250,182,87,228r-4,7l82,237r-2,2l79,242r-1,2l77,246r-1,2l76,250r-1,2l75,253r,2l75,256r,3l75,261r1,2l76,265r1,2l71,269,46,190xe" fillcolor="black">
                  <v:path arrowok="t" o:connecttype="custom" o:connectlocs="42,50;36,52;32,54;28,55;25,57;23,59;21,62;20,65;19,68;20,74;20,78;17,82;5,29;9,35;11,39;14,41;18,43;22,43;27,43;33,42;181,0;183,124;188,123;192,121;195,119;198,116;200,113;202,110;203,107;203,105;203,102;201,96;222,149;217,147;215,143;213,139;211,137;209,135;206,133;203,132;198,132;195,132;191,132;186,134;61,174;58,180;56,184;56,188;56,192;57,197" o:connectangles="0,0,0,0,0,0,0,0,0,0,0,0,0,0,0,0,0,0,0,0,0,0,0,0,0,0,0,0,0,0,0,0,0,0,0,0,0,0,0,0,0,0,0,0,0,0,0,0,0,0"/>
                </v:shape>
                <v:shape id="Freeform 367" o:spid="_x0000_s1050" style="position:absolute;left:4814;top:5109;width:188;height:116;visibility:visible;mso-wrap-style:square;v-text-anchor:top" coordsize="25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" path="m230,1l237,r19,120l249,121r-1,-7l248,111r-1,-2l247,107r-1,-2l246,103r-1,-2l243,100r,-2l242,97r-1,l240,96r-1,-1l238,95r-2,-1l235,94r-1,-1l232,93r-2,l228,93r-2,l222,94r-4,l215,94r-4,1l55,119r-4,1l48,120r-5,1l40,122r-2,l36,124r-2,1l33,125r-1,1l31,127r-1,1l29,129r-1,1l28,131r-1,1l26,134r,2l25,137r,2l25,141r,2l25,145r,2l25,149r2,8l20,159,,38,6,37r2,7l8,47r,2l9,51r2,3l11,56r1,2l14,59r,1l15,61r1,1l17,63r1,l19,64r2,1l22,65r2,1l25,66r2,l29,66r2,l34,66r4,-1l41,65r4,-1l202,39r4,l210,38r3,-1l216,37r2,-1l221,35r1,l223,34r1,-1l226,32r1,-1l228,31r1,-1l229,28r1,-1l231,25r,-1l232,22r,-2l232,19r,-4l232,14r,-3l232,9,230,1xe" fillcolor="black">
                  <v:path arrowok="t" o:connecttype="custom" o:connectlocs="174,0;183,88;182,81;181,78;181,75;178,73;178,71;176,70;175,69;173,69;170,68;167,68;163,69;158,69;40,87;35,88;29,89;26,90;24,91;23,93;21,94;21,96;19,98;18,100;18,103;18,106;18,109;15,116;4,27;6,34;7,37;8,41;10,43;11,45;12,46;14,47;16,47;18,48;21,48;25,48;30,47;148,28;154,28;159,27;162,26;164,25;166,23;167,23;168,20;170,18;170,16;170,14;170,10;170,7" o:connectangles="0,0,0,0,0,0,0,0,0,0,0,0,0,0,0,0,0,0,0,0,0,0,0,0,0,0,0,0,0,0,0,0,0,0,0,0,0,0,0,0,0,0,0,0,0,0,0,0,0,0,0,0,0,0"/>
                </v:shape>
                <v:shape id="Freeform 368" o:spid="_x0000_s1051" style="position:absolute;left:4796;top:4931;width:184;height:184;visibility:visible;mso-wrap-style:square;v-text-anchor:top" coordsize="254,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" path="m,l6,,7,1r,2l8,4r,1l9,7r1,3l11,11r1,1l13,13r1,1l15,16r1,1l18,18r1,1l20,21r2,l24,23r4,2l32,27r6,2l43,32r7,2l57,36r4,2l65,39r189,66l254,110,72,205r-5,3l63,209r-6,4l51,216r-6,3l41,223r-3,2l34,227r-1,1l31,230r-1,1l29,233r-1,2l28,237r,1l27,239r,2l27,242r,1l27,245r,1l20,247,11,136r7,-1l18,139r,2l18,142r,2l18,145r1,4l20,152r,2l21,157r1,1l23,160r1,1l25,161r1,1l27,162r1,1l30,163r1,l33,163r1,-1l37,162r2,-1l42,160r5,-3l53,154r8,-5l175,91,66,54,61,52,57,51,50,49,44,47,40,46,39,44r-2,l34,44r-1,l30,44r-2,l27,44r-1,l24,44r-1,2l22,46r-1,1l20,48r-1,l18,49r,1l17,51r-1,1l15,53r,1l14,55r,1l13,59r,1l13,63r-1,2l12,67r,3l12,73r1,3l6,76,,xe" fillcolor="black">
                  <v:path arrowok="t" o:connecttype="custom" o:connectlocs="4,0;5,2;6,4;7,7;9,9;10,10;12,13;14,14;16,16;20,19;28,22;36,25;44,28;184,78;52,153;46,156;37,161;30,166;25,169;22,171;21,174;20,177;20,178;20,180;20,183;14,184;13,101;13,105;13,107;14,111;14,115;16,118;17,120;19,121;20,121;22,121;24,121;27,121;30,119;38,115;127,68;44,39;36,37;29,34;27,33;24,33;20,33;19,33;17,34;15,35;14,36;13,37;12,39;11,40;10,42;9,45;9,48;9,52;9,57;0,0" o:connectangles="0,0,0,0,0,0,0,0,0,0,0,0,0,0,0,0,0,0,0,0,0,0,0,0,0,0,0,0,0,0,0,0,0,0,0,0,0,0,0,0,0,0,0,0,0,0,0,0,0,0,0,0,0,0,0,0,0,0,0,0"/>
                </v:shape>
                <v:shape id="Freeform 369" o:spid="_x0000_s1052" style="position:absolute;left:4796;top:4752;width:184;height:159;visibility:visible;mso-wrap-style:square;v-text-anchor:top" coordsize="25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" path="m19,115r98,5l117,116r,-4l117,110r,-3l117,105r-1,-2l116,100r-1,-1l115,96r-1,-2l113,92r-1,-1l111,89r-1,-1l108,86r-1,-2l105,83r-1,-1l101,80,99,78,97,77,94,76,92,75,90,74,88,73,85,72,82,71r-3,l77,70,74,69,70,68r-4,l63,67r1,-6l189,68r,7l184,75r-5,1l175,76r-6,1l165,78r-3,2l158,81r-4,1l153,83r-2,1l150,84r-1,1l146,87r-2,1l141,90r-1,2l137,94r-2,2l134,98r-1,3l132,103r,3l131,109r-1,3l130,117r-1,4l197,125r5,l206,125r3,1l214,126r2,l219,125r1,l222,125r1,-1l224,124r,-1l226,123r1,-1l228,121r,-1l229,119r1,-1l230,117r1,-1l232,113r,-2l232,109r1,-2l233,105r1,-13l234,88r,-4l234,80r,-5l233,72r,-4l232,65r,-4l231,58r-1,-3l229,52r-1,-3l226,46r-1,-3l224,40r-2,-3l220,35r-2,-2l216,30r-2,-2l211,26r-3,-2l205,22r-2,-2l200,18r-3,-2l194,15r-3,-2l187,11r-3,-1l180,9,177,6r,-6l252,16,239,216r-7,l233,208r,-2l233,204r,-3l233,199r-1,-2l232,196r-1,-2l230,192r-1,-1l229,190r-1,-1l227,188r-1,-1l225,186r-1,l222,184r-1,l220,183r-2,l215,182r-3,l208,181r-4,l200,181,43,171r-4,l36,171r-3,l29,171r-4,l23,171r-2,1l20,172r-1,1l17,173r-1,1l15,175r-1,1l13,177r-1,1l10,180r-1,2l9,184r-1,3l8,189r-1,3l7,195r,7l,202,12,7r71,5l83,18r-4,1l76,19r-2,1l71,20r-3,1l64,22r-2,l59,23r-2,1l55,24r-2,1l51,26r-2,1l48,28r-2,1l44,30r-1,1l42,32r-2,1l39,34r-1,2l37,37r-2,1l35,40r-2,1l32,43r-2,2l29,47r,2l28,51r-1,2l26,55r-1,2l24,60r,4l23,68r-1,4l22,78r-1,6l21,88r,3l19,115xe" fillcolor="black">
                  <v:path arrowok="t" o:connecttype="custom" o:connectlocs="85,82;85,76;83,69;80,65;76,60;69,56;62,53;54,51;47,45;131,56;118,59;110,62;105,65;99,71;96,78;94,89;153,93;161,92;164,91;166,88;169,85;170,79;171,62;170,50;168,40;164,32;159,24;152,18;144,12;134,7;184,12;170,152;169,145;167,141;165,138;161,135;155,134;31,126;21,126;15,127;11,129;7,133;6,139;0,149;58,14;50,15;42,18;36,20;31,23;28,27;24,30;21,36;18,42;16,53;15,67" o:connectangles="0,0,0,0,0,0,0,0,0,0,0,0,0,0,0,0,0,0,0,0,0,0,0,0,0,0,0,0,0,0,0,0,0,0,0,0,0,0,0,0,0,0,0,0,0,0,0,0,0,0,0,0,0,0,0"/>
                </v:shape>
                <v:shape id="Freeform 370" o:spid="_x0000_s1053" style="position:absolute;left:4818;top:4559;width:208;height:181;visibility:visible;mso-wrap-style:square;v-text-anchor:top" coordsize="28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" path="m144,143r66,11l212,155r3,l219,156r4,l226,157r3,l231,157r2,l235,156r1,l237,155r2,l240,154r1,-1l242,152r1,-1l244,150r1,-1l246,147r1,-2l248,143r1,-4l250,137r,-4l251,129r7,1l235,248r-6,-1l230,243r,-3l231,236r,-3l231,230r,-2l231,226r-1,-2l230,223r-1,-2l228,220r-1,-1l227,218r-1,-1l225,216r-1,-1l223,214r-3,-1l218,213r-3,-1l212,211r-4,-1l205,209r-3,l200,209,47,181r-2,-1l42,180r-4,-1l35,178r-4,l28,178r-2,l24,178r-1,l21,179r-1,l19,180r-1,1l16,182r-1,l15,184r-1,1l12,186r-1,2l11,190r-1,3l9,195r-1,3l6,201r-1,5l,205,20,99r1,-6l22,88r1,-4l24,79r1,-4l26,71r1,-4l29,63r1,-4l30,55r2,-3l33,49r1,-3l35,44r1,-3l37,39r2,-2l40,34r1,-2l44,30r1,-1l46,25r2,-1l50,22r1,-1l53,19r2,-1l57,16r2,-1l61,14r2,-2l65,11r3,-1l70,9,72,8,75,7,77,6r3,l82,6,85,5r2,l90,5r2,l95,5r2,l100,5r2,1l105,6r3,l111,7r4,1l118,9r3,1l123,12r3,1l128,14r2,2l133,18r2,2l137,22r2,2l141,27r2,3l145,32r,2l146,36r1,2l148,39r1,2l151,43r,2l152,48r,2l153,52r1,2l154,57r,2l155,63r,2l155,68,245,27r4,-2l253,23r3,-2l259,20r3,-2l264,17r3,-2l269,14r1,-2l271,10r1,-2l273,6r1,-2l275,3,276,r6,1l269,73,147,127r-3,16xm29,122r103,18l134,130r,-2l135,125r,-3l135,120r1,-3l136,115r,-5l137,106r,-4l136,99r,-4l136,93r-1,-1l135,90r,-1l134,87r-1,-1l133,84r-1,-1l131,82r-1,-1l130,80r-2,-2l127,77r-1,-1l125,75r-1,-1l123,73r-2,-1l120,71r-2,-1l117,69r-2,-1l113,67r-2,l109,66r-2,-1l105,65r-2,-1l101,63r-2,l97,61r-2,l91,60r-2,l86,60r-4,l80,60r-4,l73,60r-3,l68,60r-3,l63,61r-2,2l59,64r-2,1l55,66r-2,1l51,68r-2,1l48,71r-2,2l45,74r-3,2l41,78r-1,3l38,83r-1,2l36,88r-1,3l34,94r,4l33,101r-1,3l29,122xe" fillcolor="black">
                  <v:path arrowok="t" o:connecttype="custom" o:connectlocs="162,114;172,115;177,112;181,109;184,100;169,180;170,168;169,161;166,158;159,155;148,153;26,130;17,130;12,133;8,137;4,147;16,64;20,49;24,36;29,27;34,18;41,13;48,8;57,4;66,4;75,4;87,7;96,12;104,20;108,28;112,35;114,43;184,18;195,12;201,6;208,1;97,102;100,88;101,74;100,66;97,61;94,56;89,53;83,49;76,47;67,44;56,44;46,45;39,49;33,54;27,62;24,74" o:connectangles="0,0,0,0,0,0,0,0,0,0,0,0,0,0,0,0,0,0,0,0,0,0,0,0,0,0,0,0,0,0,0,0,0,0,0,0,0,0,0,0,0,0,0,0,0,0,0,0,0,0,0,0"/>
                  <o:lock v:ext="edit" verticies="t"/>
                </v:shape>
                <v:shape id="Freeform 371" o:spid="_x0000_s1054" style="position:absolute;left:4874;top:4387;width:187;height:163;visibility:visible;mso-wrap-style:square;v-text-anchor:top" coordsize="250,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" path="m31,r76,25l105,32r-5,-1l97,31,93,30r-3,l86,30r-3,l79,30r-3,1l73,31r-4,1l66,32r-3,1l59,35r-3,1l53,37r-3,1l48,40r-3,2l42,43r-2,2l37,48r-2,2l33,52r-3,2l28,56r-2,2l25,60r-2,2l22,65r-2,2l19,70r-1,2l18,74r-1,2l16,78r,2l16,83r-1,2l15,87r,1l15,90r,2l15,94r1,1l16,97r1,1l17,100r1,2l18,103r1,2l20,106r1,1l22,109r1,1l23,111r1,1l26,113r1,1l28,115r1,1l30,116r3,2l34,118r1,1l37,120r2,l41,121r2,l44,121r2,l48,121r2,-1l52,120r2,-1l57,118r2,-2l62,115r2,-2l67,112r4,-2l76,106r3,-3l83,100r4,-3l92,92r5,-4l103,83r5,-5l112,74r3,-3l119,67r4,-2l127,62r3,-3l133,57r4,-3l141,52r3,-2l148,49r3,-3l153,45r3,-2l159,43r3,-1l164,41r3,-1l170,40r3,-1l176,39r3,l182,39r2,l187,39r3,1l193,40r2,1l198,42r3,l203,43r4,2l210,46r4,2l217,50r3,2l223,54r2,2l228,59r2,2l233,63r2,3l237,69r1,3l240,75r2,3l243,80r,3l245,86r1,4l248,93r1,4l249,101r1,3l250,108r,4l250,115r,5l250,124r-1,4l248,132r-2,4l245,140r-2,4l243,146r-1,2l240,151r-1,3l238,156r,2l236,161r-1,1l233,164r-1,3l230,169r-2,3l226,174r-3,3l221,180r-2,2l217,184r-1,1l214,187r,2l213,191r-1,1l210,193r,2l209,196r,1l209,198r,1l209,200r,2l209,203r1,1l210,206r2,1l212,208r1,2l214,211r1,2l217,214r1,1l216,221,130,192r2,-7l137,186r5,l147,187r4,l155,187r4,l163,186r5,l172,185r4,-1l180,183r4,l187,181r4,-1l194,179r3,-2l200,176r3,-2l206,172r3,-2l213,168r2,-2l218,164r1,-3l222,159r1,-2l225,154r2,-3l228,148r2,-3l231,143r2,-2l233,138r1,-2l234,134r1,-2l235,130r,-2l236,126r,-2l236,122r,-2l235,118r,-3l235,113r-1,-2l233,110r,-2l232,106r-1,-1l230,103r-1,-1l228,100r,-1l226,98r-1,-2l224,95r-1,-1l221,93r-1,-1l219,91r-2,l215,90r-1,-1l212,89r-3,-1l207,88r-2,l203,87r-2,l198,88r-1,l194,88r-2,1l190,90r-2,1l185,92r-2,1l180,94r-2,1l174,97r-2,2l168,102r-3,2l162,107r-4,3l153,114r-4,5l143,125r-7,5l131,135r-6,5l120,144r-4,2l112,149r-4,4l103,155r-4,2l95,159r-3,2l88,162r-4,1l80,164r-4,l74,164r-1,1l70,165r-1,l66,165r-2,l62,165r-2,l58,164r-2,l54,164r-1,l50,163r-2,l47,162r-2,-1l41,160r-2,-1l35,157r-2,-1l29,154r-3,-3l23,149r-2,-2l19,145r-2,-2l14,141r-1,-3l11,135,9,133,8,129,6,126,5,123,4,120,3,116,2,113,1,110,,106r,-3l,99,,96,,93,1,89r,-3l2,81,3,78,4,74,5,71,6,68,7,66,8,63,9,61r2,-3l12,56r1,-2l15,52r3,-4l19,45r2,-2l23,41r2,-2l27,37r2,-2l31,33r3,-2l36,29r1,-2l39,26r,-2l40,23r1,-1l41,21r,-1l42,19r,-1l42,17,41,16r,-1l41,14r-1,l39,13r,-1l37,10,36,8r-2,l31,6,29,5,31,xe" fillcolor="black">
                  <v:path arrowok="t" o:connecttype="custom" o:connectlocs="67,22;49,24;34,31;21,41;13,53;11,64;13,72;16,80;22,86;31,89;40,88;57,78;81,58;99,42;117,32;132,29;146,30;162,37;176,49;183,63;187,83;183,103;178,117;169,128;160,139;156,146;159,153;162,163;116,138;138,135;154,127;167,116;174,102;177,91;174,81;171,73;164,67;153,65;142,66;129,73;107,92;81,113;60,121;48,122;37,120;25,115;10,104;3,89;0,71;4,52;10,40;20,27;29,18;31,13;28,7" o:connectangles="0,0,0,0,0,0,0,0,0,0,0,0,0,0,0,0,0,0,0,0,0,0,0,0,0,0,0,0,0,0,0,0,0,0,0,0,0,0,0,0,0,0,0,0,0,0,0,0,0,0,0,0,0,0,0"/>
                </v:shape>
                <v:shape id="Freeform 372" o:spid="_x0000_s1055" style="position:absolute;left:4920;top:4272;width:196;height:149;visibility:visible;mso-wrap-style:square;v-text-anchor:top" coordsize="270,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" path="m264,91r6,3l218,205r-5,-3l216,195r1,-2l217,191r1,-2l219,187r,-2l219,183r,-2l219,180r,-2l219,177r-1,-1l218,175r-1,-2l216,172r,-1l214,169r-1,-1l212,167r-2,-1l208,165r-2,-2l202,162r-3,-2l196,159,52,97,46,95,43,93,40,92,37,91,34,90r-2,l31,90r-2,l28,90r-2,l24,90r-1,1l21,92r-1,l19,93r-2,1l16,95r-1,2l14,98r-1,3l12,103r-2,2l9,107r-3,6l,111,51,r6,2l54,9r-1,2l52,13r-1,3l51,18r,1l50,21r,2l51,25r,1l51,27r,3l52,31r,1l53,33r1,2l55,36r1,l57,37r2,2l61,40r3,1l67,43r3,1l74,46r144,63l222,110r5,2l230,113r2,1l235,114r2,1l239,115r1,1l241,115r2,l244,115r1,-1l246,114r1,-1l249,113r1,-1l251,111r2,-2l254,108r1,-1l256,105r1,-2l259,101r1,-3l264,91xe" fillcolor="black">
                  <v:path arrowok="t" o:connecttype="custom" o:connectlocs="196,68;155,147;158,140;158,137;159,134;159,132;159,129;158,128;158,126;157,124;155,122;152,121;150,118;144,116;38,71;31,68;27,66;23,65;21,65;19,65;17,65;15,67;14,68;12,69;10,71;9,75;7,78;0,81;41,1;38,8;37,12;37,14;36,17;37,19;37,22;38,23;39,25;41,26;43,28;46,30;51,32;158,79;165,81;168,83;172,84;174,84;176,84;178,83;179,82;181,81;184,79;185,78;187,75;189,71" o:connectangles="0,0,0,0,0,0,0,0,0,0,0,0,0,0,0,0,0,0,0,0,0,0,0,0,0,0,0,0,0,0,0,0,0,0,0,0,0,0,0,0,0,0,0,0,0,0,0,0,0,0,0,0,0,0"/>
                </v:shape>
                <v:shape id="Freeform 373" o:spid="_x0000_s1056" style="position:absolute;left:4967;top:4122;width:213;height:207;visibility:visible;mso-wrap-style:square;v-text-anchor:top" coordsize="287,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" path="m206,281r-5,-4l205,271r1,-2l207,267r1,-2l208,262r1,-2l210,258r,-1l210,255r,-1l210,252r-1,-1l209,250r,-2l208,247r-1,-1l206,244r,-1l205,242r-2,-1l201,239r-3,-1l196,236r-5,-2l188,232,54,152r-5,-2l45,148r-2,-1l40,146r-2,-2l35,143r-1,l33,142r-2,l30,142r-1,l27,143r-1,l25,144r-2,l22,145r-1,1l19,147r-1,1l15,149r-1,2l13,153r-2,1l10,156r-4,8l,161,56,71r3,-5l62,62r3,-4l67,54r3,-4l73,46r2,-3l78,40r3,-3l84,33r3,-2l91,28r2,-2l96,23r3,-2l102,19r3,-3l109,14r4,-2l116,10r4,-1l125,7r3,-2l132,4r4,-1l140,2r4,l147,1r4,l155,r5,l164,r4,1l172,1r4,l180,2r5,l188,3r4,1l197,5r4,1l205,8r4,1l213,11r4,2l220,15r5,3l228,20r4,1l234,23r3,2l239,26r2,2l244,30r2,2l248,33r2,2l253,37r2,2l256,41r3,2l260,45r2,2l264,49r1,3l268,55r2,2l271,59r1,2l273,63r2,2l276,68r1,2l278,72r1,2l280,76r1,4l283,85r1,5l285,94r1,5l286,103r1,4l287,112r,4l287,121r-1,5l285,131r,5l283,141r-1,5l281,151r-2,5l277,162r-1,3l274,168r-1,3l271,174r-2,4l266,182r-2,4l261,191r-55,90xm60,91r160,93l222,186r3,2l227,189r3,1l232,191r2,1l235,192r1,l237,192r1,l239,192r1,l241,192r1,-1l243,191r1,-1l245,189r1,-1l247,187r2,-1l250,184r1,-1l252,181r2,-3l255,175r2,-2l258,169r1,-3l260,164r,-3l261,157r,-3l261,151r,-3l261,145r-1,-3l260,140r-1,-3l258,134r-2,-4l254,126r-2,-4l250,118r-3,-4l244,110r-2,-2l241,107r-2,-2l237,103r-2,-2l233,99r-3,-1l228,96r-2,-2l224,92r-3,-2l219,87r-3,-1l214,84r-3,-2l209,80r-3,-1l203,77r-3,-2l197,73r-6,-2l187,68r-5,-2l178,64r-5,-3l169,59r-5,-2l160,56r-5,-2l150,52r-4,-1l142,50r-4,-1l134,49r-3,-1l127,48r-4,l120,48r-3,l114,48r-2,l109,49r-3,l104,50r-3,l99,51r-2,1l95,54r-3,1l91,56r-4,1l85,59r-1,1l83,60r-2,2l80,63r-2,2l77,67r-2,1l74,70r-2,2l70,75r-1,2l67,79r-2,3l63,84r-2,3l60,91xe" fillcolor="black">
                  <v:path arrowok="t" o:connecttype="custom" o:connectlocs="154,197;156,189;155,184;153,179;145,174;33,109;25,105;20,105;16,108;10,113;42,52;52,37;62,24;73,15;86,7;101,2;115,0;131,1;146,4;161,10;174,17;183,24;190,30;197,38;203,46;207,55;212,69;213,85;210,104;205,122;197,134;163,136;172,141;177,141;180,141;183,138;189,131;193,121;194,109;191,99;183,84;176,76;168,69;159,62;148,55;132,47;115,40;99,36;87,35;77,37;68,41;62,44;56,50;50,58;45,67" o:connectangles="0,0,0,0,0,0,0,0,0,0,0,0,0,0,0,0,0,0,0,0,0,0,0,0,0,0,0,0,0,0,0,0,0,0,0,0,0,0,0,0,0,0,0,0,0,0,0,0,0,0,0,0,0,0,0"/>
                  <o:lock v:ext="edit" verticies="t"/>
                </v:shape>
                <v:shape id="Freeform 374" o:spid="_x0000_s1057" style="position:absolute;left:5135;top:3986;width:193;height:183;visibility:visible;mso-wrap-style:square;v-text-anchor:top" coordsize="270,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" path="m152,94l98,158r12,22l112,183r2,2l115,187r2,3l118,191r2,2l121,194r2,1l124,196r,1l125,198r1,l128,198r1,1l130,199r2,l133,199r1,l136,199r1,l138,198r1,l140,198r2,-1l143,195r3,-1l149,191r3,-2l154,187r3,-4l162,187r-49,61l107,244r1,-1l108,242r1,-2l110,239r,-2l112,235r,-1l112,233r1,-2l113,230r,-2l113,227r,-2l113,224r,-1l113,222r-1,-4l110,215r-1,-4l107,206r-2,-5l103,195r-2,-2l100,190r-2,-3l97,184,,3,2,,209,53r4,1l216,55r4,1l224,57r2,l229,58r5,l239,59r4,l247,59r2,l251,58r2,l256,57r2,-1l260,55r2,-1l264,52r1,-2l270,54r-71,89l194,139r2,-3l198,133r2,-3l201,127r2,-2l203,123r1,-2l205,120r,-2l205,116r,-1l204,113r-1,-1l202,111r-1,-1l200,109r-1,-1l197,108r-1,-1l192,105r-4,l183,103,152,94xm137,91l50,69r42,77l137,91xe" fillcolor="black">
                  <v:path arrowok="t" o:connecttype="custom" o:connectlocs="70,117;80,135;82,138;84,141;86,143;89,145;89,146;91,146;92,147;94,147;95,147;97,147;99,146;100,146;102,144;107,141;110,138;116,138;76,180;77,179;79,176;80,173;80,172;81,170;81,168;81,165;81,164;79,159;76,152;74,144;71,140;69,136;1,0;152,40;157,41;162,42;167,43;174,44;178,44;181,43;184,41;187,40;189,37;142,106;140,100;143,96;145,92;146,89;147,87;147,86;146,83;145,83;144,81;142,80;140,79;134,77;109,69;36,51;98,67" o:connectangles="0,0,0,0,0,0,0,0,0,0,0,0,0,0,0,0,0,0,0,0,0,0,0,0,0,0,0,0,0,0,0,0,0,0,0,0,0,0,0,0,0,0,0,0,0,0,0,0,0,0,0,0,0,0,0,0,0,0,0"/>
                  <o:lock v:ext="edit" verticies="t"/>
                </v:shape>
                <v:shape id="Freeform 375" o:spid="_x0000_s1058" style="position:absolute;left:5213;top:3813;width:218;height:211;visibility:visible;mso-wrap-style:square;v-text-anchor:top" coordsize="2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" path="m166,285r-4,-4l167,275r2,-1l170,272r1,-2l173,269r1,-2l175,266r1,-2l176,263r,-3l176,259r1,-2l177,256r-1,-2l176,253r,-2l176,250r-1,-1l174,247r-1,-1l171,244r-1,-2l167,240r-2,-3l162,234,52,124r-3,-4l46,118r-2,-3l42,114r-3,-2l38,111r-2,-1l34,109r-1,-1l31,108r-2,l28,108r-2,l25,108r-2,1l21,109r-1,1l18,111r-1,l15,113r-2,1l12,115r-2,2l4,123,,118,77,45r3,-4l84,38r3,-3l91,32r4,-3l98,26r4,-2l107,21r3,-2l113,17r4,-3l120,12r4,-2l127,9r3,-2l134,6r3,-1l141,4r6,-2l151,2r3,-1l158,1,162,r4,l170,r4,l179,r4,1l187,1r4,1l195,2r4,2l202,5r4,1l210,7r5,2l218,11r4,2l226,14r3,4l233,20r3,2l239,24r4,3l246,30r4,2l253,35r4,3l258,41r2,2l262,45r2,2l266,49r2,4l270,55r1,2l273,59r1,3l276,64r1,2l278,69r2,2l281,74r1,2l283,79r1,2l286,83r1,4l287,89r1,3l289,94r1,2l290,99r1,2l291,103r1,3l292,111r,4l292,119r,6l292,129r-1,5l290,138r-1,4l288,146r-1,5l284,155r-2,5l280,165r-3,4l275,173r-3,5l269,183r-3,5l264,190r-2,3l259,196r-2,3l254,202r-3,3l246,209r-3,3l166,285xm75,66l204,197r2,2l209,201r2,1l212,204r3,1l217,206r,1l218,208r1,l220,208r1,l222,209r1,-1l224,208r1,l227,208r1,-1l229,206r2,-1l232,205r2,-2l235,202r2,-1l239,199r2,-3l244,193r2,-3l247,188r3,-3l251,182r1,-2l253,177r1,-3l255,171r,-3l256,166r,-4l256,160r,-3l255,152r-1,-5l253,143r-1,-4l250,135r-3,-4l246,128r-1,-2l243,124r-1,-2l241,119r-2,-3l238,114r-2,-3l235,109r-2,-2l231,105r-2,-3l227,100r-2,-2l223,95r-2,-2l219,91r-2,-3l214,85r-3,-3l207,79r-4,-4l199,71r-3,-3l192,65r-4,-3l184,59r-3,-2l176,54r-4,-2l168,48r-3,-1l161,45r-4,-1l154,42r-4,-1l147,40r-3,-1l141,39r-3,-1l135,38r-2,-1l130,37r-3,l125,37r-3,l120,37r-2,1l116,38r-3,1l111,40r-2,1l107,41r-3,1l103,43r-2,1l99,45r-2,1l95,47r-2,2l91,51r-2,2l87,55r-3,2l82,59r-2,2l77,63r-2,3xe" fillcolor="black">
                  <v:path arrowok="t" o:connecttype="custom" o:connectlocs="127,201;131,195;132,190;131,184;125,178;34,87;27,81;22,80;16,81;10,84;57,33;71,21;84,13;97,5;113,1;127,0;143,1;157,5;171,13;184,22;194,32;202,41;207,49;211,58;215,68;217,76;218,93;215,108;207,125;197,141;187,152;152,146;161,152;164,154;167,154;172,152;178,147;187,137;190,127;191,116;187,100;181,90;175,81;168,73;160,63;146,50;131,40;117,33;105,29;95,27;87,28;78,31;71,35;63,42;56,49" o:connectangles="0,0,0,0,0,0,0,0,0,0,0,0,0,0,0,0,0,0,0,0,0,0,0,0,0,0,0,0,0,0,0,0,0,0,0,0,0,0,0,0,0,0,0,0,0,0,0,0,0,0,0,0,0,0,0"/>
                  <o:lock v:ext="edit" verticies="t"/>
                </v:shape>
                <v:shape id="Freeform 376" o:spid="_x0000_s1059" style="position:absolute;left:5509;top:3658;width:178;height:199;visibility:visible;mso-wrap-style:square;v-text-anchor:top" coordsize="238,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" path="m112,135l42,180r4,24l47,207r,3l47,212r1,2l49,217r1,1l51,220r1,2l53,223r,1l54,225r1,l56,226r,2l57,228r1,1l59,229r1,1l61,230r1,l64,230r1,l67,230r2,l71,230r2,-1l76,228r2,-2l82,225r3,-2l89,221r3,5l26,269r-4,-5l23,263r1,-2l25,260r1,-1l27,257r2,-1l30,255r1,-1l31,253r1,-2l32,250r1,-1l33,248r1,-2l34,245r1,-2l35,240r,-3l35,233r,-5l35,222r-1,-6l33,213r,-3l32,206r,-3l,2,2,,182,114r2,2l187,118r3,2l193,122r3,2l198,125r5,2l208,129r4,2l215,132r2,1l220,133r2,l224,133r2,-1l228,132r2,-1l232,130r3,-1l238,134r-96,62l138,190r4,-3l145,186r2,-2l150,182r2,-2l153,179r1,-2l156,175r,-1l157,173r,-1l157,171r,-1l157,169r-1,-1l156,167r-1,-1l154,164r-1,-1l152,162r-1,-1l147,158r-3,-3l139,152,112,135xm101,128l25,79r15,87l101,128xe" fillcolor="black">
                  <v:path arrowok="t" o:connecttype="custom" o:connectlocs="31,133;35,153;35,157;37,161;38,163;40,165;40,166;42,167;43,169;44,169;46,170;48,170;50,170;52,170;55,169;58,167;64,165;69,167;16,195;18,193;19,192;22,189;23,188;24,186;25,184;25,182;26,180;26,175;26,169;25,160;25,155;24,150;1,0;138,86;142,89;147,92;152,94;159,97;162,98;166,98;169,98;172,97;176,95;106,145;106,138;110,136;114,133;115,131;117,129;117,127;117,126;117,124;116,123;114,121;113,119;108,115;84,100;19,58;76,95" o:connectangles="0,0,0,0,0,0,0,0,0,0,0,0,0,0,0,0,0,0,0,0,0,0,0,0,0,0,0,0,0,0,0,0,0,0,0,0,0,0,0,0,0,0,0,0,0,0,0,0,0,0,0,0,0,0,0,0,0,0,0"/>
                  <o:lock v:ext="edit" verticies="t"/>
                </v:shape>
                <v:shape id="Freeform 377" o:spid="_x0000_s1060" style="position:absolute;left:5585;top:3536;width:168;height:201;visibility:visible;mso-wrap-style:square;v-text-anchor:top" coordsize="23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" path="m228,r3,7l230,8r-2,1l227,10r-1,1l225,12r-1,1l223,14r-1,2l221,17r-1,2l220,20r-1,2l219,23r-1,2l217,27r,2l216,32r,3l216,41r-1,5l215,52r,6l215,66r,4l216,74r5,196l216,272,58,141r-3,-3l51,135r-5,-5l40,126r-4,-3l30,120r-3,-3l25,116r-2,-2l21,114r-2,-1l16,113r-2,l13,113r-2,l10,114r-1,l7,115r-1,l4,115r-1,1l,109,102,61r4,5l102,68r-2,l98,69r-1,1l96,71r-3,1l91,74r-2,3l87,78r-1,1l85,81r-1,1l84,83r,1l84,85r,1l84,87r,1l85,89r1,2l86,92r2,1l89,95r2,2l95,100r6,5l108,112r98,82l202,81r-1,-5l201,71r,-7l201,58r-1,-4l200,52r-1,-1l199,49r,-1l198,46r-1,-3l196,42r,-1l195,39r-1,-1l193,37r-1,l191,36r-2,-1l188,35r-1,-1l186,34r-1,l183,34r-1,l181,34r-3,l175,34r-2,1l171,36r-3,l166,37r-3,1l161,41r-3,-7l228,xe" fillcolor="black">
                  <v:path arrowok="t" o:connecttype="custom" o:connectlocs="168,5;166,7;164,8;163,10;161,12;160,14;159,16;159,18;158,21;157,26;156,34;156,43;156,52;161,200;42,104;37,100;29,93;22,89;18,86;15,84;12,84;9,84;7,84;5,85;3,85;0,81;77,49;73,50;71,52;68,53;65,57;63,58;61,61;61,62;61,64;61,65;63,67;64,69;66,72;73,78;150,143;146,56;146,47;145,40;145,38;145,35;143,32;143,30;141,28;140,27;139,27;137,26;135,25;133,25;132,25;127,25;124,27;121,27;117,30;166,0" o:connectangles="0,0,0,0,0,0,0,0,0,0,0,0,0,0,0,0,0,0,0,0,0,0,0,0,0,0,0,0,0,0,0,0,0,0,0,0,0,0,0,0,0,0,0,0,0,0,0,0,0,0,0,0,0,0,0,0,0,0,0,0"/>
                </v:shape>
                <v:shape id="Freeform 378" o:spid="_x0000_s1061" style="position:absolute;left:5786;top:3479;width:175;height:198;visibility:visible;mso-wrap-style:square;v-text-anchor:top" coordsize="236,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" path="m204,r21,61l218,62r-2,-2l215,58r-3,-4l209,49r-3,-4l204,43r-3,-3l199,38r-3,-2l194,34r-2,-1l189,32r-4,-2l182,30r-3,-1l176,28r-2,-1l171,27r-1,l167,28r-3,l161,29r-3,1l155,30r-5,1l133,37r58,171l192,212r1,4l195,219r1,2l196,224r2,2l199,227r1,2l200,230r1,1l202,232r2,l205,233r1,l208,234r1,l211,234r2,1l215,234r1,l219,234r2,l224,233r2,l234,230r2,6l117,273r-3,-5l122,265r3,-1l127,264r2,-2l131,260r1,-1l134,259r2,-2l137,256r1,-1l138,254r1,-1l140,252r,-1l141,249r,-1l141,247r,-2l141,244r,-2l140,239r-1,-2l138,233r-1,-3l136,225,78,54,62,60r-2,1l57,61r-2,1l52,64r-2,1l48,66r-2,1l43,68r-2,1l39,71r-1,1l36,73r-1,2l34,76r-1,2l32,79r-1,2l30,84r-1,2l28,89r-1,3l26,94r,3l26,100r-1,2l25,105r,3l25,111r,3l26,116r,3l26,124r-6,2l,65,204,xe" fillcolor="black">
                  <v:path arrowok="t" o:connecttype="custom" o:connectlocs="167,44;160,44;157,39;153,33;149,29;145,26;142,24;137,22;133,21;129,20;126,20;122,20;117,22;111,22;142,151;143,157;145,160;147,164;148,166;149,168;151,168;153,169;155,170;158,170;160,170;164,170;168,169;175,171;85,194;93,191;96,190;98,188;101,186;102,185;103,183;104,182;105,180;105,178;105,176;103,172;102,167;58,39;44,44;41,45;37,47;34,49;30,50;28,52;26,54;24,57;23,59;22,62;20,67;19,70;19,74;19,78;19,83;19,86;15,91;151,0" o:connectangles="0,0,0,0,0,0,0,0,0,0,0,0,0,0,0,0,0,0,0,0,0,0,0,0,0,0,0,0,0,0,0,0,0,0,0,0,0,0,0,0,0,0,0,0,0,0,0,0,0,0,0,0,0,0,0,0,0,0,0,0"/>
                </v:shape>
                <v:shape id="Freeform 379" o:spid="_x0000_s1062" style="position:absolute;left:5988;top:3444;width:188;height:180;visibility:visible;mso-wrap-style:square;v-text-anchor:top" coordsize="254,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" path="m103,4r4,l110,3r3,-1l117,2r3,-1l123,1r3,l130,1r3,l137,r3,l143,1r3,l148,1r4,1l155,2r2,1l161,3r2,1l167,4r3,1l173,6r3,1l178,8r3,1l184,11r3,1l189,13r3,2l194,16r3,2l201,19r2,2l206,23r2,1l210,27r2,2l215,31r2,2l219,35r2,2l223,39r2,2l227,43r1,3l230,48r2,2l233,53r3,2l238,58r1,3l240,63r2,3l243,69r1,2l245,74r1,3l247,80r1,3l249,85r1,4l250,92r1,3l252,99r,5l253,109r1,5l254,120r,4l254,130r-1,6l253,141r-1,2l252,146r,2l251,151r,2l250,156r-1,2l248,160r-1,3l247,165r-1,3l245,171r-1,2l243,175r-1,3l241,180r-2,3l237,186r-3,3l232,191r-1,3l229,197r-2,3l224,203r-2,3l220,208r-2,2l215,212r-2,2l210,217r-2,1l205,221r-3,1l198,224r-2,2l192,227r-3,2l187,230r-4,2l180,233r-3,1l173,236r-3,l166,238r-4,1l158,240r-4,1l150,242r-3,l143,243r-4,l136,244r-4,l127,244r-3,1l120,245r-3,l113,244r-3,l106,244r-3,-1l100,243r-4,-1l93,242r-4,-1l86,240r-4,-1l79,238r-2,-2l73,235r-3,-2l67,232r-3,-1l62,229r-3,-2l55,226r-3,-2l50,222r-3,-2l44,218r-2,-2l40,214r-2,-1l37,211r-2,-2l33,207r-2,-2l29,203r-1,-3l26,198r-1,-2l23,194r-1,-2l19,190r-1,-3l17,185r-2,-2l14,181r-1,-2l12,176r-1,-2l10,171,9,169,8,165,6,160,4,155,3,150,2,144r,-3l1,138r,-3l,132r,-4l,125r,-3l,119r,-3l,113r,-3l,107r1,-2l1,102,2,99r,-4l2,92,3,89,4,87,5,84,6,82,7,79,8,76,9,74r1,-3l12,68r1,-2l14,63r2,-2l17,57r2,-3l22,52r1,-2l25,47r2,-2l29,43r2,-3l33,39r2,-3l37,35r2,-3l42,31r2,-2l46,27r2,-3l51,23r2,-2l57,19r2,-1l62,17r2,-2l67,14r3,-1l72,12r3,-1l78,10,81,9,84,8r3,l90,7,94,6,97,5r3,l103,4xm107,15r-4,l100,16r-2,1l96,18r-2,1l93,19r-3,1l88,21r-1,1l86,23r-2,1l83,26r-1,1l80,28r-1,2l77,31r-1,1l75,34r-1,1l73,37r-1,2l71,40r-1,2l69,43r-1,3l67,47r,2l66,51r-1,2l64,55r-1,4l63,64r-1,4l61,72r,4l61,80r-1,5l60,89r1,5l61,100r,5l62,111r1,5l63,122r1,6l65,135r1,3l67,142r,3l68,148r1,4l70,155r1,3l72,161r,3l73,168r1,3l76,174r1,2l77,179r2,3l80,184r1,3l82,189r1,2l85,194r1,2l87,198r2,2l90,203r4,4l97,211r3,3l103,217r2,2l107,221r3,1l112,224r3,2l117,226r3,2l123,228r3,1l130,229r3,1l136,230r2,l142,230r3,-1l148,229r2,l152,228r2,-1l156,227r1,-1l159,226r3,-1l163,224r3,-1l168,222r1,-1l170,220r2,-1l173,218r2,-1l176,215r1,-1l179,212r2,-2l182,208r1,-2l184,204r2,-2l187,198r,-2l188,194r1,-3l190,188r1,-3l192,183r,-4l192,176r1,-3l193,170r1,-3l194,163r,-4l194,156r,-4l194,148r-1,-4l193,140r-1,-4l192,132r,-6l191,122r-1,-5l189,113r-1,-6l187,102r-1,-5l185,91r-2,-5l182,82r-1,-4l180,74r-2,-4l177,66r-1,-4l174,58r-1,-4l171,51r-1,-2l168,46r-1,-3l165,41r-3,-2l161,37r-2,-2l157,33r-1,-2l154,29r-2,-1l150,26r-1,-3l147,22r-1,-1l144,20r-2,-1l140,18r-2,-1l136,16r-2,l133,15r-2,l127,14r-1,l124,14r-2,l120,14r-3,-1l116,14r-3,l112,14r-3,l107,15xe" fillcolor="black">
                  <v:path arrowok="t" o:connecttype="custom" o:connectlocs="91,1;108,1;124,3;138,9;152,17;164,27;172,39;181,52;185,68;188,91;186,111;182,123;175,137;164,151;152,162;135,170;117,176;98,179;78,179;61,176;46,168;31,159;21,149;13,137;7,126;1,104;0,87;1,73;5,58;12,45;21,32;33,21;46,12;60,7;76,3;70,14;61,19;55,26;50,35;46,50;45,73;49,101;53,118;58,134;64,145;78,161;91,168;107,168;118,166;127,161;135,153;140,140;143,125;143,106;140,83;134,57;127,37;118,26;109,16;99,12;89,10;79,11" o:connectangles="0,0,0,0,0,0,0,0,0,0,0,0,0,0,0,0,0,0,0,0,0,0,0,0,0,0,0,0,0,0,0,0,0,0,0,0,0,0,0,0,0,0,0,0,0,0,0,0,0,0,0,0,0,0,0,0,0,0,0,0,0,0"/>
                  <o:lock v:ext="edit" verticies="t"/>
                </v:shape>
                <v:shape id="Freeform 380" o:spid="_x0000_s1063" style="position:absolute;left:6195;top:3422;width:181;height:180;visibility:visible;mso-wrap-style:square;v-text-anchor:top" coordsize="247,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" path="m84,7l209,147,205,46r,-2l205,42r-1,-3l204,37r,-2l203,33r,-2l203,29r-2,-2l200,26r,-1l199,24r,-2l198,20r-1,-1l197,18r-2,-1l194,16r-1,-1l192,14r-2,-1l189,12r-2,l185,11r-1,l182,11r-2,-1l178,10r-3,l173,10r-2,l169,10,168,4,247,r,7l244,8r-3,l237,9r-3,l232,10r-2,1l228,11r-1,1l225,13r-1,1l224,15r-1,1l222,18r-1,1l220,20r,3l219,25r-1,2l218,30r,2l217,35r,4l217,42r1,4l225,240r-5,1l50,53r6,149l56,204r,2l56,209r1,1l57,213r1,1l58,216r2,2l60,219r1,2l62,222r1,2l64,225r1,1l66,227r1,1l68,229r2,l71,230r1,l73,231r1,2l76,233r1,1l79,234r1,l81,234r2,l85,235r4,l94,234r,6l10,244,9,238r3,l14,238r2,-1l18,237r2,l22,236r3,l27,235r1,-1l30,234r1,-1l33,233r1,-2l35,230r1,-1l37,228r1,-1l39,226r,-1l40,223r,-1l41,221r1,-2l42,218r1,-2l43,214r,-2l43,210r,-1l44,206r,-2l44,202,36,37,31,31,30,29,28,27,26,26,24,24,21,23,20,22,18,20,17,19r-2,l14,18,12,17r-3,l8,17,5,16r-2,l,16,,10,84,7xe" fillcolor="black">
                  <v:path arrowok="t" o:connecttype="custom" o:connectlocs="150,34;149,29;149,24;147,20;146,18;144,14;142,12;139,10;136,8;132,7;127,7;123,3;179,6;171,7;167,8;164,10;163,13;161,17;160,22;159,29;165,177;41,149;41,154;43,158;44,162;46,165;48,167;51,169;53,170;56,173;59,173;65,173;7,180;10,176;15,175;20,173;23,172;26,170;28,167;29,165;31,162;32,158;32,154;32,149;22,21;18,18;13,15;10,13;6,13;0,12" o:connectangles="0,0,0,0,0,0,0,0,0,0,0,0,0,0,0,0,0,0,0,0,0,0,0,0,0,0,0,0,0,0,0,0,0,0,0,0,0,0,0,0,0,0,0,0,0,0,0,0,0,0"/>
                </v:shape>
                <v:shape id="Freeform 381" o:spid="_x0000_s1064" style="position:absolute;left:6411;top:3431;width:183;height:174;visibility:visible;mso-wrap-style:square;v-text-anchor:top" coordsize="254,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" path="m138,1r3,l144,2r4,l151,3r3,l158,4r4,1l165,5r3,1l171,7r3,1l177,9r3,1l183,12r2,1l188,14r3,2l193,17r3,1l199,20r3,1l204,23r3,2l209,26r3,2l214,30r2,2l218,34r2,2l223,38r1,2l227,43r1,2l230,49r3,2l234,53r2,3l238,58r1,2l241,63r1,3l243,68r1,3l246,73r1,3l248,79r1,3l249,85r1,3l251,91r1,2l252,96r1,3l253,102r1,3l254,108r,2l254,114r,4l254,121r,3l254,127r,3l253,133r,5l252,144r-1,5l249,155r-1,5l246,165r-2,4l243,174r-2,2l240,178r-1,2l238,183r-1,2l235,188r-1,2l233,192r-3,2l228,196r-1,2l225,200r-1,2l222,204r-2,2l219,208r-3,3l214,213r-3,2l209,217r-3,2l203,221r-3,3l198,226r-4,2l191,229r-3,2l185,232r-3,2l179,235r-3,1l173,237r-3,1l166,239r-3,1l159,240r-4,1l152,242r-3,l145,243r-3,l138,243r-4,l131,243r-4,l122,243r-4,l114,242r-3,l107,241r-3,l100,240r-4,-1l93,239r-5,-1l85,237r-4,-1l78,235r-3,-1l72,233r-3,-1l65,230r-2,-2l59,227r-2,-2l53,224r-3,-3l48,219r-3,-2l42,215r-2,-2l38,211r-3,-3l33,206r-2,-2l29,201r-3,-2l24,196r-2,-3l20,191r-1,-2l17,185r-2,-2l14,181r-1,-2l12,176r-2,-2l9,172,8,169r,-2l7,165,6,162,5,160,4,157,3,154r,-3l3,149,2,146r,-2l1,141r,-3l,136r,-3l,130r,-5l,120r,-7l1,108r,-3l1,102,2,99,3,95r,-3l4,90r,-3l5,84,6,80,7,77,8,75,9,72r1,-3l12,67r1,-3l14,61r2,-2l17,56r2,-2l21,52r2,-3l24,47r2,-3l28,42r2,-2l32,37r2,-2l36,33r3,-2l41,29r2,-2l45,25r3,-1l50,22r3,-2l56,18r3,-1l61,15r3,-1l67,13r2,-3l72,9,74,8,77,7,80,6,83,5r2,l88,4,92,3,95,2r3,l101,1r3,l107,1r2,l113,r2,l118,r3,l124,r4,1l131,1r3,l138,1xm139,14r-4,-1l131,13r-2,l127,13r-3,1l123,14r-2,l119,14r-2,1l115,16r-1,l113,17r-2,l109,18r-1,1l106,20r-2,1l103,22r-1,1l100,25r-1,1l97,27r-1,2l94,30r-1,2l92,33r-3,2l88,36r-1,2l85,40r-2,3l82,48r-2,3l78,55r-2,4l75,63r-1,4l72,72r-1,4l69,82r,6l67,92r-1,6l65,103r,7l64,115r,5l64,123r-1,4l63,130r,4l63,137r,3l63,143r,4l63,150r,4l63,157r,3l64,162r,3l64,168r,3l65,173r,3l66,179r1,2l67,184r1,2l69,189r1,5l72,198r2,4l76,206r2,2l79,211r2,2l83,215r2,2l87,219r2,1l93,223r2,1l98,226r3,1l104,228r2,l109,229r4,1l115,230r3,l119,231r3,l123,231r4,l129,230r2,l133,230r1,-1l136,229r2,-1l140,228r2,-1l143,226r2,l147,225r2,-1l150,221r3,-1l154,219r2,-2l158,215r2,-2l162,211r2,-2l166,207r1,-2l169,203r1,-3l172,197r1,-2l174,192r2,-3l177,185r2,-3l179,179r1,-3l182,172r1,-3l184,165r,-4l185,157r1,-4l187,148r1,-5l188,139r,-5l189,130r1,-6l190,119r1,-6l191,108r,-5l191,98r,-4l191,90r,-5l191,80r-1,-4l190,73r-1,-4l189,66r-1,-3l188,60r-1,-3l186,54r-1,-2l184,49r-1,-2l182,44r-1,-3l180,39r-1,-2l178,35r-2,-2l175,32r-1,-2l172,28r-1,-1l169,25r-1,-1l166,23r-2,-1l163,21r-3,-1l158,19r-1,-1l155,17r-2,l151,16r-2,-1l147,15r-2,-1l143,14r-2,l139,14xe" fillcolor="black">
                  <v:path arrowok="t" o:connecttype="custom" o:connectlocs="114,3;130,7;143,14;156,23;166,35;174,47;179,61;183,75;183,91;179,115;171,131;164,142;154,153;140,163;125,170;107,173;88,174;69,171;52,167;36,158;24,148;14,135;6,123;2,110;0,97;1,75;4,60;9,46;17,34;28,22;40,13;53,6;68,1;83,0;99,1;89,10;81,12;73,16;66,24;58,37;50,59;46,86;45,102;46,118;48,132;56,149;67,160;81,165;93,165;102,163;111,157;120,147;128,132;133,115;136,93;138,67;136,47;132,34;126,23;118,16;109,11;100,10" o:connectangles="0,0,0,0,0,0,0,0,0,0,0,0,0,0,0,0,0,0,0,0,0,0,0,0,0,0,0,0,0,0,0,0,0,0,0,0,0,0,0,0,0,0,0,0,0,0,0,0,0,0,0,0,0,0,0,0,0,0,0,0,0,0"/>
                  <o:lock v:ext="edit" verticies="t"/>
                </v:shape>
                <v:shape id="Freeform 382" o:spid="_x0000_s1065" style="position:absolute;left:6605;top:3447;width:283;height:233;visibility:visible;mso-wrap-style:square;v-text-anchor:top" coordsize="38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" path="m181,194l291,66r93,29l382,101r-7,-3l372,98r-2,-1l368,97r-3,l364,96r-4,1l359,97r-2,l355,97r,1l353,98r-1,1l351,100r-1,1l349,101r-1,1l347,103r-1,2l345,107r,2l343,112r-1,3l341,118r-1,4l293,270r-1,3l291,277r-2,3l288,283r,2l287,288r,1l287,291r1,1l288,293r,1l289,295r,1l291,298r1,1l293,300r2,1l296,304r1,l299,305r2,1l303,307r2,1l307,309r8,2l313,317,194,280r1,-5l203,277r2,l207,278r3,1l212,279r2,l216,279r2,l220,278r1,l223,277r1,l225,277r1,-1l227,275r1,-1l230,273r,-1l231,270r1,-1l233,266r1,-3l235,260r1,-3l238,253,291,87,138,264r-4,-1l109,34,60,190r-2,4l57,199r-1,3l55,205r,4l54,212r,2l54,216r1,2l55,220r1,2l57,224r1,1l59,227r1,2l61,230r1,1l64,232r1,2l66,234r1,1l68,236r1,l71,237r2,1l74,238r3,1l79,240r2,l79,246,,222r2,-6l5,217r2,1l9,218r1,l12,218r2,1l16,219r2,l20,219r1,-1l23,218r2,l26,218r1,-1l29,216r1,l31,215r1,-1l34,213r,-1l36,211r1,-1l38,208r1,-1l41,205r1,-2l43,200r2,-6l47,188,91,46r2,-3l94,39r1,-3l95,33r1,-2l96,28r,-1l96,26r,-2l96,23,95,22r,-2l94,19,93,18,92,16,91,15,90,14,89,13,87,12,85,11,84,10,81,9,80,8r-3,l69,5,71,r94,28l181,194xe" fillcolor="black">
                  <v:path arrowok="t" o:connecttype="custom" o:connectlocs="283,70;274,72;269,71;265,71;262,72;259,74;256,75;254,79;252,85;216,198;213,206;212,212;212,215;213,217;215,220;218,223;222,225;226,227;143,206;151,204;156,205;161,205;164,204;167,203;170,201;171,198;173,191;214,64;80,25;42,146;41,154;40,159;41,163;43,167;46,170;49,172;51,173;55,175;60,176;1,159;7,160;10,161;15,161;18,160;21,159;24,157;27,155;29,152;32,147;67,34;70,26;71,21;71,18;70,15;68,12;66,10;62,7;57,6;122,21" o:connectangles="0,0,0,0,0,0,0,0,0,0,0,0,0,0,0,0,0,0,0,0,0,0,0,0,0,0,0,0,0,0,0,0,0,0,0,0,0,0,0,0,0,0,0,0,0,0,0,0,0,0,0,0,0,0,0,0,0,0,0"/>
                </v:shape>
                <v:shape id="Freeform 383" o:spid="_x0000_s1066" style="position:absolute;left:6838;top:3561;width:172;height:195;visibility:visible;mso-wrap-style:square;v-text-anchor:top" coordsize="235,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" path="m163,165l86,131,67,148r-3,3l63,153r-2,2l59,157r-1,1l57,160r-2,2l54,164r,1l54,166r,1l53,168r,1l53,170r,1l53,172r,1l53,174r1,1l54,176r,1l55,178r,1l56,180r1,l59,182r1,1l62,186r3,2l68,189r3,2l75,193r-2,6l,167r3,-6l4,162r2,l8,162r1,1l11,163r1,l14,163r1,l17,163r1,l19,162r2,l22,162r2,-1l25,161r2,l29,159r4,-1l36,155r5,-2l45,148r5,-3l52,143r3,-2l57,138r3,-2l215,r3,1l217,210r,4l218,217r,4l218,224r,3l218,230r2,5l220,239r,4l221,247r2,2l223,250r1,2l226,254r1,3l229,258r2,1l233,261r2,1l233,268,126,222r3,-6l133,217r3,2l139,219r3,2l144,222r3,l149,223r2,l153,223r1,-1l155,222r1,-1l157,219r1,l159,218r,-1l160,216r,-1l161,213r,-1l162,210r,-4l162,202r,-5l163,165xm162,151r1,-87l97,123r65,28xe" fillcolor="black">
                  <v:path arrowok="t" o:connecttype="custom" o:connectlocs="63,95;47,110;45,113;42,115;40,118;40,120;40,122;39,123;39,124;39,126;40,127;40,129;40,130;42,131;44,133;48,137;52,139;53,145;2,117;4,118;7,119;9,119;11,119;13,119;15,118;18,117;20,117;24,115;30,111;37,106;40,103;44,99;160,1;159,156;160,161;160,165;161,171;161,177;163,181;164,183;166,187;169,188;172,191;92,162;97,158;102,159;105,162;109,162;112,162;113,162;115,159;116,159;117,157;118,155;119,153;119,147;119,120;119,47;119,110" o:connectangles="0,0,0,0,0,0,0,0,0,0,0,0,0,0,0,0,0,0,0,0,0,0,0,0,0,0,0,0,0,0,0,0,0,0,0,0,0,0,0,0,0,0,0,0,0,0,0,0,0,0,0,0,0,0,0,0,0,0,0"/>
                  <o:lock v:ext="edit" verticies="t"/>
                </v:shape>
                <v:shape id="Freeform 384" o:spid="_x0000_s1067" style="position:absolute;left:7073;top:3655;width:214;height:207;visibility:visible;mso-wrap-style:square;v-text-anchor:top" coordsize="290,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" path="m,191r4,-5l11,191r2,1l15,193r2,1l19,194r2,1l22,197r2,l26,198r1,l29,198r1,-1l31,197r2,l34,195r2,-1l37,194r1,-1l39,192r2,-1l42,189r3,-2l47,184r2,-3l52,178,97,115,69,96,76,85r28,20l141,51r3,-3l146,45r2,-3l149,39r3,-2l152,35r1,-1l153,32r1,-1l154,30r,-1l153,28r,-2l153,25r-1,-1l152,22r-2,-2l149,18r-1,-1l146,15r-1,-1l144,12r-2,-1l140,10,133,5,137,r89,61l230,63r4,4l238,69r3,3l245,75r4,3l252,81r3,3l259,87r3,2l264,94r3,3l269,99r2,3l273,105r2,3l277,112r2,3l281,119r2,4l284,127r2,4l286,135r2,3l288,142r1,4l290,150r,3l290,157r,5l290,166r,4l289,174r,4l288,182r-1,4l286,189r-1,4l284,198r-2,4l281,205r-2,4l277,213r-2,3l273,220r-2,4l269,227r-3,5l264,234r-2,3l261,239r-2,2l256,243r-2,3l252,247r-2,2l248,252r-2,1l244,255r-3,2l240,259r-3,2l235,261r-2,2l231,264r-3,3l226,268r-2,1l221,271r-3,1l216,273r-2,1l211,275r-2,1l207,277r-2,l202,278r-2,1l198,280r-2,l191,281r-5,l181,282r-5,l172,282r-5,l163,281r-5,l154,280r-6,-1l143,278r-5,-1l133,275r-5,-2l122,271r-5,-2l114,267r-3,-2l108,264r-4,-3l101,260r-4,-3l93,254r-4,-2l,191xm205,63r-53,74l195,167r-9,10l143,147,98,211r-2,3l94,217r-2,2l91,221r-1,2l90,224r-1,2l88,227r,1l88,229r1,1l89,232r,1l90,234r,1l91,236r1,2l93,238r1,2l96,241r1,1l99,243r3,3l104,247r3,2l110,250r3,1l117,252r3,1l123,254r3,l129,254r3,l135,254r3,l141,254r3,-1l147,253r5,-2l156,249r4,-2l164,246r4,-3l172,240r4,-3l178,236r2,-2l181,232r3,-3l186,228r3,-2l191,224r1,-2l195,219r2,-2l199,215r2,-2l202,210r3,-2l206,205r3,-2l211,200r1,-3l216,192r3,-5l221,183r4,-4l227,175r3,-5l232,166r2,-4l236,157r1,-4l239,149r1,-4l241,141r1,-3l242,134r1,-4l243,127r1,-3l244,121r,-3l244,116r,-3l243,110r,-2l242,105r,-2l241,101r-1,-2l239,97r-1,-3l237,93r-1,-4l235,88r-1,-1l233,85r-1,-1l230,82r-2,-1l227,79r-2,-2l222,75r-2,-1l217,72r-2,-2l213,68r-3,-1l207,64r-2,-1xe" fillcolor="black">
                  <v:path arrowok="t" o:connecttype="custom" o:connectlocs="11,142;18,145;23,145;28,142;35,135;56,62;109,31;113,23;113,19;110,13;105,8;170,46;184,57;195,69;203,79;210,93;213,107;214,122;212,137;207,150;200,164;193,175;184,183;177,190;168,196;159,200;151,203;141,206;123,207;106,204;86,197;75,191;151,46;72,155;66,164;65,167;66,171;69,175;75,181;86,185;97,186;108,186;124,178;134,170;142,163;149,154;156,145;168,128;175,112;179,98;180,87;179,77;176,69;172,62;166,57;157,50" o:connectangles="0,0,0,0,0,0,0,0,0,0,0,0,0,0,0,0,0,0,0,0,0,0,0,0,0,0,0,0,0,0,0,0,0,0,0,0,0,0,0,0,0,0,0,0,0,0,0,0,0,0,0,0,0,0,0,0"/>
                  <o:lock v:ext="edit" verticies="t"/>
                </v:shape>
                <v:shape id="Freeform 385" o:spid="_x0000_s1068" style="position:absolute;left:7280;top:3826;width:251;height:233;visibility:visible;mso-wrap-style:square;v-text-anchor:top" coordsize="34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" path="m231,59l206,243r74,-70l282,172r2,-3l285,167r2,-2l288,164r1,-2l291,161r1,-1l292,158r1,-1l294,155r1,-1l296,153r,-2l296,150r1,-1l297,147r,-1l297,144r-1,-1l296,141r-1,-2l295,138r-1,-3l293,134r-1,-2l291,130r-1,-1l289,127r-2,-1l286,124r-2,-2l288,118r56,55l340,178r-3,-2l333,174r-2,-2l328,170r-1,-1l324,168r-1,-1l321,166r-1,l318,166r-1,l315,166r-1,l312,166r-2,1l309,168r-2,1l305,169r-2,3l300,173r-3,2l295,177r-3,3l289,182,146,317r-4,-3l172,64,63,168r-1,1l60,172r-2,2l57,175r-1,2l55,179r-1,1l53,182r-1,1l52,185r-2,1l50,188r-1,1l49,191r,1l49,194r1,1l50,196r,2l52,199r,1l53,201r,2l53,204r1,1l55,206r1,2l56,210r2,2l60,214r4,4l59,222,,162r4,-4l6,160r1,1l9,163r2,1l12,165r2,1l17,167r1,1l20,169r1,l23,170r1,2l26,172r1,l28,173r2,l31,173r1,-1l34,172r1,l37,170r1,l40,169r1,l42,168r2,-1l46,165r1,l49,163r3,-1l53,161r2,-2l175,45r1,-8l177,34r,-3l177,28r,-2l177,24r,-3l176,20r,-2l175,17r,-2l174,13r-1,-1l172,10,170,8,168,6,167,5,171,r60,59xe" fillcolor="black">
                  <v:path arrowok="t" o:connecttype="custom" o:connectlocs="204,127;208,123;211,119;213,116;215,113;216,110;217,107;216,104;215,99;212,96;209,93;210,87;246,129;239,125;236,123;232,122;229,122;225,123;221,126;215,130;107,233;46,123;42,128;40,132;38,135;36,138;36,141;36,144;38,147;39,150;41,153;44,157;0,119;5,118;9,121;13,123;17,125;20,126;23,127;26,126;29,124;32,123;36,120;40,117;129,25;129,19;128,15;128,11;126,7;122,4" o:connectangles="0,0,0,0,0,0,0,0,0,0,0,0,0,0,0,0,0,0,0,0,0,0,0,0,0,0,0,0,0,0,0,0,0,0,0,0,0,0,0,0,0,0,0,0,0,0,0,0,0,0"/>
                </v:shape>
                <v:shape id="Freeform 386" o:spid="_x0000_s1069" style="position:absolute;left:7456;top:3979;width:208;height:178;visibility:visible;mso-wrap-style:square;v-text-anchor:top" coordsize="27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" path="m277,201r-5,4l270,203r-1,-1l268,201r-2,l265,200r-2,-1l262,198r-1,-1l259,197r-1,-1l256,196r-2,-1l252,195r-2,l249,194r-2,l244,194r-4,l234,195r-5,l223,196r-7,1l209,199r-4,1l199,201,4,240,,236,106,61r3,-3l110,54r4,-6l118,42r3,-5l123,31r2,-3l126,25r1,-2l127,21r,-2l127,17r-1,-2l126,13r,-1l125,11r-1,-1l124,8,123,7r,-2l122,4,127,r67,90l189,94r-2,-3l186,89r-1,-1l184,87r-1,-1l181,84r-2,-3l177,80r-2,-1l174,77r-2,l171,77r-1,-1l169,76r-1,1l167,77r-2,l163,77r,1l161,79r-1,2l158,82r,2l156,86r-3,4l149,96r-5,9l78,213,191,190r5,-2l202,187r7,-1l215,184r4,-1l220,182r2,l223,181r1,l227,179r1,-1l229,178r1,-1l231,176r1,-1l233,173r,-1l234,171r,-1l236,169r,-1l236,166r,-1l236,164r,-1l236,162r-2,-2l234,158r-1,-2l232,154r-1,-2l230,150r-2,-2l227,145r-2,-2l230,140r47,61xe" fillcolor="black">
                  <v:path arrowok="t" o:connecttype="custom" o:connectlocs="204,152;202,150;200,149;197,148;196,146;194,145;191,145;188,145;185,144;180,144;172,145;162,146;154,148;3,178;80,45;83,40;89,31;92,23;95,19;95,16;95,13;95,10;94,8;93,6;92,4;95,0;142,70;140,66;138,65;136,62;133,59;131,57;128,57;127,56;125,57;122,57;121,59;119,61;117,64;112,71;59,158;147,139;157,138;164,136;167,135;168,134;171,132;173,131;174,130;175,128;176,126;177,125;177,122;177,121;176,119;175,116;173,113;171,110;169,106;208,149" o:connectangles="0,0,0,0,0,0,0,0,0,0,0,0,0,0,0,0,0,0,0,0,0,0,0,0,0,0,0,0,0,0,0,0,0,0,0,0,0,0,0,0,0,0,0,0,0,0,0,0,0,0,0,0,0,0,0,0,0,0,0,0"/>
                </v:shape>
                <v:shape id="Freeform 387" o:spid="_x0000_s1070" style="position:absolute;left:7523;top:4157;width:225;height:210;visibility:visible;mso-wrap-style:square;v-text-anchor:top" coordsize="305,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" path="m242,86r-86,44l158,134r2,2l161,138r1,2l164,142r1,2l167,146r2,1l170,150r2,1l174,152r2,1l177,154r2,1l181,155r2,1l187,156r2,1l191,157r2,l196,157r2,l201,156r2,l206,155r2,l211,155r3,-1l216,153r5,-1l223,151r4,-1l230,149r3,6l122,210r-3,-5l123,202r4,-2l130,197r3,-3l136,191r3,-3l141,186r3,-4l145,180r1,-1l146,177r1,-1l150,173r1,-2l152,168r,-2l152,163r,-2l152,158r,-3l152,153r-1,-3l149,146r-2,-4l146,139r-2,-3l85,166r-4,3l76,170r-3,2l70,174r-2,1l66,177r-1,l63,179r-1,1l62,181r-1,1l61,184r,2l60,187r,1l60,190r,1l61,192r,2l62,196r,1l63,200r1,2l71,213r2,3l75,221r3,3l80,227r2,3l84,233r3,3l89,238r2,2l94,243r2,1l99,246r2,2l104,250r3,1l110,252r2,3l117,256r2,1l122,257r4,1l129,259r3,l135,260r4,l142,260r4,l150,259r4,l158,258r4,l166,257r2,6l96,287,,109r7,-3l10,114r1,2l12,118r2,1l15,121r2,2l18,124r1,1l21,126r1,1l23,127r1,l26,128r1,l28,128r2,l31,128r2,l34,127r2,l39,126r3,-1l45,123r4,-1l52,120,192,49r3,-2l198,46r3,-2l203,43r4,-3l208,38r1,-1l211,36r,-1l212,33r1,-2l213,30r1,-1l214,26r,-2l214,22r-1,-2l213,18r-1,-2l211,13r-1,-2l206,3,211,r94,173l242,206r-3,-6l242,198r2,-2l246,194r2,-1l251,190r1,-1l254,187r3,-2l258,182r2,-1l261,179r1,-2l263,175r1,-1l265,172r1,-2l267,169r,-2l267,166r1,-2l268,162r1,-1l269,158r,-1l269,155r,-2l269,151r,-2l269,146r,-2l269,142r-1,-2l268,138r-1,-3l266,131r-2,-4l262,123r-2,-5l257,112r-1,-2l253,107,242,86xe" fillcolor="black">
                  <v:path arrowok="t" o:connecttype="custom" o:connectlocs="118,100;122,105;127,110;132,113;139,115;146,115;153,113;163,111;172,113;94,146;103,138;108,131;111,125;112,118;111,110;106,100;54,126;48,130;46,132;44,137;45,140;46,146;55,162;62,170;69,178;77,183;86,187;95,190;105,190;117,189;71,210;8,85;13,90;16,93;20,94;24,94;31,91;142,36;150,31;156,26;157,23;158,18;156,12;156,0;179,145;185,139;190,133;194,128;197,124;198,119;198,113;198,107;198,101;193,90;187,78" o:connectangles="0,0,0,0,0,0,0,0,0,0,0,0,0,0,0,0,0,0,0,0,0,0,0,0,0,0,0,0,0,0,0,0,0,0,0,0,0,0,0,0,0,0,0,0,0,0,0,0,0,0,0,0,0,0,0"/>
                </v:shape>
                <v:shape id="Freeform 388" o:spid="_x0000_s1071" style="position:absolute;left:7634;top:4329;width:203;height:172;visibility:visible;mso-wrap-style:square;v-text-anchor:top" coordsize="276,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" path="m276,233r-6,3l270,234r-1,-1l268,232r-1,-3l265,228r,-1l263,226r-1,-1l261,224r-1,-1l258,222r-2,-1l255,220r-2,l250,219r-1,-1l246,217r-4,-1l237,216r-5,-1l226,214r-7,-1l211,213r-4,-1l202,212,3,199,,193,150,54r4,-3l157,48r5,-5l167,38r4,-4l175,30r3,-3l179,25r3,-2l183,21r,-3l184,16r,-2l184,13r,-2l184,10r,-1l183,7r,-1l183,4,182,2,188,r40,105l222,107r-1,-3l220,102r,-1l219,99r-1,-1l217,95r-3,-2l213,91r-1,-3l210,87r-1,-1l208,85r-1,-1l206,84r-1,l204,84r-1,l202,84r-1,l199,85r-1,1l196,87r-2,1l192,91r-4,4l183,99r-8,6l82,192r116,8l203,200r4,l214,200r7,1l225,201r2,-1l229,200r1,l232,200r2,-1l236,198r2,l239,198r1,-1l241,197r1,-2l243,194r,-1l244,192r,-1l245,190r1,-1l246,188r,-1l247,185r,-1l247,183r,-2l247,179r-1,-2l246,174r-1,-2l244,169r,-3l243,164r6,-2l276,233xe" fillcolor="black">
                  <v:path arrowok="t" o:connecttype="custom" o:connectlocs="199,172;198,170;196,167;195,165;193,164;191,163;188,161;186,160;183,159;178,157;171,157;161,155;152,155;2,145;110,39;115,35;123,28;129,22;132,18;135,15;135,12;135,9;135,7;135,5;135,3;138,0;163,78;162,74;161,72;160,69;157,66;154,63;153,62;152,61;150,61;149,61;146,62;144,63;141,66;135,72;60,140;149,146;157,146;165,146;168,146;171,146;174,144;176,144;177,144;179,141;179,140;180,138;181,137;182,135;182,133;182,130;181,127;179,123;179,120;203,170" o:connectangles="0,0,0,0,0,0,0,0,0,0,0,0,0,0,0,0,0,0,0,0,0,0,0,0,0,0,0,0,0,0,0,0,0,0,0,0,0,0,0,0,0,0,0,0,0,0,0,0,0,0,0,0,0,0,0,0,0,0,0,0"/>
                </v:shape>
                <v:shape id="Freeform 389" o:spid="_x0000_s1072" style="position:absolute;left:7680;top:4545;width:187;height:182;visibility:visible;mso-wrap-style:square;v-text-anchor:top" coordsize="251,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" path="m246,96r1,3l248,102r1,3l249,109r,3l250,116r,3l251,122r,3l251,128r,3l251,134r,3l251,140r,3l251,146r-1,4l250,152r-1,3l249,158r-1,3l247,164r-1,2l245,169r,3l243,175r-1,2l241,180r-1,2l238,186r-1,2l235,191r-2,3l232,196r-2,3l228,201r-2,2l225,205r-2,2l220,210r-1,2l215,214r-1,2l211,217r-2,2l207,222r-2,2l202,226r-2,1l197,229r-2,1l192,232r-2,1l187,234r-3,1l180,237r-2,1l175,239r-3,1l169,241r-3,1l163,243r-3,1l157,244r-6,1l145,246r-5,1l135,248r-6,l124,248r-5,l114,247r-3,l108,247r-3,-1l103,246r-3,-1l98,245r-3,l93,244r-3,-1l88,242r-3,l83,241r-3,-1l78,239r-3,-1l72,237r-3,-2l66,234r-3,-1l60,231r-3,-2l54,227r-3,-2l49,223r-3,-2l44,218r-3,-2l39,214r-4,-3l33,209r-2,-3l29,204r-2,-2l25,199r-2,-3l21,193r-1,-3l18,187r-2,-4l15,180r-2,-3l12,174r-1,-3l10,167,9,164,8,160,7,156,6,153,5,148,4,145r,-4l2,138r,-4l1,131r,-4l,124r,-4l,117r1,-5l1,109r,-3l1,102,2,99,4,96r,-3l5,90r,-4l7,84,8,81,9,77r1,-3l11,71r1,-3l14,65r1,-3l17,59r2,-2l20,54r3,-3l25,49r1,-2l28,44r2,-2l32,40r2,-2l35,36r2,-2l40,32r2,-1l44,29r2,-2l48,26r2,-2l52,23r3,-1l57,20r2,-1l61,17r3,-1l66,15r3,-1l71,13r4,-1l77,11,82,9,87,6,93,4,98,3r3,l104,2r4,-1l112,1,115,r3,l121,r3,l127,r3,l133,r3,l139,r3,l145,r4,1l151,1r3,1l157,3r3,l163,4r2,1l169,6r2,1l174,9r3,1l179,11r4,1l185,14r3,2l191,17r3,2l196,20r3,2l201,23r3,2l206,27r2,2l210,31r2,2l214,35r4,2l220,39r1,2l223,44r2,3l227,49r1,2l230,54r1,2l233,58r1,3l235,63r2,3l238,69r1,2l240,74r1,3l242,81r1,2l244,86r1,4l245,93r1,3xm236,100r-1,-4l234,93r-1,-2l232,90r-1,-2l230,86r,-1l229,83r-2,-1l226,80r-1,-2l224,77r-1,-2l221,74r-1,-1l219,72r-3,-1l214,70r-1,-1l211,67r-1,-1l208,66r-2,-1l205,64r-3,-1l200,62r-2,l196,61r-2,l192,60r-4,-1l184,58r-5,l175,58r-4,l166,58r-4,l157,58r-5,l147,58r-7,1l135,60r-5,1l124,62r-6,1l112,64r-5,1l104,66r-4,1l97,68r-3,1l90,70r-3,1l84,72r-3,1l78,74r-3,1l71,76r-2,1l66,78r-3,3l60,82r-2,1l56,84r-3,2l51,87r-2,1l47,90r-2,1l43,93r-4,2l34,98r-3,3l28,105r-2,2l24,109r-1,3l21,115r-1,3l19,121r-1,2l17,126r,2l16,131r,3l16,137r,3l17,143r,3l18,150r,2l19,153r1,3l20,157r1,2l22,161r1,2l24,164r1,2l25,167r2,2l28,171r1,1l30,173r1,2l33,176r1,1l37,179r3,1l42,181r2,1l46,183r3,2l51,186r2,1l56,188r3,1l61,189r3,1l67,190r3,1l75,191r3,l81,191r4,1l88,192r4,-1l95,191r4,l103,191r4,l112,190r4,-1l120,189r5,-1l130,187r4,-1l139,185r5,-2l150,182r6,-2l161,179r4,-1l170,176r4,-1l179,173r5,-2l187,170r4,-1l195,167r3,-2l200,164r4,-2l206,161r3,-2l211,157r2,-1l215,154r3,-2l220,151r2,-3l224,147r1,-2l227,143r1,-2l230,140r1,-2l232,136r1,-2l234,132r1,-2l235,128r,-1l236,125r,-2l237,121r,-2l237,117r,-2l237,112r,-2l237,108r,-2l237,104r-1,-2l236,100xe" fillcolor="black">
                  <v:path arrowok="t" o:connecttype="custom" o:connectlocs="186,85;187,101;186,116;180,130;173,144;163,156;150,166;137,172;121,178;96,182;77,181;63,178;49,172;34,162;22,150;12,134;6,117;1,98;1,80;4,63;10,48;19,34;30,23;41,16;53,10;75,2;92,0;108,0;123,4;138,10;152,18;164,29;172,41;179,54;183,70;172,65;167,57;159,51;149,46;133,43;110,43;80,48;63,53;47,59;35,66;19,79;13,92;13,107;16,118;22,126;31,133;44,139;60,140;80,140;104,136;130,128;149,120;162,112;171,103;175,93;177,82;176,73" o:connectangles="0,0,0,0,0,0,0,0,0,0,0,0,0,0,0,0,0,0,0,0,0,0,0,0,0,0,0,0,0,0,0,0,0,0,0,0,0,0,0,0,0,0,0,0,0,0,0,0,0,0,0,0,0,0,0,0,0,0,0,0,0,0"/>
                  <o:lock v:ext="edit" verticies="t"/>
                </v:shape>
                <v:shape id="Freeform 390" o:spid="_x0000_s1073" style="position:absolute;left:7718;top:4822;width:177;height:160;visibility:visible;mso-wrap-style:square;v-text-anchor:top" coordsize="23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" path="m83,216l,207,,,6,r,8l6,10r,3l6,15r1,3l7,20r1,2l9,23r,2l10,26r1,1l12,28r1,1l14,30r1,l16,31r2,l19,32r1,l23,33r3,l29,33r3,l36,33r4,l197,33r5,l206,33r4,l213,33r2,l218,32r2,l221,31r1,l223,30r1,l225,29r1,-1l227,26r1,-1l229,24r1,-2l230,21r,-2l231,16r,-2l232,12r,-2l232,8r,-8l238,r,125l232,125r,-11l232,111r,-1l231,108r,-3l230,104r,-2l229,100r-1,-1l228,97r-1,-1l226,96r-1,-1l224,94r-1,-1l221,92r-1,l219,91r-2,l215,91r-2,-1l210,90r-4,l202,90r-5,l45,90r-4,l37,90r-3,l30,90r-2,1l25,91r-2,l21,92r-1,l19,93r-1,1l17,95r-1,1l15,97r-1,1l14,100r,1l13,103r,1l13,107r,3l13,112r-1,3l12,119r,20l12,142r1,2l13,146r,2l13,150r,2l14,154r,2l14,159r1,2l15,162r1,2l17,166r,1l18,169r1,1l21,174r2,2l26,179r2,3l30,183r1,1l33,185r1,2l35,188r2,1l39,190r1,1l45,193r4,4l53,199r5,2l65,203r5,2l76,207r4,1l83,209r,7xe" fillcolor="black">
                  <v:path arrowok="t" o:connecttype="custom" o:connectlocs="0,0;4,7;5,13;7,17;8,20;10,22;13,23;17,24;24,24;147,24;156,24;162,24;165,23;167,21;170,19;171,16;172,10;173,6;177,93;173,82;172,78;170,74;169,71;167,70;164,68;160,67;153,67;33,67;25,67;19,67;15,68;13,70;10,73;10,76;10,81;9,88;10,107;10,111;10,116;11,120;13,124;16,129;21,135;25,137;28,140;33,143;43,149;57,153;62,160" o:connectangles="0,0,0,0,0,0,0,0,0,0,0,0,0,0,0,0,0,0,0,0,0,0,0,0,0,0,0,0,0,0,0,0,0,0,0,0,0,0,0,0,0,0,0,0,0,0,0,0,0"/>
                </v:shape>
                <v:shape id="Freeform 391" o:spid="_x0000_s1074" style="position:absolute;left:7702;top:4995;width:193;height:163;visibility:visible;mso-wrap-style:square;v-text-anchor:top" coordsize="25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" path="m236,111r-97,-9l139,106r,3l138,111r,2l139,116r,2l139,121r1,1l140,124r1,3l142,128r1,2l144,132r1,3l146,136r2,2l149,139r2,2l154,142r2,1l157,144r3,1l162,147r2,1l166,149r3,1l172,151r3,1l177,152r4,1l183,154r3,1l191,156r-1,6l65,150r1,-6l71,144r4,-1l80,143r5,-1l89,141r4,l96,140r4,-2l101,138r2,-1l105,137r1,-1l109,133r2,-1l113,130r2,-2l118,126r1,-2l121,122r1,-2l123,117r1,-3l125,111r,-3l126,104r,-4l59,93r-4,l51,92r-4,l43,92r-3,l38,92r-2,l35,92r-2,1l32,93r-1,l31,94r-1,1l29,96r-1,1l27,97r-1,1l26,101r-1,1l24,104r,1l23,108r,2l23,112r-2,13l21,129r,4l21,137r,4l21,145r,3l21,152r1,3l23,158r1,3l25,164r1,3l27,171r1,3l30,177r1,2l33,182r2,2l36,187r3,2l41,191r2,2l46,195r3,3l52,199r3,3l58,203r3,3l64,207r4,2l71,211r4,1l74,218,,200,21,r6,1l26,8r,3l26,13r,2l26,17r1,2l27,21r1,2l29,25r,1l30,27r1,2l31,30r1,1l34,32r1,l36,33r1,1l39,34r2,1l43,35r4,l51,36r3,l58,37,215,52r4,l222,53r4,l229,53r4,l235,53r2,l238,52r2,l241,51r1,l243,50r1,-1l245,48r1,-1l248,45r1,-2l250,41r1,-2l251,36r,-2l252,31r,-8l259,23,239,218r-70,-7l169,204r3,-1l176,203r2,-1l181,202r3,l186,201r4,l192,200r3,-1l197,198r2,l201,197r2,-1l205,195r1,-1l208,194r1,-1l211,191r1,l213,189r2,-1l216,187r1,-1l218,184r2,-1l220,181r1,-2l223,178r2,-2l226,174r,-2l227,171r1,-4l229,164r1,-4l231,156r1,-4l233,147r,-6l234,138r,-3l236,111xe" fillcolor="black">
                  <v:path arrowok="t" o:connecttype="custom" o:connectlocs="104,82;104,88;105,95;108,101;113,105;119,108;126,112;135,114;142,121;56,107;69,105;77,102;83,99;89,93;92,85;94,75;35,69;27,69;23,70;21,73;19,76;17,82;16,99;16,111;18,120;21,130;26,138;32,144;41,151;51,156;0,150;19,8;20,14;22,19;24,23;28,25;35,26;160,39;171,40;177,39;181,37;185,34;187,27;193,17;128,152;137,151;145,149;151,147;156,144;160,141;164,137;168,132;170,125;173,114;174,101" o:connectangles="0,0,0,0,0,0,0,0,0,0,0,0,0,0,0,0,0,0,0,0,0,0,0,0,0,0,0,0,0,0,0,0,0,0,0,0,0,0,0,0,0,0,0,0,0,0,0,0,0,0,0,0,0,0,0"/>
                </v:shape>
                <v:shape id="Freeform 392" o:spid="_x0000_s1075" style="position:absolute;left:7669;top:5194;width:185;height:179;visibility:visible;mso-wrap-style:square;v-text-anchor:top" coordsize="252,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" path="m246,150r,5l245,158r-1,3l243,164r-1,3l241,170r-1,3l239,176r-1,3l236,182r-2,2l232,187r-1,4l230,193r-2,3l226,199r-1,2l223,203r-2,3l219,208r-1,2l215,212r-2,2l211,216r-2,2l207,220r-3,2l202,225r-2,2l196,228r-2,2l191,231r-3,2l186,235r-3,1l181,237r-3,1l175,239r-2,2l170,242r-3,l163,243r-3,1l157,245r-2,1l152,246r-3,1l146,247r-3,l140,248r-2,l134,248r-2,l127,248r-2,l122,248r-4,l116,247r-3,l109,247r-3,-1l103,246r-3,-1l97,244r-6,-1l86,242r-6,-2l76,238r-5,-2l66,234r-4,-3l57,228r-3,-1l52,226r-2,-2l47,222r-1,-2l43,219r-1,-2l40,215r-2,-1l36,212r-2,-1l32,208r-1,-1l29,205r-2,-2l25,201r-2,-3l20,195r-2,-3l17,190r-2,-4l13,183r-1,-3l10,177,9,174,8,171,7,168,6,165,4,162r,-3l3,156,2,153r,-5l1,145r,-3l,139r,-4l,132r,-3l,125r,-3l1,118r,-4l2,110r,-4l3,103,4,99r,-3l6,92,7,89,8,85,9,81r1,-4l11,74r1,-3l14,67r1,-3l17,61r1,-2l20,56r3,-3l25,50r2,-3l28,44r3,-3l33,39r2,-3l38,34r2,-2l42,30r2,-2l47,25r3,-1l52,22r3,-2l59,18r3,-1l64,15r4,-2l71,12r2,-2l76,9,78,8,81,7,83,6,86,5,88,4r3,l94,3r3,l99,2r3,-1l104,1r3,l110,1,112,r3,l118,r2,l123,r3,l129,r3,l135,r5,1l146,1r5,1l157,4r3,l163,5r4,1l170,7r3,1l176,9r2,1l181,13r3,1l187,15r2,2l192,18r2,1l197,21r3,1l203,24r2,2l208,28r2,1l212,31r2,2l216,35r2,2l220,39r2,2l224,43r2,4l228,49r1,3l231,54r1,2l234,59r3,3l238,64r2,3l241,70r1,2l243,75r1,3l245,80r1,4l247,87r1,2l249,92r,3l250,97r,3l251,103r,3l251,109r,2l251,114r1,4l251,121r,3l251,127r,2l250,133r,3l249,138r-1,3l248,145r-1,2l246,150xm234,150r2,-4l237,142r,-1l237,139r,-2l237,135r,-2l236,132r,-2l236,128r-2,-2l234,125r-1,-2l233,121r-1,-1l232,118r-1,-3l230,114r-1,-2l228,110r-1,-1l226,107r-2,-1l223,104r-1,-1l220,101r-1,-1l218,98r-2,-1l214,96r-3,-3l208,91r-4,-2l201,87r-5,-3l192,83r-4,-4l183,78r-4,-2l174,74r-5,-2l163,70r-5,-1l152,67r-6,-1l140,64r-3,-1l133,62r-3,l125,61r-3,-1l118,60r-3,-1l112,59r-3,l106,58r-3,l99,57r-2,l93,57r-3,l87,57r-3,l81,57r-3,l76,57r-3,1l71,58r-3,l66,59r-5,l55,60r-4,2l47,63r-3,2l42,66r-3,1l37,69r-3,2l32,72r-2,2l28,77r-2,2l25,81r-2,3l22,87r-2,3l18,93r-1,2l17,98r-1,2l16,102r,2l15,106r,2l15,110r,2l15,114r,2l15,118r1,2l16,122r1,2l17,126r,1l18,129r1,2l20,133r2,2l23,137r2,2l26,141r2,2l30,145r2,2l33,149r3,2l38,153r2,2l43,157r2,2l47,161r3,1l53,164r4,1l60,167r3,1l67,170r3,1l74,173r4,1l82,176r4,1l90,178r5,2l99,181r5,1l109,183r5,1l120,185r5,2l131,187r5,2l141,190r4,1l149,191r5,1l158,192r4,l167,192r3,l173,192r4,l180,192r3,l186,191r2,l191,190r3,-1l197,189r3,-2l202,186r2,-1l207,184r2,-1l211,183r2,-2l214,180r2,-1l218,178r1,-2l221,175r1,-2l223,172r2,-1l226,169r1,-1l228,166r1,-2l230,162r1,-1l232,159r,-2l233,155r,-2l234,150xe" fillcolor="black">
                  <v:path arrowok="t" o:connecttype="custom" o:connectlocs="177,123;170,138;161,150;150,160;137,170;123,175;107,178;92,179;76,178;52,170;35,160;25,152;15,141;7,126;1,110;0,93;2,74;7,56;15,40;26,26;38,16;54,7;67,3;81,1;95,0;117,3;133,9;147,16;159,25;168,38;177,51;182,64;184,79;184,93;181,108;174,99;172,90;168,81;162,73;150,64;128,53;101,45;82,43;66,41;52,42;32,47;21,56;12,69;11,79;12,90;17,99;26,109;39,118;57,126;80,132;106,138;127,139;142,136;155,132;163,125;169,117;172,108" o:connectangles="0,0,0,0,0,0,0,0,0,0,0,0,0,0,0,0,0,0,0,0,0,0,0,0,0,0,0,0,0,0,0,0,0,0,0,0,0,0,0,0,0,0,0,0,0,0,0,0,0,0,0,0,0,0,0,0,0,0,0,0,0,0"/>
                  <o:lock v:ext="edit" verticies="t"/>
                </v:shape>
                <v:shape id="Freeform 393" o:spid="_x0000_s1076" style="position:absolute;left:7585;top:5361;width:223;height:230;visibility:visible;mso-wrap-style:square;v-text-anchor:top" coordsize="307,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" path="m276,163l94,216r96,38l192,254r2,1l197,256r2,1l201,257r2,1l205,258r3,l209,258r2,1l213,259r1,l216,259r1,l218,258r1,l221,258r2,-1l224,256r1,-1l227,254r1,l229,252r1,-1l232,250r1,-2l234,247r1,-2l236,243r1,-2l238,239r,-3l245,239r-29,72l210,308r1,-4l212,301r,-3l213,295r,-2l213,291r,-2l213,288r,-2l212,285r,-2l211,282r-1,-1l209,279r-1,-1l206,277r-2,-1l202,274r-2,-1l198,271r-3,-2l192,268r-3,-2l185,265,,193r3,-5l248,113,106,58r-2,-1l102,56r-4,l97,55r-3,l92,55,91,54r-2,l87,54r-2,l84,54r-2,1l81,55r-2,l78,56r-1,l75,57r-1,1l73,59r-1,2l71,61r-1,2l69,64r-1,l67,66r-1,1l66,68r-1,1l62,72r-1,2l59,79,53,77,85,r6,2l90,5,89,6r,3l88,10r,3l88,14r-1,2l87,18r,2l87,21r,2l87,24r,2l88,28r,1l88,30r1,2l90,33r1,1l91,35r1,1l93,37r2,1l96,39r1,1l99,41r3,1l103,43r2,1l107,45r2,1l111,47r157,61l275,106r3,-1l282,104r2,-1l286,103r2,-1l289,100r2,-1l292,99r1,-2l295,95r1,-1l297,92r1,-2l299,88r1,-2l302,84r5,2l276,163xe" fillcolor="black">
                  <v:path arrowok="t" o:connecttype="custom" o:connectlocs="138,188;143,189;147,191;152,191;155,192;158,191;162,190;165,188;167,186;170,183;172,178;178,177;153,225;155,218;155,214;154,211;153,208;150,205;145,202;139,198;0,143;77,43;71,41;67,41;63,40;60,41;57,41;54,43;52,45;49,47;48,50;44,55;62,0;65,4;64,10;63,13;63,17;64,21;65,24;66,26;69,28;72,30;76,33;81,35;202,78;208,76;211,73;214,70;216,67;219,62" o:connectangles="0,0,0,0,0,0,0,0,0,0,0,0,0,0,0,0,0,0,0,0,0,0,0,0,0,0,0,0,0,0,0,0,0,0,0,0,0,0,0,0,0,0,0,0,0,0,0,0,0,0"/>
                </v:shape>
                <v:oval id="Oval 394" o:spid="_x0000_s1077" style="position:absolute;left:5073;top:3677;width:2569;height:2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" strokeweight=".04408mm"/>
                <v:group id="Group 395" o:spid="_x0000_s1078" style="position:absolute;left:5148;top:3680;width:2402;height:2541" coordorigin="545,562" coordsize="544,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line id="Line 396" o:spid="_x0000_s1079" style="position:absolute;visibility:visible;mso-wrap-style:square" from="545,754" to="54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" strokeweight=".04408mm"/>
                  <v:line id="Line 397" o:spid="_x0000_s1080" style="position:absolute;visibility:visible;mso-wrap-style:square" from="561,717" to="562,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" strokeweight=".04408mm"/>
                  <v:line id="Line 398" o:spid="_x0000_s1081" style="position:absolute;visibility:visible;mso-wrap-style:square" from="578,689" to="579,1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" strokeweight=".04408mm"/>
                  <v:line id="Line 399" o:spid="_x0000_s1082" style="position:absolute;visibility:visible;mso-wrap-style:square" from="594,667" to="595,1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" strokeweight=".04408mm"/>
                  <v:line id="Line 400" o:spid="_x0000_s1083" style="position:absolute;visibility:visible;mso-wrap-style:square" from="610,649" to="611,1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" strokeweight=".04408mm"/>
                  <v:line id="Line 401" o:spid="_x0000_s1084" style="position:absolute;visibility:visible;mso-wrap-style:square" from="627,634" to="628,1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" strokeweight=".04408mm"/>
                  <v:line id="Line 402" o:spid="_x0000_s1085" style="position:absolute;visibility:visible;mso-wrap-style:square" from="643,621" to="644,1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" strokeweight=".04408mm"/>
                  <v:line id="Line 403" o:spid="_x0000_s1086" style="position:absolute;visibility:visible;mso-wrap-style:square" from="660,609" to="661,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" strokeweight=".04408mm"/>
                  <v:line id="Line 404" o:spid="_x0000_s1087" style="position:absolute;visibility:visible;mso-wrap-style:square" from="676,599" to="677,1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" strokeweight=".04408mm"/>
                  <v:line id="Line 405" o:spid="_x0000_s1088" style="position:absolute;visibility:visible;mso-wrap-style:square" from="693,590" to="694,1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" strokeweight=".04408mm"/>
                  <v:line id="Line 406" o:spid="_x0000_s1089" style="position:absolute;visibility:visible;mso-wrap-style:square" from="709,583" to="710,11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" strokeweight=".04408mm"/>
                  <v:line id="Line 407" o:spid="_x0000_s1090" style="position:absolute;visibility:visible;mso-wrap-style:square" from="726,577" to="727,1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" strokeweight=".04408mm"/>
                  <v:line id="Line 408" o:spid="_x0000_s1091" style="position:absolute;visibility:visible;mso-wrap-style:square" from="742,573" to="743,1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" strokeweight=".04408mm"/>
                  <v:line id="Line 409" o:spid="_x0000_s1092" style="position:absolute;visibility:visible;mso-wrap-style:square" from="759,568" to="760,1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" strokeweight=".04408mm"/>
                  <v:line id="Line 410" o:spid="_x0000_s1093" style="position:absolute;visibility:visible;mso-wrap-style:square" from="775,565" to="776,1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" strokeweight=".04408mm"/>
                  <v:line id="Line 411" o:spid="_x0000_s1094" style="position:absolute;visibility:visible;mso-wrap-style:square" from="792,563" to="793,1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" strokeweight=".04408mm"/>
                  <v:line id="Line 412" o:spid="_x0000_s1095" style="position:absolute;visibility:visible;mso-wrap-style:square" from="808,562" to="809,1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" strokeweight=".04408mm"/>
                  <v:line id="Line 413" o:spid="_x0000_s1096" style="position:absolute;visibility:visible;mso-wrap-style:square" from="824,563" to="825,1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" strokeweight=".04408mm"/>
                  <v:line id="Line 414" o:spid="_x0000_s1097" style="position:absolute;visibility:visible;mso-wrap-style:square" from="841,563" to="842,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" strokeweight=".04408mm"/>
                  <v:line id="Line 415" o:spid="_x0000_s1098" style="position:absolute;visibility:visible;mso-wrap-style:square" from="857,569" to="858,1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" strokeweight=".04408mm"/>
                  <v:line id="Line 416" o:spid="_x0000_s1099" style="position:absolute;visibility:visible;mso-wrap-style:square" from="874,567" to="875,1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" strokeweight=".04408mm"/>
                  <v:line id="Line 417" o:spid="_x0000_s1100" style="position:absolute;visibility:visible;mso-wrap-style:square" from="890,570" to="891,1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" strokeweight=".04408mm"/>
                  <v:line id="Line 418" o:spid="_x0000_s1101" style="position:absolute;visibility:visible;mso-wrap-style:square" from="907,575" to="908,1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" strokeweight=".04408mm"/>
                  <v:line id="Line 419" o:spid="_x0000_s1102" style="position:absolute;visibility:visible;mso-wrap-style:square" from="923,581" to="924,1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" strokeweight=".04408mm"/>
                  <v:line id="Line 420" o:spid="_x0000_s1103" style="position:absolute;visibility:visible;mso-wrap-style:square" from="940,589" to="941,1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" strokeweight=".04408mm"/>
                  <v:line id="Line 421" o:spid="_x0000_s1104" style="position:absolute;visibility:visible;mso-wrap-style:square" from="956,597" to="957,1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" strokeweight=".04408mm"/>
                  <v:line id="Line 422" o:spid="_x0000_s1105" style="position:absolute;visibility:visible;mso-wrap-style:square" from="973,605" to="974,1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" strokeweight=".04408mm"/>
                  <v:line id="Line 423" o:spid="_x0000_s1106" style="position:absolute;visibility:visible;mso-wrap-style:square" from="989,617" to="990,1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" strokeweight=".04408mm"/>
                  <v:line id="Line 424" o:spid="_x0000_s1107" style="position:absolute;visibility:visible;mso-wrap-style:square" from="1007,630" to="1008,10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" strokeweight=".04408mm"/>
                  <v:line id="Line 425" o:spid="_x0000_s1108" style="position:absolute;visibility:visible;mso-wrap-style:square" from="1022,644" to="1023,1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" strokeweight=".04408mm"/>
                  <v:line id="Line 426" o:spid="_x0000_s1109" style="position:absolute;visibility:visible;mso-wrap-style:square" from="1039,661" to="1040,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" strokeweight=".04408mm"/>
                  <v:line id="Line 427" o:spid="_x0000_s1110" style="position:absolute;visibility:visible;mso-wrap-style:square" from="1055,682" to="1056,1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" strokeweight=".04408mm"/>
                  <v:line id="Line 428" o:spid="_x0000_s1111" style="position:absolute;visibility:visible;mso-wrap-style:square" from="1072,708" to="1073,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" strokeweight=".04408mm"/>
                  <v:line id="Line 429" o:spid="_x0000_s1112" style="position:absolute;visibility:visible;mso-wrap-style:square" from="1088,741" to="1089,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" strokeweight=".04408mm"/>
                </v:group>
                <v:shape id="Freeform 430" o:spid="_x0000_s1113" style="position:absolute;left:5712;top:3753;width:1298;height:176;visibility:visible;mso-wrap-style:square;v-text-anchor:top" coordsize="1762,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" path="m,243l880,r882,244l,243xe" strokeweight=".04408mm">
                  <v:path arrowok="t" o:connecttype="custom" o:connectlocs="0,175;648,0;1298,176;0,175" o:connectangles="0,0,0,0"/>
                </v:shape>
                <v:shape id="Freeform 431" o:spid="_x0000_s1114" style="position:absolute;left:5606;top:3964;width:1506;height:2222;visibility:visible;mso-wrap-style:square;v-text-anchor:top" coordsize="2050,3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" path="m,l2050,r,2290l1984,2424r-62,65l1815,2556r-90,50l1585,2685r-543,337l494,2701,132,2494,62,2410,,2294,,xe" strokeweight=".04408mm">
                  <v:path arrowok="t" o:connecttype="custom" o:connectlocs="0,0;1506,0;1506,1684;1458,1782;1412,1830;1333,1879;1267,1916;1164,1974;765,2222;363,1986;97,1834;46,1772;0,1687;0,0" o:connectangles="0,0,0,0,0,0,0,0,0,0,0,0,0,0"/>
                </v:shape>
                <v:shape id="Freeform 432" o:spid="_x0000_s1115" style="position:absolute;left:5828;top:4220;width:1064;height:1714;visibility:visible;mso-wrap-style:square;v-text-anchor:top" coordsize="1444,2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" path="m,l,1849r37,67l108,1976r620,355l1315,1976r108,-86l1444,1831,1442,17,8,21,,xe">
                  <v:path arrowok="t" o:connecttype="custom" o:connectlocs="0,0;0,1360;27,1409;80,1453;536,1714;969,1453;1049,1390;1064,1346;1063,13;6,15;0,0" o:connectangles="0,0,0,0,0,0,0,0,0,0,0"/>
                </v:shape>
                <v:shape id="Freeform 433" o:spid="_x0000_s1116" style="position:absolute;left:5828;top:4220;width:1064;height:1714;visibility:visible;mso-wrap-style:square;v-text-anchor:top" coordsize="1444,2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" path="m,l,1849r37,67l108,1976r620,355l1315,1976r108,-86l1444,1831,1442,17,8,21e" filled="f" strokeweight=".04408mm">
                  <v:path arrowok="t" o:connecttype="custom" o:connectlocs="0,0;0,1360;27,1409;80,1453;536,1714;969,1453;1049,1390;1064,1346;1063,13;6,15" o:connectangles="0,0,0,0,0,0,0,0,0,0"/>
                </v:shape>
                <v:shape id="Freeform 434" o:spid="_x0000_s1117" style="position:absolute;left:6246;top:4778;width:212;height:456;visibility:visible;mso-wrap-style:square;v-text-anchor:top" coordsize="288,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" path="m103,l56,25,29,47,16,62,14,84,,98r1,24l1,153,,172r16,27l81,283r68,68l248,436r28,49l288,554r-19,31l248,597r-34,19l211,622e" filled="f" strokeweight=".04408mm">
                  <v:path arrowok="t" o:connecttype="custom" o:connectlocs="76,0;41,18;21,34;12,45;10,62;0,72;1,89;1,112;0,126;12,146;60,207;110,257;183,320;203,356;212,406;198,429;183,438;158,452;155,456" o:connectangles="0,0,0,0,0,0,0,0,0,0,0,0,0,0,0,0,0,0,0"/>
                </v:shape>
                <v:group id="Group 435" o:spid="_x0000_s1118" style="position:absolute;left:6005;top:4387;width:754;height:1394" coordorigin="739,722" coordsize="17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Freeform 436" o:spid="_x0000_s1119" style="position:absolute;left:739;top:722;width:171;height:316;visibility:visible;mso-wrap-style:square;v-text-anchor:top" coordsize="1027,1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" path="m315,1892r37,4l361,1863r90,l488,1834r-20,-26l435,1812r12,-45l529,1759r9,-54l550,1697r-12,-17l538,1614r12,-17l550,1539r41,12l616,1555r66,-45l703,1453r16,-68l653,1311r12,-54l624,1240r,-33l698,1158r21,-46l764,1103r140,-74l1011,950r16,-37l1003,897r,-191l929,694r-17,19l891,713r-4,-49l842,664r,-21l785,643,712,483,583,196r,-28l564,134,521,122,577,65,546,16,478,65,422,,361,3,327,37r-10,97l287,152r-41,16l216,186r-28,13l185,237r-16,34l151,280r-22,12l120,317r9,3l129,346r25,3l169,333r65,-4l231,352r22,16l246,504r-30,16l182,532,169,514r-34,l83,566,18,620,,635r,19l21,666r16,12l37,731r30,l67,750r37,7l101,781r50,59l169,846r28,25l240,865r-6,38l253,912r77,9l354,930r4,41l290,980r-16,15l222,995r-37,16l172,1036r-21,13l145,1092r9,53l268,1527r3,122l268,1742r15,l287,1833r6,46l315,1892xe" strokeweight=".04408mm">
                    <v:path arrowok="t" o:connecttype="custom" o:connectlocs="59,316;75,311;78,301;74,295;90,284;90,280;92,266;98,259;114,252;120,231;111,210;104,201;120,185;151,172;171,152;167,118;152,119;148,111;140,107;119,81;97,28;87,20;91,3;70,0;54,6;48,25;36,31;31,40;25,47;20,53;21,58;28,56;38,59;41,84;30,89;22,86;3,103;0,109;6,113;11,122;17,126;25,140;33,145;39,151;55,154;60,162;46,166;31,169;25,175;26,191;45,275;47,290;49,313" o:connectangles="0,0,0,0,0,0,0,0,0,0,0,0,0,0,0,0,0,0,0,0,0,0,0,0,0,0,0,0,0,0,0,0,0,0,0,0,0,0,0,0,0,0,0,0,0,0,0,0,0,0,0,0,0"/>
                  </v:shape>
                  <v:group id="Group 437" o:spid="_x0000_s1120" style="position:absolute;left:764;top:734;width:113;height:261" coordorigin="764,734" coordsize="113,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Freeform 438" o:spid="_x0000_s1121" style="position:absolute;left:764;top:734;width:113;height:261;visibility:visible;mso-wrap-style:square;v-text-anchor:top" coordsize="679,1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" path="m461,36r-2,99l448,141r-4,53l432,208r,39l428,296r-13,39l395,310r-2,-50l366,258r-14,16l348,413,315,535,210,860,162,960r-16,65l105,1130r-21,84l41,1365r-12,53l,1463r,61l14,1565r35,-14l74,1529r90,-191l189,1283r23,-43l247,1152,331,999r19,-39l368,932,461,778r16,-33l514,674,469,641r14,-85l514,472r19,-65l562,359r41,-65l619,258r19,-15l669,204r10,-73l652,100r-37,6l582,153r-20,51l508,266,518,123,533,67,535,5,475,,461,36xe" strokeweight=".04408mm">
                      <v:path arrowok="t" o:connecttype="custom" o:connectlocs="77,6;76,23;75,24;74,32;72,35;72,41;71,49;69,56;66,52;65,43;61,43;59,46;58,69;52,89;35,143;27,160;24,171;17,188;14,202;7,228;5,236;0,244;0,254;2,261;8,259;12,255;27,223;31,214;35,207;41,192;55,167;58,160;61,155;77,130;79,124;86,112;78,107;80,93;86,79;89,68;94,60;100,49;103,43;106,41;111,34;113,22;109,17;102,18;97,26;94,34;85,44;86,21;89,11;89,1;79,0;77,6" o:connectangles="0,0,0,0,0,0,0,0,0,0,0,0,0,0,0,0,0,0,0,0,0,0,0,0,0,0,0,0,0,0,0,0,0,0,0,0,0,0,0,0,0,0,0,0,0,0,0,0,0,0,0,0,0,0,0,0"/>
                    </v:shape>
                    <v:shape id="Freeform 439" o:spid="_x0000_s1122" style="position:absolute;left:833;top:795;width:17;height:19;visibility:visible;mso-wrap-style:square;v-text-anchor:top" coordsize="102,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" path="m,115l49,,41,58,34,77,50,93r18,l102,55,,115xe">
                      <v:path arrowok="t" o:connecttype="custom" o:connectlocs="0,19;8,0;7,10;6,13;8,15;11,15;17,9;0,19" o:connectangles="0,0,0,0,0,0,0,0"/>
                    </v:shape>
                    <v:shape id="Freeform 440" o:spid="_x0000_s1123" style="position:absolute;left:833;top:795;width:17;height:19;visibility:visible;mso-wrap-style:square;v-text-anchor:top" coordsize="102,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" path="m,115l49,,41,58,34,77,50,93r18,l102,55e" filled="f" strokeweight=".04408mm">
                      <v:path arrowok="t" o:connecttype="custom" o:connectlocs="0,19;8,0;7,10;6,13;8,15;11,15;17,9" o:connectangles="0,0,0,0,0,0,0"/>
                    </v:shape>
                    <v:line id="Line 441" o:spid="_x0000_s1124" style="position:absolute;flip:x;visibility:visible;mso-wrap-style:square" from="824,818" to="826,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" strokeweight=".04408mm"/>
                    <v:shape id="Freeform 442" o:spid="_x0000_s1125" style="position:absolute;left:834;top:814;width:6;height:30;visibility:visible;mso-wrap-style:square;v-text-anchor:top" coordsize="37,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" path="m,179l19,120,33,79,37,,,179xe">
                      <v:path arrowok="t" o:connecttype="custom" o:connectlocs="0,30;3,20;5,13;6,0;0,30" o:connectangles="0,0,0,0,0"/>
                    </v:shape>
                    <v:shape id="Freeform 443" o:spid="_x0000_s1126" style="position:absolute;left:834;top:814;width:6;height:30;visibility:visible;mso-wrap-style:square;v-text-anchor:top" coordsize="37,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" path="m,179l19,120,33,79,37,e" filled="f" strokeweight=".04408mm">
                      <v:path arrowok="t" o:connecttype="custom" o:connectlocs="0,30;3,20;5,13;6,0" o:connectangles="0,0,0,0"/>
                    </v:shape>
                    <v:shape id="Freeform 444" o:spid="_x0000_s1127" style="position:absolute;left:784;top:929;width:5;height:19;visibility:visible;mso-wrap-style:square;v-text-anchor:top" coordsize="3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" path="m,118l2,82,19,51,33,,,118xe">
                      <v:path arrowok="t" o:connecttype="custom" o:connectlocs="0,19;0,13;3,8;5,0;0,19" o:connectangles="0,0,0,0,0"/>
                    </v:shape>
                    <v:shape id="Freeform 445" o:spid="_x0000_s1128" style="position:absolute;left:784;top:929;width:5;height:19;visibility:visible;mso-wrap-style:square;v-text-anchor:top" coordsize="3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" path="m,118l2,82,19,51,33,e" filled="f" strokeweight=".04408mm">
                      <v:path arrowok="t" o:connecttype="custom" o:connectlocs="0,19;0,13;3,8;5,0" o:connectangles="0,0,0,0"/>
                    </v:shape>
                    <v:shape id="Freeform 446" o:spid="_x0000_s1129" style="position:absolute;left:792;top:891;width:16;height:44;visibility:visible;mso-wrap-style:square;v-text-anchor:top" coordsize="97,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" path="m,262l,235,31,189,50,156,72,72,81,31,97,,,262xe">
                      <v:path arrowok="t" o:connecttype="custom" o:connectlocs="0,44;0,39;5,32;8,26;12,12;13,5;16,0;0,44" o:connectangles="0,0,0,0,0,0,0,0"/>
                    </v:shape>
                    <v:shape id="Freeform 447" o:spid="_x0000_s1130" style="position:absolute;left:792;top:891;width:16;height:44;visibility:visible;mso-wrap-style:square;v-text-anchor:top" coordsize="97,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" path="m,262l,235,31,189,50,156,72,72,81,31,97,e" filled="f" strokeweight=".04408mm">
                      <v:path arrowok="t" o:connecttype="custom" o:connectlocs="0,44;0,39;5,32;8,26;12,12;13,5;16,0" o:connectangles="0,0,0,0,0,0,0"/>
                    </v:shape>
                    <v:shape id="Freeform 448" o:spid="_x0000_s1131" style="position:absolute;left:771;top:974;width:4;height:5;visibility:visible;mso-wrap-style:square;v-text-anchor:top" coordsize="2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" path="m,35l23,,21,2,,35xe">
                      <v:path arrowok="t" o:connecttype="custom" o:connectlocs="0,5;4,0;4,0;0,5" o:connectangles="0,0,0,0"/>
                    </v:shape>
                    <v:shape id="Freeform 449" o:spid="_x0000_s1132" style="position:absolute;left:771;top:974;width:4;height:5;visibility:visible;mso-wrap-style:square;v-text-anchor:top" coordsize="2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" path="m,35l23,,21,2e" filled="f" strokeweight=".04408mm">
                      <v:path arrowok="t" o:connecttype="custom" o:connectlocs="0,5;4,0;4,0" o:connectangles="0,0,0"/>
                    </v:shape>
                    <v:shape id="Freeform 450" o:spid="_x0000_s1133" style="position:absolute;left:840;top:847;width:3;height:9;visibility:visible;mso-wrap-style:square;v-text-anchor:top" coordsize="1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" path="m18,l6,41,,52e" filled="f" strokeweight=".04408mm">
                      <v:path arrowok="t" o:connecttype="custom" o:connectlocs="3,0;1,7;0,9" o:connectangles="0,0,0"/>
                    </v:shape>
                    <v:shape id="Freeform 451" o:spid="_x0000_s1134" style="position:absolute;left:843;top:791;width:7;height:12;visibility:visible;mso-wrap-style:square;v-text-anchor:top" coordsize="4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" path="m42,l24,27,2,42,,59,11,71r11,2l34,67,37,42,42,xe" strokeweight=".04408mm">
                      <v:path arrowok="t" o:connecttype="custom" o:connectlocs="7,0;4,4;0,7;0,10;2,12;4,12;6,11;6,7;7,0" o:connectangles="0,0,0,0,0,0,0,0,0"/>
                    </v:shape>
                  </v:group>
                  <v:group id="Group 452" o:spid="_x0000_s1135" style="position:absolute;left:747;top:741;width:154;height:264" coordorigin="747,741" coordsize="154,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Freeform 453" o:spid="_x0000_s1136" style="position:absolute;left:788;top:804;width:70;height:120;visibility:visible;mso-wrap-style:square;v-text-anchor:top" coordsize="423,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" path="m210,r6,34l194,37r-7,80l156,140r-14,16l140,188r12,35l191,256r23,21l240,295r31,28l304,364r37,33l361,417r30,37l413,489r10,57l409,593r-18,37l341,674r-42,21l265,707r-45,10l125,717,177,609r67,-2l278,593r12,-44l278,520,255,507,189,452,68,344,37,307,6,238,,177,6,122,22,89,37,72,84,28,129,7,210,xe" strokeweight=".04408mm">
                      <v:path arrowok="t" o:connecttype="custom" o:connectlocs="35,0;36,6;32,6;31,20;26,23;23,26;23,31;25,37;32,43;35,46;40,49;45,54;50,61;56,66;60,70;65,76;68,82;70,91;68,99;65,105;56,113;49,116;44,118;36,120;21,120;29,102;40,102;46,99;48,92;46,87;42,85;31,76;11,58;6,51;1,40;0,30;1,20;4,15;6,12;14,5;21,1;35,0" o:connectangles="0,0,0,0,0,0,0,0,0,0,0,0,0,0,0,0,0,0,0,0,0,0,0,0,0,0,0,0,0,0,0,0,0,0,0,0,0,0,0,0,0,0"/>
                    </v:shape>
                    <v:shape id="Freeform 454" o:spid="_x0000_s1137" style="position:absolute;left:747;top:904;width:56;height:101;visibility:visible;mso-wrap-style:square;v-text-anchor:top" coordsize="330,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" path="m249,7l204,,170,7,136,20,105,42,68,94r-9,47l66,202r35,63l204,379r49,68l267,503r-18,31l228,549r-37,6l158,536,115,514,66,471,35,426,23,393,,379r12,72l51,522r33,31l134,584r53,19l239,603r33,-17l305,553r16,-19l330,474,317,428,296,379,263,318,204,260,169,216,150,187r4,-45l176,115r34,-3l210,108,249,7xe">
                      <v:path arrowok="t" o:connecttype="custom" o:connectlocs="42,1;35,0;29,1;23,3;18,7;12,16;10,24;11,34;17,44;35,63;43,75;45,84;42,89;39,92;32,93;27,90;20,86;11,79;6,71;4,66;0,63;2,76;9,87;14,93;23,98;32,101;41,101;46,98;52,93;54,89;56,79;54,72;50,63;45,53;35,44;29,36;25,31;26,24;30,19;36,19;36,18;42,1" o:connectangles="0,0,0,0,0,0,0,0,0,0,0,0,0,0,0,0,0,0,0,0,0,0,0,0,0,0,0,0,0,0,0,0,0,0,0,0,0,0,0,0,0,0"/>
                    </v:shape>
                    <v:shape id="Freeform 455" o:spid="_x0000_s1138" style="position:absolute;left:747;top:904;width:56;height:101;visibility:visible;mso-wrap-style:square;v-text-anchor:top" coordsize="330,6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" path="m249,7l204,,170,7,136,20,105,42,68,94r-9,47l66,202r35,63l204,379r49,68l267,503r-18,31l228,549r-37,6l158,536,115,514,66,471,35,426,23,393,,379r12,72l51,522r33,31l134,584r53,19l239,603r33,-17l305,553r16,-19l330,474,317,428,296,379,263,318,204,260,169,216,150,187r4,-45l176,115r34,-3l210,108e" filled="f" strokeweight=".04408mm">
                      <v:path arrowok="t" o:connecttype="custom" o:connectlocs="42,1;35,0;29,1;23,3;18,7;12,16;10,24;11,34;17,44;35,63;43,75;45,84;42,89;39,92;32,93;27,90;20,86;11,79;6,71;4,66;0,63;2,76;9,87;14,93;23,98;32,101;41,101;46,98;52,93;54,89;56,79;54,72;50,63;45,53;35,44;29,36;25,31;26,24;30,19;36,19;36,18" o:connectangles="0,0,0,0,0,0,0,0,0,0,0,0,0,0,0,0,0,0,0,0,0,0,0,0,0,0,0,0,0,0,0,0,0,0,0,0,0,0,0,0,0"/>
                    </v:shape>
                    <v:shape id="Freeform 456" o:spid="_x0000_s1139" style="position:absolute;left:847;top:741;width:54;height:82;visibility:visible;mso-wrap-style:square;v-text-anchor:top" coordsize="32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" path="m28,399r86,4l139,392r31,-10l191,367r16,-16l228,335r16,-15l253,288r-8,-51l232,206r-19,6l166,188,123,140r13,-23l160,122r84,46l136,53,250,156,222,80,201,55,183,32,182,7,200,r32,22l265,65r21,21l305,115r19,35l323,195r-15,26l299,324r-12,35l268,389r-15,27l225,445r-28,15l160,476r-52,12l,492,28,399xe">
                      <v:path arrowok="t" o:connecttype="custom" o:connectlocs="5,67;19,67;23,65;28,64;32,61;35,59;38,56;41,53;42,48;41,40;39,34;36,35;28,31;21,23;23,20;27,20;41,28;23,9;42,26;37,13;34,9;31,5;30,1;33,0;39,4;44,11;48,14;51,19;54,25;54,33;51,37;50,54;48,60;45,65;42,69;38,74;33,77;27,79;18,81;0,82;5,67" o:connectangles="0,0,0,0,0,0,0,0,0,0,0,0,0,0,0,0,0,0,0,0,0,0,0,0,0,0,0,0,0,0,0,0,0,0,0,0,0,0,0,0,0"/>
                    </v:shape>
                    <v:shape id="Freeform 457" o:spid="_x0000_s1140" style="position:absolute;left:847;top:741;width:54;height:82;visibility:visible;mso-wrap-style:square;v-text-anchor:top" coordsize="32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" path="m28,399r86,4l139,392r31,-10l191,367r16,-16l228,335r16,-15l253,288r-8,-51l232,206r-19,6l166,188,123,140r13,-23l160,122r84,46l136,53,250,156,222,80,201,55,183,32,182,7,200,r32,22l265,65r21,21l305,115r19,35l323,195r-15,26l299,324r-12,35l268,389r-15,27l225,445r-28,15l160,476r-52,12l,492e" filled="f" strokeweight=".04408mm">
                      <v:path arrowok="t" o:connecttype="custom" o:connectlocs="5,67;19,67;23,65;28,64;32,61;35,59;38,56;41,53;42,48;41,40;39,34;36,35;28,31;21,23;23,20;27,20;41,28;23,9;42,26;37,13;34,9;31,5;30,1;33,0;39,4;44,11;48,14;51,19;54,25;54,33;51,37;50,54;48,60;45,65;42,69;38,74;33,77;27,79;18,81;0,82" o:connectangles="0,0,0,0,0,0,0,0,0,0,0,0,0,0,0,0,0,0,0,0,0,0,0,0,0,0,0,0,0,0,0,0,0,0,0,0,0,0,0,0"/>
                    </v:shape>
                    <v:shape id="Freeform 458" o:spid="_x0000_s1141" style="position:absolute;left:764;top:912;width:15;height:23;visibility:visible;mso-wrap-style:square;v-text-anchor:top" coordsize="90,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" path="m90,l59,7,32,36,19,53,10,90,,136,90,xe">
                      <v:path arrowok="t" o:connecttype="custom" o:connectlocs="15,0;10,1;5,6;3,9;2,15;0,23;15,0" o:connectangles="0,0,0,0,0,0,0"/>
                    </v:shape>
                    <v:shape id="Freeform 459" o:spid="_x0000_s1142" style="position:absolute;left:764;top:912;width:15;height:23;visibility:visible;mso-wrap-style:square;v-text-anchor:top" coordsize="90,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" path="m90,l59,7,32,36,19,53,10,90,,136e" filled="f" strokeweight=".04408mm">
                      <v:path arrowok="t" o:connecttype="custom" o:connectlocs="15,0;10,1;5,6;3,9;2,15;0,23" o:connectangles="0,0,0,0,0,0"/>
                    </v:shape>
                    <v:shape id="Freeform 460" o:spid="_x0000_s1143" style="position:absolute;left:892;top:759;width:4;height:4;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" path="m5,4l,13r12,8l20,11,15,,5,4xe" strokeweight=".04408mm">
                      <v:path arrowok="t" o:connecttype="custom" o:connectlocs="1,1;0,2;2,4;4,2;3,0;1,1" o:connectangles="0,0,0,0,0,0"/>
                    </v:shape>
                    <v:line id="Line 461" o:spid="_x0000_s1144" style="position:absolute;visibility:visible;mso-wrap-style:square" from="770,947" to="774,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" strokeweight=".04408mm"/>
                    <v:line id="Line 462" o:spid="_x0000_s1145" style="position:absolute;visibility:visible;mso-wrap-style:square" from="776,955" to="778,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" strokeweight=".04408mm"/>
                    <v:shape id="Freeform 463" o:spid="_x0000_s1146" style="position:absolute;left:813;top:911;width:15;height:3;visibility:visible;mso-wrap-style:square;v-text-anchor:top" coordsize="8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" path="m,17l53,13,86,e" filled="f" strokeweight=".04408mm">
                      <v:path arrowok="t" o:connecttype="custom" o:connectlocs="0,3;9,2;15,0" o:connectangles="0,0,0"/>
                    </v:shape>
                    <v:shape id="Freeform 464" o:spid="_x0000_s1147" style="position:absolute;left:821;top:870;width:21;height:39;visibility:visible;mso-wrap-style:square;v-text-anchor:top" coordsize="130,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" path="m,l65,51r40,52l127,140r3,34l114,214,93,231e" filled="f" strokeweight=".04408mm">
                      <v:path arrowok="t" o:connecttype="custom" o:connectlocs="0,0;11,9;17,17;21,24;21,29;18,36;15,39" o:connectangles="0,0,0,0,0,0,0"/>
                    </v:shape>
                    <v:line id="Line 465" o:spid="_x0000_s1148" style="position:absolute;flip:x y;visibility:visible;mso-wrap-style:square" from="808,859" to="816,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" strokeweight=".04408mm"/>
                    <v:line id="Line 466" o:spid="_x0000_s1149" style="position:absolute;flip:x y;visibility:visible;mso-wrap-style:square" from="797,844" to="805,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" strokeweight=".04408mm"/>
                    <v:line id="Line 467" o:spid="_x0000_s1150" style="position:absolute;flip:x y;visibility:visible;mso-wrap-style:square" from="794,828" to="795,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" strokeweight=".04408mm"/>
                    <v:line id="Line 468" o:spid="_x0000_s1151" style="position:absolute;flip:x;visibility:visible;mso-wrap-style:square" from="811,807" to="820,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" strokeweight=".04408mm"/>
                    <v:line id="Line 469" o:spid="_x0000_s1152" style="position:absolute;flip:x;visibility:visible;mso-wrap-style:square" from="796,812" to="807,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" strokeweight=".04408mm"/>
                  </v:group>
                </v:group>
                <v:line id="Line 470" o:spid="_x0000_s1153" style="position:absolute;visibility:visible;mso-wrap-style:square" from="6398,4775" to="6403,4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" strokeweight=".04408mm"/>
                <v:line id="Line 471" o:spid="_x0000_s1154" style="position:absolute;flip:y;visibility:visible;mso-wrap-style:square" from="6482,4718" to="6485,4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" strokeweight=".04408mm"/>
                <v:shape id="Freeform 472" o:spid="_x0000_s1155" style="position:absolute;left:6433;top:4911;width:25;height:59;visibility:visible;mso-wrap-style:square;v-text-anchor:top" coordsize="3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" path="m,76l8,66r2,-7l13,47,18,37r5,-7l27,23r5,-7l34,9,37,,,76xe">
                  <v:path arrowok="t" o:connecttype="custom" o:connectlocs="0,59;5,51;7,46;9,36;12,29;16,23;18,18;22,12;23,7;25,0;0,59" o:connectangles="0,0,0,0,0,0,0,0,0,0,0"/>
                </v:shape>
                <v:shape id="Freeform 473" o:spid="_x0000_s1156" style="position:absolute;left:6433;top:4911;width:25;height:59;visibility:visible;mso-wrap-style:square;v-text-anchor:top" coordsize="3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" path="m,76l8,66r2,-7l13,47,18,37r5,-7l27,23r5,-7l34,9,37,e" filled="f" strokeweight=".04408mm">
                  <v:path arrowok="t" o:connecttype="custom" o:connectlocs="0,59;5,51;7,46;9,36;12,29;16,23;18,18;22,12;23,7;25,0" o:connectangles="0,0,0,0,0,0,0,0,0,0"/>
                </v:shape>
                <v:line id="Line 474" o:spid="_x0000_s1157" style="position:absolute;flip:y;visibility:visible;mso-wrap-style:square" from="5828,3964" to="5831,4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" strokeweight=".04408mm"/>
                <v:line id="Line 475" o:spid="_x0000_s1158" style="position:absolute;visibility:visible;mso-wrap-style:square" from="5886,3967" to="5893,4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" strokeweight=".04408mm"/>
                <v:line id="Line 476" o:spid="_x0000_s1159" style="position:absolute;flip:x;visibility:visible;mso-wrap-style:square" from="6813,3967" to="6826,4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" strokeweight=".04408mm"/>
                <v:shape id="Freeform 477" o:spid="_x0000_s1160" style="position:absolute;left:5961;top:4024;width:66;height:76;visibility:visible;mso-wrap-style:square;v-text-anchor:top" coordsize="9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" path="m90,104r-20,l63,80r-36,l19,104,,104,35,,54,,90,104xm56,63l44,25,32,63r24,xe" fillcolor="black">
                  <v:path arrowok="t" o:connecttype="custom" o:connectlocs="66,76;51,76;46,58;20,58;14,76;0,76;26,0;40,0;66,76;41,46;32,18;23,46;41,46" o:connectangles="0,0,0,0,0,0,0,0,0,0,0,0,0"/>
                  <o:lock v:ext="edit" verticies="t"/>
                </v:shape>
                <v:shape id="Freeform 478" o:spid="_x0000_s1161" style="position:absolute;left:6035;top:4024;width:44;height:76;visibility:visible;mso-wrap-style:square;v-text-anchor:top" coordsize="62,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" path="m,103l,,18,r,86l62,86r,17l,103xe" fillcolor="black">
                  <v:path arrowok="t" o:connecttype="custom" o:connectlocs="0,76;0,0;13,0;13,63;44,63;44,76;0,76" o:connectangles="0,0,0,0,0,0,0"/>
                </v:shape>
                <v:shape id="Freeform 479" o:spid="_x0000_s1162" style="position:absolute;left:6089;top:4024;width:52;height:76;visibility:visible;mso-wrap-style:square;v-text-anchor:top" coordsize="68,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" path="m,104l,,67,r,18l17,18r,22l63,40r,18l17,58r,29l68,87r,17l,104xe" fillcolor="black">
                  <v:path arrowok="t" o:connecttype="custom" o:connectlocs="0,76;0,0;51,0;51,13;13,13;13,29;48,29;48,42;13,42;13,64;52,64;52,76;0,76" o:connectangles="0,0,0,0,0,0,0,0,0,0,0,0,0"/>
                </v:shape>
                <v:shape id="Freeform 480" o:spid="_x0000_s1163" style="position:absolute;left:6149;top:4024;width:64;height:76;visibility:visible;mso-wrap-style:square;v-text-anchor:top" coordsize="8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" path="m,104l,,38,,51,1r8,2l65,7r4,6l72,21r1,8l73,35r-1,5l70,44r-2,5l64,52r-4,3l56,57r-6,1l55,62r5,5l64,73r6,11l80,104r-21,l46,81,36,66,34,64,31,62,27,61r-5,l19,61r,43l,104xm19,44r13,l42,43r5,-1l51,41r2,-3l55,35r,-4l54,26,53,22,50,20,45,18r-13,l19,18r,26xe" fillcolor="black">
                  <v:path arrowok="t" o:connecttype="custom" o:connectlocs="0,76;0,0;30,0;41,1;47,2;52,5;55,10;58,15;58,21;58,26;58,29;56,32;54,36;51,38;48,40;45,42;40,42;44,45;48,49;51,53;56,61;64,76;47,76;37,59;29,48;27,47;25,45;22,45;18,45;15,45;15,76;0,76;15,32;26,32;34,31;38,31;41,30;42,28;44,26;44,23;43,19;42,16;40,15;36,13;26,13;15,13;15,32" o:connectangles="0,0,0,0,0,0,0,0,0,0,0,0,0,0,0,0,0,0,0,0,0,0,0,0,0,0,0,0,0,0,0,0,0,0,0,0,0,0,0,0,0,0,0,0,0,0,0"/>
                  <o:lock v:ext="edit" verticies="t"/>
                </v:shape>
                <v:shape id="Freeform 481" o:spid="_x0000_s1164" style="position:absolute;left:6217;top:4024;width:53;height:76;visibility:visible;mso-wrap-style:square;v-text-anchor:top" coordsize="68,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" path="m,104l,,66,r,18l17,18r,22l62,40r,18l17,58r,29l68,87r,17l,104xe" fillcolor="black">
                  <v:path arrowok="t" o:connecttype="custom" o:connectlocs="0,76;0,0;51,0;51,13;13,13;13,29;48,29;48,42;13,42;13,64;53,64;53,76;0,76" o:connectangles="0,0,0,0,0,0,0,0,0,0,0,0,0"/>
                </v:shape>
                <v:shape id="Freeform 482" o:spid="_x0000_s1165" style="position:absolute;left:6304;top:4024;width:45;height:76;visibility:visible;mso-wrap-style:square;v-text-anchor:top" coordsize="6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" path="m,104l,,61,r,18l17,18r,24l56,42r,18l17,60r,44l,104xe" fillcolor="black">
                  <v:path arrowok="t" o:connecttype="custom" o:connectlocs="0,76;0,0;45,0;45,13;13,13;13,31;41,31;41,44;13,44;13,76;0,76" o:connectangles="0,0,0,0,0,0,0,0,0,0,0"/>
                </v:shape>
                <v:shape id="Freeform 483" o:spid="_x0000_s1166" style="position:absolute;left:6361;top:4024;width:43;height:76;visibility:visible;mso-wrap-style:square;v-text-anchor:top" coordsize="64,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" path="m,103l,,19,r,86l64,86r,17l,103xe" fillcolor="black">
                  <v:path arrowok="t" o:connecttype="custom" o:connectlocs="0,76;0,0;13,0;13,63;43,63;43,76;0,76" o:connectangles="0,0,0,0,0,0,0"/>
                </v:shape>
                <v:shape id="Freeform 484" o:spid="_x0000_s1167" style="position:absolute;left:6411;top:4024;width:66;height:76;visibility:visible;mso-wrap-style:square;v-text-anchor:top" coordsize="9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" path="m91,104r-21,l63,80r-36,l20,104,,104,35,,55,,91,104xm57,63l44,25,32,63r25,xe" fillcolor="black">
                  <v:path arrowok="t" o:connecttype="custom" o:connectlocs="66,76;51,76;46,58;20,58;15,76;0,76;25,0;40,0;66,76;41,46;32,18;23,46;41,46" o:connectangles="0,0,0,0,0,0,0,0,0,0,0,0,0"/>
                  <o:lock v:ext="edit" verticies="t"/>
                </v:shape>
                <v:shape id="Freeform 485" o:spid="_x0000_s1168" style="position:absolute;left:6482;top:4024;width:65;height:76;visibility:visible;mso-wrap-style:square;v-text-anchor:top" coordsize="8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" path="m,104l,,27,,43,71,58,,86,r,104l69,104r,-81l51,104r-17,l16,23r,81l,104xe" fillcolor="black">
                  <v:path arrowok="t" o:connecttype="custom" o:connectlocs="0,76;0,0;20,0;33,52;44,0;65,0;65,76;52,76;52,17;39,76;26,76;12,17;12,76;0,76" o:connectangles="0,0,0,0,0,0,0,0,0,0,0,0,0,0"/>
                </v:shape>
                <v:shape id="Freeform 486" o:spid="_x0000_s1169" style="position:absolute;left:6561;top:4024;width:62;height:76;visibility:visible;mso-wrap-style:square;v-text-anchor:top" coordsize="8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" path="m,104l,,26,,43,71,58,,86,r,104l70,104r,-81l51,104r-17,l16,23r,81l,104xe" fillcolor="black">
                  <v:path arrowok="t" o:connecttype="custom" o:connectlocs="0,76;0,0;19,0;31,52;42,0;62,0;62,76;50,76;50,17;37,76;25,76;12,17;12,76;0,76" o:connectangles="0,0,0,0,0,0,0,0,0,0,0,0,0,0"/>
                </v:shape>
                <v:shape id="Freeform 487" o:spid="_x0000_s1170" style="position:absolute;left:6631;top:4024;width:66;height:76;visibility:visible;mso-wrap-style:square;v-text-anchor:top" coordsize="9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" path="m91,104r-20,l63,80r-36,l20,104,,104,35,,55,,91,104xm57,63l45,25,33,63r24,xe" fillcolor="black">
                  <v:path arrowok="t" o:connecttype="custom" o:connectlocs="66,76;51,76;46,58;20,58;15,76;0,76;25,0;40,0;66,76;41,46;33,18;24,46;41,46" o:connectangles="0,0,0,0,0,0,0,0,0,0,0,0,0"/>
                  <o:lock v:ext="edit" verticies="t"/>
                </v:shape>
                <v:shape id="Freeform 488" o:spid="_x0000_s1171" style="position:absolute;left:6702;top:4024;width:67;height:76;visibility:visible;mso-wrap-style:square;v-text-anchor:top" coordsize="87,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" path="m,104l,,27,,43,71,60,,87,r,104l70,104r,-81l52,104r-18,l17,23r,81l,104xe" fillcolor="black">
                  <v:path arrowok="t" o:connecttype="custom" o:connectlocs="0,76;0,0;21,0;33,52;46,0;67,0;67,76;54,76;54,17;40,76;26,76;13,17;13,76;0,76" o:connectangles="0,0,0,0,0,0,0,0,0,0,0,0,0,0"/>
                </v:shape>
                <v:shape id="Freeform 489" o:spid="_x0000_s1172" style="position:absolute;left:6133;top:4131;width:62;height:75;visibility:visible;mso-wrap-style:square;v-text-anchor:top" coordsize="84,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" path="m32,103l,,20,,43,76,65,,84,,52,103r-20,xe" fillcolor="black">
                  <v:path arrowok="t" o:connecttype="custom" o:connectlocs="24,75;0,0;15,0;32,55;48,0;62,0;38,75;24,75" o:connectangles="0,0,0,0,0,0,0,0"/>
                </v:shape>
                <v:shape id="Freeform 490" o:spid="_x0000_s1173" style="position:absolute;left:6201;top:4131;width:51;height:75;visibility:visible;mso-wrap-style:square;v-text-anchor:top" coordsize="68,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" path="m,103l,,67,r,18l19,18r,22l64,40r,18l19,58r,28l68,86r,17l,103xe" fillcolor="black">
                  <v:path arrowok="t" o:connecttype="custom" o:connectlocs="0,75;0,0;50,0;50,13;14,13;14,29;48,29;48,42;14,42;14,63;51,63;51,75;0,75" o:connectangles="0,0,0,0,0,0,0,0,0,0,0,0,0"/>
                </v:shape>
                <v:shape id="Freeform 491" o:spid="_x0000_s1174" style="position:absolute;left:6260;top:4131;width:62;height:75;visibility:visible;mso-wrap-style:square;v-text-anchor:top" coordsize="82,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" path="m,103l,,38,,51,r9,2l65,6r5,7l73,20r1,9l73,34r-1,5l70,44r-2,5l65,52r-4,2l56,56r-5,2l56,62r4,4l64,73r6,11l82,103r-22,l47,81,37,65,34,63,31,61,28,60r-5,l19,60r,43l,103xm19,44r13,l43,44r6,-2l52,40r2,-2l55,34r1,-4l55,25,53,22,50,19,47,18r-14,l19,18r,26xe" fillcolor="black">
                  <v:path arrowok="t" o:connecttype="custom" o:connectlocs="0,75;0,0;29,0;39,0;45,1;49,4;53,9;55,15;56,21;55,25;54,28;53,32;51,36;49,38;46,39;42,41;39,42;42,45;45,48;48,53;53,61;62,75;45,75;36,59;28,47;26,46;23,44;21,44;17,44;14,44;14,75;0,75;14,32;24,32;33,32;37,31;39,29;41,28;42,25;42,22;42,18;40,16;38,14;36,13;25,13;14,13;14,32" o:connectangles="0,0,0,0,0,0,0,0,0,0,0,0,0,0,0,0,0,0,0,0,0,0,0,0,0,0,0,0,0,0,0,0,0,0,0,0,0,0,0,0,0,0,0,0,0,0,0"/>
                  <o:lock v:ext="edit" verticies="t"/>
                </v:shape>
                <v:rect id="Rectangle 492" o:spid="_x0000_s1175" style="position:absolute;left:6327;top:4131;width:12;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" fillcolor="black"/>
                <v:shape id="Freeform 493" o:spid="_x0000_s1176" style="position:absolute;left:6349;top:4131;width:54;height:75;visibility:visible;mso-wrap-style:square;v-text-anchor:top" coordsize="71,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" path="m25,103r,-85l,18,,,71,r,18l44,18r,85l25,103xe" fillcolor="black">
                  <v:path arrowok="t" o:connecttype="custom" o:connectlocs="19,75;19,13;0,13;0,0;54,0;54,13;33,13;33,75;19,75" o:connectangles="0,0,0,0,0,0,0,0,0"/>
                </v:shape>
                <v:shape id="Freeform 494" o:spid="_x0000_s1177" style="position:absolute;left:6398;top:4131;width:66;height:75;visibility:visible;mso-wrap-style:square;v-text-anchor:top" coordsize="90,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" path="m90,103r-21,l62,80r-36,l19,103,,103,34,,54,,90,103xm56,62l44,24,31,62r25,xe" fillcolor="black">
                  <v:path arrowok="t" o:connecttype="custom" o:connectlocs="66,75;51,75;45,58;19,58;14,75;0,75;25,0;40,0;66,75;41,45;32,17;23,45;41,45" o:connectangles="0,0,0,0,0,0,0,0,0,0,0,0,0"/>
                  <o:lock v:ext="edit" verticies="t"/>
                </v:shape>
                <v:shape id="Freeform 495" o:spid="_x0000_s1178" style="position:absolute;left:6458;top:4131;width:52;height:75;visibility:visible;mso-wrap-style:square;v-text-anchor:top" coordsize="71,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" path="m26,103r,-85l,18,,,71,r,18l44,18r,85l26,103xe" fillcolor="black">
                  <v:path arrowok="t" o:connecttype="custom" o:connectlocs="19,75;19,13;0,13;0,0;52,0;52,13;32,13;32,75;19,75" o:connectangles="0,0,0,0,0,0,0,0,0"/>
                </v:shape>
                <v:rect id="Rectangle 496" o:spid="_x0000_s1179" style="position:absolute;left:6520;top:4131;width:13;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" fillcolor="black"/>
                <v:shape id="Freeform 497" o:spid="_x0000_s1180" style="position:absolute;left:6542;top:4131;width:52;height:80;visibility:visible;mso-wrap-style:square;v-text-anchor:top" coordsize="73,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" path="m,72l17,69r4,9l25,85r5,4l37,90r8,-1l50,86r4,-5l56,75,55,72,54,69,50,67,46,65,32,60,26,58,20,56,11,50,8,46,5,40,4,35r,-6l4,21,7,15,12,8,19,3,27,1,36,r8,l51,2r6,3l62,8r4,6l68,19r2,6l71,31,52,32,50,25,47,21,43,18r-7,l29,19r-5,2l22,24r-1,4l22,31r2,3l30,37r10,3l51,44r9,5l65,53r5,6l72,66r1,9l72,84r-3,8l64,99r-7,4l48,106r-11,1l30,106r-7,-1l16,102,11,98,7,93,4,87,2,79,,72xe" fillcolor="black">
                  <v:path arrowok="t" o:connecttype="custom" o:connectlocs="12,52;18,64;26,67;36,64;40,56;38,52;33,49;19,43;8,37;4,30;3,22;5,11;14,2;26,0;36,1;44,6;48,14;51,23;36,19;31,13;21,14;16,18;16,23;21,28;36,33;46,40;51,49;51,63;46,74;34,79;21,79;11,76;5,70;1,59;0,54" o:connectangles="0,0,0,0,0,0,0,0,0,0,0,0,0,0,0,0,0,0,0,0,0,0,0,0,0,0,0,0,0,0,0,0,0,0,0"/>
                </v:shape>
                <v:group id="Group 498" o:spid="_x0000_s1181" style="position:absolute;left:5847;top:3775;width:1014;height:139" coordorigin="703,583" coordsize="23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Freeform 499" o:spid="_x0000_s1182" style="position:absolute;left:703;top:583;width:230;height:32;visibility:visible;mso-wrap-style:square;v-text-anchor:top" coordsize="1376,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" path="m,188l705,r671,190l,188xe" fillcolor="black">
                    <v:path arrowok="t" o:connecttype="custom" o:connectlocs="0,32;118,0;230,32;0,32" o:connectangles="0,0,0,0"/>
                  </v:shape>
                  <v:shape id="Freeform 500" o:spid="_x0000_s1183" style="position:absolute;left:703;top:583;width:230;height:32;visibility:visible;mso-wrap-style:square;v-text-anchor:top" coordsize="1376,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" path="m,188l705,r671,190e" filled="f" strokeweight=".04408mm">
                    <v:path arrowok="t" o:connecttype="custom" o:connectlocs="0,32;118,0;230,32" o:connectangles="0,0,0"/>
                  </v:shape>
                  <v:shape id="Freeform 501" o:spid="_x0000_s1184" style="position:absolute;left:713;top:586;width:196;height:28;visibility:visible;mso-wrap-style:square;v-text-anchor:top" coordsize="1179,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" path="m100,162r49,-29l253,118,270,94r93,-6l387,116r,-45l418,73,455,57r67,-9l550,20r58,11l644,r30,34l710,14r70,65l790,39r63,34l907,82r47,24l996,106r18,27l1103,134r76,28l,167r100,-5xe">
                    <v:path arrowok="t" o:connecttype="custom" o:connectlocs="17,27;25,22;42,20;45,16;60,15;64,19;64,12;69,12;76,10;87,8;91,3;101,5;107,0;112,6;118,2;130,13;131,7;142,12;151,14;159,18;166,18;169,22;183,22;196,27;0,28;17,27" o:connectangles="0,0,0,0,0,0,0,0,0,0,0,0,0,0,0,0,0,0,0,0,0,0,0,0,0,0"/>
                  </v:shape>
                  <v:shape id="Freeform 502" o:spid="_x0000_s1185" style="position:absolute;left:713;top:586;width:196;height:28;visibility:visible;mso-wrap-style:square;v-text-anchor:top" coordsize="1179,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" path="m100,162r49,-29l253,118,270,94r93,-6l387,116r,-45l418,73,455,57r67,-9l550,20r58,11l644,r30,34l710,14r70,65l790,39r63,34l907,82r47,24l996,106r18,27l1103,134r76,28l,167e" filled="f" strokeweight=".04408mm">
                    <v:path arrowok="t" o:connecttype="custom" o:connectlocs="17,27;25,22;42,20;45,16;60,15;64,19;64,12;69,12;76,10;87,8;91,3;101,5;107,0;112,6;118,2;130,13;131,7;142,12;151,14;159,18;166,18;169,22;183,22;196,27;0,28" o:connectangles="0,0,0,0,0,0,0,0,0,0,0,0,0,0,0,0,0,0,0,0,0,0,0,0,0"/>
                  </v:shape>
                </v:group>
                <v:line id="Line 503" o:spid="_x0000_s1186" style="position:absolute;visibility:visible;mso-wrap-style:square" from="6124,5339" to="6137,5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" strokeweight=".04408mm"/>
                <v:line id="Line 504" o:spid="_x0000_s1187" style="position:absolute;flip:y;visibility:visible;mso-wrap-style:square" from="6892,3967" to="6894,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" strokeweight=".04408mm"/>
                <w10:wrap type="square" anchory="line"/>
              </v:group>
            </w:pict>
          </mc:Fallback>
        </mc:AlternateContent>
      </w:r>
    </w:p>
    <w:p w14:paraId="160CD338" w14:textId="77777777" w:rsidR="00B56934" w:rsidRPr="00E114C1" w:rsidRDefault="00B56934">
      <w:pPr>
        <w:pStyle w:val="Ttulo"/>
        <w:spacing w:line="480" w:lineRule="auto"/>
        <w:rPr>
          <w:rFonts w:ascii="Arial" w:hAnsi="Arial" w:cs="Arial"/>
        </w:rPr>
      </w:pPr>
    </w:p>
    <w:p w14:paraId="050FCFD5" w14:textId="77777777" w:rsidR="00B56934" w:rsidRPr="00E114C1" w:rsidRDefault="00B56934">
      <w:pPr>
        <w:pStyle w:val="Ttulo"/>
        <w:spacing w:line="480" w:lineRule="auto"/>
        <w:rPr>
          <w:rFonts w:ascii="Arial" w:hAnsi="Arial" w:cs="Arial"/>
        </w:rPr>
      </w:pPr>
    </w:p>
    <w:p w14:paraId="4AA4D29B" w14:textId="77777777" w:rsidR="00B56934" w:rsidRPr="00E114C1" w:rsidRDefault="00B56934">
      <w:pPr>
        <w:pStyle w:val="Ttulo"/>
        <w:tabs>
          <w:tab w:val="center" w:pos="4252"/>
          <w:tab w:val="left" w:pos="5920"/>
        </w:tabs>
        <w:spacing w:line="480" w:lineRule="auto"/>
        <w:jc w:val="left"/>
        <w:rPr>
          <w:rFonts w:ascii="Arial" w:hAnsi="Arial" w:cs="Arial"/>
          <w:sz w:val="24"/>
        </w:rPr>
      </w:pPr>
      <w:r w:rsidRPr="00E114C1">
        <w:rPr>
          <w:rFonts w:ascii="Arial" w:hAnsi="Arial" w:cs="Arial"/>
        </w:rPr>
        <w:tab/>
      </w:r>
      <w:r w:rsidRPr="00E114C1">
        <w:rPr>
          <w:rFonts w:ascii="Arial" w:hAnsi="Arial" w:cs="Arial"/>
        </w:rPr>
        <w:tab/>
      </w:r>
    </w:p>
    <w:p w14:paraId="30304EF0" w14:textId="77777777" w:rsidR="00B56934" w:rsidRPr="00E114C1" w:rsidRDefault="00B56934">
      <w:pPr>
        <w:pStyle w:val="Ttulo"/>
        <w:spacing w:line="480" w:lineRule="auto"/>
        <w:rPr>
          <w:rFonts w:ascii="Arial" w:hAnsi="Arial" w:cs="Arial"/>
        </w:rPr>
      </w:pPr>
    </w:p>
    <w:p w14:paraId="485123BB" w14:textId="77777777" w:rsidR="00B56934" w:rsidRPr="00E114C1" w:rsidRDefault="00B56934">
      <w:pPr>
        <w:pStyle w:val="Ttulo"/>
        <w:spacing w:line="480" w:lineRule="auto"/>
        <w:rPr>
          <w:rFonts w:ascii="Arial" w:hAnsi="Arial" w:cs="Arial"/>
          <w:sz w:val="26"/>
          <w:szCs w:val="26"/>
        </w:rPr>
      </w:pPr>
    </w:p>
    <w:p w14:paraId="6BD48EE7" w14:textId="1E28D653" w:rsidR="00B56934" w:rsidRPr="00E114C1" w:rsidRDefault="009726CF">
      <w:pPr>
        <w:jc w:val="center"/>
        <w:rPr>
          <w:rFonts w:ascii="Arial" w:hAnsi="Arial" w:cs="Arial"/>
          <w:b/>
        </w:rPr>
      </w:pPr>
      <w:r w:rsidRPr="00E114C1">
        <w:rPr>
          <w:rFonts w:ascii="Arial" w:hAnsi="Arial" w:cs="Arial"/>
          <w:b/>
        </w:rPr>
        <w:t>“</w:t>
      </w:r>
      <w:bookmarkStart w:id="1" w:name="_Hlk94004439"/>
      <w:r w:rsidR="00375D88" w:rsidRPr="00E114C1">
        <w:rPr>
          <w:rFonts w:ascii="Arial" w:hAnsi="Arial" w:cs="Arial"/>
          <w:b/>
          <w:lang w:val="es-MX"/>
        </w:rPr>
        <w:t>CARACTERÍSTICAS CLÍNICAS Y DEMOGRÁFICAS DE SÍFILIS CONGÉNITA TEMPRANA EN UN HOSPITAL DE TERCER NIVEL EN MÉXICO</w:t>
      </w:r>
      <w:bookmarkEnd w:id="1"/>
      <w:r w:rsidRPr="00E114C1">
        <w:rPr>
          <w:rFonts w:ascii="Arial" w:hAnsi="Arial" w:cs="Arial"/>
          <w:b/>
        </w:rPr>
        <w:t>”</w:t>
      </w:r>
    </w:p>
    <w:p w14:paraId="547B292E" w14:textId="576C4AD7" w:rsidR="009726CF" w:rsidRPr="00E114C1" w:rsidRDefault="009726CF">
      <w:pPr>
        <w:jc w:val="center"/>
        <w:rPr>
          <w:rFonts w:ascii="Arial" w:hAnsi="Arial" w:cs="Arial"/>
          <w:b/>
        </w:rPr>
      </w:pPr>
    </w:p>
    <w:p w14:paraId="13E7ADE5" w14:textId="707FF704" w:rsidR="009726CF" w:rsidRPr="00E114C1" w:rsidRDefault="009726CF">
      <w:pPr>
        <w:jc w:val="center"/>
        <w:rPr>
          <w:rFonts w:ascii="Arial" w:hAnsi="Arial" w:cs="Arial"/>
          <w:b/>
        </w:rPr>
      </w:pPr>
    </w:p>
    <w:p w14:paraId="3A06D80C" w14:textId="77777777" w:rsidR="009726CF" w:rsidRPr="00E114C1" w:rsidRDefault="009726CF">
      <w:pPr>
        <w:jc w:val="center"/>
        <w:rPr>
          <w:rFonts w:ascii="Arial" w:hAnsi="Arial" w:cs="Arial"/>
          <w:b/>
        </w:rPr>
      </w:pPr>
    </w:p>
    <w:p w14:paraId="339B247E" w14:textId="77777777" w:rsidR="009726CF" w:rsidRPr="00E114C1" w:rsidRDefault="009726CF">
      <w:pPr>
        <w:jc w:val="center"/>
        <w:rPr>
          <w:rFonts w:ascii="Arial" w:hAnsi="Arial" w:cs="Arial"/>
          <w:b/>
        </w:rPr>
      </w:pPr>
    </w:p>
    <w:p w14:paraId="61D3D156" w14:textId="77777777" w:rsidR="009726CF" w:rsidRPr="00E114C1" w:rsidRDefault="009726CF">
      <w:pPr>
        <w:jc w:val="center"/>
        <w:rPr>
          <w:rFonts w:ascii="Arial" w:hAnsi="Arial" w:cs="Arial"/>
          <w:b/>
        </w:rPr>
      </w:pPr>
    </w:p>
    <w:p w14:paraId="1612A8BC" w14:textId="77777777" w:rsidR="009726CF" w:rsidRPr="00E114C1" w:rsidRDefault="009726CF">
      <w:pPr>
        <w:jc w:val="center"/>
        <w:rPr>
          <w:rFonts w:ascii="Arial" w:hAnsi="Arial" w:cs="Arial"/>
          <w:b/>
        </w:rPr>
      </w:pPr>
    </w:p>
    <w:p w14:paraId="64DFFBA0" w14:textId="77777777" w:rsidR="00B56934" w:rsidRPr="00E114C1" w:rsidRDefault="00B56934">
      <w:pPr>
        <w:jc w:val="center"/>
        <w:rPr>
          <w:rFonts w:ascii="Arial" w:hAnsi="Arial" w:cs="Arial"/>
          <w:b/>
        </w:rPr>
      </w:pPr>
    </w:p>
    <w:p w14:paraId="7FC52654" w14:textId="77777777" w:rsidR="00B56934" w:rsidRPr="00E114C1" w:rsidRDefault="00CE45C8">
      <w:pPr>
        <w:jc w:val="center"/>
        <w:rPr>
          <w:rFonts w:ascii="Arial" w:hAnsi="Arial" w:cs="Arial"/>
          <w:b/>
          <w:sz w:val="26"/>
          <w:szCs w:val="26"/>
        </w:rPr>
      </w:pPr>
      <w:r w:rsidRPr="00E114C1">
        <w:rPr>
          <w:rFonts w:ascii="Arial" w:hAnsi="Arial" w:cs="Arial"/>
          <w:b/>
          <w:sz w:val="26"/>
          <w:szCs w:val="26"/>
        </w:rPr>
        <w:t>Por</w:t>
      </w:r>
    </w:p>
    <w:p w14:paraId="495C525C" w14:textId="77777777" w:rsidR="00B56934" w:rsidRPr="00E114C1" w:rsidRDefault="00B56934">
      <w:pPr>
        <w:jc w:val="center"/>
        <w:rPr>
          <w:rFonts w:ascii="Arial" w:hAnsi="Arial" w:cs="Arial"/>
          <w:b/>
          <w:sz w:val="26"/>
          <w:szCs w:val="26"/>
        </w:rPr>
      </w:pPr>
    </w:p>
    <w:p w14:paraId="75D07859" w14:textId="77777777" w:rsidR="00B56934" w:rsidRPr="00E114C1" w:rsidRDefault="00B56934">
      <w:pPr>
        <w:jc w:val="center"/>
        <w:rPr>
          <w:rFonts w:ascii="Arial" w:hAnsi="Arial" w:cs="Arial"/>
          <w:b/>
          <w:sz w:val="26"/>
          <w:szCs w:val="26"/>
        </w:rPr>
      </w:pPr>
    </w:p>
    <w:p w14:paraId="59A5E1DF" w14:textId="5E33AFCB" w:rsidR="00B56934" w:rsidRPr="00E114C1" w:rsidRDefault="009726CF">
      <w:pPr>
        <w:jc w:val="center"/>
        <w:rPr>
          <w:rFonts w:ascii="Arial" w:hAnsi="Arial" w:cs="Arial"/>
          <w:b/>
          <w:sz w:val="26"/>
          <w:szCs w:val="26"/>
        </w:rPr>
      </w:pPr>
      <w:r w:rsidRPr="00E114C1">
        <w:rPr>
          <w:rFonts w:ascii="Arial" w:hAnsi="Arial" w:cs="Arial"/>
          <w:b/>
          <w:sz w:val="26"/>
          <w:szCs w:val="26"/>
        </w:rPr>
        <w:t>DR</w:t>
      </w:r>
      <w:r w:rsidR="00375D88" w:rsidRPr="00E114C1">
        <w:rPr>
          <w:rFonts w:ascii="Arial" w:hAnsi="Arial" w:cs="Arial"/>
          <w:b/>
          <w:sz w:val="26"/>
          <w:szCs w:val="26"/>
        </w:rPr>
        <w:t>A. SAMANTHA PÉREZ CAVAZOS</w:t>
      </w:r>
    </w:p>
    <w:p w14:paraId="4BD70572" w14:textId="77777777" w:rsidR="00B56934" w:rsidRPr="00E114C1" w:rsidRDefault="00B56934">
      <w:pPr>
        <w:jc w:val="center"/>
        <w:rPr>
          <w:rFonts w:ascii="Arial" w:hAnsi="Arial" w:cs="Arial"/>
          <w:b/>
          <w:sz w:val="26"/>
          <w:szCs w:val="26"/>
        </w:rPr>
      </w:pPr>
    </w:p>
    <w:p w14:paraId="6EDCCDCA" w14:textId="77777777" w:rsidR="00B56934" w:rsidRPr="00E114C1" w:rsidRDefault="00B56934" w:rsidP="00375D88">
      <w:pPr>
        <w:rPr>
          <w:rFonts w:ascii="Arial" w:hAnsi="Arial" w:cs="Arial"/>
          <w:b/>
          <w:sz w:val="26"/>
          <w:szCs w:val="26"/>
        </w:rPr>
      </w:pPr>
    </w:p>
    <w:p w14:paraId="27CF9E98" w14:textId="77777777" w:rsidR="00B56934" w:rsidRPr="00E114C1" w:rsidRDefault="00B56934">
      <w:pPr>
        <w:jc w:val="center"/>
        <w:rPr>
          <w:rFonts w:ascii="Arial" w:hAnsi="Arial" w:cs="Arial"/>
          <w:b/>
          <w:sz w:val="26"/>
          <w:szCs w:val="26"/>
        </w:rPr>
      </w:pPr>
    </w:p>
    <w:p w14:paraId="6303E962" w14:textId="77777777" w:rsidR="00B56934" w:rsidRPr="00E114C1" w:rsidRDefault="00B56934">
      <w:pPr>
        <w:jc w:val="center"/>
        <w:rPr>
          <w:rFonts w:ascii="Arial" w:hAnsi="Arial" w:cs="Arial"/>
          <w:b/>
          <w:sz w:val="26"/>
          <w:szCs w:val="26"/>
        </w:rPr>
      </w:pPr>
    </w:p>
    <w:p w14:paraId="281D4F56" w14:textId="77777777" w:rsidR="00B56934" w:rsidRPr="00E114C1" w:rsidRDefault="00B56934">
      <w:pPr>
        <w:jc w:val="center"/>
        <w:rPr>
          <w:rFonts w:ascii="Arial" w:hAnsi="Arial" w:cs="Arial"/>
          <w:b/>
          <w:sz w:val="26"/>
          <w:szCs w:val="26"/>
        </w:rPr>
      </w:pPr>
      <w:r w:rsidRPr="00E114C1">
        <w:rPr>
          <w:rFonts w:ascii="Arial" w:hAnsi="Arial" w:cs="Arial"/>
          <w:b/>
          <w:sz w:val="26"/>
          <w:szCs w:val="26"/>
        </w:rPr>
        <w:t xml:space="preserve">COMO REQUISITO </w:t>
      </w:r>
      <w:r w:rsidR="006F475F" w:rsidRPr="00E114C1">
        <w:rPr>
          <w:rFonts w:ascii="Arial" w:hAnsi="Arial" w:cs="Arial"/>
          <w:b/>
          <w:sz w:val="26"/>
          <w:szCs w:val="26"/>
        </w:rPr>
        <w:t xml:space="preserve">PARCIAL </w:t>
      </w:r>
      <w:r w:rsidRPr="00E114C1">
        <w:rPr>
          <w:rFonts w:ascii="Arial" w:hAnsi="Arial" w:cs="Arial"/>
          <w:b/>
          <w:sz w:val="26"/>
          <w:szCs w:val="26"/>
        </w:rPr>
        <w:t>PARA OBTENER EL GRADO DE</w:t>
      </w:r>
    </w:p>
    <w:p w14:paraId="07795DF4" w14:textId="77777777" w:rsidR="00B56934" w:rsidRPr="00E114C1" w:rsidRDefault="00B56934">
      <w:pPr>
        <w:jc w:val="center"/>
        <w:rPr>
          <w:rFonts w:ascii="Arial" w:hAnsi="Arial" w:cs="Arial"/>
          <w:b/>
          <w:sz w:val="26"/>
          <w:szCs w:val="26"/>
        </w:rPr>
      </w:pPr>
    </w:p>
    <w:p w14:paraId="56160699" w14:textId="29E950B4" w:rsidR="00B56934" w:rsidRPr="00E114C1" w:rsidRDefault="00375D88">
      <w:pPr>
        <w:jc w:val="center"/>
        <w:rPr>
          <w:rFonts w:ascii="Arial" w:hAnsi="Arial" w:cs="Arial"/>
          <w:b/>
          <w:sz w:val="26"/>
          <w:szCs w:val="26"/>
        </w:rPr>
      </w:pPr>
      <w:r w:rsidRPr="00E114C1">
        <w:rPr>
          <w:rFonts w:ascii="Arial" w:hAnsi="Arial" w:cs="Arial"/>
          <w:b/>
          <w:sz w:val="26"/>
          <w:szCs w:val="26"/>
        </w:rPr>
        <w:t>SUB</w:t>
      </w:r>
      <w:r w:rsidR="00BB0AE4" w:rsidRPr="00E114C1">
        <w:rPr>
          <w:rFonts w:ascii="Arial" w:hAnsi="Arial" w:cs="Arial"/>
          <w:b/>
          <w:sz w:val="26"/>
          <w:szCs w:val="26"/>
        </w:rPr>
        <w:t xml:space="preserve">ESPECIALISTA EN </w:t>
      </w:r>
      <w:r w:rsidRPr="00E114C1">
        <w:rPr>
          <w:rFonts w:ascii="Arial" w:hAnsi="Arial" w:cs="Arial"/>
          <w:b/>
          <w:sz w:val="26"/>
          <w:szCs w:val="26"/>
        </w:rPr>
        <w:t>INFECTOLOGÍA PEDIÁTRICA</w:t>
      </w:r>
    </w:p>
    <w:p w14:paraId="2607F4D3" w14:textId="77777777" w:rsidR="00B56934" w:rsidRPr="00E114C1" w:rsidRDefault="00B56934">
      <w:pPr>
        <w:jc w:val="center"/>
        <w:rPr>
          <w:rFonts w:ascii="Arial" w:hAnsi="Arial" w:cs="Arial"/>
          <w:b/>
          <w:sz w:val="26"/>
          <w:szCs w:val="26"/>
        </w:rPr>
      </w:pPr>
    </w:p>
    <w:p w14:paraId="1A4802F2" w14:textId="77777777" w:rsidR="00B56934" w:rsidRPr="00E114C1" w:rsidRDefault="00B56934">
      <w:pPr>
        <w:jc w:val="center"/>
        <w:rPr>
          <w:rFonts w:ascii="Arial" w:hAnsi="Arial" w:cs="Arial"/>
          <w:b/>
          <w:sz w:val="26"/>
          <w:szCs w:val="26"/>
        </w:rPr>
      </w:pPr>
    </w:p>
    <w:p w14:paraId="57A5AB8B" w14:textId="42C638AD" w:rsidR="00B56934" w:rsidRPr="00E114C1" w:rsidRDefault="00375D88" w:rsidP="00375D88">
      <w:pPr>
        <w:pStyle w:val="Ttulo1"/>
      </w:pPr>
      <w:r w:rsidRPr="00E114C1">
        <w:t>FEBRERO</w:t>
      </w:r>
      <w:r w:rsidR="009726CF" w:rsidRPr="00E114C1">
        <w:t xml:space="preserve">, </w:t>
      </w:r>
      <w:r w:rsidR="00BB0AE4" w:rsidRPr="00E114C1">
        <w:t>20</w:t>
      </w:r>
      <w:r w:rsidRPr="00E114C1">
        <w:t>22</w:t>
      </w:r>
    </w:p>
    <w:p w14:paraId="09B2E517" w14:textId="1E825237" w:rsidR="00B56934" w:rsidRPr="00E114C1" w:rsidRDefault="00B56934">
      <w:pPr>
        <w:jc w:val="center"/>
        <w:rPr>
          <w:rFonts w:ascii="Arial" w:hAnsi="Arial" w:cs="Arial"/>
          <w:b/>
          <w:sz w:val="44"/>
          <w:szCs w:val="44"/>
        </w:rPr>
      </w:pPr>
    </w:p>
    <w:p w14:paraId="2F0B64EB" w14:textId="77777777" w:rsidR="00B56934" w:rsidRPr="00E114C1" w:rsidRDefault="00B56934">
      <w:pPr>
        <w:rPr>
          <w:rFonts w:ascii="Arial" w:hAnsi="Arial" w:cs="Arial"/>
          <w:b/>
          <w:sz w:val="26"/>
          <w:szCs w:val="26"/>
        </w:rPr>
      </w:pPr>
    </w:p>
    <w:p w14:paraId="665FB0C8" w14:textId="4372EBAD" w:rsidR="008B54D4" w:rsidRPr="00E114C1" w:rsidRDefault="00EC3814" w:rsidP="00EC3814">
      <w:pPr>
        <w:pStyle w:val="Ttulo"/>
        <w:spacing w:line="480" w:lineRule="auto"/>
        <w:rPr>
          <w:rFonts w:ascii="Arial" w:hAnsi="Arial" w:cs="Arial"/>
          <w:sz w:val="26"/>
          <w:szCs w:val="26"/>
        </w:rPr>
      </w:pPr>
      <w:r>
        <w:rPr>
          <w:noProof/>
          <w:sz w:val="20"/>
          <w:lang w:val="es-MX" w:eastAsia="es-MX"/>
        </w:rPr>
        <w:drawing>
          <wp:inline distT="0" distB="0" distL="0" distR="0" wp14:anchorId="74737AA8" wp14:editId="0D35787E">
            <wp:extent cx="5714723" cy="7632382"/>
            <wp:effectExtent l="0" t="0" r="0" b="0"/>
            <wp:docPr id="16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5714723" cy="7632382"/>
                    </a:xfrm>
                    <a:prstGeom prst="rect">
                      <a:avLst/>
                    </a:prstGeom>
                  </pic:spPr>
                </pic:pic>
              </a:graphicData>
            </a:graphic>
          </wp:inline>
        </w:drawing>
      </w:r>
      <w:r w:rsidRPr="00E114C1">
        <w:rPr>
          <w:rFonts w:ascii="Arial" w:hAnsi="Arial" w:cs="Arial"/>
          <w:sz w:val="26"/>
          <w:szCs w:val="26"/>
        </w:rPr>
        <w:t xml:space="preserve"> </w:t>
      </w:r>
      <w:r w:rsidR="00C111FE" w:rsidRPr="00E114C1">
        <w:rPr>
          <w:rFonts w:ascii="Arial" w:hAnsi="Arial" w:cs="Arial"/>
          <w:sz w:val="26"/>
          <w:szCs w:val="26"/>
        </w:rPr>
        <w:t>“</w:t>
      </w:r>
      <w:r w:rsidR="00375D88" w:rsidRPr="00E114C1">
        <w:rPr>
          <w:rFonts w:ascii="Arial" w:hAnsi="Arial" w:cs="Arial"/>
          <w:sz w:val="26"/>
          <w:szCs w:val="26"/>
          <w:lang w:val="es-MX"/>
        </w:rPr>
        <w:t xml:space="preserve">CARACTERÍSTICAS CLÍNICAS Y DEMOGRÁFICAS DE SÍFILIS </w:t>
      </w:r>
    </w:p>
    <w:p w14:paraId="5CD39D2A" w14:textId="77777777" w:rsidR="008B54D4" w:rsidRPr="00E114C1" w:rsidRDefault="008B54D4" w:rsidP="00867058">
      <w:pPr>
        <w:pStyle w:val="Ttulo"/>
        <w:rPr>
          <w:rFonts w:ascii="Arial" w:hAnsi="Arial" w:cs="Arial"/>
          <w:sz w:val="26"/>
          <w:szCs w:val="26"/>
        </w:rPr>
      </w:pPr>
    </w:p>
    <w:p w14:paraId="09C8B8CA" w14:textId="77777777" w:rsidR="008B54D4" w:rsidRPr="00E114C1" w:rsidRDefault="008B54D4" w:rsidP="00EC3814">
      <w:pPr>
        <w:pStyle w:val="Ttulo"/>
        <w:jc w:val="left"/>
        <w:rPr>
          <w:rFonts w:ascii="Arial" w:hAnsi="Arial" w:cs="Arial"/>
          <w:sz w:val="24"/>
        </w:rPr>
      </w:pPr>
    </w:p>
    <w:p w14:paraId="7465DFB1" w14:textId="77777777" w:rsidR="00D339CF" w:rsidRPr="00E114C1" w:rsidRDefault="00D339CF" w:rsidP="00867058">
      <w:pPr>
        <w:pStyle w:val="Ttulo"/>
        <w:rPr>
          <w:rFonts w:ascii="Arial" w:hAnsi="Arial" w:cs="Arial"/>
          <w:sz w:val="24"/>
        </w:rPr>
      </w:pPr>
    </w:p>
    <w:p w14:paraId="03437FFE" w14:textId="326F71F6" w:rsidR="008B54D4" w:rsidRPr="00E114C1" w:rsidRDefault="008B54D4" w:rsidP="00867058">
      <w:pPr>
        <w:pStyle w:val="Ttulo"/>
        <w:rPr>
          <w:rFonts w:ascii="Arial" w:hAnsi="Arial" w:cs="Arial"/>
          <w:sz w:val="24"/>
        </w:rPr>
      </w:pPr>
      <w:r w:rsidRPr="00E114C1">
        <w:rPr>
          <w:rFonts w:ascii="Arial" w:hAnsi="Arial" w:cs="Arial"/>
          <w:sz w:val="24"/>
        </w:rPr>
        <w:t>DEDICATORIA Y/O AGRADECIMIENTOS</w:t>
      </w:r>
    </w:p>
    <w:p w14:paraId="7873C135" w14:textId="0BC7FC1A" w:rsidR="00F40FBD" w:rsidRPr="00E114C1" w:rsidRDefault="00F40FBD" w:rsidP="00867058">
      <w:pPr>
        <w:pStyle w:val="Ttulo"/>
        <w:rPr>
          <w:rFonts w:ascii="Arial" w:hAnsi="Arial" w:cs="Arial"/>
          <w:sz w:val="24"/>
        </w:rPr>
      </w:pPr>
    </w:p>
    <w:p w14:paraId="121F3003" w14:textId="5181B044" w:rsidR="00F40FBD" w:rsidRPr="00E114C1" w:rsidRDefault="00F40FBD" w:rsidP="00867058">
      <w:pPr>
        <w:pStyle w:val="Ttulo"/>
        <w:rPr>
          <w:rFonts w:ascii="Arial" w:hAnsi="Arial" w:cs="Arial"/>
          <w:sz w:val="24"/>
        </w:rPr>
      </w:pPr>
    </w:p>
    <w:p w14:paraId="7753FDFC" w14:textId="74A6246E" w:rsidR="00F40FBD" w:rsidRDefault="00F40FBD" w:rsidP="00867058">
      <w:pPr>
        <w:pStyle w:val="Ttulo"/>
        <w:rPr>
          <w:rFonts w:ascii="Arial" w:hAnsi="Arial" w:cs="Arial"/>
          <w:b w:val="0"/>
          <w:bCs w:val="0"/>
          <w:sz w:val="24"/>
        </w:rPr>
      </w:pPr>
      <w:r w:rsidRPr="00E114C1">
        <w:rPr>
          <w:rFonts w:ascii="Arial" w:hAnsi="Arial" w:cs="Arial"/>
          <w:b w:val="0"/>
          <w:bCs w:val="0"/>
          <w:sz w:val="24"/>
        </w:rPr>
        <w:t>A Dios</w:t>
      </w:r>
      <w:r w:rsidR="00C60FEF">
        <w:rPr>
          <w:rFonts w:ascii="Arial" w:hAnsi="Arial" w:cs="Arial"/>
          <w:b w:val="0"/>
          <w:bCs w:val="0"/>
          <w:sz w:val="24"/>
        </w:rPr>
        <w:t>, a mis padres, y a mis maestros. Por haber creído en mí.</w:t>
      </w:r>
    </w:p>
    <w:p w14:paraId="160A1A1E" w14:textId="1C98B41D" w:rsidR="00C60FEF" w:rsidRDefault="00C60FEF" w:rsidP="00867058">
      <w:pPr>
        <w:pStyle w:val="Ttulo"/>
        <w:rPr>
          <w:rFonts w:ascii="Arial" w:hAnsi="Arial" w:cs="Arial"/>
          <w:b w:val="0"/>
          <w:bCs w:val="0"/>
          <w:sz w:val="24"/>
        </w:rPr>
      </w:pPr>
    </w:p>
    <w:p w14:paraId="29426D64" w14:textId="32A15310" w:rsidR="00C60FEF" w:rsidRPr="00E114C1" w:rsidRDefault="00C60FEF" w:rsidP="00867058">
      <w:pPr>
        <w:pStyle w:val="Ttulo"/>
        <w:rPr>
          <w:rFonts w:ascii="Arial" w:hAnsi="Arial" w:cs="Arial"/>
          <w:b w:val="0"/>
          <w:bCs w:val="0"/>
          <w:sz w:val="24"/>
        </w:rPr>
      </w:pPr>
      <w:r>
        <w:rPr>
          <w:rFonts w:ascii="Arial" w:hAnsi="Arial" w:cs="Arial"/>
          <w:b w:val="0"/>
          <w:bCs w:val="0"/>
          <w:sz w:val="24"/>
        </w:rPr>
        <w:t xml:space="preserve">Y a Ali, quien se tardó en llegar. </w:t>
      </w:r>
    </w:p>
    <w:p w14:paraId="4F91DBF5" w14:textId="77777777" w:rsidR="008B54D4" w:rsidRPr="00E114C1" w:rsidRDefault="008B54D4" w:rsidP="00867058">
      <w:pPr>
        <w:pStyle w:val="Ttulo"/>
        <w:rPr>
          <w:rFonts w:ascii="Arial" w:hAnsi="Arial" w:cs="Arial"/>
          <w:sz w:val="26"/>
          <w:szCs w:val="26"/>
        </w:rPr>
      </w:pPr>
    </w:p>
    <w:p w14:paraId="29B0380C" w14:textId="77777777" w:rsidR="00B56934" w:rsidRPr="00E114C1" w:rsidRDefault="00B56934" w:rsidP="00867058">
      <w:pPr>
        <w:pStyle w:val="Ttulo"/>
        <w:rPr>
          <w:rFonts w:ascii="Arial" w:hAnsi="Arial" w:cs="Arial"/>
          <w:b w:val="0"/>
          <w:sz w:val="26"/>
          <w:szCs w:val="26"/>
        </w:rPr>
      </w:pPr>
      <w:r w:rsidRPr="00E114C1">
        <w:rPr>
          <w:rFonts w:ascii="Arial" w:hAnsi="Arial" w:cs="Arial"/>
          <w:b w:val="0"/>
          <w:sz w:val="26"/>
          <w:szCs w:val="26"/>
        </w:rPr>
        <w:br w:type="page"/>
      </w:r>
      <w:r w:rsidR="009A6735" w:rsidRPr="00E114C1">
        <w:rPr>
          <w:rFonts w:ascii="Arial" w:hAnsi="Arial" w:cs="Arial"/>
        </w:rPr>
        <w:lastRenderedPageBreak/>
        <w:t>TABLA DE CONTENIDO</w:t>
      </w:r>
    </w:p>
    <w:p w14:paraId="6863005F" w14:textId="77777777" w:rsidR="00B56934" w:rsidRPr="00E114C1" w:rsidRDefault="00B56934">
      <w:pPr>
        <w:jc w:val="center"/>
        <w:rPr>
          <w:rFonts w:ascii="Arial" w:hAnsi="Arial" w:cs="Arial"/>
          <w:sz w:val="28"/>
        </w:rPr>
      </w:pPr>
    </w:p>
    <w:p w14:paraId="39121873" w14:textId="77777777" w:rsidR="00B56934" w:rsidRPr="00E114C1" w:rsidRDefault="00B56934" w:rsidP="00FD7DE2">
      <w:pPr>
        <w:rPr>
          <w:rFonts w:ascii="Arial" w:hAnsi="Arial" w:cs="Arial"/>
        </w:rPr>
      </w:pPr>
    </w:p>
    <w:p w14:paraId="0640C8C0" w14:textId="77777777" w:rsidR="00B56934" w:rsidRPr="00E114C1" w:rsidRDefault="00B56934" w:rsidP="00FD7DE2">
      <w:pPr>
        <w:rPr>
          <w:rFonts w:ascii="Arial" w:hAnsi="Arial" w:cs="Arial"/>
        </w:rPr>
      </w:pPr>
      <w:r w:rsidRPr="00E114C1">
        <w:rPr>
          <w:rFonts w:ascii="Arial" w:hAnsi="Arial" w:cs="Arial"/>
        </w:rPr>
        <w:t>Capítulo</w:t>
      </w:r>
      <w:r w:rsidR="00EE262B" w:rsidRPr="00E114C1">
        <w:rPr>
          <w:rFonts w:ascii="Arial" w:hAnsi="Arial" w:cs="Arial"/>
        </w:rPr>
        <w:t xml:space="preserve"> I</w:t>
      </w:r>
      <w:r w:rsidRPr="00E114C1">
        <w:rPr>
          <w:rFonts w:ascii="Arial" w:hAnsi="Arial" w:cs="Arial"/>
        </w:rPr>
        <w:tab/>
      </w:r>
      <w:r w:rsidRPr="00E114C1">
        <w:rPr>
          <w:rFonts w:ascii="Arial" w:hAnsi="Arial" w:cs="Arial"/>
        </w:rPr>
        <w:tab/>
      </w:r>
      <w:r w:rsidRPr="00E114C1">
        <w:rPr>
          <w:rFonts w:ascii="Arial" w:hAnsi="Arial" w:cs="Arial"/>
        </w:rPr>
        <w:tab/>
      </w:r>
      <w:r w:rsidRPr="00E114C1">
        <w:rPr>
          <w:rFonts w:ascii="Arial" w:hAnsi="Arial" w:cs="Arial"/>
        </w:rPr>
        <w:tab/>
      </w:r>
      <w:r w:rsidRPr="00E114C1">
        <w:rPr>
          <w:rFonts w:ascii="Arial" w:hAnsi="Arial" w:cs="Arial"/>
        </w:rPr>
        <w:tab/>
      </w:r>
      <w:r w:rsidRPr="00E114C1">
        <w:rPr>
          <w:rFonts w:ascii="Arial" w:hAnsi="Arial" w:cs="Arial"/>
        </w:rPr>
        <w:tab/>
      </w:r>
      <w:r w:rsidRPr="00E114C1">
        <w:rPr>
          <w:rFonts w:ascii="Arial" w:hAnsi="Arial" w:cs="Arial"/>
        </w:rPr>
        <w:tab/>
      </w:r>
      <w:r w:rsidRPr="00E114C1">
        <w:rPr>
          <w:rFonts w:ascii="Arial" w:hAnsi="Arial" w:cs="Arial"/>
        </w:rPr>
        <w:tab/>
      </w:r>
      <w:r w:rsidRPr="00E114C1">
        <w:rPr>
          <w:rFonts w:ascii="Arial" w:hAnsi="Arial" w:cs="Arial"/>
        </w:rPr>
        <w:tab/>
        <w:t>Página</w:t>
      </w:r>
      <w:r w:rsidRPr="00E114C1">
        <w:rPr>
          <w:rFonts w:ascii="Arial" w:hAnsi="Arial" w:cs="Arial"/>
        </w:rPr>
        <w:tab/>
      </w:r>
    </w:p>
    <w:p w14:paraId="7E622079" w14:textId="77777777" w:rsidR="00DD796E" w:rsidRPr="00E114C1" w:rsidRDefault="00B56934" w:rsidP="00FD7DE2">
      <w:pPr>
        <w:rPr>
          <w:rFonts w:ascii="Arial" w:hAnsi="Arial" w:cs="Arial"/>
        </w:rPr>
      </w:pPr>
      <w:r w:rsidRPr="00E114C1">
        <w:rPr>
          <w:rFonts w:ascii="Arial" w:hAnsi="Arial" w:cs="Arial"/>
        </w:rPr>
        <w:tab/>
      </w:r>
    </w:p>
    <w:p w14:paraId="1584C10A" w14:textId="07E1F3E9" w:rsidR="00EE262B" w:rsidRPr="00E114C1" w:rsidRDefault="00B56934" w:rsidP="00DD796E">
      <w:pPr>
        <w:ind w:firstLine="708"/>
        <w:rPr>
          <w:rFonts w:ascii="Arial" w:hAnsi="Arial" w:cs="Arial"/>
        </w:rPr>
      </w:pPr>
      <w:r w:rsidRPr="00E114C1">
        <w:rPr>
          <w:rFonts w:ascii="Arial" w:hAnsi="Arial" w:cs="Arial"/>
        </w:rPr>
        <w:t>1. RES</w:t>
      </w:r>
      <w:r w:rsidR="00D7273C" w:rsidRPr="00E114C1">
        <w:rPr>
          <w:rFonts w:ascii="Arial" w:hAnsi="Arial" w:cs="Arial"/>
        </w:rPr>
        <w:t>U</w:t>
      </w:r>
      <w:r w:rsidRPr="00E114C1">
        <w:rPr>
          <w:rFonts w:ascii="Arial" w:hAnsi="Arial" w:cs="Arial"/>
        </w:rPr>
        <w:t>MEN</w:t>
      </w:r>
      <w:r w:rsidR="00DD796E" w:rsidRPr="00E114C1">
        <w:rPr>
          <w:rFonts w:ascii="Arial" w:hAnsi="Arial" w:cs="Arial"/>
        </w:rPr>
        <w:t xml:space="preserve"> . . . . . . . . . . . . . . . . . . . . . . . . . . . . . . . . . . . . .1            </w:t>
      </w:r>
    </w:p>
    <w:p w14:paraId="20EE5282" w14:textId="77777777" w:rsidR="00A26958" w:rsidRPr="00E114C1" w:rsidRDefault="00A26958" w:rsidP="00FD7DE2">
      <w:pPr>
        <w:rPr>
          <w:rFonts w:ascii="Arial" w:hAnsi="Arial" w:cs="Arial"/>
        </w:rPr>
      </w:pPr>
    </w:p>
    <w:p w14:paraId="71E00FB4" w14:textId="77777777" w:rsidR="00A21709" w:rsidRPr="00E114C1" w:rsidRDefault="00A21709" w:rsidP="00FD7DE2">
      <w:pPr>
        <w:rPr>
          <w:rFonts w:ascii="Arial" w:hAnsi="Arial" w:cs="Arial"/>
        </w:rPr>
      </w:pPr>
    </w:p>
    <w:p w14:paraId="3BC75B5C" w14:textId="77777777" w:rsidR="00EE262B" w:rsidRPr="00E114C1" w:rsidRDefault="006050A6" w:rsidP="00FD7DE2">
      <w:pPr>
        <w:rPr>
          <w:rFonts w:ascii="Arial" w:hAnsi="Arial" w:cs="Arial"/>
        </w:rPr>
      </w:pPr>
      <w:r w:rsidRPr="00E114C1">
        <w:rPr>
          <w:rFonts w:ascii="Arial" w:hAnsi="Arial" w:cs="Arial"/>
        </w:rPr>
        <w:t>Capí</w:t>
      </w:r>
      <w:r w:rsidR="00EE262B" w:rsidRPr="00E114C1">
        <w:rPr>
          <w:rFonts w:ascii="Arial" w:hAnsi="Arial" w:cs="Arial"/>
        </w:rPr>
        <w:t>tulo II</w:t>
      </w:r>
    </w:p>
    <w:p w14:paraId="6A08B2B5" w14:textId="77777777" w:rsidR="00FD7DE2" w:rsidRPr="00E114C1" w:rsidRDefault="00B56934" w:rsidP="00FD7DE2">
      <w:pPr>
        <w:rPr>
          <w:rFonts w:ascii="Arial" w:hAnsi="Arial" w:cs="Arial"/>
        </w:rPr>
      </w:pPr>
      <w:r w:rsidRPr="00E114C1">
        <w:rPr>
          <w:rFonts w:ascii="Arial" w:hAnsi="Arial" w:cs="Arial"/>
        </w:rPr>
        <w:tab/>
      </w:r>
    </w:p>
    <w:p w14:paraId="6ABCC53C" w14:textId="0108BE7E" w:rsidR="00B56934" w:rsidRPr="00E114C1" w:rsidRDefault="00B56934" w:rsidP="00FD7DE2">
      <w:pPr>
        <w:ind w:left="705"/>
        <w:rPr>
          <w:rFonts w:ascii="Arial" w:hAnsi="Arial" w:cs="Arial"/>
        </w:rPr>
      </w:pPr>
      <w:r w:rsidRPr="00E114C1">
        <w:rPr>
          <w:rFonts w:ascii="Arial" w:hAnsi="Arial" w:cs="Arial"/>
        </w:rPr>
        <w:t>2. INTRODUCCIÓN</w:t>
      </w:r>
      <w:r w:rsidR="00DD796E" w:rsidRPr="00E114C1">
        <w:rPr>
          <w:rFonts w:ascii="Arial" w:hAnsi="Arial" w:cs="Arial"/>
        </w:rPr>
        <w:t xml:space="preserve"> . . . . . . . . . . . . . . . . . . . . . . . . . . . . . . . . . </w:t>
      </w:r>
      <w:r w:rsidR="007E6B40">
        <w:rPr>
          <w:rFonts w:ascii="Arial" w:hAnsi="Arial" w:cs="Arial"/>
        </w:rPr>
        <w:t>8</w:t>
      </w:r>
      <w:r w:rsidR="00DD796E" w:rsidRPr="00E114C1">
        <w:rPr>
          <w:rFonts w:ascii="Arial" w:hAnsi="Arial" w:cs="Arial"/>
        </w:rPr>
        <w:tab/>
      </w:r>
      <w:r w:rsidRPr="00E114C1">
        <w:rPr>
          <w:rFonts w:ascii="Arial" w:hAnsi="Arial" w:cs="Arial"/>
        </w:rPr>
        <w:tab/>
      </w:r>
    </w:p>
    <w:p w14:paraId="66E775D2" w14:textId="77777777" w:rsidR="00FD7DE2" w:rsidRPr="00E114C1" w:rsidRDefault="00B56934" w:rsidP="00FD7DE2">
      <w:pPr>
        <w:rPr>
          <w:rFonts w:ascii="Arial" w:hAnsi="Arial" w:cs="Arial"/>
        </w:rPr>
      </w:pPr>
      <w:r w:rsidRPr="00E114C1">
        <w:rPr>
          <w:rFonts w:ascii="Arial" w:hAnsi="Arial" w:cs="Arial"/>
        </w:rPr>
        <w:tab/>
      </w:r>
      <w:r w:rsidRPr="00E114C1">
        <w:rPr>
          <w:rFonts w:ascii="Arial" w:hAnsi="Arial" w:cs="Arial"/>
        </w:rPr>
        <w:tab/>
      </w:r>
    </w:p>
    <w:p w14:paraId="589FF020" w14:textId="77777777" w:rsidR="00EE262B" w:rsidRPr="00E114C1" w:rsidRDefault="006050A6" w:rsidP="00FD7DE2">
      <w:pPr>
        <w:rPr>
          <w:rFonts w:ascii="Arial" w:hAnsi="Arial" w:cs="Arial"/>
        </w:rPr>
      </w:pPr>
      <w:r w:rsidRPr="00E114C1">
        <w:rPr>
          <w:rFonts w:ascii="Arial" w:hAnsi="Arial" w:cs="Arial"/>
        </w:rPr>
        <w:t xml:space="preserve"> Capí</w:t>
      </w:r>
      <w:r w:rsidR="00EE262B" w:rsidRPr="00E114C1">
        <w:rPr>
          <w:rFonts w:ascii="Arial" w:hAnsi="Arial" w:cs="Arial"/>
        </w:rPr>
        <w:t xml:space="preserve">tulo III </w:t>
      </w:r>
    </w:p>
    <w:p w14:paraId="0ACBD89D" w14:textId="77777777" w:rsidR="00EE262B" w:rsidRPr="00E114C1" w:rsidRDefault="00EE262B" w:rsidP="00FD7DE2">
      <w:pPr>
        <w:rPr>
          <w:rFonts w:ascii="Arial" w:hAnsi="Arial" w:cs="Arial"/>
        </w:rPr>
      </w:pPr>
    </w:p>
    <w:p w14:paraId="4941C278" w14:textId="295E141E" w:rsidR="00FD7DE2" w:rsidRPr="00E114C1" w:rsidRDefault="00B56934" w:rsidP="00FD7DE2">
      <w:pPr>
        <w:rPr>
          <w:rFonts w:ascii="Arial" w:hAnsi="Arial" w:cs="Arial"/>
        </w:rPr>
      </w:pPr>
      <w:r w:rsidRPr="00E114C1">
        <w:rPr>
          <w:rFonts w:ascii="Arial" w:hAnsi="Arial" w:cs="Arial"/>
        </w:rPr>
        <w:tab/>
        <w:t>3. HIPÓTESIS</w:t>
      </w:r>
      <w:r w:rsidR="00DD796E" w:rsidRPr="00E114C1">
        <w:rPr>
          <w:rFonts w:ascii="Arial" w:hAnsi="Arial" w:cs="Arial"/>
        </w:rPr>
        <w:t xml:space="preserve"> . . . . . . . . . . . . . . . . . . . . . . . . . . . . . . . . . . . . . . .  1</w:t>
      </w:r>
      <w:r w:rsidR="007E6B40">
        <w:rPr>
          <w:rFonts w:ascii="Arial" w:hAnsi="Arial" w:cs="Arial"/>
        </w:rPr>
        <w:t>2</w:t>
      </w:r>
      <w:r w:rsidRPr="00E114C1">
        <w:rPr>
          <w:rFonts w:ascii="Arial" w:hAnsi="Arial" w:cs="Arial"/>
        </w:rPr>
        <w:tab/>
      </w:r>
    </w:p>
    <w:p w14:paraId="7ACE61B6" w14:textId="77777777" w:rsidR="00FD7DE2" w:rsidRPr="00E114C1" w:rsidRDefault="00FD7DE2" w:rsidP="00FD7DE2">
      <w:pPr>
        <w:rPr>
          <w:rFonts w:ascii="Arial" w:hAnsi="Arial" w:cs="Arial"/>
        </w:rPr>
      </w:pPr>
    </w:p>
    <w:p w14:paraId="5A878770" w14:textId="77777777" w:rsidR="00FD7DE2" w:rsidRPr="00E114C1" w:rsidRDefault="00FD7DE2" w:rsidP="00FD7DE2">
      <w:pPr>
        <w:rPr>
          <w:rFonts w:ascii="Arial" w:hAnsi="Arial" w:cs="Arial"/>
        </w:rPr>
      </w:pPr>
    </w:p>
    <w:p w14:paraId="1C63CB80" w14:textId="77777777" w:rsidR="00EE262B" w:rsidRPr="00E114C1" w:rsidRDefault="00FD7DE2" w:rsidP="00A26958">
      <w:pPr>
        <w:rPr>
          <w:rFonts w:ascii="Arial" w:hAnsi="Arial" w:cs="Arial"/>
        </w:rPr>
      </w:pPr>
      <w:r w:rsidRPr="00E114C1">
        <w:rPr>
          <w:rFonts w:ascii="Arial" w:hAnsi="Arial" w:cs="Arial"/>
        </w:rPr>
        <w:t>Capítulo IV</w:t>
      </w:r>
    </w:p>
    <w:p w14:paraId="3B82B1FC" w14:textId="77777777" w:rsidR="00FD7DE2" w:rsidRPr="00E114C1" w:rsidRDefault="00FD7DE2" w:rsidP="00FD7DE2">
      <w:pPr>
        <w:ind w:firstLine="708"/>
        <w:rPr>
          <w:rFonts w:ascii="Arial" w:hAnsi="Arial" w:cs="Arial"/>
        </w:rPr>
      </w:pPr>
    </w:p>
    <w:p w14:paraId="1FF2EB23" w14:textId="5D75C3DC" w:rsidR="00A21709" w:rsidRPr="00E114C1" w:rsidRDefault="00B56934" w:rsidP="00FD7DE2">
      <w:pPr>
        <w:rPr>
          <w:rFonts w:ascii="Arial" w:hAnsi="Arial" w:cs="Arial"/>
        </w:rPr>
      </w:pPr>
      <w:r w:rsidRPr="00E114C1">
        <w:rPr>
          <w:rFonts w:ascii="Arial" w:hAnsi="Arial" w:cs="Arial"/>
        </w:rPr>
        <w:tab/>
        <w:t>4. OBJETIVOS</w:t>
      </w:r>
      <w:r w:rsidR="00DD796E" w:rsidRPr="00E114C1">
        <w:rPr>
          <w:rFonts w:ascii="Arial" w:hAnsi="Arial" w:cs="Arial"/>
        </w:rPr>
        <w:t xml:space="preserve"> . . . . . . . . . . . . . . . . . . . . . . . </w:t>
      </w:r>
      <w:r w:rsidR="000A1604" w:rsidRPr="00E114C1">
        <w:rPr>
          <w:rFonts w:ascii="Arial" w:hAnsi="Arial" w:cs="Arial"/>
        </w:rPr>
        <w:t>. . . . . . . . . . . . . .</w:t>
      </w:r>
      <w:r w:rsidR="0098150C">
        <w:rPr>
          <w:rFonts w:ascii="Arial" w:hAnsi="Arial" w:cs="Arial"/>
        </w:rPr>
        <w:t>1</w:t>
      </w:r>
      <w:r w:rsidR="007E6B40">
        <w:rPr>
          <w:rFonts w:ascii="Arial" w:hAnsi="Arial" w:cs="Arial"/>
        </w:rPr>
        <w:t>3</w:t>
      </w:r>
    </w:p>
    <w:p w14:paraId="45336858" w14:textId="77777777" w:rsidR="00A21709" w:rsidRPr="00E114C1" w:rsidRDefault="00B56934" w:rsidP="00FD7DE2">
      <w:pPr>
        <w:rPr>
          <w:rFonts w:ascii="Arial" w:hAnsi="Arial" w:cs="Arial"/>
        </w:rPr>
      </w:pPr>
      <w:r w:rsidRPr="00E114C1">
        <w:rPr>
          <w:rFonts w:ascii="Arial" w:hAnsi="Arial" w:cs="Arial"/>
        </w:rPr>
        <w:tab/>
      </w:r>
      <w:r w:rsidRPr="00E114C1">
        <w:rPr>
          <w:rFonts w:ascii="Arial" w:hAnsi="Arial" w:cs="Arial"/>
        </w:rPr>
        <w:tab/>
      </w:r>
    </w:p>
    <w:p w14:paraId="6036CE82" w14:textId="77777777" w:rsidR="00A21709" w:rsidRPr="00E114C1" w:rsidRDefault="00A21709" w:rsidP="00FD7DE2">
      <w:pPr>
        <w:rPr>
          <w:rFonts w:ascii="Arial" w:hAnsi="Arial" w:cs="Arial"/>
        </w:rPr>
      </w:pPr>
    </w:p>
    <w:p w14:paraId="319D4990" w14:textId="77777777" w:rsidR="00EE262B" w:rsidRPr="00E114C1" w:rsidRDefault="006050A6" w:rsidP="00FD7DE2">
      <w:pPr>
        <w:rPr>
          <w:rFonts w:ascii="Arial" w:hAnsi="Arial" w:cs="Arial"/>
        </w:rPr>
      </w:pPr>
      <w:r w:rsidRPr="00E114C1">
        <w:rPr>
          <w:rFonts w:ascii="Arial" w:hAnsi="Arial" w:cs="Arial"/>
        </w:rPr>
        <w:t>Capítulo V</w:t>
      </w:r>
    </w:p>
    <w:p w14:paraId="7A1BE835" w14:textId="77777777" w:rsidR="00FD7DE2" w:rsidRPr="00E114C1" w:rsidRDefault="00FD7DE2" w:rsidP="00FD7DE2">
      <w:pPr>
        <w:rPr>
          <w:rFonts w:ascii="Arial" w:hAnsi="Arial" w:cs="Arial"/>
        </w:rPr>
      </w:pPr>
    </w:p>
    <w:p w14:paraId="1BA843B9" w14:textId="1875A4AD" w:rsidR="00D5296B" w:rsidRPr="00E114C1" w:rsidRDefault="00FD7DE2" w:rsidP="00406450">
      <w:pPr>
        <w:ind w:firstLine="708"/>
        <w:rPr>
          <w:rFonts w:ascii="Arial" w:hAnsi="Arial" w:cs="Arial"/>
        </w:rPr>
      </w:pPr>
      <w:r w:rsidRPr="00E114C1">
        <w:rPr>
          <w:rFonts w:ascii="Arial" w:hAnsi="Arial" w:cs="Arial"/>
        </w:rPr>
        <w:t xml:space="preserve">5. </w:t>
      </w:r>
      <w:r w:rsidR="008B54D4" w:rsidRPr="00E114C1">
        <w:rPr>
          <w:rFonts w:ascii="Arial" w:hAnsi="Arial" w:cs="Arial"/>
        </w:rPr>
        <w:t xml:space="preserve">MATERIAL Y </w:t>
      </w:r>
      <w:r w:rsidR="00A21709" w:rsidRPr="00E114C1">
        <w:rPr>
          <w:rFonts w:ascii="Arial" w:hAnsi="Arial" w:cs="Arial"/>
        </w:rPr>
        <w:t>MÉTODOS</w:t>
      </w:r>
      <w:r w:rsidR="00DD796E" w:rsidRPr="00E114C1">
        <w:rPr>
          <w:rFonts w:ascii="Arial" w:hAnsi="Arial" w:cs="Arial"/>
        </w:rPr>
        <w:t xml:space="preserve"> . . . . . . . . . . . . . . . . . . . . . . . . . .</w:t>
      </w:r>
      <w:r w:rsidR="000A1604" w:rsidRPr="00E114C1">
        <w:rPr>
          <w:rFonts w:ascii="Arial" w:hAnsi="Arial" w:cs="Arial"/>
        </w:rPr>
        <w:t xml:space="preserve"> . </w:t>
      </w:r>
      <w:r w:rsidR="0098150C">
        <w:rPr>
          <w:rFonts w:ascii="Arial" w:hAnsi="Arial" w:cs="Arial"/>
        </w:rPr>
        <w:t>1</w:t>
      </w:r>
      <w:r w:rsidR="007E6B40">
        <w:rPr>
          <w:rFonts w:ascii="Arial" w:hAnsi="Arial" w:cs="Arial"/>
        </w:rPr>
        <w:t>4</w:t>
      </w:r>
    </w:p>
    <w:p w14:paraId="213ADD76" w14:textId="77777777" w:rsidR="00406450" w:rsidRPr="00E114C1" w:rsidRDefault="00406450" w:rsidP="00406450">
      <w:pPr>
        <w:ind w:firstLine="708"/>
        <w:rPr>
          <w:rFonts w:ascii="Arial" w:hAnsi="Arial" w:cs="Arial"/>
        </w:rPr>
      </w:pPr>
    </w:p>
    <w:p w14:paraId="6A4EB5C1" w14:textId="77777777" w:rsidR="008B54D4" w:rsidRPr="00E114C1" w:rsidRDefault="008B54D4" w:rsidP="00FD7DE2">
      <w:pPr>
        <w:rPr>
          <w:rFonts w:ascii="Arial" w:hAnsi="Arial" w:cs="Arial"/>
        </w:rPr>
      </w:pPr>
    </w:p>
    <w:p w14:paraId="689FAEAA" w14:textId="77777777" w:rsidR="000D1281" w:rsidRPr="00E114C1" w:rsidRDefault="008B54D4" w:rsidP="00FD7DE2">
      <w:pPr>
        <w:rPr>
          <w:rFonts w:ascii="Arial" w:hAnsi="Arial" w:cs="Arial"/>
        </w:rPr>
      </w:pPr>
      <w:r w:rsidRPr="00E114C1">
        <w:rPr>
          <w:rFonts w:ascii="Arial" w:hAnsi="Arial" w:cs="Arial"/>
        </w:rPr>
        <w:t>Capítulo VI</w:t>
      </w:r>
    </w:p>
    <w:p w14:paraId="50FC8BC5" w14:textId="77777777" w:rsidR="001700E8" w:rsidRPr="00E114C1" w:rsidRDefault="001700E8" w:rsidP="00FD7DE2">
      <w:pPr>
        <w:rPr>
          <w:rFonts w:ascii="Arial" w:hAnsi="Arial" w:cs="Arial"/>
        </w:rPr>
      </w:pPr>
    </w:p>
    <w:p w14:paraId="038AE082" w14:textId="230D3C65" w:rsidR="0006108F" w:rsidRPr="00E114C1" w:rsidRDefault="008B54D4" w:rsidP="001700E8">
      <w:pPr>
        <w:ind w:firstLine="708"/>
        <w:rPr>
          <w:rFonts w:ascii="Arial" w:hAnsi="Arial" w:cs="Arial"/>
        </w:rPr>
      </w:pPr>
      <w:r w:rsidRPr="00E114C1">
        <w:rPr>
          <w:rFonts w:ascii="Arial" w:hAnsi="Arial" w:cs="Arial"/>
        </w:rPr>
        <w:t>6</w:t>
      </w:r>
      <w:r w:rsidR="00A26958" w:rsidRPr="00E114C1">
        <w:rPr>
          <w:rFonts w:ascii="Arial" w:hAnsi="Arial" w:cs="Arial"/>
        </w:rPr>
        <w:t xml:space="preserve">. </w:t>
      </w:r>
      <w:r w:rsidR="00A21709" w:rsidRPr="00E114C1">
        <w:rPr>
          <w:rFonts w:ascii="Arial" w:hAnsi="Arial" w:cs="Arial"/>
        </w:rPr>
        <w:t>RESULTADOS</w:t>
      </w:r>
      <w:r w:rsidR="000A1604" w:rsidRPr="00E114C1">
        <w:rPr>
          <w:rFonts w:ascii="Arial" w:hAnsi="Arial" w:cs="Arial"/>
        </w:rPr>
        <w:t>. . . . . . . . . . . . . . . . . . . . . . . . . . . . . . . . . . .</w:t>
      </w:r>
      <w:r w:rsidR="0098150C">
        <w:rPr>
          <w:rFonts w:ascii="Arial" w:hAnsi="Arial" w:cs="Arial"/>
        </w:rPr>
        <w:t xml:space="preserve"> </w:t>
      </w:r>
      <w:r w:rsidR="007E6B40">
        <w:rPr>
          <w:rFonts w:ascii="Arial" w:hAnsi="Arial" w:cs="Arial"/>
        </w:rPr>
        <w:t>19</w:t>
      </w:r>
    </w:p>
    <w:p w14:paraId="01D389D6" w14:textId="77777777" w:rsidR="00A26958" w:rsidRPr="00E114C1" w:rsidRDefault="00A26958" w:rsidP="00FD7DE2">
      <w:pPr>
        <w:ind w:firstLine="708"/>
        <w:rPr>
          <w:rFonts w:ascii="Arial" w:hAnsi="Arial" w:cs="Arial"/>
        </w:rPr>
      </w:pPr>
    </w:p>
    <w:p w14:paraId="2B5B8978" w14:textId="77777777" w:rsidR="00A26958" w:rsidRPr="00E114C1" w:rsidRDefault="00A26958" w:rsidP="00FD7DE2">
      <w:pPr>
        <w:ind w:firstLine="708"/>
        <w:rPr>
          <w:rFonts w:ascii="Arial" w:hAnsi="Arial" w:cs="Arial"/>
        </w:rPr>
      </w:pPr>
    </w:p>
    <w:p w14:paraId="71B5994F" w14:textId="77777777" w:rsidR="0006108F" w:rsidRPr="00E114C1" w:rsidRDefault="0006108F" w:rsidP="00A26958">
      <w:pPr>
        <w:rPr>
          <w:rFonts w:ascii="Arial" w:hAnsi="Arial" w:cs="Arial"/>
        </w:rPr>
      </w:pPr>
      <w:r w:rsidRPr="00E114C1">
        <w:rPr>
          <w:rFonts w:ascii="Arial" w:hAnsi="Arial" w:cs="Arial"/>
        </w:rPr>
        <w:t>Capítulo VI</w:t>
      </w:r>
      <w:r w:rsidR="008B54D4" w:rsidRPr="00E114C1">
        <w:rPr>
          <w:rFonts w:ascii="Arial" w:hAnsi="Arial" w:cs="Arial"/>
        </w:rPr>
        <w:t>I</w:t>
      </w:r>
    </w:p>
    <w:p w14:paraId="5EC75EF0" w14:textId="77777777" w:rsidR="00A26958" w:rsidRPr="00E114C1" w:rsidRDefault="00A26958" w:rsidP="00A26958">
      <w:pPr>
        <w:rPr>
          <w:rFonts w:ascii="Arial" w:hAnsi="Arial" w:cs="Arial"/>
        </w:rPr>
      </w:pPr>
    </w:p>
    <w:p w14:paraId="2192051D" w14:textId="2664891F" w:rsidR="0006108F" w:rsidRPr="00E114C1" w:rsidRDefault="008B54D4" w:rsidP="00FD7DE2">
      <w:pPr>
        <w:ind w:firstLine="708"/>
        <w:rPr>
          <w:rFonts w:ascii="Arial" w:hAnsi="Arial" w:cs="Arial"/>
        </w:rPr>
      </w:pPr>
      <w:r w:rsidRPr="00E114C1">
        <w:rPr>
          <w:rFonts w:ascii="Arial" w:hAnsi="Arial" w:cs="Arial"/>
        </w:rPr>
        <w:t>7</w:t>
      </w:r>
      <w:r w:rsidR="00A26958" w:rsidRPr="00E114C1">
        <w:rPr>
          <w:rFonts w:ascii="Arial" w:hAnsi="Arial" w:cs="Arial"/>
        </w:rPr>
        <w:t xml:space="preserve">. </w:t>
      </w:r>
      <w:r w:rsidR="001700E8" w:rsidRPr="00E114C1">
        <w:rPr>
          <w:rFonts w:ascii="Arial" w:hAnsi="Arial" w:cs="Arial"/>
        </w:rPr>
        <w:t>DISCUSIÓN</w:t>
      </w:r>
      <w:r w:rsidR="000A1604" w:rsidRPr="00E114C1">
        <w:rPr>
          <w:rFonts w:ascii="Arial" w:hAnsi="Arial" w:cs="Arial"/>
        </w:rPr>
        <w:t xml:space="preserve"> . . . . . . . . . . . . . . . . . . . . . . . . . . . . . . . . . . . . . . .</w:t>
      </w:r>
      <w:r w:rsidR="0098150C">
        <w:rPr>
          <w:rFonts w:ascii="Arial" w:hAnsi="Arial" w:cs="Arial"/>
        </w:rPr>
        <w:t>2</w:t>
      </w:r>
      <w:r w:rsidR="007E6B40">
        <w:rPr>
          <w:rFonts w:ascii="Arial" w:hAnsi="Arial" w:cs="Arial"/>
        </w:rPr>
        <w:t>8</w:t>
      </w:r>
    </w:p>
    <w:p w14:paraId="79DB00E6" w14:textId="77777777" w:rsidR="0006108F" w:rsidRPr="00E114C1" w:rsidRDefault="0006108F" w:rsidP="00FD7DE2">
      <w:pPr>
        <w:rPr>
          <w:rFonts w:ascii="Arial" w:hAnsi="Arial" w:cs="Arial"/>
        </w:rPr>
      </w:pPr>
    </w:p>
    <w:p w14:paraId="61BE6FD0" w14:textId="77777777" w:rsidR="00A26958" w:rsidRPr="00E114C1" w:rsidRDefault="00A26958" w:rsidP="00FD7DE2">
      <w:pPr>
        <w:rPr>
          <w:rFonts w:ascii="Arial" w:hAnsi="Arial" w:cs="Arial"/>
        </w:rPr>
      </w:pPr>
    </w:p>
    <w:p w14:paraId="61D46CEE" w14:textId="77777777" w:rsidR="0006108F" w:rsidRPr="00E114C1" w:rsidRDefault="0006108F" w:rsidP="00A26958">
      <w:pPr>
        <w:rPr>
          <w:rFonts w:ascii="Arial" w:hAnsi="Arial" w:cs="Arial"/>
        </w:rPr>
      </w:pPr>
      <w:r w:rsidRPr="00E114C1">
        <w:rPr>
          <w:rFonts w:ascii="Arial" w:hAnsi="Arial" w:cs="Arial"/>
        </w:rPr>
        <w:t>C</w:t>
      </w:r>
      <w:r w:rsidR="008B54D4" w:rsidRPr="00E114C1">
        <w:rPr>
          <w:rFonts w:ascii="Arial" w:hAnsi="Arial" w:cs="Arial"/>
        </w:rPr>
        <w:t>apítulo VIII</w:t>
      </w:r>
    </w:p>
    <w:p w14:paraId="2D63D5A8" w14:textId="77777777" w:rsidR="001700E8" w:rsidRPr="00E114C1" w:rsidRDefault="001700E8" w:rsidP="00A26958">
      <w:pPr>
        <w:rPr>
          <w:rFonts w:ascii="Arial" w:hAnsi="Arial" w:cs="Arial"/>
        </w:rPr>
      </w:pPr>
    </w:p>
    <w:p w14:paraId="6A0856C9" w14:textId="19EDDE13" w:rsidR="0006108F" w:rsidRPr="00E114C1" w:rsidRDefault="008B54D4" w:rsidP="00FD7DE2">
      <w:pPr>
        <w:ind w:firstLine="708"/>
        <w:rPr>
          <w:rFonts w:ascii="Arial" w:hAnsi="Arial" w:cs="Arial"/>
        </w:rPr>
      </w:pPr>
      <w:r w:rsidRPr="00E114C1">
        <w:rPr>
          <w:rFonts w:ascii="Arial" w:hAnsi="Arial" w:cs="Arial"/>
        </w:rPr>
        <w:t>8</w:t>
      </w:r>
      <w:r w:rsidR="00A26958" w:rsidRPr="00E114C1">
        <w:rPr>
          <w:rFonts w:ascii="Arial" w:hAnsi="Arial" w:cs="Arial"/>
        </w:rPr>
        <w:t xml:space="preserve">. </w:t>
      </w:r>
      <w:r w:rsidR="0006108F" w:rsidRPr="00E114C1">
        <w:rPr>
          <w:rFonts w:ascii="Arial" w:hAnsi="Arial" w:cs="Arial"/>
        </w:rPr>
        <w:t>C</w:t>
      </w:r>
      <w:r w:rsidR="001700E8" w:rsidRPr="00E114C1">
        <w:rPr>
          <w:rFonts w:ascii="Arial" w:hAnsi="Arial" w:cs="Arial"/>
        </w:rPr>
        <w:t>ONCLUSIÓN</w:t>
      </w:r>
      <w:r w:rsidR="000A1604" w:rsidRPr="00E114C1">
        <w:rPr>
          <w:rFonts w:ascii="Arial" w:hAnsi="Arial" w:cs="Arial"/>
        </w:rPr>
        <w:t xml:space="preserve"> . . . . . . . . . . . . . . . . . . . . . . . . . . . . . . . . . . . .  </w:t>
      </w:r>
      <w:r w:rsidR="00DD796E" w:rsidRPr="00E114C1">
        <w:rPr>
          <w:rFonts w:ascii="Arial" w:hAnsi="Arial" w:cs="Arial"/>
        </w:rPr>
        <w:t>3</w:t>
      </w:r>
      <w:r w:rsidR="007E6B40">
        <w:rPr>
          <w:rFonts w:ascii="Arial" w:hAnsi="Arial" w:cs="Arial"/>
        </w:rPr>
        <w:t>3</w:t>
      </w:r>
    </w:p>
    <w:p w14:paraId="5CF6452B" w14:textId="77777777" w:rsidR="009A6735" w:rsidRPr="00E114C1" w:rsidRDefault="009A6735" w:rsidP="00FD7DE2">
      <w:pPr>
        <w:ind w:firstLine="708"/>
        <w:rPr>
          <w:rFonts w:ascii="Arial" w:hAnsi="Arial" w:cs="Arial"/>
        </w:rPr>
      </w:pPr>
    </w:p>
    <w:p w14:paraId="6EC86EE4" w14:textId="77777777" w:rsidR="00A26958" w:rsidRPr="00E114C1" w:rsidRDefault="00A26958" w:rsidP="00FD7DE2">
      <w:pPr>
        <w:ind w:firstLine="708"/>
        <w:rPr>
          <w:rFonts w:ascii="Arial" w:hAnsi="Arial" w:cs="Arial"/>
        </w:rPr>
      </w:pPr>
    </w:p>
    <w:p w14:paraId="1A530CBA" w14:textId="77777777" w:rsidR="00406450" w:rsidRPr="00E114C1" w:rsidRDefault="00406450" w:rsidP="00FD7DE2">
      <w:pPr>
        <w:ind w:firstLine="708"/>
        <w:rPr>
          <w:rFonts w:ascii="Arial" w:hAnsi="Arial" w:cs="Arial"/>
        </w:rPr>
      </w:pPr>
    </w:p>
    <w:p w14:paraId="7F1C049F" w14:textId="77777777" w:rsidR="00406450" w:rsidRPr="00E114C1" w:rsidRDefault="00406450" w:rsidP="00FD7DE2">
      <w:pPr>
        <w:ind w:firstLine="708"/>
        <w:rPr>
          <w:rFonts w:ascii="Arial" w:hAnsi="Arial" w:cs="Arial"/>
        </w:rPr>
      </w:pPr>
    </w:p>
    <w:p w14:paraId="70EA4BC8" w14:textId="77777777" w:rsidR="00406450" w:rsidRPr="00E114C1" w:rsidRDefault="00406450" w:rsidP="00FD7DE2">
      <w:pPr>
        <w:ind w:firstLine="708"/>
        <w:rPr>
          <w:rFonts w:ascii="Arial" w:hAnsi="Arial" w:cs="Arial"/>
        </w:rPr>
      </w:pPr>
    </w:p>
    <w:p w14:paraId="676A39F4" w14:textId="77777777" w:rsidR="00406450" w:rsidRPr="00E114C1" w:rsidRDefault="00406450" w:rsidP="00FD7DE2">
      <w:pPr>
        <w:ind w:firstLine="708"/>
        <w:rPr>
          <w:rFonts w:ascii="Arial" w:hAnsi="Arial" w:cs="Arial"/>
        </w:rPr>
      </w:pPr>
    </w:p>
    <w:p w14:paraId="713E410B" w14:textId="77777777" w:rsidR="00406450" w:rsidRPr="00E114C1" w:rsidRDefault="00406450" w:rsidP="00FD7DE2">
      <w:pPr>
        <w:ind w:firstLine="708"/>
        <w:rPr>
          <w:rFonts w:ascii="Arial" w:hAnsi="Arial" w:cs="Arial"/>
        </w:rPr>
      </w:pPr>
    </w:p>
    <w:p w14:paraId="7C52496A" w14:textId="77777777" w:rsidR="009A6735" w:rsidRPr="00E114C1" w:rsidRDefault="001700E8" w:rsidP="00A26958">
      <w:pPr>
        <w:rPr>
          <w:rFonts w:ascii="Arial" w:hAnsi="Arial" w:cs="Arial"/>
        </w:rPr>
      </w:pPr>
      <w:r w:rsidRPr="00E114C1">
        <w:rPr>
          <w:rFonts w:ascii="Arial" w:hAnsi="Arial" w:cs="Arial"/>
        </w:rPr>
        <w:t xml:space="preserve">Capítulo </w:t>
      </w:r>
      <w:r w:rsidR="008B54D4" w:rsidRPr="00E114C1">
        <w:rPr>
          <w:rFonts w:ascii="Arial" w:hAnsi="Arial" w:cs="Arial"/>
        </w:rPr>
        <w:t>I</w:t>
      </w:r>
      <w:r w:rsidRPr="00E114C1">
        <w:rPr>
          <w:rFonts w:ascii="Arial" w:hAnsi="Arial" w:cs="Arial"/>
        </w:rPr>
        <w:t>X</w:t>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r w:rsidR="00DD796E" w:rsidRPr="00E114C1">
        <w:rPr>
          <w:rFonts w:ascii="Arial" w:hAnsi="Arial" w:cs="Arial"/>
        </w:rPr>
        <w:tab/>
      </w:r>
    </w:p>
    <w:p w14:paraId="7BD7629D" w14:textId="77777777" w:rsidR="001700E8" w:rsidRPr="00E114C1" w:rsidRDefault="001700E8" w:rsidP="00A26958">
      <w:pPr>
        <w:rPr>
          <w:rFonts w:ascii="Arial" w:hAnsi="Arial" w:cs="Arial"/>
        </w:rPr>
      </w:pPr>
    </w:p>
    <w:p w14:paraId="10EF0BA9" w14:textId="5AFE7037" w:rsidR="009A6735" w:rsidRPr="00E114C1" w:rsidRDefault="008B54D4" w:rsidP="001700E8">
      <w:pPr>
        <w:ind w:left="708"/>
        <w:rPr>
          <w:rFonts w:ascii="Arial" w:hAnsi="Arial" w:cs="Arial"/>
        </w:rPr>
      </w:pPr>
      <w:r w:rsidRPr="00E114C1">
        <w:rPr>
          <w:rFonts w:ascii="Arial" w:hAnsi="Arial" w:cs="Arial"/>
        </w:rPr>
        <w:t>9</w:t>
      </w:r>
      <w:r w:rsidR="001700E8" w:rsidRPr="00E114C1">
        <w:rPr>
          <w:rFonts w:ascii="Arial" w:hAnsi="Arial" w:cs="Arial"/>
        </w:rPr>
        <w:t>. ANEXOS</w:t>
      </w:r>
      <w:r w:rsidR="000A1604" w:rsidRPr="00E114C1">
        <w:rPr>
          <w:rFonts w:ascii="Arial" w:hAnsi="Arial" w:cs="Arial"/>
        </w:rPr>
        <w:t>. . . . . . . . . . . . . . . . . . . . . . . . . . . . . . . . . .</w:t>
      </w:r>
      <w:r w:rsidR="00DC39F2">
        <w:rPr>
          <w:rFonts w:ascii="Arial" w:hAnsi="Arial" w:cs="Arial"/>
        </w:rPr>
        <w:t xml:space="preserve"> 3</w:t>
      </w:r>
      <w:r w:rsidR="007E6B40">
        <w:rPr>
          <w:rFonts w:ascii="Arial" w:hAnsi="Arial" w:cs="Arial"/>
        </w:rPr>
        <w:t>4</w:t>
      </w:r>
    </w:p>
    <w:p w14:paraId="7683B948" w14:textId="77777777" w:rsidR="000A1604" w:rsidRPr="00E114C1" w:rsidRDefault="000A1604" w:rsidP="00DC39F2">
      <w:pPr>
        <w:rPr>
          <w:rFonts w:ascii="Arial" w:hAnsi="Arial" w:cs="Arial"/>
        </w:rPr>
      </w:pPr>
    </w:p>
    <w:p w14:paraId="3668026E" w14:textId="72501FEF" w:rsidR="009A6735" w:rsidRPr="00E114C1" w:rsidRDefault="005E5755" w:rsidP="001700E8">
      <w:pPr>
        <w:ind w:left="708" w:firstLine="708"/>
        <w:rPr>
          <w:rFonts w:ascii="Arial" w:hAnsi="Arial" w:cs="Arial"/>
        </w:rPr>
      </w:pPr>
      <w:r w:rsidRPr="00E114C1">
        <w:rPr>
          <w:rFonts w:ascii="Arial" w:hAnsi="Arial" w:cs="Arial"/>
        </w:rPr>
        <w:t>9</w:t>
      </w:r>
      <w:r w:rsidR="001700E8" w:rsidRPr="00E114C1">
        <w:rPr>
          <w:rFonts w:ascii="Arial" w:hAnsi="Arial" w:cs="Arial"/>
        </w:rPr>
        <w:t>.</w:t>
      </w:r>
      <w:r w:rsidR="00DC39F2">
        <w:rPr>
          <w:rFonts w:ascii="Arial" w:hAnsi="Arial" w:cs="Arial"/>
        </w:rPr>
        <w:t>1</w:t>
      </w:r>
      <w:r w:rsidR="001700E8" w:rsidRPr="00E114C1">
        <w:rPr>
          <w:rFonts w:ascii="Arial" w:hAnsi="Arial" w:cs="Arial"/>
        </w:rPr>
        <w:tab/>
        <w:t xml:space="preserve">Carta de </w:t>
      </w:r>
      <w:r w:rsidR="00406450" w:rsidRPr="00E114C1">
        <w:rPr>
          <w:rFonts w:ascii="Arial" w:hAnsi="Arial" w:cs="Arial"/>
        </w:rPr>
        <w:t xml:space="preserve">Consentimiento </w:t>
      </w:r>
      <w:r w:rsidR="000A1604" w:rsidRPr="00E114C1">
        <w:rPr>
          <w:rFonts w:ascii="Arial" w:hAnsi="Arial" w:cs="Arial"/>
        </w:rPr>
        <w:t xml:space="preserve">. . . . . . . . . . . . . . . . . . . . .     </w:t>
      </w:r>
      <w:r w:rsidR="00DC39F2">
        <w:rPr>
          <w:rFonts w:ascii="Arial" w:hAnsi="Arial" w:cs="Arial"/>
        </w:rPr>
        <w:t>3</w:t>
      </w:r>
      <w:r w:rsidR="007E6B40">
        <w:rPr>
          <w:rFonts w:ascii="Arial" w:hAnsi="Arial" w:cs="Arial"/>
        </w:rPr>
        <w:t>4</w:t>
      </w:r>
    </w:p>
    <w:p w14:paraId="4F3218CA" w14:textId="77777777" w:rsidR="0021677B" w:rsidRPr="00E114C1" w:rsidRDefault="0021677B" w:rsidP="00FD7DE2">
      <w:pPr>
        <w:rPr>
          <w:rFonts w:ascii="Arial" w:hAnsi="Arial" w:cs="Arial"/>
        </w:rPr>
      </w:pPr>
    </w:p>
    <w:p w14:paraId="4FEDEDA0" w14:textId="77777777" w:rsidR="001700E8" w:rsidRPr="00E114C1" w:rsidRDefault="001700E8" w:rsidP="00FD7DE2">
      <w:pPr>
        <w:rPr>
          <w:rFonts w:ascii="Arial" w:hAnsi="Arial" w:cs="Arial"/>
        </w:rPr>
      </w:pPr>
    </w:p>
    <w:p w14:paraId="75C1F0B5" w14:textId="77777777" w:rsidR="00B56934" w:rsidRPr="00E114C1" w:rsidRDefault="006050A6" w:rsidP="00FD7DE2">
      <w:pPr>
        <w:rPr>
          <w:rFonts w:ascii="Arial" w:hAnsi="Arial" w:cs="Arial"/>
        </w:rPr>
      </w:pPr>
      <w:r w:rsidRPr="00E114C1">
        <w:rPr>
          <w:rFonts w:ascii="Arial" w:hAnsi="Arial" w:cs="Arial"/>
        </w:rPr>
        <w:t>Capí</w:t>
      </w:r>
      <w:r w:rsidR="008B54D4" w:rsidRPr="00E114C1">
        <w:rPr>
          <w:rFonts w:ascii="Arial" w:hAnsi="Arial" w:cs="Arial"/>
        </w:rPr>
        <w:t>tulo X</w:t>
      </w:r>
    </w:p>
    <w:p w14:paraId="2C3C4AF0" w14:textId="77777777" w:rsidR="001700E8" w:rsidRPr="00E114C1" w:rsidRDefault="001700E8" w:rsidP="00FD7DE2">
      <w:pPr>
        <w:rPr>
          <w:rFonts w:ascii="Arial" w:hAnsi="Arial" w:cs="Arial"/>
        </w:rPr>
      </w:pPr>
    </w:p>
    <w:p w14:paraId="2013A458" w14:textId="434AA5E9" w:rsidR="009A6735" w:rsidRPr="00E114C1" w:rsidRDefault="008B54D4" w:rsidP="001700E8">
      <w:pPr>
        <w:ind w:firstLine="708"/>
        <w:rPr>
          <w:rFonts w:ascii="Arial" w:hAnsi="Arial" w:cs="Arial"/>
        </w:rPr>
      </w:pPr>
      <w:r w:rsidRPr="00E114C1">
        <w:rPr>
          <w:rFonts w:ascii="Arial" w:hAnsi="Arial" w:cs="Arial"/>
        </w:rPr>
        <w:t>10</w:t>
      </w:r>
      <w:r w:rsidR="001700E8" w:rsidRPr="00E114C1">
        <w:rPr>
          <w:rFonts w:ascii="Arial" w:hAnsi="Arial" w:cs="Arial"/>
        </w:rPr>
        <w:t>.</w:t>
      </w:r>
      <w:r w:rsidR="00A21709" w:rsidRPr="00E114C1">
        <w:rPr>
          <w:rFonts w:ascii="Arial" w:hAnsi="Arial" w:cs="Arial"/>
        </w:rPr>
        <w:t>BIBLIOGRAFÍA</w:t>
      </w:r>
      <w:r w:rsidR="000A1604" w:rsidRPr="00E114C1">
        <w:rPr>
          <w:rFonts w:ascii="Arial" w:hAnsi="Arial" w:cs="Arial"/>
        </w:rPr>
        <w:t xml:space="preserve"> . . . . . . . . . . . . . . . . . . . . . . . . . . . . . . . . . . . .    </w:t>
      </w:r>
      <w:r w:rsidR="0098150C">
        <w:rPr>
          <w:rFonts w:ascii="Arial" w:hAnsi="Arial" w:cs="Arial"/>
        </w:rPr>
        <w:t>3</w:t>
      </w:r>
      <w:r w:rsidR="007E6B40">
        <w:rPr>
          <w:rFonts w:ascii="Arial" w:hAnsi="Arial" w:cs="Arial"/>
        </w:rPr>
        <w:t>6</w:t>
      </w:r>
    </w:p>
    <w:p w14:paraId="2C947E90" w14:textId="77777777" w:rsidR="001700E8" w:rsidRPr="00E114C1" w:rsidRDefault="001700E8" w:rsidP="001700E8">
      <w:pPr>
        <w:ind w:firstLine="708"/>
        <w:rPr>
          <w:rFonts w:ascii="Arial" w:hAnsi="Arial" w:cs="Arial"/>
        </w:rPr>
      </w:pPr>
    </w:p>
    <w:p w14:paraId="57C835CC" w14:textId="77777777" w:rsidR="001700E8" w:rsidRPr="00E114C1" w:rsidRDefault="001700E8" w:rsidP="001700E8">
      <w:pPr>
        <w:ind w:firstLine="708"/>
        <w:rPr>
          <w:rFonts w:ascii="Arial" w:hAnsi="Arial" w:cs="Arial"/>
        </w:rPr>
      </w:pPr>
    </w:p>
    <w:p w14:paraId="36C4CAFF" w14:textId="77777777" w:rsidR="00B56934" w:rsidRPr="00E114C1" w:rsidRDefault="008B54D4" w:rsidP="00FD7DE2">
      <w:pPr>
        <w:rPr>
          <w:rFonts w:ascii="Arial" w:hAnsi="Arial" w:cs="Arial"/>
        </w:rPr>
      </w:pPr>
      <w:r w:rsidRPr="00E114C1">
        <w:rPr>
          <w:rFonts w:ascii="Arial" w:hAnsi="Arial" w:cs="Arial"/>
        </w:rPr>
        <w:t>Capítulo XI</w:t>
      </w:r>
    </w:p>
    <w:p w14:paraId="36AC6417" w14:textId="77777777" w:rsidR="009A6735" w:rsidRPr="00E114C1" w:rsidRDefault="009A6735" w:rsidP="00FD7DE2">
      <w:pPr>
        <w:rPr>
          <w:rFonts w:ascii="Arial" w:hAnsi="Arial" w:cs="Arial"/>
        </w:rPr>
      </w:pPr>
    </w:p>
    <w:p w14:paraId="0E889CD3" w14:textId="2003BBF4" w:rsidR="009A6735" w:rsidRPr="00E114C1" w:rsidRDefault="008B54D4" w:rsidP="000A1604">
      <w:pPr>
        <w:ind w:firstLine="708"/>
        <w:rPr>
          <w:rFonts w:ascii="Arial" w:hAnsi="Arial" w:cs="Arial"/>
        </w:rPr>
      </w:pPr>
      <w:r w:rsidRPr="00E114C1">
        <w:rPr>
          <w:rFonts w:ascii="Arial" w:hAnsi="Arial" w:cs="Arial"/>
        </w:rPr>
        <w:t>11</w:t>
      </w:r>
      <w:r w:rsidR="001700E8" w:rsidRPr="00E114C1">
        <w:rPr>
          <w:rFonts w:ascii="Arial" w:hAnsi="Arial" w:cs="Arial"/>
        </w:rPr>
        <w:t>. RESUMEN AUTOBIOGRÁFICO</w:t>
      </w:r>
      <w:r w:rsidR="000A1604" w:rsidRPr="00E114C1">
        <w:rPr>
          <w:rFonts w:ascii="Arial" w:hAnsi="Arial" w:cs="Arial"/>
        </w:rPr>
        <w:t xml:space="preserve"> . . . . . . . . . . . . . . . . . . . . . </w:t>
      </w:r>
      <w:r w:rsidR="000A1604" w:rsidRPr="00E114C1">
        <w:rPr>
          <w:rFonts w:ascii="Arial" w:hAnsi="Arial" w:cs="Arial"/>
        </w:rPr>
        <w:tab/>
      </w:r>
      <w:r w:rsidR="00786C7F">
        <w:rPr>
          <w:rFonts w:ascii="Arial" w:hAnsi="Arial" w:cs="Arial"/>
        </w:rPr>
        <w:t>3</w:t>
      </w:r>
      <w:r w:rsidR="007E6B40">
        <w:rPr>
          <w:rFonts w:ascii="Arial" w:hAnsi="Arial" w:cs="Arial"/>
        </w:rPr>
        <w:t>9</w:t>
      </w:r>
      <w:r w:rsidR="00DD796E" w:rsidRPr="00E114C1">
        <w:rPr>
          <w:rFonts w:ascii="Arial" w:hAnsi="Arial" w:cs="Arial"/>
        </w:rPr>
        <w:tab/>
      </w:r>
      <w:r w:rsidR="00DD796E" w:rsidRPr="00E114C1">
        <w:rPr>
          <w:rFonts w:ascii="Arial" w:hAnsi="Arial" w:cs="Arial"/>
        </w:rPr>
        <w:tab/>
      </w:r>
    </w:p>
    <w:p w14:paraId="29F515A8" w14:textId="77777777" w:rsidR="00B56934" w:rsidRPr="00E114C1" w:rsidRDefault="00B56934" w:rsidP="00FD7DE2">
      <w:pPr>
        <w:jc w:val="both"/>
        <w:rPr>
          <w:rFonts w:ascii="Arial" w:hAnsi="Arial" w:cs="Arial"/>
          <w:b/>
          <w:bCs/>
        </w:rPr>
      </w:pPr>
    </w:p>
    <w:p w14:paraId="3A4CA10D" w14:textId="77777777" w:rsidR="00B56934" w:rsidRPr="00E114C1" w:rsidRDefault="00B56934" w:rsidP="00FD7DE2">
      <w:pPr>
        <w:jc w:val="both"/>
        <w:rPr>
          <w:rFonts w:ascii="Arial" w:hAnsi="Arial" w:cs="Arial"/>
          <w:b/>
          <w:bCs/>
        </w:rPr>
      </w:pPr>
    </w:p>
    <w:p w14:paraId="28CB5374" w14:textId="77777777" w:rsidR="00B56934" w:rsidRPr="00E114C1" w:rsidRDefault="00B56934" w:rsidP="00FD7DE2">
      <w:pPr>
        <w:jc w:val="both"/>
        <w:rPr>
          <w:rFonts w:ascii="Arial" w:hAnsi="Arial" w:cs="Arial"/>
          <w:b/>
          <w:bCs/>
        </w:rPr>
      </w:pPr>
    </w:p>
    <w:p w14:paraId="1B4D59EA" w14:textId="77777777" w:rsidR="00B56934" w:rsidRPr="00E114C1" w:rsidRDefault="00B56934" w:rsidP="00FD7DE2">
      <w:pPr>
        <w:jc w:val="both"/>
        <w:rPr>
          <w:rFonts w:ascii="Arial" w:hAnsi="Arial" w:cs="Arial"/>
          <w:b/>
          <w:bCs/>
        </w:rPr>
      </w:pPr>
    </w:p>
    <w:p w14:paraId="017F3882" w14:textId="77777777" w:rsidR="00A019F1" w:rsidRPr="00E114C1" w:rsidRDefault="00A019F1" w:rsidP="00FD7DE2">
      <w:pPr>
        <w:jc w:val="both"/>
        <w:rPr>
          <w:rFonts w:ascii="Arial" w:hAnsi="Arial" w:cs="Arial"/>
          <w:b/>
          <w:bCs/>
        </w:rPr>
      </w:pPr>
    </w:p>
    <w:p w14:paraId="08A7862E" w14:textId="77777777" w:rsidR="00A019F1" w:rsidRPr="00E114C1" w:rsidRDefault="00A019F1" w:rsidP="00FD7DE2">
      <w:pPr>
        <w:jc w:val="both"/>
        <w:rPr>
          <w:rFonts w:ascii="Arial" w:hAnsi="Arial" w:cs="Arial"/>
          <w:b/>
          <w:bCs/>
        </w:rPr>
      </w:pPr>
    </w:p>
    <w:p w14:paraId="1DD359F9" w14:textId="77777777" w:rsidR="008B54D4" w:rsidRPr="00E114C1" w:rsidRDefault="008B54D4" w:rsidP="00FD7DE2">
      <w:pPr>
        <w:jc w:val="both"/>
        <w:rPr>
          <w:rFonts w:ascii="Arial" w:hAnsi="Arial" w:cs="Arial"/>
          <w:b/>
          <w:bCs/>
        </w:rPr>
      </w:pPr>
    </w:p>
    <w:p w14:paraId="502F5A78" w14:textId="77777777" w:rsidR="008B54D4" w:rsidRPr="00E114C1" w:rsidRDefault="008B54D4" w:rsidP="00FD7DE2">
      <w:pPr>
        <w:jc w:val="both"/>
        <w:rPr>
          <w:rFonts w:ascii="Arial" w:hAnsi="Arial" w:cs="Arial"/>
          <w:b/>
          <w:bCs/>
        </w:rPr>
      </w:pPr>
    </w:p>
    <w:p w14:paraId="43AE87D8" w14:textId="77777777" w:rsidR="008B54D4" w:rsidRPr="00E114C1" w:rsidRDefault="008B54D4" w:rsidP="00FD7DE2">
      <w:pPr>
        <w:jc w:val="both"/>
        <w:rPr>
          <w:rFonts w:ascii="Arial" w:hAnsi="Arial" w:cs="Arial"/>
          <w:b/>
          <w:bCs/>
        </w:rPr>
      </w:pPr>
    </w:p>
    <w:p w14:paraId="199E4E53" w14:textId="77777777" w:rsidR="008B54D4" w:rsidRPr="00E114C1" w:rsidRDefault="008B54D4" w:rsidP="00FD7DE2">
      <w:pPr>
        <w:jc w:val="both"/>
        <w:rPr>
          <w:rFonts w:ascii="Arial" w:hAnsi="Arial" w:cs="Arial"/>
          <w:b/>
          <w:bCs/>
        </w:rPr>
      </w:pPr>
    </w:p>
    <w:p w14:paraId="692F8C5C" w14:textId="77777777" w:rsidR="00406450" w:rsidRPr="00E114C1" w:rsidRDefault="00406450" w:rsidP="00FD7DE2">
      <w:pPr>
        <w:jc w:val="both"/>
        <w:rPr>
          <w:rFonts w:ascii="Arial" w:hAnsi="Arial" w:cs="Arial"/>
          <w:b/>
          <w:bCs/>
        </w:rPr>
      </w:pPr>
    </w:p>
    <w:p w14:paraId="602886D4" w14:textId="77777777" w:rsidR="00406450" w:rsidRPr="00E114C1" w:rsidRDefault="00406450" w:rsidP="00FD7DE2">
      <w:pPr>
        <w:jc w:val="both"/>
        <w:rPr>
          <w:rFonts w:ascii="Arial" w:hAnsi="Arial" w:cs="Arial"/>
          <w:b/>
          <w:bCs/>
        </w:rPr>
      </w:pPr>
    </w:p>
    <w:p w14:paraId="0DC951F4" w14:textId="77777777" w:rsidR="00406450" w:rsidRPr="00E114C1" w:rsidRDefault="00406450" w:rsidP="00FD7DE2">
      <w:pPr>
        <w:jc w:val="both"/>
        <w:rPr>
          <w:rFonts w:ascii="Arial" w:hAnsi="Arial" w:cs="Arial"/>
          <w:b/>
          <w:bCs/>
        </w:rPr>
      </w:pPr>
    </w:p>
    <w:p w14:paraId="7F59B66F" w14:textId="77777777" w:rsidR="00406450" w:rsidRPr="00E114C1" w:rsidRDefault="00406450" w:rsidP="00FD7DE2">
      <w:pPr>
        <w:jc w:val="both"/>
        <w:rPr>
          <w:rFonts w:ascii="Arial" w:hAnsi="Arial" w:cs="Arial"/>
          <w:b/>
          <w:bCs/>
        </w:rPr>
      </w:pPr>
    </w:p>
    <w:p w14:paraId="2FB8B464" w14:textId="77777777" w:rsidR="00406450" w:rsidRPr="00E114C1" w:rsidRDefault="00406450" w:rsidP="00FD7DE2">
      <w:pPr>
        <w:jc w:val="both"/>
        <w:rPr>
          <w:rFonts w:ascii="Arial" w:hAnsi="Arial" w:cs="Arial"/>
          <w:b/>
          <w:bCs/>
        </w:rPr>
      </w:pPr>
    </w:p>
    <w:p w14:paraId="5BED21BD" w14:textId="77777777" w:rsidR="00406450" w:rsidRPr="00E114C1" w:rsidRDefault="00406450" w:rsidP="00FD7DE2">
      <w:pPr>
        <w:jc w:val="both"/>
        <w:rPr>
          <w:rFonts w:ascii="Arial" w:hAnsi="Arial" w:cs="Arial"/>
          <w:b/>
          <w:bCs/>
        </w:rPr>
      </w:pPr>
    </w:p>
    <w:p w14:paraId="33343F74" w14:textId="77777777" w:rsidR="00406450" w:rsidRPr="00E114C1" w:rsidRDefault="00406450" w:rsidP="00FD7DE2">
      <w:pPr>
        <w:jc w:val="both"/>
        <w:rPr>
          <w:rFonts w:ascii="Arial" w:hAnsi="Arial" w:cs="Arial"/>
          <w:b/>
          <w:bCs/>
        </w:rPr>
      </w:pPr>
    </w:p>
    <w:p w14:paraId="76731F47" w14:textId="77777777" w:rsidR="00406450" w:rsidRPr="00E114C1" w:rsidRDefault="00406450" w:rsidP="00FD7DE2">
      <w:pPr>
        <w:jc w:val="both"/>
        <w:rPr>
          <w:rFonts w:ascii="Arial" w:hAnsi="Arial" w:cs="Arial"/>
          <w:b/>
          <w:bCs/>
        </w:rPr>
      </w:pPr>
    </w:p>
    <w:p w14:paraId="3983D457" w14:textId="77777777" w:rsidR="00406450" w:rsidRPr="00E114C1" w:rsidRDefault="00406450" w:rsidP="00FD7DE2">
      <w:pPr>
        <w:jc w:val="both"/>
        <w:rPr>
          <w:rFonts w:ascii="Arial" w:hAnsi="Arial" w:cs="Arial"/>
          <w:b/>
          <w:bCs/>
        </w:rPr>
      </w:pPr>
    </w:p>
    <w:p w14:paraId="1175D6AA" w14:textId="77777777" w:rsidR="00406450" w:rsidRPr="00E114C1" w:rsidRDefault="00406450" w:rsidP="00FD7DE2">
      <w:pPr>
        <w:jc w:val="both"/>
        <w:rPr>
          <w:rFonts w:ascii="Arial" w:hAnsi="Arial" w:cs="Arial"/>
          <w:b/>
          <w:bCs/>
        </w:rPr>
      </w:pPr>
    </w:p>
    <w:p w14:paraId="70B8EF0D" w14:textId="77777777" w:rsidR="00406450" w:rsidRPr="00E114C1" w:rsidRDefault="00406450" w:rsidP="00FD7DE2">
      <w:pPr>
        <w:jc w:val="both"/>
        <w:rPr>
          <w:rFonts w:ascii="Arial" w:hAnsi="Arial" w:cs="Arial"/>
          <w:b/>
          <w:bCs/>
        </w:rPr>
      </w:pPr>
    </w:p>
    <w:p w14:paraId="01B7C7E1" w14:textId="77777777" w:rsidR="00406450" w:rsidRPr="00E114C1" w:rsidRDefault="00406450" w:rsidP="00FD7DE2">
      <w:pPr>
        <w:jc w:val="both"/>
        <w:rPr>
          <w:rFonts w:ascii="Arial" w:hAnsi="Arial" w:cs="Arial"/>
          <w:b/>
          <w:bCs/>
        </w:rPr>
      </w:pPr>
    </w:p>
    <w:p w14:paraId="027BA37C" w14:textId="3E07E47A" w:rsidR="00406450" w:rsidRDefault="00406450" w:rsidP="00FD7DE2">
      <w:pPr>
        <w:jc w:val="both"/>
        <w:rPr>
          <w:rFonts w:ascii="Arial" w:hAnsi="Arial" w:cs="Arial"/>
          <w:b/>
          <w:bCs/>
        </w:rPr>
      </w:pPr>
    </w:p>
    <w:p w14:paraId="4FD4EE11" w14:textId="36BDE289" w:rsidR="00DC39F2" w:rsidRDefault="00DC39F2" w:rsidP="00FD7DE2">
      <w:pPr>
        <w:jc w:val="both"/>
        <w:rPr>
          <w:rFonts w:ascii="Arial" w:hAnsi="Arial" w:cs="Arial"/>
          <w:b/>
          <w:bCs/>
        </w:rPr>
      </w:pPr>
    </w:p>
    <w:p w14:paraId="2DA86BE0" w14:textId="313F3C81" w:rsidR="00DC39F2" w:rsidRDefault="00DC39F2" w:rsidP="00FD7DE2">
      <w:pPr>
        <w:jc w:val="both"/>
        <w:rPr>
          <w:rFonts w:ascii="Arial" w:hAnsi="Arial" w:cs="Arial"/>
          <w:b/>
          <w:bCs/>
        </w:rPr>
      </w:pPr>
    </w:p>
    <w:p w14:paraId="222C5192" w14:textId="77777777" w:rsidR="00DC39F2" w:rsidRPr="00E114C1" w:rsidRDefault="00DC39F2" w:rsidP="00FD7DE2">
      <w:pPr>
        <w:jc w:val="both"/>
        <w:rPr>
          <w:rFonts w:ascii="Arial" w:hAnsi="Arial" w:cs="Arial"/>
          <w:b/>
          <w:bCs/>
        </w:rPr>
      </w:pPr>
    </w:p>
    <w:p w14:paraId="5C3B8DFC" w14:textId="77777777" w:rsidR="00406450" w:rsidRPr="00E114C1" w:rsidRDefault="00406450" w:rsidP="00FD7DE2">
      <w:pPr>
        <w:jc w:val="both"/>
        <w:rPr>
          <w:rFonts w:ascii="Arial" w:hAnsi="Arial" w:cs="Arial"/>
          <w:b/>
          <w:bCs/>
        </w:rPr>
      </w:pPr>
    </w:p>
    <w:p w14:paraId="73C2E763" w14:textId="77777777" w:rsidR="008B54D4" w:rsidRPr="00E114C1" w:rsidRDefault="008B54D4" w:rsidP="00FD7DE2">
      <w:pPr>
        <w:jc w:val="both"/>
        <w:rPr>
          <w:rFonts w:ascii="Arial" w:hAnsi="Arial" w:cs="Arial"/>
          <w:b/>
          <w:bCs/>
        </w:rPr>
      </w:pPr>
    </w:p>
    <w:p w14:paraId="1733BA47" w14:textId="77777777" w:rsidR="00D5296B" w:rsidRPr="00E114C1" w:rsidRDefault="00D5296B" w:rsidP="00FD7DE2">
      <w:pPr>
        <w:jc w:val="both"/>
        <w:rPr>
          <w:rFonts w:ascii="Arial" w:hAnsi="Arial" w:cs="Arial"/>
          <w:b/>
          <w:bCs/>
        </w:rPr>
      </w:pPr>
    </w:p>
    <w:p w14:paraId="367DEC44" w14:textId="77777777" w:rsidR="00D5296B" w:rsidRPr="00E114C1" w:rsidRDefault="00D5296B" w:rsidP="00FD7DE2">
      <w:pPr>
        <w:jc w:val="both"/>
        <w:rPr>
          <w:rFonts w:ascii="Arial" w:hAnsi="Arial" w:cs="Arial"/>
          <w:b/>
          <w:bCs/>
        </w:rPr>
      </w:pPr>
    </w:p>
    <w:p w14:paraId="1B399EF1" w14:textId="77777777" w:rsidR="00525218" w:rsidRPr="00E114C1" w:rsidRDefault="00525218" w:rsidP="00525218">
      <w:pPr>
        <w:jc w:val="both"/>
        <w:rPr>
          <w:rFonts w:ascii="Arial" w:hAnsi="Arial" w:cs="Arial"/>
          <w:b/>
          <w:bCs/>
          <w:lang w:val="es-MX"/>
        </w:rPr>
      </w:pPr>
    </w:p>
    <w:p w14:paraId="0C933981" w14:textId="77777777" w:rsidR="00525218" w:rsidRPr="00E114C1" w:rsidRDefault="00525218" w:rsidP="00525218">
      <w:pPr>
        <w:jc w:val="center"/>
        <w:rPr>
          <w:rFonts w:ascii="Arial" w:hAnsi="Arial" w:cs="Arial"/>
          <w:b/>
          <w:bCs/>
        </w:rPr>
      </w:pPr>
      <w:r w:rsidRPr="00E114C1">
        <w:rPr>
          <w:rFonts w:ascii="Arial" w:hAnsi="Arial" w:cs="Arial"/>
          <w:b/>
          <w:bCs/>
        </w:rPr>
        <w:t>INDICE DE TABLAS</w:t>
      </w:r>
    </w:p>
    <w:p w14:paraId="0711B4F3" w14:textId="77777777" w:rsidR="00525218" w:rsidRPr="00E114C1" w:rsidRDefault="00525218" w:rsidP="00525218">
      <w:pPr>
        <w:jc w:val="both"/>
        <w:rPr>
          <w:rFonts w:ascii="Arial" w:hAnsi="Arial" w:cs="Arial"/>
          <w:b/>
          <w:bCs/>
        </w:rPr>
      </w:pPr>
    </w:p>
    <w:p w14:paraId="4D5792C3" w14:textId="77777777" w:rsidR="00525218" w:rsidRPr="00E114C1" w:rsidRDefault="00525218" w:rsidP="00525218">
      <w:pPr>
        <w:jc w:val="both"/>
        <w:rPr>
          <w:rFonts w:ascii="Arial" w:hAnsi="Arial" w:cs="Arial"/>
          <w:b/>
          <w:bCs/>
        </w:rPr>
      </w:pPr>
    </w:p>
    <w:p w14:paraId="33A61D6E" w14:textId="77777777" w:rsidR="00525218" w:rsidRPr="00E114C1" w:rsidRDefault="00525218" w:rsidP="00525218">
      <w:pPr>
        <w:jc w:val="both"/>
        <w:rPr>
          <w:rFonts w:ascii="Arial" w:hAnsi="Arial" w:cs="Arial"/>
          <w:b/>
          <w:bCs/>
        </w:rPr>
      </w:pPr>
    </w:p>
    <w:p w14:paraId="06C3CF98" w14:textId="77777777" w:rsidR="00525218" w:rsidRPr="00E114C1" w:rsidRDefault="00525218" w:rsidP="00525218">
      <w:pPr>
        <w:jc w:val="both"/>
        <w:rPr>
          <w:rFonts w:ascii="Arial" w:hAnsi="Arial" w:cs="Arial"/>
          <w:b/>
          <w:bCs/>
        </w:rPr>
      </w:pPr>
    </w:p>
    <w:p w14:paraId="20FFAA66" w14:textId="77777777" w:rsidR="00525218" w:rsidRPr="00E114C1" w:rsidRDefault="00525218" w:rsidP="00525218">
      <w:pPr>
        <w:jc w:val="both"/>
        <w:rPr>
          <w:rFonts w:ascii="Arial" w:hAnsi="Arial" w:cs="Arial"/>
          <w:b/>
          <w:bCs/>
        </w:rPr>
      </w:pPr>
      <w:r w:rsidRPr="00E114C1">
        <w:rPr>
          <w:rFonts w:ascii="Arial" w:hAnsi="Arial" w:cs="Arial"/>
          <w:b/>
          <w:bCs/>
        </w:rPr>
        <w:t xml:space="preserve">Tabla                                              </w:t>
      </w:r>
      <w:r w:rsidRPr="00E114C1">
        <w:rPr>
          <w:rFonts w:ascii="Arial" w:hAnsi="Arial" w:cs="Arial"/>
          <w:b/>
          <w:bCs/>
        </w:rPr>
        <w:tab/>
      </w:r>
      <w:r w:rsidRPr="00E114C1">
        <w:rPr>
          <w:rFonts w:ascii="Arial" w:hAnsi="Arial" w:cs="Arial"/>
          <w:b/>
          <w:bCs/>
        </w:rPr>
        <w:tab/>
      </w:r>
      <w:r w:rsidRPr="00E114C1">
        <w:rPr>
          <w:rFonts w:ascii="Arial" w:hAnsi="Arial" w:cs="Arial"/>
          <w:b/>
          <w:bCs/>
        </w:rPr>
        <w:tab/>
      </w:r>
      <w:r w:rsidRPr="00E114C1">
        <w:rPr>
          <w:rFonts w:ascii="Arial" w:hAnsi="Arial" w:cs="Arial"/>
          <w:b/>
          <w:bCs/>
        </w:rPr>
        <w:tab/>
      </w:r>
      <w:r w:rsidRPr="00E114C1">
        <w:rPr>
          <w:rFonts w:ascii="Arial" w:hAnsi="Arial" w:cs="Arial"/>
          <w:b/>
          <w:bCs/>
        </w:rPr>
        <w:tab/>
      </w:r>
      <w:r w:rsidRPr="00E114C1">
        <w:rPr>
          <w:rFonts w:ascii="Arial" w:hAnsi="Arial" w:cs="Arial"/>
          <w:b/>
          <w:bCs/>
        </w:rPr>
        <w:tab/>
        <w:t>Página</w:t>
      </w:r>
    </w:p>
    <w:p w14:paraId="0B38DD08" w14:textId="77777777" w:rsidR="00525218" w:rsidRPr="00E114C1" w:rsidRDefault="00525218" w:rsidP="00525218">
      <w:pPr>
        <w:jc w:val="both"/>
        <w:rPr>
          <w:rFonts w:ascii="Arial" w:hAnsi="Arial" w:cs="Arial"/>
          <w:bCs/>
        </w:rPr>
      </w:pPr>
    </w:p>
    <w:p w14:paraId="22FB9316" w14:textId="602F8C6A" w:rsidR="00A478DF" w:rsidRPr="00A478DF" w:rsidRDefault="00525218" w:rsidP="00A478DF">
      <w:pPr>
        <w:spacing w:line="480" w:lineRule="auto"/>
        <w:rPr>
          <w:rFonts w:ascii="Arial" w:hAnsi="Arial" w:cs="Arial"/>
        </w:rPr>
      </w:pPr>
      <w:r w:rsidRPr="00E114C1">
        <w:rPr>
          <w:rFonts w:ascii="Arial" w:hAnsi="Arial" w:cs="Arial"/>
          <w:bCs/>
        </w:rPr>
        <w:t>1</w:t>
      </w:r>
      <w:r w:rsidR="00A478DF">
        <w:rPr>
          <w:rFonts w:ascii="Arial" w:hAnsi="Arial" w:cs="Arial"/>
          <w:bCs/>
        </w:rPr>
        <w:t xml:space="preserve"> </w:t>
      </w:r>
      <w:r w:rsidR="00A478DF" w:rsidRPr="00A478DF">
        <w:rPr>
          <w:rFonts w:ascii="Arial" w:hAnsi="Arial" w:cs="Arial"/>
        </w:rPr>
        <w:t>Trimestre al diagnóstico de la sífilis materna</w:t>
      </w:r>
      <w:r w:rsidR="00A478DF">
        <w:rPr>
          <w:rFonts w:ascii="Arial" w:hAnsi="Arial" w:cs="Arial"/>
        </w:rPr>
        <w:t>…………………………</w:t>
      </w:r>
      <w:r w:rsidR="00280AF5">
        <w:rPr>
          <w:rFonts w:ascii="Arial" w:hAnsi="Arial" w:cs="Arial"/>
        </w:rPr>
        <w:t>….</w:t>
      </w:r>
      <w:r w:rsidR="00A478DF">
        <w:rPr>
          <w:rFonts w:ascii="Arial" w:hAnsi="Arial" w:cs="Arial"/>
        </w:rPr>
        <w:t>………  21</w:t>
      </w:r>
    </w:p>
    <w:p w14:paraId="1F842472" w14:textId="12E6369B" w:rsidR="00525218" w:rsidRPr="00E114C1" w:rsidRDefault="00A478DF" w:rsidP="00525218">
      <w:pPr>
        <w:jc w:val="both"/>
        <w:rPr>
          <w:rFonts w:ascii="Arial" w:hAnsi="Arial" w:cs="Arial"/>
          <w:bCs/>
        </w:rPr>
      </w:pPr>
      <w:r>
        <w:rPr>
          <w:rFonts w:ascii="Arial" w:hAnsi="Arial" w:cs="Arial"/>
          <w:bCs/>
        </w:rPr>
        <w:t>2</w:t>
      </w:r>
      <w:r w:rsidR="00A91550">
        <w:rPr>
          <w:rFonts w:ascii="Arial" w:hAnsi="Arial" w:cs="Arial"/>
          <w:bCs/>
        </w:rPr>
        <w:t xml:space="preserve"> </w:t>
      </w:r>
      <w:r w:rsidR="006D14AE">
        <w:rPr>
          <w:rFonts w:ascii="Arial" w:hAnsi="Arial" w:cs="Arial"/>
          <w:bCs/>
        </w:rPr>
        <w:t>R</w:t>
      </w:r>
      <w:r w:rsidR="00A91550" w:rsidRPr="00A91550">
        <w:rPr>
          <w:rFonts w:ascii="Arial" w:hAnsi="Arial" w:cs="Arial"/>
          <w:bCs/>
        </w:rPr>
        <w:t>ecién nacidos clasificados en los cuatro escenarios clínicos de l</w:t>
      </w:r>
      <w:r w:rsidR="006D14AE">
        <w:rPr>
          <w:rFonts w:ascii="Arial" w:hAnsi="Arial" w:cs="Arial"/>
          <w:bCs/>
        </w:rPr>
        <w:t>os</w:t>
      </w:r>
      <w:r w:rsidR="00A91550" w:rsidRPr="00A91550">
        <w:rPr>
          <w:rFonts w:ascii="Arial" w:hAnsi="Arial" w:cs="Arial"/>
          <w:bCs/>
        </w:rPr>
        <w:t xml:space="preserve"> CDC.</w:t>
      </w:r>
      <w:r w:rsidR="00525218" w:rsidRPr="00E114C1">
        <w:rPr>
          <w:rFonts w:ascii="Arial" w:hAnsi="Arial" w:cs="Arial"/>
          <w:bCs/>
        </w:rPr>
        <w:t xml:space="preserve"> </w:t>
      </w:r>
      <w:r w:rsidR="00A91550">
        <w:rPr>
          <w:rFonts w:ascii="Arial" w:hAnsi="Arial" w:cs="Arial"/>
          <w:bCs/>
        </w:rPr>
        <w:t xml:space="preserve">  </w:t>
      </w:r>
      <w:r w:rsidR="00525218" w:rsidRPr="00E114C1">
        <w:rPr>
          <w:rFonts w:ascii="Arial" w:hAnsi="Arial" w:cs="Arial"/>
          <w:bCs/>
        </w:rPr>
        <w:t>…………………………………………</w:t>
      </w:r>
      <w:r w:rsidR="00280AF5">
        <w:rPr>
          <w:rFonts w:ascii="Arial" w:hAnsi="Arial" w:cs="Arial"/>
          <w:bCs/>
        </w:rPr>
        <w:t>……………………………………………</w:t>
      </w:r>
      <w:r w:rsidR="00525218" w:rsidRPr="00E114C1">
        <w:rPr>
          <w:rFonts w:ascii="Arial" w:hAnsi="Arial" w:cs="Arial"/>
          <w:bCs/>
        </w:rPr>
        <w:t xml:space="preserve">...     </w:t>
      </w:r>
      <w:r w:rsidR="00A91550">
        <w:rPr>
          <w:rFonts w:ascii="Arial" w:hAnsi="Arial" w:cs="Arial"/>
          <w:bCs/>
        </w:rPr>
        <w:t>23</w:t>
      </w:r>
    </w:p>
    <w:p w14:paraId="2B76E728" w14:textId="77777777" w:rsidR="00525218" w:rsidRPr="00E114C1" w:rsidRDefault="00525218" w:rsidP="00525218">
      <w:pPr>
        <w:jc w:val="both"/>
        <w:rPr>
          <w:rFonts w:ascii="Arial" w:hAnsi="Arial" w:cs="Arial"/>
          <w:b/>
          <w:bCs/>
        </w:rPr>
      </w:pPr>
    </w:p>
    <w:p w14:paraId="0B8EB6C9" w14:textId="30A6F471" w:rsidR="00525218" w:rsidRDefault="00A478DF" w:rsidP="00525218">
      <w:pPr>
        <w:jc w:val="both"/>
        <w:rPr>
          <w:rFonts w:ascii="Arial" w:hAnsi="Arial" w:cs="Arial"/>
          <w:bCs/>
        </w:rPr>
      </w:pPr>
      <w:r>
        <w:rPr>
          <w:rFonts w:ascii="Arial" w:hAnsi="Arial" w:cs="Arial"/>
          <w:bCs/>
        </w:rPr>
        <w:t>3</w:t>
      </w:r>
      <w:r w:rsidR="006D14AE" w:rsidRPr="006D14AE">
        <w:rPr>
          <w:rFonts w:ascii="Arial" w:hAnsi="Arial" w:cs="Arial"/>
          <w:bCs/>
        </w:rPr>
        <w:t xml:space="preserve"> Alteraciones más frecuentes por sistemas en pacientes clasificados como escenario 1 de l</w:t>
      </w:r>
      <w:r w:rsidR="006D14AE">
        <w:rPr>
          <w:rFonts w:ascii="Arial" w:hAnsi="Arial" w:cs="Arial"/>
          <w:bCs/>
        </w:rPr>
        <w:t xml:space="preserve">os </w:t>
      </w:r>
      <w:r w:rsidR="006D14AE" w:rsidRPr="006D14AE">
        <w:rPr>
          <w:rFonts w:ascii="Arial" w:hAnsi="Arial" w:cs="Arial"/>
          <w:bCs/>
        </w:rPr>
        <w:t>CDC.</w:t>
      </w:r>
      <w:r w:rsidR="00525218" w:rsidRPr="00E114C1">
        <w:rPr>
          <w:rFonts w:ascii="Arial" w:hAnsi="Arial" w:cs="Arial"/>
          <w:bCs/>
        </w:rPr>
        <w:t>. …………………………</w:t>
      </w:r>
      <w:r w:rsidR="00280AF5">
        <w:rPr>
          <w:rFonts w:ascii="Arial" w:hAnsi="Arial" w:cs="Arial"/>
          <w:bCs/>
        </w:rPr>
        <w:t>………..</w:t>
      </w:r>
      <w:r w:rsidR="00525218" w:rsidRPr="00E114C1">
        <w:rPr>
          <w:rFonts w:ascii="Arial" w:hAnsi="Arial" w:cs="Arial"/>
          <w:bCs/>
        </w:rPr>
        <w:t>…………………………</w:t>
      </w:r>
      <w:r w:rsidR="00A91550">
        <w:rPr>
          <w:rFonts w:ascii="Arial" w:hAnsi="Arial" w:cs="Arial"/>
          <w:bCs/>
        </w:rPr>
        <w:t>24</w:t>
      </w:r>
    </w:p>
    <w:p w14:paraId="4D6BC871" w14:textId="77777777" w:rsidR="00A478DF" w:rsidRDefault="00A478DF" w:rsidP="00A478DF">
      <w:pPr>
        <w:spacing w:line="480" w:lineRule="auto"/>
        <w:ind w:left="1416" w:firstLine="708"/>
        <w:rPr>
          <w:rFonts w:ascii="Arial" w:hAnsi="Arial" w:cs="Arial"/>
        </w:rPr>
      </w:pPr>
    </w:p>
    <w:p w14:paraId="4ACF4909" w14:textId="77777777" w:rsidR="00A478DF" w:rsidRPr="00E114C1" w:rsidRDefault="00A478DF" w:rsidP="00525218">
      <w:pPr>
        <w:jc w:val="both"/>
        <w:rPr>
          <w:rFonts w:ascii="Arial" w:hAnsi="Arial" w:cs="Arial"/>
          <w:bCs/>
        </w:rPr>
      </w:pPr>
    </w:p>
    <w:p w14:paraId="7D06FAE8" w14:textId="77777777" w:rsidR="00525218" w:rsidRPr="00E114C1" w:rsidRDefault="00525218" w:rsidP="00525218">
      <w:pPr>
        <w:jc w:val="both"/>
        <w:rPr>
          <w:rFonts w:ascii="Arial" w:hAnsi="Arial" w:cs="Arial"/>
          <w:b/>
          <w:bCs/>
        </w:rPr>
      </w:pPr>
    </w:p>
    <w:p w14:paraId="69D1A277" w14:textId="77777777" w:rsidR="00525218" w:rsidRPr="00E114C1" w:rsidRDefault="00525218" w:rsidP="00525218">
      <w:pPr>
        <w:jc w:val="both"/>
        <w:rPr>
          <w:rFonts w:ascii="Arial" w:hAnsi="Arial" w:cs="Arial"/>
          <w:b/>
          <w:bCs/>
        </w:rPr>
      </w:pPr>
    </w:p>
    <w:p w14:paraId="58FA854A" w14:textId="4381C018" w:rsidR="00525218" w:rsidRDefault="00525218" w:rsidP="00525218">
      <w:pPr>
        <w:jc w:val="both"/>
        <w:rPr>
          <w:rFonts w:ascii="Arial" w:hAnsi="Arial" w:cs="Arial"/>
          <w:bCs/>
        </w:rPr>
      </w:pPr>
    </w:p>
    <w:p w14:paraId="63B32871" w14:textId="6B237215" w:rsidR="00E114C1" w:rsidRDefault="00E114C1" w:rsidP="00525218">
      <w:pPr>
        <w:jc w:val="both"/>
        <w:rPr>
          <w:rFonts w:ascii="Arial" w:hAnsi="Arial" w:cs="Arial"/>
          <w:bCs/>
        </w:rPr>
      </w:pPr>
    </w:p>
    <w:p w14:paraId="49DC7335" w14:textId="293CA188" w:rsidR="00E114C1" w:rsidRDefault="00E114C1" w:rsidP="00525218">
      <w:pPr>
        <w:jc w:val="both"/>
        <w:rPr>
          <w:rFonts w:ascii="Arial" w:hAnsi="Arial" w:cs="Arial"/>
          <w:bCs/>
        </w:rPr>
      </w:pPr>
    </w:p>
    <w:p w14:paraId="160D99C1" w14:textId="22D02F32" w:rsidR="00E114C1" w:rsidRDefault="00E114C1" w:rsidP="00525218">
      <w:pPr>
        <w:jc w:val="both"/>
        <w:rPr>
          <w:rFonts w:ascii="Arial" w:hAnsi="Arial" w:cs="Arial"/>
          <w:bCs/>
        </w:rPr>
      </w:pPr>
    </w:p>
    <w:p w14:paraId="27AF5FD7" w14:textId="0DFC8A4F" w:rsidR="00E114C1" w:rsidRDefault="00E114C1" w:rsidP="00525218">
      <w:pPr>
        <w:jc w:val="both"/>
        <w:rPr>
          <w:rFonts w:ascii="Arial" w:hAnsi="Arial" w:cs="Arial"/>
          <w:bCs/>
        </w:rPr>
      </w:pPr>
    </w:p>
    <w:p w14:paraId="2C52ABF4" w14:textId="7A9B6C67" w:rsidR="00E114C1" w:rsidRDefault="00E114C1" w:rsidP="00525218">
      <w:pPr>
        <w:jc w:val="both"/>
        <w:rPr>
          <w:rFonts w:ascii="Arial" w:hAnsi="Arial" w:cs="Arial"/>
          <w:bCs/>
        </w:rPr>
      </w:pPr>
    </w:p>
    <w:p w14:paraId="379AB789" w14:textId="457FD005" w:rsidR="00E114C1" w:rsidRDefault="00E114C1" w:rsidP="00525218">
      <w:pPr>
        <w:jc w:val="both"/>
        <w:rPr>
          <w:rFonts w:ascii="Arial" w:hAnsi="Arial" w:cs="Arial"/>
          <w:bCs/>
        </w:rPr>
      </w:pPr>
    </w:p>
    <w:p w14:paraId="535C3412" w14:textId="134671BB" w:rsidR="00E114C1" w:rsidRDefault="00E114C1" w:rsidP="00525218">
      <w:pPr>
        <w:jc w:val="both"/>
        <w:rPr>
          <w:rFonts w:ascii="Arial" w:hAnsi="Arial" w:cs="Arial"/>
          <w:bCs/>
        </w:rPr>
      </w:pPr>
    </w:p>
    <w:p w14:paraId="1085C896" w14:textId="776CD810" w:rsidR="00E114C1" w:rsidRDefault="00E114C1" w:rsidP="00525218">
      <w:pPr>
        <w:jc w:val="both"/>
        <w:rPr>
          <w:rFonts w:ascii="Arial" w:hAnsi="Arial" w:cs="Arial"/>
          <w:bCs/>
        </w:rPr>
      </w:pPr>
    </w:p>
    <w:p w14:paraId="25A9D925" w14:textId="7FFC39AD" w:rsidR="00E114C1" w:rsidRDefault="00E114C1" w:rsidP="00525218">
      <w:pPr>
        <w:jc w:val="both"/>
        <w:rPr>
          <w:rFonts w:ascii="Arial" w:hAnsi="Arial" w:cs="Arial"/>
          <w:bCs/>
        </w:rPr>
      </w:pPr>
    </w:p>
    <w:p w14:paraId="0A3DAEDE" w14:textId="7B6A286D" w:rsidR="00E114C1" w:rsidRDefault="00E114C1" w:rsidP="00525218">
      <w:pPr>
        <w:jc w:val="both"/>
        <w:rPr>
          <w:rFonts w:ascii="Arial" w:hAnsi="Arial" w:cs="Arial"/>
          <w:bCs/>
        </w:rPr>
      </w:pPr>
    </w:p>
    <w:p w14:paraId="329DDD20" w14:textId="6D38F475" w:rsidR="00E114C1" w:rsidRDefault="00E114C1" w:rsidP="00525218">
      <w:pPr>
        <w:jc w:val="both"/>
        <w:rPr>
          <w:rFonts w:ascii="Arial" w:hAnsi="Arial" w:cs="Arial"/>
          <w:bCs/>
        </w:rPr>
      </w:pPr>
    </w:p>
    <w:p w14:paraId="3D07128F" w14:textId="535FBAB6" w:rsidR="00E114C1" w:rsidRDefault="00E114C1" w:rsidP="00525218">
      <w:pPr>
        <w:jc w:val="both"/>
        <w:rPr>
          <w:rFonts w:ascii="Arial" w:hAnsi="Arial" w:cs="Arial"/>
          <w:bCs/>
        </w:rPr>
      </w:pPr>
    </w:p>
    <w:p w14:paraId="1A8AABE4" w14:textId="54F10026" w:rsidR="00E114C1" w:rsidRDefault="00E114C1" w:rsidP="00525218">
      <w:pPr>
        <w:jc w:val="both"/>
        <w:rPr>
          <w:rFonts w:ascii="Arial" w:hAnsi="Arial" w:cs="Arial"/>
          <w:bCs/>
        </w:rPr>
      </w:pPr>
    </w:p>
    <w:p w14:paraId="3C9FA618" w14:textId="53B3BCF6" w:rsidR="00E114C1" w:rsidRDefault="00E114C1" w:rsidP="00525218">
      <w:pPr>
        <w:jc w:val="both"/>
        <w:rPr>
          <w:rFonts w:ascii="Arial" w:hAnsi="Arial" w:cs="Arial"/>
          <w:bCs/>
        </w:rPr>
      </w:pPr>
    </w:p>
    <w:p w14:paraId="316505D4" w14:textId="0B9D7567" w:rsidR="00E114C1" w:rsidRDefault="00E114C1" w:rsidP="00525218">
      <w:pPr>
        <w:jc w:val="both"/>
        <w:rPr>
          <w:rFonts w:ascii="Arial" w:hAnsi="Arial" w:cs="Arial"/>
          <w:bCs/>
        </w:rPr>
      </w:pPr>
    </w:p>
    <w:p w14:paraId="32ADACA9" w14:textId="4BC5AABB" w:rsidR="00E114C1" w:rsidRDefault="00E114C1" w:rsidP="00525218">
      <w:pPr>
        <w:jc w:val="both"/>
        <w:rPr>
          <w:rFonts w:ascii="Arial" w:hAnsi="Arial" w:cs="Arial"/>
          <w:bCs/>
        </w:rPr>
      </w:pPr>
    </w:p>
    <w:p w14:paraId="7933B1E1" w14:textId="4F3BFECC" w:rsidR="00E114C1" w:rsidRDefault="00E114C1" w:rsidP="00525218">
      <w:pPr>
        <w:jc w:val="both"/>
        <w:rPr>
          <w:rFonts w:ascii="Arial" w:hAnsi="Arial" w:cs="Arial"/>
          <w:bCs/>
        </w:rPr>
      </w:pPr>
    </w:p>
    <w:p w14:paraId="4BAAADE7" w14:textId="6DDE4FEE" w:rsidR="00E114C1" w:rsidRDefault="00E114C1" w:rsidP="00525218">
      <w:pPr>
        <w:jc w:val="both"/>
        <w:rPr>
          <w:rFonts w:ascii="Arial" w:hAnsi="Arial" w:cs="Arial"/>
          <w:bCs/>
        </w:rPr>
      </w:pPr>
    </w:p>
    <w:p w14:paraId="04AD5593" w14:textId="08B8A27A" w:rsidR="00E114C1" w:rsidRDefault="00E114C1" w:rsidP="00525218">
      <w:pPr>
        <w:jc w:val="both"/>
        <w:rPr>
          <w:rFonts w:ascii="Arial" w:hAnsi="Arial" w:cs="Arial"/>
          <w:bCs/>
        </w:rPr>
      </w:pPr>
    </w:p>
    <w:p w14:paraId="2E3DCD08" w14:textId="13EF73EA" w:rsidR="00E114C1" w:rsidRDefault="00E114C1" w:rsidP="00525218">
      <w:pPr>
        <w:jc w:val="both"/>
        <w:rPr>
          <w:rFonts w:ascii="Arial" w:hAnsi="Arial" w:cs="Arial"/>
          <w:bCs/>
        </w:rPr>
      </w:pPr>
    </w:p>
    <w:p w14:paraId="643EA0D6" w14:textId="51AD20DC" w:rsidR="00E114C1" w:rsidRDefault="00E114C1" w:rsidP="00525218">
      <w:pPr>
        <w:jc w:val="both"/>
        <w:rPr>
          <w:rFonts w:ascii="Arial" w:hAnsi="Arial" w:cs="Arial"/>
          <w:bCs/>
        </w:rPr>
      </w:pPr>
    </w:p>
    <w:p w14:paraId="79D28012" w14:textId="1B881ED0" w:rsidR="00E114C1" w:rsidRDefault="00E114C1" w:rsidP="00525218">
      <w:pPr>
        <w:jc w:val="both"/>
        <w:rPr>
          <w:rFonts w:ascii="Arial" w:hAnsi="Arial" w:cs="Arial"/>
          <w:bCs/>
        </w:rPr>
      </w:pPr>
    </w:p>
    <w:p w14:paraId="5012D72C" w14:textId="7DD58301" w:rsidR="00E114C1" w:rsidRDefault="00E114C1" w:rsidP="00525218">
      <w:pPr>
        <w:jc w:val="both"/>
        <w:rPr>
          <w:rFonts w:ascii="Arial" w:hAnsi="Arial" w:cs="Arial"/>
          <w:bCs/>
        </w:rPr>
      </w:pPr>
    </w:p>
    <w:p w14:paraId="030FBD45" w14:textId="0DDCB5F1" w:rsidR="00E114C1" w:rsidRDefault="00E114C1" w:rsidP="00525218">
      <w:pPr>
        <w:jc w:val="both"/>
        <w:rPr>
          <w:rFonts w:ascii="Arial" w:hAnsi="Arial" w:cs="Arial"/>
          <w:bCs/>
        </w:rPr>
      </w:pPr>
    </w:p>
    <w:p w14:paraId="673CA908" w14:textId="1D2D7784" w:rsidR="00E114C1" w:rsidRDefault="00E114C1" w:rsidP="00525218">
      <w:pPr>
        <w:jc w:val="both"/>
        <w:rPr>
          <w:rFonts w:ascii="Arial" w:hAnsi="Arial" w:cs="Arial"/>
          <w:bCs/>
        </w:rPr>
      </w:pPr>
    </w:p>
    <w:p w14:paraId="744ED419" w14:textId="77777777" w:rsidR="00E114C1" w:rsidRPr="00E114C1" w:rsidRDefault="00E114C1" w:rsidP="00525218">
      <w:pPr>
        <w:jc w:val="both"/>
        <w:rPr>
          <w:rFonts w:ascii="Arial" w:hAnsi="Arial" w:cs="Arial"/>
          <w:b/>
          <w:bCs/>
        </w:rPr>
      </w:pPr>
    </w:p>
    <w:p w14:paraId="41AD2407" w14:textId="77777777" w:rsidR="00BC4559" w:rsidRPr="00E114C1" w:rsidRDefault="00BC4559" w:rsidP="00525218">
      <w:pPr>
        <w:jc w:val="center"/>
        <w:rPr>
          <w:rFonts w:ascii="Arial" w:hAnsi="Arial" w:cs="Arial"/>
          <w:b/>
        </w:rPr>
      </w:pPr>
    </w:p>
    <w:p w14:paraId="40F06168" w14:textId="77777777" w:rsidR="00525218" w:rsidRPr="00E114C1" w:rsidRDefault="00525218" w:rsidP="00525218">
      <w:pPr>
        <w:jc w:val="center"/>
        <w:rPr>
          <w:rFonts w:ascii="Arial" w:hAnsi="Arial" w:cs="Arial"/>
          <w:b/>
        </w:rPr>
      </w:pPr>
    </w:p>
    <w:p w14:paraId="60D5BB14" w14:textId="77777777" w:rsidR="00525218" w:rsidRPr="00E114C1" w:rsidRDefault="00525218" w:rsidP="00525218">
      <w:pPr>
        <w:jc w:val="center"/>
        <w:rPr>
          <w:rFonts w:ascii="Arial" w:hAnsi="Arial" w:cs="Arial"/>
          <w:b/>
        </w:rPr>
      </w:pPr>
      <w:r w:rsidRPr="00E114C1">
        <w:rPr>
          <w:rFonts w:ascii="Arial" w:hAnsi="Arial" w:cs="Arial"/>
          <w:b/>
        </w:rPr>
        <w:t>LISTA DE ABREVIATURAS</w:t>
      </w:r>
    </w:p>
    <w:p w14:paraId="0276E87A" w14:textId="77777777" w:rsidR="00525218" w:rsidRPr="00E114C1" w:rsidRDefault="00525218" w:rsidP="00525218">
      <w:pPr>
        <w:jc w:val="right"/>
        <w:rPr>
          <w:rFonts w:ascii="Arial" w:hAnsi="Arial" w:cs="Arial"/>
          <w:b/>
        </w:rPr>
      </w:pPr>
    </w:p>
    <w:p w14:paraId="26C14D9D" w14:textId="77777777" w:rsidR="00525218" w:rsidRPr="00E114C1" w:rsidRDefault="00525218" w:rsidP="00525218">
      <w:pPr>
        <w:jc w:val="right"/>
        <w:rPr>
          <w:rFonts w:ascii="Arial" w:hAnsi="Arial" w:cs="Arial"/>
          <w:b/>
        </w:rPr>
      </w:pPr>
    </w:p>
    <w:p w14:paraId="119551B6" w14:textId="77777777" w:rsidR="00D7288C" w:rsidRPr="00E114C1" w:rsidRDefault="00D7288C" w:rsidP="00525218">
      <w:pPr>
        <w:jc w:val="both"/>
        <w:rPr>
          <w:rFonts w:ascii="Arial" w:hAnsi="Arial" w:cs="Arial"/>
          <w:lang w:val="es-MX"/>
        </w:rPr>
      </w:pPr>
    </w:p>
    <w:p w14:paraId="286C72BC" w14:textId="77777777" w:rsidR="00D7288C" w:rsidRPr="00E114C1" w:rsidRDefault="00D7288C" w:rsidP="00525218">
      <w:pPr>
        <w:jc w:val="both"/>
        <w:rPr>
          <w:rFonts w:ascii="Arial" w:hAnsi="Arial" w:cs="Arial"/>
          <w:lang w:val="es-MX"/>
        </w:rPr>
      </w:pPr>
    </w:p>
    <w:p w14:paraId="637A51F0" w14:textId="77777777" w:rsidR="00D7288C" w:rsidRPr="00E114C1" w:rsidRDefault="00D7288C" w:rsidP="00E114C1">
      <w:pPr>
        <w:spacing w:line="480" w:lineRule="auto"/>
        <w:jc w:val="both"/>
        <w:rPr>
          <w:rFonts w:ascii="Arial" w:hAnsi="Arial" w:cs="Arial"/>
        </w:rPr>
      </w:pPr>
      <w:r w:rsidRPr="00E114C1">
        <w:rPr>
          <w:rFonts w:ascii="Arial" w:hAnsi="Arial" w:cs="Arial"/>
          <w:b/>
          <w:bCs/>
        </w:rPr>
        <w:t>ALT:</w:t>
      </w:r>
      <w:r w:rsidRPr="00E114C1">
        <w:rPr>
          <w:rFonts w:ascii="Arial" w:hAnsi="Arial" w:cs="Arial"/>
        </w:rPr>
        <w:t xml:space="preserve"> Alanina aminotransferasa</w:t>
      </w:r>
    </w:p>
    <w:p w14:paraId="66A65481" w14:textId="77777777" w:rsidR="00D7288C" w:rsidRPr="00964BEE" w:rsidRDefault="00D7288C" w:rsidP="00E114C1">
      <w:pPr>
        <w:spacing w:line="480" w:lineRule="auto"/>
        <w:jc w:val="both"/>
        <w:rPr>
          <w:rFonts w:ascii="Arial" w:hAnsi="Arial" w:cs="Arial"/>
          <w:lang w:val="en-US"/>
        </w:rPr>
      </w:pPr>
      <w:r w:rsidRPr="00964BEE">
        <w:rPr>
          <w:rFonts w:ascii="Arial" w:hAnsi="Arial" w:cs="Arial"/>
          <w:b/>
          <w:bCs/>
          <w:lang w:val="en-US"/>
        </w:rPr>
        <w:t>AST</w:t>
      </w:r>
      <w:r w:rsidRPr="00964BEE">
        <w:rPr>
          <w:rFonts w:ascii="Arial" w:hAnsi="Arial" w:cs="Arial"/>
          <w:lang w:val="en-US"/>
        </w:rPr>
        <w:t xml:space="preserve">: Aspartato aminotransferasa </w:t>
      </w:r>
    </w:p>
    <w:p w14:paraId="1604BD6C" w14:textId="7D8BDCCC" w:rsidR="00D7288C" w:rsidRPr="00964BEE" w:rsidRDefault="00D7288C" w:rsidP="00525218">
      <w:pPr>
        <w:jc w:val="both"/>
        <w:rPr>
          <w:rFonts w:ascii="Arial" w:hAnsi="Arial" w:cs="Arial"/>
          <w:lang w:val="en-US"/>
        </w:rPr>
      </w:pPr>
      <w:r w:rsidRPr="00964BEE">
        <w:rPr>
          <w:rFonts w:ascii="Arial" w:hAnsi="Arial" w:cs="Arial"/>
          <w:b/>
          <w:lang w:val="en-US"/>
        </w:rPr>
        <w:t>CDC:</w:t>
      </w:r>
      <w:r w:rsidRPr="00964BEE">
        <w:rPr>
          <w:rFonts w:ascii="Arial" w:hAnsi="Arial" w:cs="Arial"/>
          <w:lang w:val="en-US"/>
        </w:rPr>
        <w:t xml:space="preserve"> Centers of Disease Control</w:t>
      </w:r>
    </w:p>
    <w:p w14:paraId="79A270D2" w14:textId="77777777" w:rsidR="00D7288C" w:rsidRPr="00964BEE" w:rsidRDefault="00D7288C" w:rsidP="00525218">
      <w:pPr>
        <w:jc w:val="both"/>
        <w:rPr>
          <w:rFonts w:ascii="Arial" w:hAnsi="Arial" w:cs="Arial"/>
          <w:lang w:val="en-US"/>
        </w:rPr>
      </w:pPr>
    </w:p>
    <w:p w14:paraId="4EE38291" w14:textId="67CF2C16" w:rsidR="00D7288C" w:rsidRDefault="00D7288C" w:rsidP="00525218">
      <w:pPr>
        <w:jc w:val="both"/>
        <w:rPr>
          <w:rFonts w:ascii="Arial" w:hAnsi="Arial" w:cs="Arial"/>
          <w:lang w:val="es-MX"/>
        </w:rPr>
      </w:pPr>
      <w:r w:rsidRPr="00D7288C">
        <w:rPr>
          <w:rFonts w:ascii="Arial" w:hAnsi="Arial" w:cs="Arial"/>
          <w:b/>
          <w:bCs/>
          <w:lang w:val="es-MX"/>
        </w:rPr>
        <w:t>CMIA</w:t>
      </w:r>
      <w:r w:rsidRPr="00D7288C">
        <w:rPr>
          <w:rFonts w:ascii="Arial" w:hAnsi="Arial" w:cs="Arial"/>
          <w:lang w:val="es-MX"/>
        </w:rPr>
        <w:t>: Chemiluminescent Microparticle Immunoassay</w:t>
      </w:r>
    </w:p>
    <w:p w14:paraId="11DB3551" w14:textId="77777777" w:rsidR="00D7288C" w:rsidRPr="00D7288C" w:rsidRDefault="00D7288C" w:rsidP="00525218">
      <w:pPr>
        <w:jc w:val="both"/>
        <w:rPr>
          <w:rFonts w:ascii="Arial" w:hAnsi="Arial" w:cs="Arial"/>
          <w:lang w:val="es-MX"/>
        </w:rPr>
      </w:pPr>
    </w:p>
    <w:p w14:paraId="0914E692" w14:textId="2199186E" w:rsidR="00D7288C" w:rsidRDefault="00D7288C" w:rsidP="00525218">
      <w:pPr>
        <w:jc w:val="both"/>
        <w:rPr>
          <w:rFonts w:ascii="Arial" w:hAnsi="Arial" w:cs="Arial"/>
          <w:lang w:val="es-MX"/>
        </w:rPr>
      </w:pPr>
      <w:r w:rsidRPr="00E114C1">
        <w:rPr>
          <w:rFonts w:ascii="Arial" w:hAnsi="Arial" w:cs="Arial"/>
          <w:b/>
          <w:bCs/>
          <w:lang w:val="es-MX"/>
        </w:rPr>
        <w:t>ITS:</w:t>
      </w:r>
      <w:r w:rsidRPr="00E114C1">
        <w:rPr>
          <w:rFonts w:ascii="Arial" w:hAnsi="Arial" w:cs="Arial"/>
          <w:lang w:val="es-MX"/>
        </w:rPr>
        <w:t xml:space="preserve"> Infección de transmisión sexual </w:t>
      </w:r>
    </w:p>
    <w:p w14:paraId="094AE9B0" w14:textId="77777777" w:rsidR="00D7288C" w:rsidRPr="00E114C1" w:rsidRDefault="00D7288C" w:rsidP="00525218">
      <w:pPr>
        <w:jc w:val="both"/>
        <w:rPr>
          <w:rFonts w:ascii="Arial" w:hAnsi="Arial" w:cs="Arial"/>
          <w:lang w:val="es-MX"/>
        </w:rPr>
      </w:pPr>
    </w:p>
    <w:p w14:paraId="01DE261E" w14:textId="19F3C17B" w:rsidR="00D7288C" w:rsidRDefault="00D7288C" w:rsidP="00525218">
      <w:pPr>
        <w:jc w:val="both"/>
        <w:rPr>
          <w:rFonts w:ascii="Arial" w:hAnsi="Arial" w:cs="Arial"/>
          <w:lang w:val="es-MX"/>
        </w:rPr>
      </w:pPr>
      <w:r w:rsidRPr="00E114C1">
        <w:rPr>
          <w:rFonts w:ascii="Arial" w:hAnsi="Arial" w:cs="Arial"/>
          <w:b/>
          <w:bCs/>
          <w:lang w:val="es-MX"/>
        </w:rPr>
        <w:t>LCR:</w:t>
      </w:r>
      <w:r w:rsidRPr="00E114C1">
        <w:rPr>
          <w:rFonts w:ascii="Arial" w:hAnsi="Arial" w:cs="Arial"/>
          <w:lang w:val="es-MX"/>
        </w:rPr>
        <w:t xml:space="preserve"> Líquido cefalorraquídeo</w:t>
      </w:r>
    </w:p>
    <w:p w14:paraId="37525C88" w14:textId="77777777" w:rsidR="00D7288C" w:rsidRPr="00E114C1" w:rsidRDefault="00D7288C" w:rsidP="00525218">
      <w:pPr>
        <w:jc w:val="both"/>
        <w:rPr>
          <w:rFonts w:ascii="Arial" w:hAnsi="Arial" w:cs="Arial"/>
          <w:lang w:val="es-MX"/>
        </w:rPr>
      </w:pPr>
    </w:p>
    <w:p w14:paraId="4268ED6B" w14:textId="6DB4A6DE" w:rsidR="00D7288C" w:rsidRDefault="00D7288C" w:rsidP="00525218">
      <w:pPr>
        <w:jc w:val="both"/>
        <w:rPr>
          <w:rFonts w:ascii="Arial" w:hAnsi="Arial" w:cs="Arial"/>
          <w:lang w:val="es-MX"/>
        </w:rPr>
      </w:pPr>
      <w:r w:rsidRPr="00E114C1">
        <w:rPr>
          <w:rFonts w:ascii="Arial" w:hAnsi="Arial" w:cs="Arial"/>
          <w:b/>
          <w:bCs/>
          <w:lang w:val="es-MX"/>
        </w:rPr>
        <w:t>OMS</w:t>
      </w:r>
      <w:r w:rsidRPr="00E114C1">
        <w:rPr>
          <w:rFonts w:ascii="Arial" w:hAnsi="Arial" w:cs="Arial"/>
          <w:lang w:val="es-MX"/>
        </w:rPr>
        <w:t xml:space="preserve">: Organización Mundial de la Salud </w:t>
      </w:r>
    </w:p>
    <w:p w14:paraId="46728E35" w14:textId="77777777" w:rsidR="00D7288C" w:rsidRPr="00E114C1" w:rsidRDefault="00D7288C" w:rsidP="00525218">
      <w:pPr>
        <w:jc w:val="both"/>
        <w:rPr>
          <w:rFonts w:ascii="Arial" w:hAnsi="Arial" w:cs="Arial"/>
          <w:lang w:val="es-MX"/>
        </w:rPr>
      </w:pPr>
    </w:p>
    <w:p w14:paraId="4E68F545" w14:textId="33C64EF6" w:rsidR="00D7288C" w:rsidRDefault="00D7288C" w:rsidP="00525218">
      <w:pPr>
        <w:jc w:val="both"/>
        <w:rPr>
          <w:rFonts w:ascii="Arial" w:hAnsi="Arial" w:cs="Arial"/>
          <w:lang w:val="es-MX"/>
        </w:rPr>
      </w:pPr>
      <w:r w:rsidRPr="00D7288C">
        <w:rPr>
          <w:rFonts w:ascii="Arial" w:hAnsi="Arial" w:cs="Arial"/>
          <w:b/>
          <w:bCs/>
          <w:lang w:val="es-MX"/>
        </w:rPr>
        <w:t>RPR:</w:t>
      </w:r>
      <w:r w:rsidRPr="00D7288C">
        <w:rPr>
          <w:rFonts w:ascii="Arial" w:hAnsi="Arial" w:cs="Arial"/>
          <w:lang w:val="es-MX"/>
        </w:rPr>
        <w:t xml:space="preserve"> Rapid plasma reagin</w:t>
      </w:r>
    </w:p>
    <w:p w14:paraId="59D006B0" w14:textId="77777777" w:rsidR="00D7288C" w:rsidRPr="00D7288C" w:rsidRDefault="00D7288C" w:rsidP="00525218">
      <w:pPr>
        <w:jc w:val="both"/>
        <w:rPr>
          <w:rFonts w:ascii="Arial" w:hAnsi="Arial" w:cs="Arial"/>
          <w:lang w:val="es-MX"/>
        </w:rPr>
      </w:pPr>
    </w:p>
    <w:p w14:paraId="2B9628EA" w14:textId="1C9D672E" w:rsidR="00D7288C" w:rsidRDefault="00D7288C" w:rsidP="00525218">
      <w:pPr>
        <w:jc w:val="both"/>
        <w:rPr>
          <w:rFonts w:ascii="Arial" w:hAnsi="Arial" w:cs="Arial"/>
          <w:lang w:val="es-MX"/>
        </w:rPr>
      </w:pPr>
      <w:r w:rsidRPr="00D7288C">
        <w:rPr>
          <w:rFonts w:ascii="Arial" w:hAnsi="Arial" w:cs="Arial"/>
          <w:b/>
          <w:lang w:val="es-MX"/>
        </w:rPr>
        <w:t>SC:</w:t>
      </w:r>
      <w:r w:rsidRPr="00D7288C">
        <w:rPr>
          <w:rFonts w:ascii="Arial" w:hAnsi="Arial" w:cs="Arial"/>
          <w:lang w:val="es-MX"/>
        </w:rPr>
        <w:t xml:space="preserve"> Sífilis congénita</w:t>
      </w:r>
    </w:p>
    <w:p w14:paraId="5D8C0FFF" w14:textId="77777777" w:rsidR="00D7288C" w:rsidRPr="00D7288C" w:rsidRDefault="00D7288C" w:rsidP="00525218">
      <w:pPr>
        <w:jc w:val="both"/>
        <w:rPr>
          <w:rFonts w:ascii="Arial" w:hAnsi="Arial" w:cs="Arial"/>
          <w:lang w:val="es-MX"/>
        </w:rPr>
      </w:pPr>
    </w:p>
    <w:p w14:paraId="3AAC7279" w14:textId="614EA3FE" w:rsidR="00D7288C" w:rsidRDefault="00D7288C" w:rsidP="00525218">
      <w:pPr>
        <w:jc w:val="both"/>
        <w:rPr>
          <w:rFonts w:ascii="Arial" w:hAnsi="Arial" w:cs="Arial"/>
          <w:lang w:val="es-MX"/>
        </w:rPr>
      </w:pPr>
      <w:r w:rsidRPr="00D7288C">
        <w:rPr>
          <w:rFonts w:ascii="Arial" w:hAnsi="Arial" w:cs="Arial"/>
          <w:b/>
          <w:lang w:val="es-MX"/>
        </w:rPr>
        <w:t xml:space="preserve">VDRL: </w:t>
      </w:r>
      <w:r w:rsidRPr="00D7288C">
        <w:rPr>
          <w:rFonts w:ascii="Arial" w:hAnsi="Arial" w:cs="Arial"/>
          <w:lang w:val="es-MX"/>
        </w:rPr>
        <w:t>Venereal Disease Research Laboratory</w:t>
      </w:r>
    </w:p>
    <w:p w14:paraId="20F638DE" w14:textId="77777777" w:rsidR="00D7288C" w:rsidRPr="00D7288C" w:rsidRDefault="00D7288C" w:rsidP="00525218">
      <w:pPr>
        <w:jc w:val="both"/>
        <w:rPr>
          <w:rFonts w:ascii="Arial" w:hAnsi="Arial" w:cs="Arial"/>
          <w:lang w:val="es-MX"/>
        </w:rPr>
      </w:pPr>
    </w:p>
    <w:p w14:paraId="04B06128" w14:textId="77777777" w:rsidR="00D7288C" w:rsidRPr="00E114C1" w:rsidRDefault="00D7288C" w:rsidP="00525218">
      <w:pPr>
        <w:jc w:val="both"/>
        <w:rPr>
          <w:rFonts w:ascii="Arial" w:hAnsi="Arial" w:cs="Arial"/>
          <w:lang w:val="es-MX"/>
        </w:rPr>
      </w:pPr>
      <w:r w:rsidRPr="00E114C1">
        <w:rPr>
          <w:rFonts w:ascii="Arial" w:hAnsi="Arial" w:cs="Arial"/>
          <w:b/>
          <w:bCs/>
          <w:lang w:val="es-MX"/>
        </w:rPr>
        <w:t>VIH:</w:t>
      </w:r>
      <w:r w:rsidRPr="00E114C1">
        <w:rPr>
          <w:rFonts w:ascii="Arial" w:hAnsi="Arial" w:cs="Arial"/>
          <w:lang w:val="es-MX"/>
        </w:rPr>
        <w:t xml:space="preserve"> Virus de la Inmunodeficiencia Humana</w:t>
      </w:r>
    </w:p>
    <w:p w14:paraId="0AAA8E4B" w14:textId="77777777" w:rsidR="00E114C1" w:rsidRPr="00E114C1" w:rsidRDefault="00E114C1" w:rsidP="00525218">
      <w:pPr>
        <w:jc w:val="both"/>
        <w:rPr>
          <w:rFonts w:ascii="Arial" w:hAnsi="Arial" w:cs="Arial"/>
          <w:lang w:val="es-MX"/>
        </w:rPr>
      </w:pPr>
    </w:p>
    <w:p w14:paraId="32148F42" w14:textId="59C89A30" w:rsidR="00525218" w:rsidRPr="00E114C1" w:rsidRDefault="00525218" w:rsidP="00525218">
      <w:pPr>
        <w:jc w:val="both"/>
        <w:rPr>
          <w:rFonts w:ascii="Arial" w:hAnsi="Arial" w:cs="Arial"/>
          <w:lang w:val="es-MX"/>
        </w:rPr>
      </w:pPr>
    </w:p>
    <w:p w14:paraId="7FCFFAA7" w14:textId="68CFC2FD" w:rsidR="00525218" w:rsidRPr="00E114C1" w:rsidRDefault="00525218" w:rsidP="00525218">
      <w:pPr>
        <w:jc w:val="both"/>
        <w:rPr>
          <w:rFonts w:ascii="Arial" w:hAnsi="Arial" w:cs="Arial"/>
          <w:lang w:val="es-MX"/>
        </w:rPr>
      </w:pPr>
    </w:p>
    <w:p w14:paraId="05785A87" w14:textId="75358EC2" w:rsidR="00525218" w:rsidRPr="00E114C1" w:rsidRDefault="00525218" w:rsidP="00525218">
      <w:pPr>
        <w:jc w:val="both"/>
        <w:rPr>
          <w:rFonts w:ascii="Arial" w:hAnsi="Arial" w:cs="Arial"/>
          <w:lang w:val="es-MX"/>
        </w:rPr>
      </w:pPr>
    </w:p>
    <w:p w14:paraId="22B29EA4" w14:textId="397CBE4A" w:rsidR="00525218" w:rsidRPr="00E114C1" w:rsidRDefault="00525218" w:rsidP="00525218">
      <w:pPr>
        <w:jc w:val="both"/>
        <w:rPr>
          <w:rFonts w:ascii="Arial" w:hAnsi="Arial" w:cs="Arial"/>
          <w:lang w:val="es-MX"/>
        </w:rPr>
      </w:pPr>
    </w:p>
    <w:p w14:paraId="019CE604" w14:textId="7B30E5B7" w:rsidR="00525218" w:rsidRPr="00E114C1" w:rsidRDefault="00525218" w:rsidP="00525218">
      <w:pPr>
        <w:jc w:val="both"/>
        <w:rPr>
          <w:rFonts w:ascii="Arial" w:hAnsi="Arial" w:cs="Arial"/>
          <w:lang w:val="es-MX"/>
        </w:rPr>
      </w:pPr>
    </w:p>
    <w:p w14:paraId="1DE99B83" w14:textId="25FFC38A" w:rsidR="00525218" w:rsidRPr="00E114C1" w:rsidRDefault="00525218" w:rsidP="00525218">
      <w:pPr>
        <w:jc w:val="both"/>
        <w:rPr>
          <w:rFonts w:ascii="Arial" w:hAnsi="Arial" w:cs="Arial"/>
          <w:lang w:val="es-MX"/>
        </w:rPr>
      </w:pPr>
    </w:p>
    <w:p w14:paraId="5FFD3B87" w14:textId="10E1A54E" w:rsidR="00525218" w:rsidRPr="00E114C1" w:rsidRDefault="00525218" w:rsidP="00525218">
      <w:pPr>
        <w:jc w:val="both"/>
        <w:rPr>
          <w:rFonts w:ascii="Arial" w:hAnsi="Arial" w:cs="Arial"/>
          <w:lang w:val="es-MX"/>
        </w:rPr>
      </w:pPr>
    </w:p>
    <w:p w14:paraId="3B8F4D18" w14:textId="038D6E8F" w:rsidR="00525218" w:rsidRPr="00E114C1" w:rsidRDefault="00525218" w:rsidP="00525218">
      <w:pPr>
        <w:jc w:val="both"/>
        <w:rPr>
          <w:rFonts w:ascii="Arial" w:hAnsi="Arial" w:cs="Arial"/>
          <w:lang w:val="es-MX"/>
        </w:rPr>
      </w:pPr>
    </w:p>
    <w:p w14:paraId="63D71972" w14:textId="4DF81EC7" w:rsidR="00525218" w:rsidRPr="00E114C1" w:rsidRDefault="00525218" w:rsidP="00525218">
      <w:pPr>
        <w:jc w:val="both"/>
        <w:rPr>
          <w:rFonts w:ascii="Arial" w:hAnsi="Arial" w:cs="Arial"/>
          <w:lang w:val="es-MX"/>
        </w:rPr>
      </w:pPr>
    </w:p>
    <w:p w14:paraId="42C19581" w14:textId="17914E35" w:rsidR="00525218" w:rsidRPr="00E114C1" w:rsidRDefault="00525218" w:rsidP="00525218">
      <w:pPr>
        <w:jc w:val="both"/>
        <w:rPr>
          <w:rFonts w:ascii="Arial" w:hAnsi="Arial" w:cs="Arial"/>
          <w:lang w:val="es-MX"/>
        </w:rPr>
      </w:pPr>
    </w:p>
    <w:p w14:paraId="3C7200A6" w14:textId="7C8FBF63" w:rsidR="00525218" w:rsidRPr="00E114C1" w:rsidRDefault="00525218" w:rsidP="00525218">
      <w:pPr>
        <w:jc w:val="both"/>
        <w:rPr>
          <w:rFonts w:ascii="Arial" w:hAnsi="Arial" w:cs="Arial"/>
          <w:lang w:val="es-MX"/>
        </w:rPr>
      </w:pPr>
    </w:p>
    <w:p w14:paraId="31AE2610" w14:textId="00F6F946" w:rsidR="00525218" w:rsidRPr="00E114C1" w:rsidRDefault="00525218" w:rsidP="00525218">
      <w:pPr>
        <w:jc w:val="both"/>
        <w:rPr>
          <w:rFonts w:ascii="Arial" w:hAnsi="Arial" w:cs="Arial"/>
          <w:lang w:val="es-MX"/>
        </w:rPr>
      </w:pPr>
    </w:p>
    <w:p w14:paraId="59C811FC" w14:textId="4ABC7D6A" w:rsidR="00525218" w:rsidRDefault="00525218" w:rsidP="00525218">
      <w:pPr>
        <w:jc w:val="both"/>
        <w:rPr>
          <w:rFonts w:ascii="Arial" w:hAnsi="Arial" w:cs="Arial"/>
          <w:lang w:val="es-MX"/>
        </w:rPr>
      </w:pPr>
    </w:p>
    <w:p w14:paraId="3C243562" w14:textId="5420BD54" w:rsidR="007E6B40" w:rsidRDefault="007E6B40" w:rsidP="00525218">
      <w:pPr>
        <w:jc w:val="both"/>
        <w:rPr>
          <w:rFonts w:ascii="Arial" w:hAnsi="Arial" w:cs="Arial"/>
          <w:lang w:val="es-MX"/>
        </w:rPr>
      </w:pPr>
    </w:p>
    <w:p w14:paraId="070C195C" w14:textId="763589BA" w:rsidR="007E6B40" w:rsidRDefault="007E6B40" w:rsidP="00525218">
      <w:pPr>
        <w:jc w:val="both"/>
        <w:rPr>
          <w:rFonts w:ascii="Arial" w:hAnsi="Arial" w:cs="Arial"/>
          <w:lang w:val="es-MX"/>
        </w:rPr>
      </w:pPr>
    </w:p>
    <w:p w14:paraId="7EF1A452" w14:textId="1739D275" w:rsidR="007E6B40" w:rsidRDefault="007E6B40" w:rsidP="00525218">
      <w:pPr>
        <w:jc w:val="both"/>
        <w:rPr>
          <w:rFonts w:ascii="Arial" w:hAnsi="Arial" w:cs="Arial"/>
          <w:lang w:val="es-MX"/>
        </w:rPr>
      </w:pPr>
    </w:p>
    <w:p w14:paraId="204B7EF0" w14:textId="77777777" w:rsidR="007E6B40" w:rsidRPr="00E114C1" w:rsidRDefault="007E6B40" w:rsidP="00525218">
      <w:pPr>
        <w:jc w:val="both"/>
        <w:rPr>
          <w:rFonts w:ascii="Arial" w:hAnsi="Arial" w:cs="Arial"/>
          <w:lang w:val="es-MX"/>
        </w:rPr>
      </w:pPr>
    </w:p>
    <w:p w14:paraId="0BAB0E3F" w14:textId="77777777" w:rsidR="00525218" w:rsidRPr="00E114C1" w:rsidRDefault="00525218" w:rsidP="00525218">
      <w:pPr>
        <w:jc w:val="both"/>
        <w:rPr>
          <w:rFonts w:ascii="Arial" w:hAnsi="Arial" w:cs="Arial"/>
          <w:lang w:val="es-MX"/>
        </w:rPr>
      </w:pPr>
    </w:p>
    <w:p w14:paraId="4E1ED2BA" w14:textId="32940097" w:rsidR="00F40FBD" w:rsidRPr="00E114C1" w:rsidRDefault="00F40FBD" w:rsidP="00F40FBD">
      <w:pPr>
        <w:pBdr>
          <w:top w:val="nil"/>
          <w:left w:val="nil"/>
          <w:bottom w:val="nil"/>
          <w:right w:val="nil"/>
          <w:between w:val="nil"/>
        </w:pBdr>
        <w:rPr>
          <w:rStyle w:val="fontstyle01"/>
          <w:rFonts w:ascii="Arial" w:hAnsi="Arial" w:cs="Arial"/>
        </w:rPr>
      </w:pPr>
      <w:r w:rsidRPr="00E114C1">
        <w:rPr>
          <w:rStyle w:val="fontstyle01"/>
          <w:rFonts w:ascii="Arial" w:hAnsi="Arial" w:cs="Arial"/>
        </w:rPr>
        <w:lastRenderedPageBreak/>
        <w:t>Capítulo II</w:t>
      </w:r>
    </w:p>
    <w:p w14:paraId="72E76736" w14:textId="77777777" w:rsidR="00F40FBD" w:rsidRPr="00E114C1" w:rsidRDefault="00F40FBD" w:rsidP="00F40FBD">
      <w:pPr>
        <w:pBdr>
          <w:top w:val="nil"/>
          <w:left w:val="nil"/>
          <w:bottom w:val="nil"/>
          <w:right w:val="nil"/>
          <w:between w:val="nil"/>
        </w:pBdr>
        <w:rPr>
          <w:rStyle w:val="fontstyle01"/>
          <w:rFonts w:ascii="Arial" w:hAnsi="Arial" w:cs="Arial"/>
        </w:rPr>
      </w:pPr>
    </w:p>
    <w:p w14:paraId="2FF283EC" w14:textId="70310F49" w:rsidR="00F40FBD" w:rsidRPr="00E114C1" w:rsidRDefault="00F40FBD" w:rsidP="00F40FBD">
      <w:pPr>
        <w:pBdr>
          <w:top w:val="nil"/>
          <w:left w:val="nil"/>
          <w:bottom w:val="nil"/>
          <w:right w:val="nil"/>
          <w:between w:val="nil"/>
        </w:pBdr>
        <w:rPr>
          <w:rFonts w:ascii="Arial" w:hAnsi="Arial" w:cs="Arial"/>
          <w:color w:val="000000"/>
        </w:rPr>
      </w:pPr>
      <w:r w:rsidRPr="00E114C1">
        <w:rPr>
          <w:rFonts w:ascii="Arial" w:hAnsi="Arial" w:cs="Arial"/>
          <w:b/>
          <w:bCs/>
          <w:color w:val="000000"/>
          <w:sz w:val="36"/>
          <w:szCs w:val="36"/>
        </w:rPr>
        <w:t>2. INTRODUCCIÓN</w:t>
      </w:r>
    </w:p>
    <w:p w14:paraId="4869F286" w14:textId="77777777" w:rsidR="00F40FBD" w:rsidRPr="00E114C1" w:rsidRDefault="00F40FBD" w:rsidP="00F40FBD">
      <w:pPr>
        <w:pBdr>
          <w:top w:val="nil"/>
          <w:left w:val="nil"/>
          <w:bottom w:val="nil"/>
          <w:right w:val="nil"/>
          <w:between w:val="nil"/>
        </w:pBdr>
        <w:rPr>
          <w:rFonts w:ascii="Arial" w:hAnsi="Arial" w:cs="Arial"/>
          <w:color w:val="000000"/>
        </w:rPr>
      </w:pPr>
    </w:p>
    <w:p w14:paraId="481E4C5E" w14:textId="3318CC97" w:rsidR="00F40FBD" w:rsidRPr="00E114C1" w:rsidRDefault="00F40FBD" w:rsidP="00884DEF">
      <w:pPr>
        <w:pBdr>
          <w:top w:val="nil"/>
          <w:left w:val="nil"/>
          <w:bottom w:val="nil"/>
          <w:right w:val="nil"/>
          <w:between w:val="nil"/>
        </w:pBdr>
        <w:spacing w:line="480" w:lineRule="auto"/>
        <w:jc w:val="both"/>
        <w:rPr>
          <w:rFonts w:ascii="Arial" w:hAnsi="Arial" w:cs="Arial"/>
          <w:color w:val="000000"/>
          <w:highlight w:val="white"/>
        </w:rPr>
      </w:pPr>
      <w:r w:rsidRPr="00E114C1">
        <w:rPr>
          <w:rFonts w:ascii="Arial" w:hAnsi="Arial" w:cs="Arial"/>
          <w:color w:val="000000"/>
        </w:rPr>
        <w:t>La sífilis es una enfermedad</w:t>
      </w:r>
      <w:r w:rsidRPr="00E114C1">
        <w:rPr>
          <w:rFonts w:ascii="Arial" w:hAnsi="Arial" w:cs="Arial"/>
          <w:color w:val="000000"/>
          <w:highlight w:val="white"/>
        </w:rPr>
        <w:t xml:space="preserve"> bacteriana sistémica de evolución crónica, que se caracteriza por cursar con periodos sintomáticos generalmente cortos, separados por periodos de latencia de duración variable -donde el paciente se encuentra totalmente asintomático, únicamente con la detección de anticuerpos en sangre</w:t>
      </w:r>
      <w:r w:rsidR="003A4883">
        <w:rPr>
          <w:rFonts w:ascii="Arial" w:hAnsi="Arial" w:cs="Arial"/>
          <w:color w:val="000000"/>
          <w:highlight w:val="white"/>
        </w:rPr>
        <w:fldChar w:fldCharType="begin"/>
      </w:r>
      <w:r w:rsidR="003A4883">
        <w:rPr>
          <w:rFonts w:ascii="Arial" w:hAnsi="Arial" w:cs="Arial"/>
          <w:color w:val="000000"/>
          <w:highlight w:val="white"/>
        </w:rPr>
        <w:instrText xml:space="preserve"> ADDIN ZOTERO_ITEM CSL_CITATION {"citationID":"2Mo7ho6X","properties":{"formattedCitation":"(1)","plainCitation":"(1)","noteIndex":0},"citationItems":[{"id":1135,"uris":["http://zotero.org/users/8300837/items/RZ97U9UT"],"uri":["http://zotero.org/users/8300837/items/RZ97U9UT"],"itemData":{"id":1135,"type":"article-journal","abstract":"Treponema pallidum subspecies pallidum (T. pallidum) causes syphilis via sexual exposure or via vertical transmission during pregnancy. T. pallidum is renowned for its invasiveness and immune-evasiveness; its clinical manifestations result from local inflammatory responses to replicating spirochaetes and often imitate those of other diseases. The spirochaete has a long latent period during which individuals have no signs or symptoms but can remain infectious. Despite the availability of simple diagnostic tests and the effectiveness of treatment with a single dose of long-acting penicillin, syphilis is re-emerging as a global public health problem, particularly among men who have sex with men (MSM) in high-income and middle-income countries. Syphilis also causes several hundred thousand stillbirths and neonatal deaths every year in developing nations. Although several low-income countries have achieved WHO targets for the elimination of congenital syphilis, an alarming increase in the prevalence of syphilis in HIV-infected MSM serves as a strong reminder of the tenacity of T. pallidum as a pathogen. Strong advocacy and community involvement are needed to ensure that syphilis is given a high priority on the global health agenda. More investment is needed in research on the interaction between HIV and syphilis in MSM as well as into improved diagnostics, a better test of cure, intensified public health measures and, ultimately, a vaccine.","container-title":"Nature Reviews. Disease Primers","DOI":"10.1038/nrdp.2017.73","ISSN":"2056-676X","journalAbbreviation":"Nat Rev Dis Primers","language":"eng","note":"PMID: 29022569\nPMCID: PMC5809176","page":"17073","source":"PubMed","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3A4883">
        <w:rPr>
          <w:rFonts w:ascii="Arial" w:hAnsi="Arial" w:cs="Arial"/>
          <w:color w:val="000000"/>
          <w:highlight w:val="white"/>
        </w:rPr>
        <w:fldChar w:fldCharType="separate"/>
      </w:r>
      <w:r w:rsidR="003A4883" w:rsidRPr="003A4883">
        <w:rPr>
          <w:rFonts w:ascii="Arial" w:hAnsi="Arial" w:cs="Arial"/>
          <w:highlight w:val="white"/>
        </w:rPr>
        <w:t>(1)</w:t>
      </w:r>
      <w:r w:rsidR="003A4883">
        <w:rPr>
          <w:rFonts w:ascii="Arial" w:hAnsi="Arial" w:cs="Arial"/>
          <w:color w:val="000000"/>
          <w:highlight w:val="white"/>
        </w:rPr>
        <w:fldChar w:fldCharType="end"/>
      </w:r>
      <w:r w:rsidR="00280AF5">
        <w:rPr>
          <w:rFonts w:ascii="Arial" w:hAnsi="Arial" w:cs="Arial"/>
          <w:color w:val="000000"/>
          <w:highlight w:val="white"/>
        </w:rPr>
        <w:t xml:space="preserve">. </w:t>
      </w:r>
      <w:r w:rsidRPr="00E114C1">
        <w:rPr>
          <w:rFonts w:ascii="Arial" w:hAnsi="Arial" w:cs="Arial"/>
          <w:color w:val="000000"/>
          <w:highlight w:val="white"/>
        </w:rPr>
        <w:t xml:space="preserve">El agente etiológico es la espiroqueta </w:t>
      </w:r>
      <w:r w:rsidRPr="00E114C1">
        <w:rPr>
          <w:rFonts w:ascii="Arial" w:hAnsi="Arial" w:cs="Arial"/>
          <w:i/>
          <w:color w:val="000000"/>
          <w:highlight w:val="white"/>
        </w:rPr>
        <w:t>Treponema pallidum</w:t>
      </w:r>
      <w:r w:rsidRPr="00E114C1">
        <w:rPr>
          <w:rFonts w:ascii="Arial" w:hAnsi="Arial" w:cs="Arial"/>
          <w:color w:val="000000"/>
          <w:highlight w:val="white"/>
        </w:rPr>
        <w:t>, que se transmite por vía sexual y materno-fetal. Su distribución es universal y afecta únicamente al ser humano</w:t>
      </w:r>
      <w:r w:rsidR="00A523E6" w:rsidRPr="00E114C1">
        <w:rPr>
          <w:rFonts w:ascii="Arial" w:hAnsi="Arial" w:cs="Arial"/>
          <w:color w:val="000000"/>
          <w:highlight w:val="white"/>
        </w:rPr>
        <w:fldChar w:fldCharType="begin"/>
      </w:r>
      <w:r w:rsidR="003A4883">
        <w:rPr>
          <w:rFonts w:ascii="Arial" w:hAnsi="Arial" w:cs="Arial"/>
          <w:color w:val="000000"/>
          <w:highlight w:val="white"/>
        </w:rPr>
        <w:instrText xml:space="preserve"> ADDIN ZOTERO_ITEM CSL_CITATION {"citationID":"Vn2Vv1HH","properties":{"formattedCitation":"(2\\uc0\\u8211{}4)","plainCitation":"(2–4)","noteIndex":0},"citationItems":[{"id":1045,"uris":["http://zotero.org/users/8300837/items/V6F8AEZ8"],"uri":["http://zotero.org/users/8300837/items/V6F8AEZ8"],"itemData":{"id":1045,"type":"article-journal","abstract":"Syphilis is caused by a spirochaete bacterium called Treponema pallidum. Vertical transmission of spirochaetes can lead to congenital infection of the fetus in pregnant women who are inadequately treated or not treated at all, causing various clinical manifestations including stillbirth and neonatal death, cutaneous and visceral manifestations, or asymptomatic infection. We present a severe case of syphilis in a 3-month-old boy with skin lesions, portal hypertension, and anaemia. Because the mother was tested negative for syphilis antibodies at 16 weeks of gestation, a diagnosis of congenital syphilis was initially not considered. This case shows that transmission of T pallidum can still occur in high-income countries with a high rate of antenatal screening. Early recognition might be hampered if physicians do not consider congenital syphilis as a possible diagnosis. Congenital syphilis should be considered in any severe and diagnostically challenging infectious disease case, even in the context of negative antenatal screening.","container-title":"The Lancet. Infectious Diseases","DOI":"10.1016/S1473-3099(20)30268-1","ISSN":"1474-4457","issue":"7","journalAbbreviation":"Lancet Infect Dis","language":"eng","note":"PMID: 32502432","page":"e173-e179","source":"PubMed","title":"Congenital syphilis, the great imitator-case report and review","volume":"20","author":[{"family":"Keuning","given":"Maya W."},{"family":"Kamp","given":"Gerda A."},{"family":"Schonenberg-Meinema","given":"Dieneke"},{"family":"Dorigo-Zetsma","given":"Julia W."},{"family":"Zuiden","given":"Jorrit M.","non-dropping-particle":"van"},{"family":"Pajkrt","given":"Dasja"}],"issued":{"date-parts":[["2020",7]]}}},{"id":1042,"uris":["http://zotero.org/users/8300837/items/J3CRPHG8"],"uri":["http://zotero.org/users/8300837/items/J3CRPHG8"],"itemData":{"id":1042,"type":"article-journal","container-title":"Dermatología Cosmética, Médica y Quirúrgica","issue":"1","journalAbbreviation":"Dermatología Cosmética, Médica y Quirúrgica","language":"ES","page":"8-12","source":"www.medigraphic.com","title":"Clinical and Demographic Characteristics of Syphilis in a Tertiary-Care Hospital in Mexico","volume":"18","author":[{"family":"Cruz-Gómez","given":"Luis Gerardo"},{"family":"Garza","given":"Jesús Alberto Cárdenas-de","dropping-particle":"la"},{"family":"Cruz-Valadez","given":"Estephania","dropping-particle":"de la"},{"family":"Cuéllar-Barboza","given":"Adrián"},{"family":"Martínez-Moreno","given":"Adrián"},{"family":"Áncer-Arellano","given":"Jesús"},{"family":"García-Lozano","given":"José Alberto"},{"family":"Ocampo-Candiani","given":"Jorge"},{"family":"González-González","given":"Sergio Eduardo"}],"issued":{"date-parts":[["2020",4,20]]}}},{"id":1055,"uris":["http://zotero.org/users/8300837/items/WVHN99K8"],"uri":["http://zotero.org/users/8300837/items/WVHN99K8"],"itemData":{"id":1055,"type":"article-journal","abstract":"While the prevalence of congenital syphilis continues to be low throughout most of the developed world, there has been a slight resurgence of the disease in several European countries, including Spain. In this context, we need to become more familiar with the signs and symptoms of this disease and consider its diagnosis in patients with only mild clinical manifestations. A definitive diagnosis may be difficult or even impossible in patients whose diagnostic tests reveal low positive titers or inconsistent results. The cornerstone of congenital syphilis control is prenatal screening and the treatment of infected mothers with penicillin, an effective and economical intervention. Based on a review of the literature supplemented by data from our own clinical experience, this article provides a detailed description of the clinical manifestations of congenital syphilis as well as the various diagnostic methods and treatments available.","container-title":"Actas Dermo-Sifiliograficas","DOI":"10.1016/j.ad.2011.10.008","ISSN":"1578-2190","issue":"8","journalAbbreviation":"Actas Dermosifiliogr","language":"eng, spa","note":"PMID: 22382200","page":"679-693","source":"PubMed","title":"Congenital syphilis in the 21st century","volume":"103","author":[{"family":"Rodríguez-Cerdeira","given":"C."},{"family":"Silami-Lopes","given":"V. G."}],"issued":{"date-parts":[["2012",10]]}}}],"schema":"https://github.com/citation-style-language/schema/raw/master/csl-citation.json"} </w:instrText>
      </w:r>
      <w:r w:rsidR="00A523E6" w:rsidRPr="00E114C1">
        <w:rPr>
          <w:rFonts w:ascii="Arial" w:hAnsi="Arial" w:cs="Arial"/>
          <w:color w:val="000000"/>
          <w:highlight w:val="white"/>
        </w:rPr>
        <w:fldChar w:fldCharType="separate"/>
      </w:r>
      <w:r w:rsidR="003A4883" w:rsidRPr="003A4883">
        <w:rPr>
          <w:rFonts w:ascii="Arial" w:hAnsi="Arial" w:cs="Arial"/>
        </w:rPr>
        <w:t>(2–4)</w:t>
      </w:r>
      <w:r w:rsidR="00A523E6" w:rsidRPr="00E114C1">
        <w:rPr>
          <w:rFonts w:ascii="Arial" w:hAnsi="Arial" w:cs="Arial"/>
          <w:color w:val="000000"/>
          <w:highlight w:val="white"/>
        </w:rPr>
        <w:fldChar w:fldCharType="end"/>
      </w:r>
      <w:r w:rsidR="00A523E6" w:rsidRPr="00E114C1">
        <w:rPr>
          <w:rFonts w:ascii="Arial" w:hAnsi="Arial" w:cs="Arial"/>
          <w:color w:val="000000"/>
          <w:highlight w:val="white"/>
        </w:rPr>
        <w:t>.</w:t>
      </w:r>
    </w:p>
    <w:p w14:paraId="02F55BA5" w14:textId="1B7F70CE" w:rsidR="00A523E6" w:rsidRPr="00E114C1" w:rsidRDefault="00F40FBD" w:rsidP="00884DEF">
      <w:pPr>
        <w:pBdr>
          <w:top w:val="nil"/>
          <w:left w:val="nil"/>
          <w:bottom w:val="nil"/>
          <w:right w:val="nil"/>
          <w:between w:val="nil"/>
        </w:pBdr>
        <w:spacing w:line="480" w:lineRule="auto"/>
        <w:jc w:val="both"/>
        <w:rPr>
          <w:rFonts w:ascii="Arial" w:hAnsi="Arial" w:cs="Arial"/>
          <w:color w:val="000000"/>
        </w:rPr>
      </w:pPr>
      <w:r w:rsidRPr="00E114C1">
        <w:rPr>
          <w:rFonts w:ascii="Arial" w:hAnsi="Arial" w:cs="Arial"/>
          <w:color w:val="000000"/>
          <w:highlight w:val="white"/>
        </w:rPr>
        <w:t>La primera descripción de la sífilis se realizó en 1546 por el médico veronés Girolamo Fracastoro</w:t>
      </w:r>
      <w:r w:rsidR="002730CF">
        <w:rPr>
          <w:rFonts w:ascii="Arial" w:hAnsi="Arial" w:cs="Arial"/>
          <w:color w:val="000000"/>
          <w:highlight w:val="white"/>
        </w:rPr>
        <w:fldChar w:fldCharType="begin"/>
      </w:r>
      <w:r w:rsidR="002730CF">
        <w:rPr>
          <w:rFonts w:ascii="Arial" w:hAnsi="Arial" w:cs="Arial"/>
          <w:color w:val="000000"/>
          <w:highlight w:val="white"/>
        </w:rPr>
        <w:instrText xml:space="preserve"> ADDIN ZOTERO_ITEM CSL_CITATION {"citationID":"FKdC7AT0","properties":{"formattedCitation":"(5)","plainCitation":"(5)","noteIndex":0},"citationItems":[{"id":1053,"uris":["http://zotero.org/users/8300837/items/48EKAFB9"],"uri":["http://zotero.org/users/8300837/items/48EKAFB9"],"itemData":{"id":1053,"type":"article-journal","abstract":"Before the discovery of Treponema pallidum as the etiologic agent, the origins of syphilis have been the subject of several debates. Diverse therapeutic agents were employed in an attempt to cure the disease. Examining the milestones in the history of syphilis, the present article reviews the existing theories that tried to explain the origins of the disease, the approach in art, the cultural and the evolution of the treatments from the empiric means to the discovery of penicillin.","container-title":"Journal of Medicine and Life","ISSN":"1844-3117","issue":"1","journalAbbreviation":"J Med Life","language":"eng","note":"PMID: 24653750\nPMCID: PMC3956094","page":"4-10","source":"PubMed","title":"Brief history of syphilis","volume":"7","author":[{"family":"Tampa","given":"M."},{"family":"Sarbu","given":"I."},{"family":"Matei","given":"C."},{"family":"Benea","given":"V."},{"family":"Georgescu","given":"S. R."}],"issued":{"date-parts":[["2014",3,15]]}}}],"schema":"https://github.com/citation-style-language/schema/raw/master/csl-citation.json"} </w:instrText>
      </w:r>
      <w:r w:rsidR="002730CF">
        <w:rPr>
          <w:rFonts w:ascii="Arial" w:hAnsi="Arial" w:cs="Arial"/>
          <w:color w:val="000000"/>
          <w:highlight w:val="white"/>
        </w:rPr>
        <w:fldChar w:fldCharType="separate"/>
      </w:r>
      <w:r w:rsidR="002730CF" w:rsidRPr="002730CF">
        <w:rPr>
          <w:rFonts w:ascii="Arial" w:hAnsi="Arial" w:cs="Arial"/>
          <w:highlight w:val="white"/>
        </w:rPr>
        <w:t>(5)</w:t>
      </w:r>
      <w:r w:rsidR="002730CF">
        <w:rPr>
          <w:rFonts w:ascii="Arial" w:hAnsi="Arial" w:cs="Arial"/>
          <w:color w:val="000000"/>
          <w:highlight w:val="white"/>
        </w:rPr>
        <w:fldChar w:fldCharType="end"/>
      </w:r>
      <w:r w:rsidRPr="00E114C1">
        <w:rPr>
          <w:rFonts w:ascii="Arial" w:hAnsi="Arial" w:cs="Arial"/>
          <w:color w:val="000000"/>
          <w:highlight w:val="white"/>
        </w:rPr>
        <w:t>. Esta infección de naturaleza epidémica, se extendió por todo el continente europeo a finales del siglo XV y ha recibido a lo largo del tiempo denominaciones tales como: la gran imitadora, enfermedad francesa para los ingleses, mal de bubas, mal napolitano, peste del amante, lúes venérea, avariosis, morbo gálico, mentulagra o pudendagra</w:t>
      </w:r>
      <w:r w:rsidR="00A523E6" w:rsidRPr="00E114C1">
        <w:rPr>
          <w:rFonts w:ascii="Arial" w:hAnsi="Arial" w:cs="Arial"/>
          <w:color w:val="000000"/>
          <w:highlight w:val="white"/>
        </w:rPr>
        <w:fldChar w:fldCharType="begin"/>
      </w:r>
      <w:r w:rsidR="002730CF">
        <w:rPr>
          <w:rFonts w:ascii="Arial" w:hAnsi="Arial" w:cs="Arial"/>
          <w:color w:val="000000"/>
          <w:highlight w:val="white"/>
        </w:rPr>
        <w:instrText xml:space="preserve"> ADDIN ZOTERO_ITEM CSL_CITATION {"citationID":"WEqH8N4m","properties":{"formattedCitation":"(5,6)","plainCitation":"(5,6)","noteIndex":0},"citationItems":[{"id":1053,"uris":["http://zotero.org/users/8300837/items/48EKAFB9"],"uri":["http://zotero.org/users/8300837/items/48EKAFB9"],"itemData":{"id":1053,"type":"article-journal","abstract":"Before the discovery of Treponema pallidum as the etiologic agent, the origins of syphilis have been the subject of several debates. Diverse therapeutic agents were employed in an attempt to cure the disease. Examining the milestones in the history of syphilis, the present article reviews the existing theories that tried to explain the origins of the disease, the approach in art, the cultural and the evolution of the treatments from the empiric means to the discovery of penicillin.","container-title":"Journal of Medicine and Life","ISSN":"1844-3117","issue":"1","journalAbbreviation":"J Med Life","language":"eng","note":"PMID: 24653750\nPMCID: PMC3956094","page":"4-10","source":"PubMed","title":"Brief history of syphilis","volume":"7","author":[{"family":"Tampa","given":"M."},{"family":"Sarbu","given":"I."},{"family":"Matei","given":"C."},{"family":"Benea","given":"V."},{"family":"Georgescu","given":"S. R."}],"issued":{"date-parts":[["2014",3,15]]}}},{"id":1151,"uris":["http://zotero.org/users/8300837/items/ZKRAS284"],"uri":["http://zotero.org/users/8300837/items/ZKRAS284"],"itemData":{"id":1151,"type":"article-journal","abstract":"Syphilis-related bone and joint involvement is commonly found in congenital form, but it can also be seen in adults with acquired syphilis as a rare sequela of infectious syphilis. We report a case of syphilitic arthritis where the patient presented with multiple problems over the course of several visits and was eventually diagnosed with tertiary syphilis as the source of his musculoskeletal complaints. The clinical manifestations of syphilis can be diverse and challenging, as evidenced by our case. Unusual clinical manifestations might be seen in syphilis, and clinicians may not be familiar with these clinical presentations while diagnosing. Being aware of arthropathy in syphilis and including it in the differential diagnoses will help improve patient outcomes and avoid unfavorable consequences, particularly in the high-risk group.","container-title":"Cureus","DOI":"10.7759/cureus.17344","ISSN":"2168-8184","issue":"8","journalAbbreviation":"Cureus","language":"eng","note":"PMID: 34567885\nPMCID: PMC8451258","page":"e17344","source":"PubMed","title":"The Great Impostor Did It Again: Syphilitic Arthritis","title-short":"The Great Impostor Did It Again","volume":"13","author":[{"family":"Ao","given":"Xue"},{"family":"Chen","given":"Jia Hong"},{"family":"Kata","given":"Priyaranjan"},{"family":"Kanukuntla","given":"Anish"},{"family":"Bommu","given":"Veera"},{"family":"Rothberg","given":"Michael"},{"family":"Cheriyath","given":"Pramil"}],"issued":{"date-parts":[["2021",8]]}}}],"schema":"https://github.com/citation-style-language/schema/raw/master/csl-citation.json"} </w:instrText>
      </w:r>
      <w:r w:rsidR="00A523E6" w:rsidRPr="00E114C1">
        <w:rPr>
          <w:rFonts w:ascii="Arial" w:hAnsi="Arial" w:cs="Arial"/>
          <w:color w:val="000000"/>
          <w:highlight w:val="white"/>
        </w:rPr>
        <w:fldChar w:fldCharType="separate"/>
      </w:r>
      <w:r w:rsidR="002730CF" w:rsidRPr="002730CF">
        <w:rPr>
          <w:rFonts w:ascii="Arial" w:hAnsi="Arial" w:cs="Arial"/>
          <w:highlight w:val="white"/>
        </w:rPr>
        <w:t>(5,6)</w:t>
      </w:r>
      <w:r w:rsidR="00A523E6" w:rsidRPr="00E114C1">
        <w:rPr>
          <w:rFonts w:ascii="Arial" w:hAnsi="Arial" w:cs="Arial"/>
          <w:color w:val="000000"/>
          <w:highlight w:val="white"/>
        </w:rPr>
        <w:fldChar w:fldCharType="end"/>
      </w:r>
      <w:r w:rsidR="00FE55E1">
        <w:rPr>
          <w:rFonts w:ascii="Arial" w:hAnsi="Arial" w:cs="Arial"/>
          <w:color w:val="000000"/>
        </w:rPr>
        <w:t>.</w:t>
      </w:r>
    </w:p>
    <w:p w14:paraId="2B6CB085" w14:textId="3EEC0970" w:rsidR="00F40FBD" w:rsidRPr="00E114C1" w:rsidRDefault="00F40FBD" w:rsidP="00884DEF">
      <w:pPr>
        <w:pBdr>
          <w:top w:val="nil"/>
          <w:left w:val="nil"/>
          <w:bottom w:val="nil"/>
          <w:right w:val="nil"/>
          <w:between w:val="nil"/>
        </w:pBdr>
        <w:spacing w:line="480" w:lineRule="auto"/>
        <w:jc w:val="both"/>
        <w:rPr>
          <w:rFonts w:ascii="Arial" w:hAnsi="Arial" w:cs="Arial"/>
          <w:color w:val="000000"/>
          <w:highlight w:val="white"/>
        </w:rPr>
      </w:pPr>
      <w:r w:rsidRPr="00E114C1">
        <w:rPr>
          <w:rFonts w:ascii="Arial" w:hAnsi="Arial" w:cs="Arial"/>
          <w:color w:val="000000"/>
        </w:rPr>
        <w:t>Entre los factores de riesgo</w:t>
      </w:r>
      <w:r w:rsidR="00641275" w:rsidRPr="00E114C1">
        <w:rPr>
          <w:rFonts w:ascii="Arial" w:hAnsi="Arial" w:cs="Arial"/>
          <w:color w:val="000000"/>
        </w:rPr>
        <w:t xml:space="preserve"> descritos</w:t>
      </w:r>
      <w:r w:rsidRPr="00E114C1">
        <w:rPr>
          <w:rFonts w:ascii="Arial" w:hAnsi="Arial" w:cs="Arial"/>
          <w:color w:val="000000"/>
        </w:rPr>
        <w:t xml:space="preserve"> para adqui</w:t>
      </w:r>
      <w:r w:rsidR="00641275" w:rsidRPr="00E114C1">
        <w:rPr>
          <w:rFonts w:ascii="Arial" w:hAnsi="Arial" w:cs="Arial"/>
          <w:color w:val="000000"/>
        </w:rPr>
        <w:t>sición de</w:t>
      </w:r>
      <w:r w:rsidRPr="00E114C1">
        <w:rPr>
          <w:rFonts w:ascii="Arial" w:hAnsi="Arial" w:cs="Arial"/>
          <w:color w:val="000000"/>
        </w:rPr>
        <w:t xml:space="preserve"> sífilis destacan</w:t>
      </w:r>
      <w:r w:rsidR="00641275" w:rsidRPr="00E114C1">
        <w:rPr>
          <w:rFonts w:ascii="Arial" w:hAnsi="Arial" w:cs="Arial"/>
          <w:color w:val="000000"/>
        </w:rPr>
        <w:t xml:space="preserve"> el</w:t>
      </w:r>
      <w:r w:rsidRPr="00E114C1">
        <w:rPr>
          <w:rFonts w:ascii="Arial" w:hAnsi="Arial" w:cs="Arial"/>
          <w:color w:val="000000"/>
        </w:rPr>
        <w:t xml:space="preserve"> uso de drogas inyectables, ser pareja sexual de usuarios de drogas inyectables, tener múltiples parejas sexuales o antecedentes de </w:t>
      </w:r>
      <w:r w:rsidR="00A523E6" w:rsidRPr="00E114C1">
        <w:rPr>
          <w:rFonts w:ascii="Arial" w:hAnsi="Arial" w:cs="Arial"/>
          <w:color w:val="000000"/>
        </w:rPr>
        <w:t>infección de transmisión sexual</w:t>
      </w:r>
      <w:r w:rsidRPr="00E114C1">
        <w:rPr>
          <w:rFonts w:ascii="Arial" w:hAnsi="Arial" w:cs="Arial"/>
          <w:color w:val="000000"/>
        </w:rPr>
        <w:t xml:space="preserve"> de cualquier tipo</w:t>
      </w:r>
      <w:r w:rsidR="00CB5CA1">
        <w:rPr>
          <w:rFonts w:ascii="Arial" w:hAnsi="Arial" w:cs="Arial"/>
          <w:color w:val="000000"/>
        </w:rPr>
        <w:fldChar w:fldCharType="begin"/>
      </w:r>
      <w:r w:rsidR="002730CF">
        <w:rPr>
          <w:rFonts w:ascii="Arial" w:hAnsi="Arial" w:cs="Arial"/>
          <w:color w:val="000000"/>
        </w:rPr>
        <w:instrText xml:space="preserve"> ADDIN ZOTERO_ITEM CSL_CITATION {"citationID":"2CvWQKqI","properties":{"formattedCitation":"(7)","plainCitation":"(7)","noteIndex":0},"citationItems":[{"id":1154,"uris":["http://zotero.org/users/8300837/items/VWZGIEHJ"],"uri":["http://zotero.org/users/8300837/items/VWZGIEHJ"],"itemData":{"id":1154,"type":"article-journal","container-title":"International journal of STD &amp; AIDS","DOI":"10.1177/0956462419826710","ISSN":"1758-1052","issue":"8","journalAbbreviation":"Int J STD AIDS","language":"eng","note":"PMID: 31142223","page":"779-785","source":"PubMed","title":"Neurosyphilis is more common in malignant syphilis: A case series and review of the literature","title-short":"Neurosyphilis is more common in malignant syphilis","volume":"30","author":[{"family":"Zhu","given":"Lin"},{"family":"Shi","given":"Mei"},{"family":"Peng","given":"Rui-Rui"},{"family":"Gu","given":"Xin"},{"family":"Guan","given":"Zhifang"},{"family":"Xu","given":"Huanbin"},{"family":"Zhou","given":"Pingyu"}],"issued":{"date-parts":[["2019",7]]}}}],"schema":"https://github.com/citation-style-language/schema/raw/master/csl-citation.json"} </w:instrText>
      </w:r>
      <w:r w:rsidR="00CB5CA1">
        <w:rPr>
          <w:rFonts w:ascii="Arial" w:hAnsi="Arial" w:cs="Arial"/>
          <w:color w:val="000000"/>
        </w:rPr>
        <w:fldChar w:fldCharType="separate"/>
      </w:r>
      <w:r w:rsidR="002730CF" w:rsidRPr="002730CF">
        <w:rPr>
          <w:rFonts w:ascii="Arial" w:hAnsi="Arial" w:cs="Arial"/>
        </w:rPr>
        <w:t>(7)</w:t>
      </w:r>
      <w:r w:rsidR="00CB5CA1">
        <w:rPr>
          <w:rFonts w:ascii="Arial" w:hAnsi="Arial" w:cs="Arial"/>
          <w:color w:val="000000"/>
        </w:rPr>
        <w:fldChar w:fldCharType="end"/>
      </w:r>
      <w:r w:rsidR="00E02B50" w:rsidRPr="00E114C1">
        <w:rPr>
          <w:rFonts w:ascii="Arial" w:hAnsi="Arial" w:cs="Arial"/>
          <w:color w:val="000000"/>
        </w:rPr>
        <w:t>.</w:t>
      </w:r>
    </w:p>
    <w:p w14:paraId="336C6C52" w14:textId="56739528" w:rsidR="00F40FBD" w:rsidRPr="00E114C1" w:rsidRDefault="00F40FBD" w:rsidP="00884DEF">
      <w:pPr>
        <w:pBdr>
          <w:top w:val="nil"/>
          <w:left w:val="nil"/>
          <w:bottom w:val="nil"/>
          <w:right w:val="nil"/>
          <w:between w:val="nil"/>
        </w:pBdr>
        <w:spacing w:line="480" w:lineRule="auto"/>
        <w:jc w:val="both"/>
        <w:rPr>
          <w:rFonts w:ascii="Arial" w:hAnsi="Arial" w:cs="Arial"/>
          <w:color w:val="000000"/>
        </w:rPr>
      </w:pPr>
      <w:r w:rsidRPr="00E114C1">
        <w:rPr>
          <w:rFonts w:ascii="Arial" w:hAnsi="Arial" w:cs="Arial"/>
          <w:color w:val="000000"/>
        </w:rPr>
        <w:t>Se calcula que en la actualidad los hombres resultan más afectados que las mujeres, a razón de 5.2:1, debido a la mayor incidencia en hombres que tienen sexo con hombres. En relación con los grupos etarios, la sífilis tiene su mayor pico de incidencia entre la tercera y la cuarta década de la vida</w:t>
      </w:r>
      <w:r w:rsidR="00CB5CA1">
        <w:rPr>
          <w:rFonts w:ascii="Arial" w:hAnsi="Arial" w:cs="Arial"/>
          <w:color w:val="000000"/>
        </w:rPr>
        <w:fldChar w:fldCharType="begin"/>
      </w:r>
      <w:r w:rsidR="002730CF">
        <w:rPr>
          <w:rFonts w:ascii="Arial" w:hAnsi="Arial" w:cs="Arial"/>
          <w:color w:val="000000"/>
        </w:rPr>
        <w:instrText xml:space="preserve"> ADDIN ZOTERO_ITEM CSL_CITATION {"citationID":"1GENqCgu","properties":{"formattedCitation":"(6)","plainCitation":"(6)","noteIndex":0},"citationItems":[{"id":1151,"uris":["http://zotero.org/users/8300837/items/ZKRAS284"],"uri":["http://zotero.org/users/8300837/items/ZKRAS284"],"itemData":{"id":1151,"type":"article-journal","abstract":"Syphilis-related bone and joint involvement is commonly found in congenital form, but it can also be seen in adults with acquired syphilis as a rare sequela of infectious syphilis. We report a case of syphilitic arthritis where the patient presented with multiple problems over the course of several visits and was eventually diagnosed with tertiary syphilis as the source of his musculoskeletal complaints. The clinical manifestations of syphilis can be diverse and challenging, as evidenced by our case. Unusual clinical manifestations might be seen in syphilis, and clinicians may not be familiar with these clinical presentations while diagnosing. Being aware of arthropathy in syphilis and including it in the differential diagnoses will help improve patient outcomes and avoid unfavorable consequences, particularly in the high-risk group.","container-title":"Cureus","DOI":"10.7759/cureus.17344","ISSN":"2168-8184","issue":"8","journalAbbreviation":"Cureus","language":"eng","note":"PMID: 34567885\nPMCID: PMC8451258","page":"e17344","source":"PubMed","title":"The Great Impostor Did It Again: Syphilitic Arthritis","title-short":"The Great Impostor Did It Again","volume":"13","author":[{"family":"Ao","given":"Xue"},{"family":"Chen","given":"Jia Hong"},{"family":"Kata","given":"Priyaranjan"},{"family":"Kanukuntla","given":"Anish"},{"family":"Bommu","given":"Veera"},{"family":"Rothberg","given":"Michael"},{"family":"Cheriyath","given":"Pramil"}],"issued":{"date-parts":[["2021",8]]}}}],"schema":"https://github.com/citation-style-language/schema/raw/master/csl-citation.json"} </w:instrText>
      </w:r>
      <w:r w:rsidR="00CB5CA1">
        <w:rPr>
          <w:rFonts w:ascii="Arial" w:hAnsi="Arial" w:cs="Arial"/>
          <w:color w:val="000000"/>
        </w:rPr>
        <w:fldChar w:fldCharType="separate"/>
      </w:r>
      <w:r w:rsidR="002730CF" w:rsidRPr="002730CF">
        <w:rPr>
          <w:rFonts w:ascii="Arial" w:hAnsi="Arial" w:cs="Arial"/>
        </w:rPr>
        <w:t>(6)</w:t>
      </w:r>
      <w:r w:rsidR="00CB5CA1">
        <w:rPr>
          <w:rFonts w:ascii="Arial" w:hAnsi="Arial" w:cs="Arial"/>
          <w:color w:val="000000"/>
        </w:rPr>
        <w:fldChar w:fldCharType="end"/>
      </w:r>
      <w:r w:rsidRPr="00E114C1">
        <w:rPr>
          <w:rFonts w:ascii="Arial" w:hAnsi="Arial" w:cs="Arial"/>
          <w:color w:val="000000"/>
        </w:rPr>
        <w:t>.</w:t>
      </w:r>
    </w:p>
    <w:p w14:paraId="618462EC" w14:textId="6C4D512C" w:rsidR="00F40FBD" w:rsidRPr="00E114C1" w:rsidRDefault="00F40FBD" w:rsidP="00884DEF">
      <w:pPr>
        <w:pBdr>
          <w:top w:val="nil"/>
          <w:left w:val="nil"/>
          <w:bottom w:val="nil"/>
          <w:right w:val="nil"/>
          <w:between w:val="nil"/>
        </w:pBdr>
        <w:spacing w:line="480" w:lineRule="auto"/>
        <w:jc w:val="both"/>
        <w:rPr>
          <w:rFonts w:ascii="Arial" w:hAnsi="Arial" w:cs="Arial"/>
          <w:color w:val="000000"/>
        </w:rPr>
      </w:pPr>
      <w:r w:rsidRPr="00E114C1">
        <w:rPr>
          <w:rFonts w:ascii="Arial" w:hAnsi="Arial" w:cs="Arial"/>
          <w:i/>
          <w:color w:val="000000"/>
        </w:rPr>
        <w:lastRenderedPageBreak/>
        <w:t>Treponema pallidum</w:t>
      </w:r>
      <w:r w:rsidRPr="00E114C1">
        <w:rPr>
          <w:rFonts w:ascii="Arial" w:hAnsi="Arial" w:cs="Arial"/>
          <w:color w:val="000000"/>
        </w:rPr>
        <w:t>,</w:t>
      </w:r>
      <w:r w:rsidR="00641275" w:rsidRPr="00E114C1">
        <w:rPr>
          <w:rFonts w:ascii="Arial" w:hAnsi="Arial" w:cs="Arial"/>
          <w:color w:val="000000"/>
        </w:rPr>
        <w:t xml:space="preserve"> espiroqueta causal, tiene u</w:t>
      </w:r>
      <w:r w:rsidRPr="00E114C1">
        <w:rPr>
          <w:rFonts w:ascii="Arial" w:hAnsi="Arial" w:cs="Arial"/>
          <w:color w:val="000000"/>
        </w:rPr>
        <w:t>n período de incubación que va desde los 10 a 90 días; es capaz de penetrar en el organismo a través de las membranas mucosas intactas o a través de las heridas en la piel; aproximadamente, 30% de los compañeros sexuales de los pacientes infectados desarrollará la enfermedad. El microorganismo se disemina por el cuerpo humano por los vasos linfáticos o sanguíneos</w:t>
      </w:r>
      <w:r w:rsidR="00CB5CA1">
        <w:rPr>
          <w:rFonts w:ascii="Arial" w:hAnsi="Arial" w:cs="Arial"/>
          <w:color w:val="000000"/>
        </w:rPr>
        <w:fldChar w:fldCharType="begin"/>
      </w:r>
      <w:r w:rsidR="00201C18">
        <w:rPr>
          <w:rFonts w:ascii="Arial" w:hAnsi="Arial" w:cs="Arial"/>
          <w:color w:val="000000"/>
        </w:rPr>
        <w:instrText xml:space="preserve"> ADDIN ZOTERO_ITEM CSL_CITATION {"citationID":"0MJcbMQu","properties":{"formattedCitation":"(8)","plainCitation":"(8)","noteIndex":0},"citationItems":[{"id":1148,"uris":["http://zotero.org/users/8300837/items/G2JZ28MB"],"uri":["http://zotero.org/users/8300837/items/G2JZ28MB"],"itemData":{"id":1148,"type":"article-journal","abstract":"BACKGROUND: Global guidelines recommend universal syphilis and HIV screening for pregnant women. Rapid syphilis testing (RST) may contribute toward achievement of universal screening.\nOBJECTIVES: To examine the impact of RST on syphilis and HIV screening among pregnant women.\nSEARCH STRATEGY: We searched MEDLINE for English- and non-English language articles published through November, 2014.\nSELECTION CRITERIA: We included studies that used a comparative design and reported on syphilis and HIV test uptake among pregnant women in low- and middle-income countries (LMICs) following introduction of RST.\nDATA COLLECTION AND ANALYSIS: Data were extracted from six eligible articles presenting findings from Asia, Africa, and Latin America.\nMAIN RESULTS: All studies reported substantial increases in antenatal syphilis testing following introduction of RST; the latter did not appear to adversely impact antenatal HIV screening levels at sites already offering rapid HIV testing and may increase HIV screening among pregnant women in some settings. Qualitative data revealed that women were highly satisfied with RST. Nevertheless, ensuring adequate training for healthcare workers and supplies of commodities were cited as key implementation barriers.\nCONCLUSIONS: RST may increase antenatal syphilis and HIV screening and contribute to the improvement of antenatal care in LMICs.","container-title":"International Journal of Gynaecology and Obstetrics: The Official Organ of the International Federation of Gynaecology and Obstetrics","DOI":"10.1016/j.ijgo.2015.04.008","ISSN":"1879-3479","journalAbbreviation":"Int J Gynaecol Obstet","language":"eng","note":"PMID: 26001704\nPMCID: PMC6799988","page":"S15-21","source":"PubMed","title":"Introduction of rapid syphilis testing in antenatal care: A systematic review of the impact on HIV and syphilis testing uptake and coverage","title-short":"Introduction of rapid syphilis testing in antenatal care","volume":"130 Suppl 1","author":[{"family":"Swartzendruber","given":"Andrea"},{"family":"Steiner","given":"Riley J."},{"family":"Adler","given":"Michelle R."},{"family":"Kamb","given":"Mary L."},{"family":"Newman","given":"Lori M."}],"issued":{"date-parts":[["2015",6]]}}}],"schema":"https://github.com/citation-style-language/schema/raw/master/csl-citation.json"} </w:instrText>
      </w:r>
      <w:r w:rsidR="00CB5CA1">
        <w:rPr>
          <w:rFonts w:ascii="Arial" w:hAnsi="Arial" w:cs="Arial"/>
          <w:color w:val="000000"/>
        </w:rPr>
        <w:fldChar w:fldCharType="separate"/>
      </w:r>
      <w:r w:rsidR="00201C18" w:rsidRPr="00201C18">
        <w:rPr>
          <w:rFonts w:ascii="Arial" w:hAnsi="Arial" w:cs="Arial"/>
        </w:rPr>
        <w:t>(8)</w:t>
      </w:r>
      <w:r w:rsidR="00CB5CA1">
        <w:rPr>
          <w:rFonts w:ascii="Arial" w:hAnsi="Arial" w:cs="Arial"/>
          <w:color w:val="000000"/>
        </w:rPr>
        <w:fldChar w:fldCharType="end"/>
      </w:r>
      <w:r w:rsidRPr="00E114C1">
        <w:rPr>
          <w:rFonts w:ascii="Arial" w:hAnsi="Arial" w:cs="Arial"/>
          <w:color w:val="000000"/>
        </w:rPr>
        <w:t xml:space="preserve">. </w:t>
      </w:r>
    </w:p>
    <w:p w14:paraId="1396B27A" w14:textId="0826F960" w:rsidR="00F40FBD" w:rsidRPr="00E114C1" w:rsidRDefault="00F40FBD" w:rsidP="00884DEF">
      <w:pPr>
        <w:pBdr>
          <w:top w:val="nil"/>
          <w:left w:val="nil"/>
          <w:bottom w:val="nil"/>
          <w:right w:val="nil"/>
          <w:between w:val="nil"/>
        </w:pBdr>
        <w:spacing w:line="480" w:lineRule="auto"/>
        <w:jc w:val="both"/>
        <w:rPr>
          <w:rFonts w:ascii="Arial" w:hAnsi="Arial" w:cs="Arial"/>
          <w:color w:val="000000"/>
        </w:rPr>
      </w:pPr>
      <w:r w:rsidRPr="00E114C1">
        <w:rPr>
          <w:rFonts w:ascii="Arial" w:hAnsi="Arial" w:cs="Arial"/>
          <w:color w:val="000000"/>
        </w:rPr>
        <w:t xml:space="preserve">La transmisión vertical </w:t>
      </w:r>
      <w:r w:rsidRPr="00E114C1">
        <w:rPr>
          <w:rFonts w:ascii="Arial" w:hAnsi="Arial" w:cs="Arial"/>
        </w:rPr>
        <w:t>- la cual causa sífilis congénita (SC) -</w:t>
      </w:r>
      <w:r w:rsidRPr="00E114C1">
        <w:rPr>
          <w:rFonts w:ascii="Arial" w:hAnsi="Arial" w:cs="Arial"/>
          <w:color w:val="000000"/>
        </w:rPr>
        <w:t xml:space="preserve"> ocurre en cualquier momento del embarazo, pero aumenta de acuerdo a la edad gestacional de forma proporcional y se relaciona directamente con el </w:t>
      </w:r>
      <w:r w:rsidR="00280AF5" w:rsidRPr="00E114C1">
        <w:rPr>
          <w:rFonts w:ascii="Arial" w:hAnsi="Arial" w:cs="Arial"/>
          <w:color w:val="000000"/>
        </w:rPr>
        <w:t>estadio</w:t>
      </w:r>
      <w:r w:rsidRPr="00E114C1">
        <w:rPr>
          <w:rFonts w:ascii="Arial" w:hAnsi="Arial" w:cs="Arial"/>
          <w:color w:val="000000"/>
        </w:rPr>
        <w:t xml:space="preserve"> de sífilis materno teniendo tasas de transmisión de hasta 60% - 100% en embarazadas con sífilis primaria no tratada o sífilis secundaria temprana. Se reporta una transmisión de 40% en madres con sífilis latente temprana y &lt;10% en madres con sífilis latente tardía</w:t>
      </w:r>
      <w:r w:rsidR="00FE55E1">
        <w:rPr>
          <w:rFonts w:ascii="Arial" w:hAnsi="Arial" w:cs="Arial"/>
          <w:color w:val="000000"/>
        </w:rPr>
        <w:fldChar w:fldCharType="begin"/>
      </w:r>
      <w:r w:rsidR="00FE55E1">
        <w:rPr>
          <w:rFonts w:ascii="Arial" w:hAnsi="Arial" w:cs="Arial"/>
          <w:color w:val="000000"/>
        </w:rPr>
        <w:instrText xml:space="preserve"> ADDIN ZOTERO_ITEM CSL_CITATION {"citationID":"oRWF1vol","properties":{"formattedCitation":"(9)","plainCitation":"(9)","noteIndex":0},"citationItems":[{"id":1158,"uris":["http://zotero.org/users/8300837/items/IF3XKSGQ"],"uri":["http://zotero.org/users/8300837/items/IF3XKSGQ"],"itemData":{"id":1158,"type":"article-journal","abstract":"Congenital syphilis remains a major public health problem worldwide, and its incidence is increasing in the United States. This review highlights the ongoing problem of this preventable infection, and discusses vertical transmission and clinical manifestations while providing a practical algorithm for the evaluation and management of infants born to mothers with reactive serologic tests for syphilis. Every case of congenital syphilis must be seen as a failure of our public health system to provide optimal prenatal care to pregnant women, as congenital syphilis can be prevented by early and repeated prenatal serologic screening of mothers and penicillin treatment of infected women, their sexual partners, and their newborn infants.","container-title":"Seminars in Perinatology","DOI":"10.1053/j.semperi.2018.02.005","ISSN":"1558-075X","issue":"3","journalAbbreviation":"Semin Perinatol","language":"eng","note":"PMID: 29627075","page":"176-184","source":"PubMed","title":"Congenital syphilis","volume":"42","author":[{"family":"Cooper","given":"Joshua M."},{"family":"Sánchez","given":"Pablo J."}],"issued":{"date-parts":[["2018",4]]}}}],"schema":"https://github.com/citation-style-language/schema/raw/master/csl-citation.json"} </w:instrText>
      </w:r>
      <w:r w:rsidR="00FE55E1">
        <w:rPr>
          <w:rFonts w:ascii="Arial" w:hAnsi="Arial" w:cs="Arial"/>
          <w:color w:val="000000"/>
        </w:rPr>
        <w:fldChar w:fldCharType="separate"/>
      </w:r>
      <w:r w:rsidR="00FE55E1" w:rsidRPr="00FE55E1">
        <w:rPr>
          <w:rFonts w:ascii="Arial" w:hAnsi="Arial" w:cs="Arial"/>
        </w:rPr>
        <w:t>(9)</w:t>
      </w:r>
      <w:r w:rsidR="00FE55E1">
        <w:rPr>
          <w:rFonts w:ascii="Arial" w:hAnsi="Arial" w:cs="Arial"/>
          <w:color w:val="000000"/>
        </w:rPr>
        <w:fldChar w:fldCharType="end"/>
      </w:r>
      <w:r w:rsidR="00E02B50" w:rsidRPr="00E114C1">
        <w:rPr>
          <w:rFonts w:ascii="Arial" w:hAnsi="Arial" w:cs="Arial"/>
          <w:color w:val="000000"/>
        </w:rPr>
        <w:t>.</w:t>
      </w:r>
    </w:p>
    <w:p w14:paraId="00252C61" w14:textId="70E92AF8" w:rsidR="00F40FBD" w:rsidRPr="00E114C1" w:rsidRDefault="00F40FBD" w:rsidP="00884DEF">
      <w:pPr>
        <w:pBdr>
          <w:top w:val="nil"/>
          <w:left w:val="nil"/>
          <w:bottom w:val="nil"/>
          <w:right w:val="nil"/>
          <w:between w:val="nil"/>
        </w:pBdr>
        <w:spacing w:line="480" w:lineRule="auto"/>
        <w:jc w:val="both"/>
        <w:rPr>
          <w:rFonts w:ascii="Arial" w:hAnsi="Arial" w:cs="Arial"/>
          <w:color w:val="000000"/>
        </w:rPr>
      </w:pPr>
      <w:r w:rsidRPr="00E114C1">
        <w:rPr>
          <w:rFonts w:ascii="Arial" w:hAnsi="Arial" w:cs="Arial"/>
          <w:color w:val="000000"/>
        </w:rPr>
        <w:t>Cualquier órgano del cuerpo humano puede ser invadido</w:t>
      </w:r>
      <w:r w:rsidRPr="00E114C1">
        <w:rPr>
          <w:rFonts w:ascii="Arial" w:hAnsi="Arial" w:cs="Arial"/>
          <w:color w:val="242021"/>
        </w:rPr>
        <w:t xml:space="preserve"> por esta bacteria, es por eso que l</w:t>
      </w:r>
      <w:r w:rsidRPr="00E114C1">
        <w:rPr>
          <w:rFonts w:ascii="Arial" w:hAnsi="Arial" w:cs="Arial"/>
          <w:color w:val="000000"/>
        </w:rPr>
        <w:t xml:space="preserve">a sífilis, junto con la tuberculosis - por su amplio espectro de manifestaciones clínicas y afectación multisistémica - son consideradas como las grandes simuladoras, ya que pueden </w:t>
      </w:r>
      <w:r w:rsidRPr="00E114C1">
        <w:rPr>
          <w:rFonts w:ascii="Arial" w:hAnsi="Arial" w:cs="Arial"/>
        </w:rPr>
        <w:t>imitar</w:t>
      </w:r>
      <w:r w:rsidRPr="00E114C1">
        <w:rPr>
          <w:rFonts w:ascii="Arial" w:hAnsi="Arial" w:cs="Arial"/>
          <w:color w:val="000000"/>
        </w:rPr>
        <w:t xml:space="preserve"> cualquier tipo de enfermedad siendo frecuentemente confundidas y </w:t>
      </w:r>
      <w:r w:rsidRPr="00E114C1">
        <w:rPr>
          <w:rFonts w:ascii="Arial" w:hAnsi="Arial" w:cs="Arial"/>
        </w:rPr>
        <w:t>subdiagnosticadas</w:t>
      </w:r>
      <w:r w:rsidRPr="00E114C1">
        <w:rPr>
          <w:rFonts w:ascii="Arial" w:hAnsi="Arial" w:cs="Arial"/>
          <w:color w:val="000000"/>
        </w:rPr>
        <w:t xml:space="preserve"> por el personal médico</w:t>
      </w:r>
      <w:r w:rsidR="006F54A5">
        <w:rPr>
          <w:rFonts w:ascii="Arial" w:hAnsi="Arial" w:cs="Arial"/>
          <w:color w:val="000000"/>
        </w:rPr>
        <w:fldChar w:fldCharType="begin"/>
      </w:r>
      <w:r w:rsidR="006F54A5">
        <w:rPr>
          <w:rFonts w:ascii="Arial" w:hAnsi="Arial" w:cs="Arial"/>
          <w:color w:val="000000"/>
        </w:rPr>
        <w:instrText xml:space="preserve"> ADDIN ZOTERO_ITEM CSL_CITATION {"citationID":"gUCZRfz1","properties":{"formattedCitation":"(10)","plainCitation":"(10)","noteIndex":0},"citationItems":[{"id":1160,"uris":["http://zotero.org/users/8300837/items/CRPUWK4Q"],"uri":["http://zotero.org/users/8300837/items/CRPUWK4Q"],"itemData":{"id":1160,"type":"chapter","abstract":"Congenital syphilis (CS) is caused by transmission of the spirochete Treponema pallidum from the mother to the fetus, resulting in a multitude of clinical presentations ranging from asymptomatic, premature birth, and a wide array of clinical signs and symptoms to stillbirth. Rates for CS are on the rise, with 2017 having the most cases of CS since 1997.[1] CS is a nationally notifiable disease with each case being reported to the CDC by all 50 states.","call-number":"NBK537087","container-title":"StatPearls","event-place":"Treasure Island (FL)","language":"eng","note":"PMID: 30725772","publisher":"StatPearls Publishing","publisher-place":"Treasure Island (FL)","source":"PubMed","title":"Congenital Syphilis","URL":"http://www.ncbi.nlm.nih.gov/books/NBK537087/","author":[{"family":"Hussain","given":"Syed A."},{"family":"Vaidya","given":"Ruben"}],"accessed":{"date-parts":[["2022",2,2]]},"issued":{"date-parts":[["2022"]]}}}],"schema":"https://github.com/citation-style-language/schema/raw/master/csl-citation.json"} </w:instrText>
      </w:r>
      <w:r w:rsidR="006F54A5">
        <w:rPr>
          <w:rFonts w:ascii="Arial" w:hAnsi="Arial" w:cs="Arial"/>
          <w:color w:val="000000"/>
        </w:rPr>
        <w:fldChar w:fldCharType="separate"/>
      </w:r>
      <w:r w:rsidR="006F54A5" w:rsidRPr="006F54A5">
        <w:rPr>
          <w:rFonts w:ascii="Arial" w:hAnsi="Arial" w:cs="Arial"/>
        </w:rPr>
        <w:t>(10)</w:t>
      </w:r>
      <w:r w:rsidR="006F54A5">
        <w:rPr>
          <w:rFonts w:ascii="Arial" w:hAnsi="Arial" w:cs="Arial"/>
          <w:color w:val="000000"/>
        </w:rPr>
        <w:fldChar w:fldCharType="end"/>
      </w:r>
      <w:r w:rsidRPr="00E114C1">
        <w:rPr>
          <w:rFonts w:ascii="Arial" w:hAnsi="Arial" w:cs="Arial"/>
          <w:color w:val="000000"/>
        </w:rPr>
        <w:t>.</w:t>
      </w:r>
    </w:p>
    <w:p w14:paraId="61A935C4" w14:textId="2E8A69EA" w:rsidR="00F40FBD" w:rsidRPr="00E114C1" w:rsidRDefault="00F40FBD" w:rsidP="00884DEF">
      <w:pPr>
        <w:pBdr>
          <w:top w:val="nil"/>
          <w:left w:val="nil"/>
          <w:bottom w:val="nil"/>
          <w:right w:val="nil"/>
          <w:between w:val="nil"/>
        </w:pBdr>
        <w:spacing w:line="480" w:lineRule="auto"/>
        <w:jc w:val="both"/>
        <w:rPr>
          <w:rFonts w:ascii="Arial" w:hAnsi="Arial" w:cs="Arial"/>
        </w:rPr>
      </w:pPr>
      <w:r w:rsidRPr="00E114C1">
        <w:rPr>
          <w:rFonts w:ascii="Arial" w:hAnsi="Arial" w:cs="Arial"/>
          <w:color w:val="000000"/>
        </w:rPr>
        <w:t xml:space="preserve">Según los Centros de Control de Enfermedades (CDC) de Estados Unidos de América, país </w:t>
      </w:r>
      <w:r w:rsidRPr="00E114C1">
        <w:rPr>
          <w:rFonts w:ascii="Arial" w:hAnsi="Arial" w:cs="Arial"/>
        </w:rPr>
        <w:t xml:space="preserve">donde la </w:t>
      </w:r>
      <w:r w:rsidRPr="00E114C1">
        <w:rPr>
          <w:rFonts w:ascii="Arial" w:hAnsi="Arial" w:cs="Arial"/>
          <w:color w:val="000000"/>
        </w:rPr>
        <w:t>noti</w:t>
      </w:r>
      <w:r w:rsidRPr="00E114C1">
        <w:rPr>
          <w:rFonts w:ascii="Arial" w:hAnsi="Arial" w:cs="Arial"/>
        </w:rPr>
        <w:t xml:space="preserve">ficación es obligatoria a nivel estatal y nacional, </w:t>
      </w:r>
      <w:r w:rsidRPr="00E114C1">
        <w:rPr>
          <w:rFonts w:ascii="Arial" w:hAnsi="Arial" w:cs="Arial"/>
          <w:color w:val="000000"/>
        </w:rPr>
        <w:t>la tasa de SC</w:t>
      </w:r>
      <w:r w:rsidRPr="00E114C1">
        <w:rPr>
          <w:rFonts w:ascii="Arial" w:hAnsi="Arial" w:cs="Arial"/>
        </w:rPr>
        <w:t xml:space="preserve"> </w:t>
      </w:r>
      <w:r w:rsidRPr="00E114C1">
        <w:rPr>
          <w:rFonts w:ascii="Arial" w:hAnsi="Arial" w:cs="Arial"/>
          <w:color w:val="000000"/>
        </w:rPr>
        <w:t>disminuyó constantemente durante 2008-2012 (10,5 casos a 8,4 casos por 100.000 nacidos vivos) sin embargo</w:t>
      </w:r>
      <w:r w:rsidRPr="00E114C1">
        <w:rPr>
          <w:rFonts w:ascii="Arial" w:hAnsi="Arial" w:cs="Arial"/>
        </w:rPr>
        <w:t>,</w:t>
      </w:r>
      <w:r w:rsidRPr="00E114C1">
        <w:rPr>
          <w:rFonts w:ascii="Arial" w:hAnsi="Arial" w:cs="Arial"/>
          <w:color w:val="000000"/>
        </w:rPr>
        <w:t xml:space="preserve"> en años más recientes, la incidencia incrementó</w:t>
      </w:r>
      <w:r w:rsidR="001E2869">
        <w:rPr>
          <w:rFonts w:ascii="Arial" w:hAnsi="Arial" w:cs="Arial"/>
          <w:color w:val="000000"/>
        </w:rPr>
        <w:fldChar w:fldCharType="begin"/>
      </w:r>
      <w:r w:rsidR="001E2869">
        <w:rPr>
          <w:rFonts w:ascii="Arial" w:hAnsi="Arial" w:cs="Arial"/>
          <w:color w:val="000000"/>
        </w:rPr>
        <w:instrText xml:space="preserve"> ADDIN ZOTERO_ITEM CSL_CITATION {"citationID":"neRLVzph","properties":{"formattedCitation":"(11)","plainCitation":"(11)","noteIndex":0},"citationItems":[{"id":1165,"uris":["http://zotero.org/users/8300837/items/9K55P4FW"],"uri":["http://zotero.org/users/8300837/items/9K55P4FW"],"itemData":{"id":1165,"type":"webpage","title":"Syphilis testing adherence among women with livebirth deliveries: Indianapolis 2014-2016 - PubMed","URL":"https://pubmed.ncbi.nlm.nih.gov/34717575/","accessed":{"date-parts":[["2022",2,2]]}}}],"schema":"https://github.com/citation-style-language/schema/raw/master/csl-citation.json"} </w:instrText>
      </w:r>
      <w:r w:rsidR="001E2869">
        <w:rPr>
          <w:rFonts w:ascii="Arial" w:hAnsi="Arial" w:cs="Arial"/>
          <w:color w:val="000000"/>
        </w:rPr>
        <w:fldChar w:fldCharType="separate"/>
      </w:r>
      <w:r w:rsidR="001E2869" w:rsidRPr="001E2869">
        <w:rPr>
          <w:rFonts w:ascii="Arial" w:hAnsi="Arial" w:cs="Arial"/>
        </w:rPr>
        <w:t>(11)</w:t>
      </w:r>
      <w:r w:rsidR="001E2869">
        <w:rPr>
          <w:rFonts w:ascii="Arial" w:hAnsi="Arial" w:cs="Arial"/>
          <w:color w:val="000000"/>
        </w:rPr>
        <w:fldChar w:fldCharType="end"/>
      </w:r>
      <w:r w:rsidRPr="00E114C1">
        <w:rPr>
          <w:rFonts w:ascii="Arial" w:hAnsi="Arial" w:cs="Arial"/>
          <w:color w:val="000000"/>
        </w:rPr>
        <w:t>.</w:t>
      </w:r>
      <w:r w:rsidRPr="00E114C1">
        <w:rPr>
          <w:rFonts w:ascii="Arial" w:hAnsi="Arial" w:cs="Arial"/>
        </w:rPr>
        <w:t xml:space="preserve"> Los reportes </w:t>
      </w:r>
      <w:r w:rsidRPr="00E114C1">
        <w:rPr>
          <w:rFonts w:ascii="Arial" w:hAnsi="Arial" w:cs="Arial"/>
          <w:color w:val="000000"/>
        </w:rPr>
        <w:t xml:space="preserve">durante 2012-2014 (11,6 casos por 100.000 nacidos vivos en 2014), </w:t>
      </w:r>
      <w:r w:rsidRPr="00E114C1">
        <w:rPr>
          <w:rFonts w:ascii="Arial" w:hAnsi="Arial" w:cs="Arial"/>
        </w:rPr>
        <w:t xml:space="preserve">reflejaron un </w:t>
      </w:r>
      <w:r w:rsidRPr="00E114C1">
        <w:rPr>
          <w:rFonts w:ascii="Arial" w:hAnsi="Arial" w:cs="Arial"/>
          <w:color w:val="000000"/>
        </w:rPr>
        <w:t>aumento en la tasa nacional de sífilis primaria y secundaria en mujeres.</w:t>
      </w:r>
      <w:r w:rsidRPr="00E114C1">
        <w:rPr>
          <w:rFonts w:ascii="Arial" w:hAnsi="Arial" w:cs="Arial"/>
        </w:rPr>
        <w:t xml:space="preserve"> En datos más actuales, el número de casos reportados de </w:t>
      </w:r>
      <w:r w:rsidRPr="00E114C1">
        <w:rPr>
          <w:rFonts w:ascii="Arial" w:hAnsi="Arial" w:cs="Arial"/>
        </w:rPr>
        <w:lastRenderedPageBreak/>
        <w:t>SC en los Estados Unidos de América incrementó un 261% del 2013 al 2018 (de 362 a 1306 casos, con un total de 94 pacientes entre mortinatos y muertes infantiles prematuras, identificando una gran área de oportunidad para su prevención</w:t>
      </w:r>
      <w:r w:rsidR="006F54A5">
        <w:rPr>
          <w:rFonts w:ascii="Arial" w:hAnsi="Arial" w:cs="Arial"/>
        </w:rPr>
        <w:fldChar w:fldCharType="begin"/>
      </w:r>
      <w:r w:rsidR="001E2869">
        <w:rPr>
          <w:rFonts w:ascii="Arial" w:hAnsi="Arial" w:cs="Arial"/>
        </w:rPr>
        <w:instrText xml:space="preserve"> ADDIN ZOTERO_ITEM CSL_CITATION {"citationID":"qG61DF6s","properties":{"formattedCitation":"(12)","plainCitation":"(12)","noteIndex":0},"citationItems":[{"id":1163,"uris":["http://zotero.org/users/8300837/items/ZYIFCTFI"],"uri":["http://zotero.org/users/8300837/items/ZYIFCTFI"],"itemData":{"id":1163,"type":"webpage","title":"Preventing Congenital Syphilis-Opportunities Identified by Congenital Syphilis Case Review Boards - PubMed","URL":"https://pubmed.ncbi.nlm.nih.gov/30169475/","accessed":{"date-parts":[["2022",2,2]]}}}],"schema":"https://github.com/citation-style-language/schema/raw/master/csl-citation.json"} </w:instrText>
      </w:r>
      <w:r w:rsidR="006F54A5">
        <w:rPr>
          <w:rFonts w:ascii="Arial" w:hAnsi="Arial" w:cs="Arial"/>
        </w:rPr>
        <w:fldChar w:fldCharType="separate"/>
      </w:r>
      <w:r w:rsidR="001E2869" w:rsidRPr="001E2869">
        <w:rPr>
          <w:rFonts w:ascii="Arial" w:hAnsi="Arial" w:cs="Arial"/>
        </w:rPr>
        <w:t>(12)</w:t>
      </w:r>
      <w:r w:rsidR="006F54A5">
        <w:rPr>
          <w:rFonts w:ascii="Arial" w:hAnsi="Arial" w:cs="Arial"/>
        </w:rPr>
        <w:fldChar w:fldCharType="end"/>
      </w:r>
      <w:r w:rsidRPr="00E114C1">
        <w:rPr>
          <w:rFonts w:ascii="Arial" w:hAnsi="Arial" w:cs="Arial"/>
        </w:rPr>
        <w:t>.</w:t>
      </w:r>
    </w:p>
    <w:p w14:paraId="631326F3" w14:textId="05AD4F52" w:rsidR="00F40FBD" w:rsidRPr="00E114C1" w:rsidRDefault="00F40FBD" w:rsidP="00884DEF">
      <w:pPr>
        <w:pBdr>
          <w:top w:val="nil"/>
          <w:left w:val="nil"/>
          <w:bottom w:val="nil"/>
          <w:right w:val="nil"/>
          <w:between w:val="nil"/>
        </w:pBdr>
        <w:spacing w:line="480" w:lineRule="auto"/>
        <w:jc w:val="both"/>
        <w:rPr>
          <w:rFonts w:ascii="Arial" w:hAnsi="Arial" w:cs="Arial"/>
          <w:color w:val="242021"/>
        </w:rPr>
      </w:pPr>
      <w:r w:rsidRPr="00E114C1">
        <w:rPr>
          <w:rFonts w:ascii="Arial" w:hAnsi="Arial" w:cs="Arial"/>
          <w:color w:val="000000"/>
        </w:rPr>
        <w:t>En México, esta enfermedad es de notificación obligatoria semanal a la Secretaría de Salud</w:t>
      </w:r>
      <w:r w:rsidR="003A4883">
        <w:rPr>
          <w:rFonts w:ascii="Arial" w:hAnsi="Arial" w:cs="Arial"/>
          <w:color w:val="000000"/>
        </w:rPr>
        <w:fldChar w:fldCharType="begin"/>
      </w:r>
      <w:r w:rsidR="001E2869">
        <w:rPr>
          <w:rFonts w:ascii="Arial" w:hAnsi="Arial" w:cs="Arial"/>
          <w:color w:val="000000"/>
        </w:rPr>
        <w:instrText xml:space="preserve"> ADDIN ZOTERO_ITEM CSL_CITATION {"citationID":"Re9DNVgV","properties":{"formattedCitation":"(13)","plainCitation":"(13)","noteIndex":0},"citationItems":[{"id":1138,"uris":["http://zotero.org/users/8300837/items/YHA4QCPU"],"uri":["http://zotero.org/users/8300837/items/YHA4QCPU"],"itemData":{"id":1138,"type":"article-journal","abstract":"BACKGROUND AND AIMS: Treponema pallidum can cause syphilis in pregnant women and congenital syphilis in the newborn. In Latin America, 330,000 pregnant women are diagnosed with syphilis every year. Adequate prenatal care to detect syphilis reduces maternal morbidity and fetal and neonatal mortality and morbidity. We undertook this study to determine T. pallidum seroprevalence among pregnant and puerperal women from Morelos, Mexico, as well as to evaluate the sexual behavior, demographic and clinical variables associated with the infection.\nMETHODS: A cross-sectional study was carried out among pregnant and puerperal women from four general hospitals from Morelos, Mexico during 2005-2009. Women answered a questionnaire and provided a blood sample to detect antibodies against T. pallidum.\nRESULTS: A total of 2331 women were analyzed with 0.26% of T. pallidum seroprevalence. There were four cases with active syphilis and two cases with latent syphilis, as well as two cases of congenital syphilis. Illiterate women had 6.7 times higher risk of being infected. Women who did not undergo a urine test had a 5.3 times higher risk for infection and women who do not have piped water inside their household had a 5.0-fold higher risk of having anti-T. pallidum antibodies. All seropositive cases were from the same hospital (Cuautla General Hospital) with demographic, sexual behavior and medical care characteristics different from the other three hospitals.\nCONCLUSIONS: Syphilis during pregnancy and congenital syphilis are still present in Mexico. It may be that the more urban a population the higher the chance of the prevalence of maternal syphilis. It would be beneficial to reinforce the observance of the Official Mexican Norm and to implement rapid diagnostics tests to contend with this public health problem.","container-title":"Archives of Medical Research","DOI":"10.1016/j.arcmed.2012.10.001","ISSN":"1873-5487","issue":"7","journalAbbreviation":"Arch Med Res","language":"eng","note":"PMID: 23085448","page":"571-577","source":"PubMed","title":"Maternal/child seroprevalence of antibodies against Treponema pallidum at four general hospitals in the state of Morelos, Mexico","volume":"43","author":[{"family":"Yáñez-Alvarez","given":"Irais"},{"family":"Conde-González","given":"Carlos J."},{"family":"Uribe-Salas","given":"Felipe J."},{"family":"Olamendi-Portugal","given":"Ma L."},{"family":"García-Cisneros","given":"Santa"},{"family":"Sánchez-Alemán","given":"Miguel A."}],"issued":{"date-parts":[["2012",10]]}}}],"schema":"https://github.com/citation-style-language/schema/raw/master/csl-citation.json"} </w:instrText>
      </w:r>
      <w:r w:rsidR="003A4883">
        <w:rPr>
          <w:rFonts w:ascii="Arial" w:hAnsi="Arial" w:cs="Arial"/>
          <w:color w:val="000000"/>
        </w:rPr>
        <w:fldChar w:fldCharType="separate"/>
      </w:r>
      <w:r w:rsidR="001E2869" w:rsidRPr="001E2869">
        <w:rPr>
          <w:rFonts w:ascii="Arial" w:hAnsi="Arial" w:cs="Arial"/>
        </w:rPr>
        <w:t>(13)</w:t>
      </w:r>
      <w:r w:rsidR="003A4883">
        <w:rPr>
          <w:rFonts w:ascii="Arial" w:hAnsi="Arial" w:cs="Arial"/>
          <w:color w:val="000000"/>
        </w:rPr>
        <w:fldChar w:fldCharType="end"/>
      </w:r>
      <w:r w:rsidRPr="00E114C1">
        <w:rPr>
          <w:rFonts w:ascii="Arial" w:hAnsi="Arial" w:cs="Arial"/>
          <w:color w:val="000000"/>
        </w:rPr>
        <w:t>. La</w:t>
      </w:r>
      <w:r w:rsidRPr="00E114C1">
        <w:rPr>
          <w:rFonts w:ascii="Arial" w:hAnsi="Arial" w:cs="Arial"/>
        </w:rPr>
        <w:t xml:space="preserve"> SC</w:t>
      </w:r>
      <w:r w:rsidRPr="00E114C1">
        <w:rPr>
          <w:rFonts w:ascii="Arial" w:hAnsi="Arial" w:cs="Arial"/>
          <w:color w:val="000000"/>
        </w:rPr>
        <w:t xml:space="preserve"> es responsable de 1.3% de muertes en niños menores de cinco años de edad y </w:t>
      </w:r>
      <w:r w:rsidRPr="00E114C1">
        <w:rPr>
          <w:rFonts w:ascii="Arial" w:hAnsi="Arial" w:cs="Arial"/>
          <w:color w:val="242021"/>
        </w:rPr>
        <w:t xml:space="preserve">se sabe que la incidencia </w:t>
      </w:r>
      <w:r w:rsidRPr="00E114C1">
        <w:rPr>
          <w:rFonts w:ascii="Arial" w:hAnsi="Arial" w:cs="Arial"/>
          <w:color w:val="000000"/>
        </w:rPr>
        <w:t>es de 2.9 casos por cada 100,000 recién nacidos</w:t>
      </w:r>
      <w:r w:rsidR="0082160D">
        <w:rPr>
          <w:rFonts w:ascii="Arial" w:hAnsi="Arial" w:cs="Arial"/>
          <w:color w:val="000000"/>
        </w:rPr>
        <w:fldChar w:fldCharType="begin"/>
      </w:r>
      <w:r w:rsidR="0082160D">
        <w:rPr>
          <w:rFonts w:ascii="Arial" w:hAnsi="Arial" w:cs="Arial"/>
          <w:color w:val="000000"/>
        </w:rPr>
        <w:instrText xml:space="preserve"> ADDIN ZOTERO_ITEM CSL_CITATION {"citationID":"afMZPtjW","properties":{"formattedCitation":"(14)","plainCitation":"(14)","noteIndex":0},"citationItems":[{"id":1171,"uris":["http://zotero.org/users/8300837/items/55BZI672"],"uri":["http://zotero.org/users/8300837/items/55BZI672"],"itemData":{"id":1171,"type":"article-journal","abstract":"OBJECTIVE: To describe the epidemiologic profile of congenital syphilis in Mexico between 1990 and 2009.\nMETHODS: The database of the General Direction of Epidemiology at the Ministry of Health in Mexico about congenital syphilis was reviewed. Data corresponding to the period between 1990 and 2009 were analyzed in every state of the Mexican republic.\nRESULTS: A total of 1717 cases of congenital syphilis were reported during the study period. A 16.6% increase was observed between 2005 and 2009 and the quinquennium between 2000 and 2004. A trend toward increase in the incidence of congenital syphilis was observed with 2.9 new cases for each 100,000 babies born alive. The states that displayed significant positive trends were as follows: Baja California, Colima, Chihuahua, Jalisco, Nayarit, Sinaloa, and Zacatecas.\nCONCLUSIONS: An increase in the number of cases of congenital syphilis is observed; the northern states are the ones that contribute the most to the statistics. There is a real need to refine the epidemiologic operations to detect and treat the cases of maternal and congenital syphilis in the country.","container-title":"Sexually Transmitted Diseases","DOI":"10.1097/OLQ.0b013e31821898ca","ISSN":"1537-4521","issue":"9","journalAbbreviation":"Sex Transm Dis","language":"eng","note":"PMID: 21844732","page":"798-801","source":"PubMed","title":"Congenital syphilis, a reemergent disease in Mexico: its epidemiology during the last 2 decades","title-short":"Congenital syphilis, a reemergent disease in Mexico","volume":"38","author":[{"family":"Reyna-Figueroa","given":"Jesús"},{"family":"Esparza-Aguilar","given":"Marcelino"},{"family":"Hernández-Hernández","given":"Luz del Carmen"},{"family":"Fernández-Canton","given":"Sonia"},{"family":"Richardson-Lopez Collada","given":"Vesta Louise"}],"issued":{"date-parts":[["2011",9]]}}}],"schema":"https://github.com/citation-style-language/schema/raw/master/csl-citation.json"} </w:instrText>
      </w:r>
      <w:r w:rsidR="0082160D">
        <w:rPr>
          <w:rFonts w:ascii="Arial" w:hAnsi="Arial" w:cs="Arial"/>
          <w:color w:val="000000"/>
        </w:rPr>
        <w:fldChar w:fldCharType="separate"/>
      </w:r>
      <w:r w:rsidR="0082160D" w:rsidRPr="0082160D">
        <w:rPr>
          <w:rFonts w:ascii="Arial" w:hAnsi="Arial" w:cs="Arial"/>
        </w:rPr>
        <w:t>(14)</w:t>
      </w:r>
      <w:r w:rsidR="0082160D">
        <w:rPr>
          <w:rFonts w:ascii="Arial" w:hAnsi="Arial" w:cs="Arial"/>
          <w:color w:val="000000"/>
        </w:rPr>
        <w:fldChar w:fldCharType="end"/>
      </w:r>
      <w:r w:rsidRPr="00E114C1">
        <w:rPr>
          <w:rFonts w:ascii="Arial" w:hAnsi="Arial" w:cs="Arial"/>
          <w:color w:val="000000"/>
        </w:rPr>
        <w:t>. Las entidades federativas con mayor prevalencia son: Baja California, Colima, Chihuahua, Jalisco, Nayarit, Sinaloa y Zacatecas, localizados en el noroeste del país, fenómeno migratorio característico en esta área, lo que contribuye al aumento de las infecciones de trasmisión sexual</w:t>
      </w:r>
      <w:r w:rsidR="00CB5CA1">
        <w:rPr>
          <w:rFonts w:ascii="Arial" w:hAnsi="Arial" w:cs="Arial"/>
          <w:color w:val="000000"/>
        </w:rPr>
        <w:fldChar w:fldCharType="begin"/>
      </w:r>
      <w:r w:rsidR="0082160D">
        <w:rPr>
          <w:rFonts w:ascii="Arial" w:hAnsi="Arial" w:cs="Arial"/>
          <w:color w:val="000000"/>
        </w:rPr>
        <w:instrText xml:space="preserve"> ADDIN ZOTERO_ITEM CSL_CITATION {"citationID":"IQ3fGVYC","properties":{"formattedCitation":"(15)","plainCitation":"(15)","noteIndex":0},"citationItems":[{"id":1140,"uris":["http://zotero.org/users/8300837/items/YTCYCMZZ"],"uri":["http://zotero.org/users/8300837/items/YTCYCMZZ"],"itemData":{"id":1140,"type":"article-journal","abstract":"OBJECTIVE: To estimate the prevalence of maternal and neonatal syphilis, to assess the usefulness of a rapid treponemic diagnostic test, and to evaluate the frequency of screening for syphilis during prenatal care in Mexican women.\nMATERIAL AND METHODS: This was a cross-sectional study that included 1,322 women interviewed in two hospitals (Hospital General in Cuernavaca, Morelos, and Hospital de la Mujer in Mexico City). Women answered a questionnaire on reproductive background, exposure to sexually transmitted infections and prenatal care. In order to diagnose syphilis, a rapid Determine TP test and a latex-VDRL test were used among all participating women. Positive cases were confirmed using FTA-ABS test.\nRESULTS: Prevalence of serologically active syphilis was 0.3% (4/1322). Using as comparison standard a combination of VDRL and FTA-ABS tests, the Determine TP test had a sensitivity and specificity of 100%. Two newborns with positive FTA-ABS IgM, one negative with FTA-ABS IgM and one first-trimester abortion were found from seropositive women. Prenatal serum screening for syphilis was conducted in only 6.9% of women included in the study.\nCONCLUSIONS: Although the prevalence of maternal syphilis is relatively low, results show that if the situation found in the hospitals studied is shared by other hospitals in Mexico, a systematic screening for maternal syphilis would help to diagnose more cases of this infection than the number reported in official figures. Screening of syphilis in pregnant women using rapid tests may help in the prevention of congenital syphilis.","container-title":"Revista De Investigacion Clinica; Organo Del Hospital De Enfermedades De La Nutricion","ISSN":"0034-8376","issue":"2","journalAbbreviation":"Rev Invest Clin","language":"spa","note":"PMID: 16827264","page":"119-125","source":"PubMed","title":"[Maternal and congenital syphilis in two Mexican hospitals: evaluation of a rapid diagnostic test]","title-short":"[Maternal and congenital syphilis in two Mexican hospitals","volume":"58","author":[{"family":"Hernández-Trejo","given":"María"},{"family":"Hernández-Prado","given":"Bernardo"},{"family":"Uribe-Salas","given":"Felipe"},{"family":"Juárez-Figueroa","given":"Luis"},{"family":"Conde-González","given":"Carlos J."}],"issued":{"date-parts":[["2006",4]]}}}],"schema":"https://github.com/citation-style-language/schema/raw/master/csl-citation.json"} </w:instrText>
      </w:r>
      <w:r w:rsidR="00CB5CA1">
        <w:rPr>
          <w:rFonts w:ascii="Arial" w:hAnsi="Arial" w:cs="Arial"/>
          <w:color w:val="000000"/>
        </w:rPr>
        <w:fldChar w:fldCharType="separate"/>
      </w:r>
      <w:r w:rsidR="0082160D" w:rsidRPr="0082160D">
        <w:rPr>
          <w:rFonts w:ascii="Arial" w:hAnsi="Arial" w:cs="Arial"/>
        </w:rPr>
        <w:t>(15)</w:t>
      </w:r>
      <w:r w:rsidR="00CB5CA1">
        <w:rPr>
          <w:rFonts w:ascii="Arial" w:hAnsi="Arial" w:cs="Arial"/>
          <w:color w:val="000000"/>
        </w:rPr>
        <w:fldChar w:fldCharType="end"/>
      </w:r>
      <w:r w:rsidRPr="00E114C1">
        <w:rPr>
          <w:rFonts w:ascii="Arial" w:hAnsi="Arial" w:cs="Arial"/>
          <w:color w:val="000000"/>
        </w:rPr>
        <w:t>.</w:t>
      </w:r>
      <w:r w:rsidRPr="00E114C1">
        <w:rPr>
          <w:rFonts w:ascii="Arial" w:hAnsi="Arial" w:cs="Arial"/>
          <w:color w:val="242021"/>
        </w:rPr>
        <w:t xml:space="preserve"> </w:t>
      </w:r>
    </w:p>
    <w:p w14:paraId="175BCA13" w14:textId="191CCA9A" w:rsidR="00F40FBD" w:rsidRPr="00E114C1" w:rsidRDefault="00F40FBD" w:rsidP="00884DEF">
      <w:pPr>
        <w:pBdr>
          <w:top w:val="nil"/>
          <w:left w:val="nil"/>
          <w:bottom w:val="nil"/>
          <w:right w:val="nil"/>
          <w:between w:val="nil"/>
        </w:pBdr>
        <w:spacing w:line="480" w:lineRule="auto"/>
        <w:jc w:val="both"/>
        <w:rPr>
          <w:rFonts w:ascii="Arial" w:hAnsi="Arial" w:cs="Arial"/>
          <w:color w:val="242021"/>
        </w:rPr>
      </w:pPr>
      <w:r w:rsidRPr="00E114C1">
        <w:rPr>
          <w:rFonts w:ascii="Arial" w:hAnsi="Arial" w:cs="Arial"/>
          <w:color w:val="242021"/>
        </w:rPr>
        <w:t xml:space="preserve">Actualmente existe un subregistro de los casos de sífilis congénita ante el Sistema Nacional de Vigilancia Epidemiológica. En los últimos años, por falta de diagnóstico y notificación y debido a la pandemia de COVID-19 el reporte total de casos para el año 2020 fue de cero. </w:t>
      </w:r>
      <w:r w:rsidR="00641275" w:rsidRPr="00E114C1">
        <w:rPr>
          <w:rFonts w:ascii="Arial" w:hAnsi="Arial" w:cs="Arial"/>
          <w:color w:val="242021"/>
        </w:rPr>
        <w:t xml:space="preserve">Las notificaciones hasta la semana </w:t>
      </w:r>
      <w:r w:rsidRPr="00E114C1">
        <w:rPr>
          <w:rFonts w:ascii="Arial" w:hAnsi="Arial" w:cs="Arial"/>
          <w:color w:val="242021"/>
        </w:rPr>
        <w:t>epidemiológica del año actual</w:t>
      </w:r>
      <w:r w:rsidR="00641275" w:rsidRPr="00E114C1">
        <w:rPr>
          <w:rFonts w:ascii="Arial" w:hAnsi="Arial" w:cs="Arial"/>
          <w:color w:val="242021"/>
        </w:rPr>
        <w:t xml:space="preserve"> ilustran que no se está llevando a cabo un reporte adecuado, por lo que las cifras reveladas no son fidedignas ni reflejan el estado en que se encuentra nuestro país.</w:t>
      </w:r>
    </w:p>
    <w:p w14:paraId="13CD6219" w14:textId="4F77FE29" w:rsidR="00F40FBD" w:rsidRPr="00E114C1" w:rsidRDefault="00F40FBD" w:rsidP="00884DEF">
      <w:pPr>
        <w:pBdr>
          <w:top w:val="nil"/>
          <w:left w:val="nil"/>
          <w:bottom w:val="nil"/>
          <w:right w:val="nil"/>
          <w:between w:val="nil"/>
        </w:pBdr>
        <w:spacing w:line="480" w:lineRule="auto"/>
        <w:jc w:val="both"/>
        <w:rPr>
          <w:rFonts w:ascii="Arial" w:hAnsi="Arial" w:cs="Arial"/>
          <w:highlight w:val="white"/>
        </w:rPr>
      </w:pPr>
      <w:r w:rsidRPr="00E114C1">
        <w:rPr>
          <w:rFonts w:ascii="Arial" w:hAnsi="Arial" w:cs="Arial"/>
          <w:color w:val="242021"/>
        </w:rPr>
        <w:t xml:space="preserve">Acerca de las formas de prevención de la SC de los CDC, existen cuatro categorías de oportunidades perdidas para el diagnóstico - esto según la atención prenatal, las pruebas realizadas y tratamiento de la madre: (1) falta de atención prenatal; (2) falta de pruebas para el tamizaje de sífilis a pesar de la atención prenatal oportuna; (3) falta de tratamiento materno adecuado a pesar de un diagnóstico oportuno de sífilis; la cual se ha reportado que es el área de </w:t>
      </w:r>
      <w:r w:rsidRPr="00E114C1">
        <w:rPr>
          <w:rFonts w:ascii="Arial" w:hAnsi="Arial" w:cs="Arial"/>
          <w:color w:val="242021"/>
        </w:rPr>
        <w:lastRenderedPageBreak/>
        <w:t xml:space="preserve">oportunidad más importante en los Estados Unidos de América, </w:t>
      </w:r>
      <w:r w:rsidR="00214042">
        <w:rPr>
          <w:rFonts w:ascii="Arial" w:hAnsi="Arial" w:cs="Arial"/>
          <w:color w:val="242021"/>
        </w:rPr>
        <w:t xml:space="preserve">y </w:t>
      </w:r>
      <w:r w:rsidRPr="00E114C1">
        <w:rPr>
          <w:rFonts w:ascii="Arial" w:hAnsi="Arial" w:cs="Arial"/>
          <w:color w:val="242021"/>
        </w:rPr>
        <w:t xml:space="preserve">(4) </w:t>
      </w:r>
      <w:r w:rsidR="00214042">
        <w:rPr>
          <w:rFonts w:ascii="Arial" w:hAnsi="Arial" w:cs="Arial"/>
          <w:color w:val="242021"/>
        </w:rPr>
        <w:t xml:space="preserve">la </w:t>
      </w:r>
      <w:r w:rsidRPr="00E114C1">
        <w:rPr>
          <w:rFonts w:ascii="Arial" w:hAnsi="Arial" w:cs="Arial"/>
          <w:color w:val="242021"/>
        </w:rPr>
        <w:t>identificación tardía de la seroconversión durante el embarazo (identificado menos más de 30 días antes del parto)</w:t>
      </w:r>
      <w:r w:rsidR="00AF010B" w:rsidRPr="00E114C1">
        <w:rPr>
          <w:rFonts w:ascii="Arial" w:hAnsi="Arial" w:cs="Arial"/>
          <w:color w:val="242021"/>
        </w:rPr>
        <w:t xml:space="preserve"> </w:t>
      </w:r>
      <w:r w:rsidRPr="00E114C1">
        <w:rPr>
          <w:rFonts w:ascii="Arial" w:hAnsi="Arial" w:cs="Arial"/>
          <w:highlight w:val="white"/>
        </w:rPr>
        <w:t>en México y Latinoamérica se desconoce la categoría que contribuye a la no detección de estos casos, aunque a nivel de sector público se piensa que es la falta de atención prenatal</w:t>
      </w:r>
      <w:r w:rsidR="001E2869">
        <w:rPr>
          <w:rFonts w:ascii="Arial" w:hAnsi="Arial" w:cs="Arial"/>
          <w:highlight w:val="white"/>
        </w:rPr>
        <w:fldChar w:fldCharType="begin"/>
      </w:r>
      <w:r w:rsidR="0082160D">
        <w:rPr>
          <w:rFonts w:ascii="Arial" w:hAnsi="Arial" w:cs="Arial"/>
          <w:highlight w:val="white"/>
        </w:rPr>
        <w:instrText xml:space="preserve"> ADDIN ZOTERO_ITEM CSL_CITATION {"citationID":"cUYcUUha","properties":{"formattedCitation":"(16,17)","plainCitation":"(16,17)","noteIndex":0},"citationItems":[{"id":1167,"uris":["http://zotero.org/users/8300837/items/ZDE4IF5F"],"uri":["http://zotero.org/users/8300837/items/ZDE4IF5F"],"itemData":{"id":1167,"type":"article-journal","abstract":"BACKGROUND: Congenital syphilis (CS), the transmission of Treponema pallidum from mother to fetus during pregnancy, can cause adverse birth outcomes. In 2012 to 2014, the CS rate in California increased more than 200% from 6.6 to 20.3 cases per 100,000 live births. Our objectives were to identify characteristics associated with delivering an infant with CS and missed opportunities for prevention among syphilis-infected pregnant women in California.\nMETHODS: We linked California Department of Public Health syphilis surveillance records from women aged 15 to 45 years-diagnosed from March 13, 2012, to December 31, 2014-to birth records. We compared characteristics among mothers who delivered an infant with CS (CS mothers) with mothers who delivered an infant without CS (non-CS mothers) by using χ or Fisher exact tests. To visualize gaps in prevention among syphilis-infected pregnant women, we constructed a CS prevention cascade, a figure that shows steps to prevent CS.\nRESULTS: During the selected period, 2498 women were diagnosed as having syphilis, and 427 (17%) linked to birth records; 164 (38%) were defined as CS mothers and 263 (62%) as non-CS mothers. Mothers with CS were more likely than non-CS mothers to have their first prenatal care visit in the third trimester. High proportions of mothers in both groups reported high-risk sexual behaviors, methamphetamine use, or incarceration (13%-29%). The CS prevention cascade showed decrements of 5% to 11% in prenatal care receipt, testing, and treatment steps; only 62% of potential CS births were prevented.\nCONCLUSIONS: Multifaceted efforts are needed to address gaps in the CS prevention cascade and reduce CS cases in California.","container-title":"Sexually Transmitted Diseases","DOI":"10.1097/OLQ.0000000000000782","ISSN":"1537-4521","issue":"7","journalAbbreviation":"Sex Transm Dis","language":"eng","note":"PMID: 29465666","page":"435-441","source":"PubMed","title":"Characteristics Associated With Delivery of an Infant With Congenital Syphilis and Missed Opportunities for Prevention-California, 2012 to 2014","volume":"45","author":[{"family":"Biswas","given":"Hope H."},{"family":"Chew Ng","given":"Rilene A."},{"family":"Murray","given":"Erin L."},{"family":"Chow","given":"Joan M."},{"family":"Stoltey","given":"Juliet E."},{"family":"Watt","given":"James P."},{"family":"Bauer","given":"Heidi M."}],"issued":{"date-parts":[["2018",7]]}}},{"id":1169,"uris":["http://zotero.org/users/8300837/items/BP5ZK8N8"],"uri":["http://zotero.org/users/8300837/items/BP5ZK8N8"],"itemData":{"id":1169,"type":"webpage","title":"Re-emergence of syphilis in women of reproductive age and its association with the increase in congenital syphilis in Mexico during 2010-2019: an ecological study - PubMed","URL":"https://pubmed.ncbi.nlm.nih.gov/34556026/","accessed":{"date-parts":[["2022",2,2]]}}}],"schema":"https://github.com/citation-style-language/schema/raw/master/csl-citation.json"} </w:instrText>
      </w:r>
      <w:r w:rsidR="001E2869">
        <w:rPr>
          <w:rFonts w:ascii="Arial" w:hAnsi="Arial" w:cs="Arial"/>
          <w:highlight w:val="white"/>
        </w:rPr>
        <w:fldChar w:fldCharType="separate"/>
      </w:r>
      <w:r w:rsidR="0082160D" w:rsidRPr="0082160D">
        <w:rPr>
          <w:rFonts w:ascii="Arial" w:hAnsi="Arial" w:cs="Arial"/>
          <w:highlight w:val="white"/>
        </w:rPr>
        <w:t>(16,17)</w:t>
      </w:r>
      <w:r w:rsidR="001E2869">
        <w:rPr>
          <w:rFonts w:ascii="Arial" w:hAnsi="Arial" w:cs="Arial"/>
          <w:highlight w:val="white"/>
        </w:rPr>
        <w:fldChar w:fldCharType="end"/>
      </w:r>
      <w:r w:rsidRPr="00E114C1">
        <w:rPr>
          <w:rFonts w:ascii="Arial" w:hAnsi="Arial" w:cs="Arial"/>
          <w:highlight w:val="white"/>
        </w:rPr>
        <w:t>.</w:t>
      </w:r>
    </w:p>
    <w:p w14:paraId="0F777CF1" w14:textId="77777777" w:rsidR="00F40FBD" w:rsidRPr="00E114C1" w:rsidRDefault="00F40FBD" w:rsidP="00884DEF">
      <w:pPr>
        <w:pStyle w:val="Ttulo1"/>
        <w:spacing w:line="480" w:lineRule="auto"/>
        <w:jc w:val="both"/>
        <w:rPr>
          <w:lang w:val="es-MX"/>
        </w:rPr>
      </w:pPr>
      <w:r w:rsidRPr="00E114C1">
        <w:rPr>
          <w:lang w:val="es-MX"/>
        </w:rPr>
        <w:t>JUSTIFICACIÓN</w:t>
      </w:r>
    </w:p>
    <w:p w14:paraId="7600D7A2" w14:textId="77777777" w:rsidR="00F40FBD" w:rsidRPr="00E114C1" w:rsidRDefault="00F40FBD" w:rsidP="00884DEF">
      <w:pPr>
        <w:spacing w:line="480" w:lineRule="auto"/>
        <w:jc w:val="both"/>
        <w:rPr>
          <w:rFonts w:ascii="Arial" w:hAnsi="Arial" w:cs="Arial"/>
        </w:rPr>
      </w:pPr>
      <w:r w:rsidRPr="00E114C1">
        <w:rPr>
          <w:rFonts w:ascii="Arial" w:hAnsi="Arial" w:cs="Arial"/>
        </w:rPr>
        <w:t>Los casos de sífilis y de sífilis congénita se han incrementado en las últimas décadas en Norteamérica y Latinoamérica, y la información clínica es escasa. En México no existen reportes de incidencia de esta enfermedad y no se conoce el espectro de características clínicas más frecuentes de sífilis congénita en nuestra población.</w:t>
      </w:r>
    </w:p>
    <w:p w14:paraId="195D4788" w14:textId="7D8A557E" w:rsidR="00F40FBD" w:rsidRPr="00E114C1" w:rsidRDefault="00F40FBD" w:rsidP="00884DEF">
      <w:pPr>
        <w:spacing w:line="480" w:lineRule="auto"/>
        <w:jc w:val="both"/>
        <w:rPr>
          <w:rFonts w:ascii="Arial" w:hAnsi="Arial" w:cs="Arial"/>
        </w:rPr>
      </w:pPr>
      <w:r w:rsidRPr="00E114C1">
        <w:rPr>
          <w:rFonts w:ascii="Arial" w:hAnsi="Arial" w:cs="Arial"/>
        </w:rPr>
        <w:t>Hasta el 90% de los pacientes serán asintomáticos al nacimiento por lo que no se sospecha de manera inicial</w:t>
      </w:r>
      <w:r w:rsidR="00DC586B" w:rsidRPr="00E114C1">
        <w:rPr>
          <w:rFonts w:ascii="Arial" w:hAnsi="Arial" w:cs="Arial"/>
        </w:rPr>
        <w:t>, lo cual repercute directamente con el pronóstico y las secuelas que pudieran presentarse en el paciente</w:t>
      </w:r>
      <w:r w:rsidRPr="00E114C1">
        <w:rPr>
          <w:rFonts w:ascii="Arial" w:hAnsi="Arial" w:cs="Arial"/>
        </w:rPr>
        <w:t>.</w:t>
      </w:r>
    </w:p>
    <w:p w14:paraId="2A8DF29E" w14:textId="16195217" w:rsidR="00F40FBD" w:rsidRPr="00E114C1" w:rsidRDefault="00F40FBD" w:rsidP="00884DEF">
      <w:pPr>
        <w:spacing w:line="480" w:lineRule="auto"/>
        <w:jc w:val="both"/>
        <w:rPr>
          <w:rFonts w:ascii="Arial" w:hAnsi="Arial" w:cs="Arial"/>
        </w:rPr>
      </w:pPr>
    </w:p>
    <w:p w14:paraId="646EF4B3" w14:textId="0FAE67A6" w:rsidR="00884DEF" w:rsidRPr="00E114C1" w:rsidRDefault="00884DEF" w:rsidP="00884DEF">
      <w:pPr>
        <w:spacing w:line="480" w:lineRule="auto"/>
        <w:jc w:val="both"/>
        <w:rPr>
          <w:rFonts w:ascii="Arial" w:hAnsi="Arial" w:cs="Arial"/>
        </w:rPr>
      </w:pPr>
    </w:p>
    <w:p w14:paraId="30CAFF02" w14:textId="76A5AFF0" w:rsidR="00884DEF" w:rsidRPr="00E114C1" w:rsidRDefault="00884DEF" w:rsidP="00884DEF">
      <w:pPr>
        <w:spacing w:line="480" w:lineRule="auto"/>
        <w:jc w:val="both"/>
        <w:rPr>
          <w:rFonts w:ascii="Arial" w:hAnsi="Arial" w:cs="Arial"/>
        </w:rPr>
      </w:pPr>
    </w:p>
    <w:p w14:paraId="4D5B7D94" w14:textId="2EF26A00" w:rsidR="00884DEF" w:rsidRPr="00E114C1" w:rsidRDefault="00884DEF" w:rsidP="00884DEF">
      <w:pPr>
        <w:spacing w:line="480" w:lineRule="auto"/>
        <w:jc w:val="both"/>
        <w:rPr>
          <w:rFonts w:ascii="Arial" w:hAnsi="Arial" w:cs="Arial"/>
        </w:rPr>
      </w:pPr>
    </w:p>
    <w:p w14:paraId="24D95DCA" w14:textId="1F75BFAF" w:rsidR="00A523E6" w:rsidRDefault="00A523E6" w:rsidP="00884DEF">
      <w:pPr>
        <w:spacing w:line="480" w:lineRule="auto"/>
        <w:jc w:val="both"/>
        <w:rPr>
          <w:rFonts w:ascii="Arial" w:hAnsi="Arial" w:cs="Arial"/>
        </w:rPr>
      </w:pPr>
    </w:p>
    <w:p w14:paraId="034763C3" w14:textId="0B518C04" w:rsidR="007F16B7" w:rsidRDefault="007F16B7" w:rsidP="00884DEF">
      <w:pPr>
        <w:spacing w:line="480" w:lineRule="auto"/>
        <w:jc w:val="both"/>
        <w:rPr>
          <w:rFonts w:ascii="Arial" w:hAnsi="Arial" w:cs="Arial"/>
        </w:rPr>
      </w:pPr>
    </w:p>
    <w:p w14:paraId="52752C3A" w14:textId="742E7E71" w:rsidR="007E6B40" w:rsidRDefault="007E6B40" w:rsidP="00884DEF">
      <w:pPr>
        <w:spacing w:line="480" w:lineRule="auto"/>
        <w:jc w:val="both"/>
        <w:rPr>
          <w:rFonts w:ascii="Arial" w:hAnsi="Arial" w:cs="Arial"/>
        </w:rPr>
      </w:pPr>
    </w:p>
    <w:p w14:paraId="1DDA5F1D" w14:textId="77777777" w:rsidR="007E6B40" w:rsidRDefault="007E6B40" w:rsidP="00884DEF">
      <w:pPr>
        <w:spacing w:line="480" w:lineRule="auto"/>
        <w:jc w:val="both"/>
        <w:rPr>
          <w:rFonts w:ascii="Arial" w:hAnsi="Arial" w:cs="Arial"/>
        </w:rPr>
      </w:pPr>
    </w:p>
    <w:p w14:paraId="53F5C954" w14:textId="77777777" w:rsidR="007F16B7" w:rsidRPr="00E114C1" w:rsidRDefault="007F16B7" w:rsidP="00884DEF">
      <w:pPr>
        <w:spacing w:line="480" w:lineRule="auto"/>
        <w:jc w:val="both"/>
        <w:rPr>
          <w:rFonts w:ascii="Arial" w:hAnsi="Arial" w:cs="Arial"/>
        </w:rPr>
      </w:pPr>
    </w:p>
    <w:p w14:paraId="559A864C" w14:textId="241EFA96" w:rsidR="00E02B50" w:rsidRPr="00E114C1" w:rsidRDefault="00E02B50" w:rsidP="00884DEF">
      <w:pPr>
        <w:spacing w:line="480" w:lineRule="auto"/>
        <w:jc w:val="both"/>
        <w:rPr>
          <w:rFonts w:ascii="Arial" w:hAnsi="Arial" w:cs="Arial"/>
        </w:rPr>
      </w:pPr>
    </w:p>
    <w:p w14:paraId="7F739B8A" w14:textId="77777777" w:rsidR="00BB4548" w:rsidRPr="00E114C1" w:rsidRDefault="00BB4548" w:rsidP="00884DEF">
      <w:pPr>
        <w:spacing w:line="480" w:lineRule="auto"/>
        <w:jc w:val="both"/>
        <w:rPr>
          <w:rFonts w:ascii="Arial" w:hAnsi="Arial" w:cs="Arial"/>
        </w:rPr>
      </w:pPr>
    </w:p>
    <w:p w14:paraId="71C4D4F3" w14:textId="77777777" w:rsidR="00BB4548" w:rsidRPr="00E114C1" w:rsidRDefault="008D2727" w:rsidP="008D2727">
      <w:pPr>
        <w:rPr>
          <w:rStyle w:val="fontstyle01"/>
          <w:rFonts w:ascii="Arial" w:hAnsi="Arial" w:cs="Arial"/>
        </w:rPr>
      </w:pPr>
      <w:r w:rsidRPr="00E114C1">
        <w:rPr>
          <w:rStyle w:val="fontstyle01"/>
          <w:rFonts w:ascii="Arial" w:hAnsi="Arial" w:cs="Arial"/>
        </w:rPr>
        <w:t>Capítulo III</w:t>
      </w:r>
    </w:p>
    <w:p w14:paraId="6B413117" w14:textId="120C0267" w:rsidR="008D2727" w:rsidRPr="00E114C1" w:rsidRDefault="008D2727" w:rsidP="008D2727">
      <w:pPr>
        <w:rPr>
          <w:rStyle w:val="fontstyle01"/>
          <w:rFonts w:ascii="Arial" w:hAnsi="Arial" w:cs="Arial"/>
          <w:sz w:val="36"/>
          <w:szCs w:val="36"/>
        </w:rPr>
      </w:pPr>
      <w:r w:rsidRPr="00E114C1">
        <w:rPr>
          <w:rFonts w:ascii="Arial" w:hAnsi="Arial" w:cs="Arial"/>
          <w:b/>
          <w:bCs/>
          <w:color w:val="000000"/>
          <w:sz w:val="40"/>
          <w:szCs w:val="40"/>
        </w:rPr>
        <w:br/>
      </w:r>
      <w:r w:rsidRPr="00E114C1">
        <w:rPr>
          <w:rStyle w:val="fontstyle01"/>
          <w:rFonts w:ascii="Arial" w:hAnsi="Arial" w:cs="Arial"/>
          <w:sz w:val="36"/>
          <w:szCs w:val="36"/>
        </w:rPr>
        <w:t>3. HIPÓTESIS</w:t>
      </w:r>
    </w:p>
    <w:p w14:paraId="1C43CC56" w14:textId="7002D0D6" w:rsidR="008D2727" w:rsidRPr="00E114C1" w:rsidRDefault="008D2727" w:rsidP="008D2727">
      <w:pPr>
        <w:rPr>
          <w:rStyle w:val="fontstyle01"/>
          <w:rFonts w:ascii="Arial" w:hAnsi="Arial" w:cs="Arial"/>
          <w:sz w:val="36"/>
          <w:szCs w:val="36"/>
        </w:rPr>
      </w:pPr>
    </w:p>
    <w:p w14:paraId="5FBEFF63" w14:textId="77777777" w:rsidR="008D2727" w:rsidRPr="00E114C1" w:rsidRDefault="008D2727" w:rsidP="00884DEF">
      <w:pPr>
        <w:pStyle w:val="Ttulo2"/>
        <w:spacing w:line="480" w:lineRule="auto"/>
        <w:rPr>
          <w:rFonts w:ascii="Arial" w:hAnsi="Arial" w:cs="Arial"/>
          <w:color w:val="auto"/>
        </w:rPr>
      </w:pPr>
      <w:r w:rsidRPr="00E114C1">
        <w:rPr>
          <w:rFonts w:ascii="Arial" w:hAnsi="Arial" w:cs="Arial"/>
          <w:color w:val="auto"/>
        </w:rPr>
        <w:t>HIPÓTESIS ALTERNA</w:t>
      </w:r>
    </w:p>
    <w:p w14:paraId="3D586AB5" w14:textId="77777777" w:rsidR="008D2727" w:rsidRPr="00E114C1" w:rsidRDefault="008D2727" w:rsidP="00884DEF">
      <w:pPr>
        <w:spacing w:line="480" w:lineRule="auto"/>
        <w:jc w:val="both"/>
        <w:rPr>
          <w:rFonts w:ascii="Arial" w:hAnsi="Arial" w:cs="Arial"/>
        </w:rPr>
      </w:pPr>
      <w:r w:rsidRPr="00E114C1">
        <w:rPr>
          <w:rFonts w:ascii="Arial" w:hAnsi="Arial" w:cs="Arial"/>
        </w:rPr>
        <w:t>La incidencia de SC ha incrementado en los últimos cinco años en nuestra localidad y en nuestro país.</w:t>
      </w:r>
    </w:p>
    <w:p w14:paraId="04027142" w14:textId="77777777" w:rsidR="008D2727" w:rsidRPr="00E114C1" w:rsidRDefault="008D2727" w:rsidP="00884DEF">
      <w:pPr>
        <w:spacing w:line="480" w:lineRule="auto"/>
        <w:jc w:val="both"/>
        <w:rPr>
          <w:rFonts w:ascii="Arial" w:hAnsi="Arial" w:cs="Arial"/>
        </w:rPr>
      </w:pPr>
    </w:p>
    <w:p w14:paraId="6CBF99BC" w14:textId="77777777" w:rsidR="008D2727" w:rsidRPr="00E114C1" w:rsidRDefault="008D2727" w:rsidP="00884DEF">
      <w:pPr>
        <w:pStyle w:val="Ttulo2"/>
        <w:spacing w:line="480" w:lineRule="auto"/>
        <w:rPr>
          <w:rFonts w:ascii="Arial" w:hAnsi="Arial" w:cs="Arial"/>
          <w:color w:val="auto"/>
        </w:rPr>
      </w:pPr>
      <w:r w:rsidRPr="00E114C1">
        <w:rPr>
          <w:rFonts w:ascii="Arial" w:hAnsi="Arial" w:cs="Arial"/>
          <w:color w:val="auto"/>
        </w:rPr>
        <w:t>HIPÓTESIS NULA</w:t>
      </w:r>
    </w:p>
    <w:p w14:paraId="0D79BA4F" w14:textId="77777777" w:rsidR="008D2727" w:rsidRPr="00E114C1" w:rsidRDefault="008D2727" w:rsidP="00884DEF">
      <w:pPr>
        <w:spacing w:line="480" w:lineRule="auto"/>
        <w:jc w:val="both"/>
        <w:rPr>
          <w:rFonts w:ascii="Arial" w:hAnsi="Arial" w:cs="Arial"/>
        </w:rPr>
      </w:pPr>
      <w:r w:rsidRPr="00E114C1">
        <w:rPr>
          <w:rFonts w:ascii="Arial" w:hAnsi="Arial" w:cs="Arial"/>
        </w:rPr>
        <w:t>La incidencia de SC ha disminuido en los últimos cinco años en nuestra localidad y nuestro país.</w:t>
      </w:r>
    </w:p>
    <w:p w14:paraId="37129A87" w14:textId="23E60856" w:rsidR="008D2727" w:rsidRPr="00E114C1" w:rsidRDefault="008D2727" w:rsidP="008D2727">
      <w:pPr>
        <w:rPr>
          <w:rFonts w:ascii="Arial" w:hAnsi="Arial" w:cs="Arial"/>
        </w:rPr>
      </w:pPr>
    </w:p>
    <w:p w14:paraId="4ADA9439" w14:textId="3E752566" w:rsidR="008D2727" w:rsidRPr="00E114C1" w:rsidRDefault="008D2727" w:rsidP="008D2727">
      <w:pPr>
        <w:rPr>
          <w:rFonts w:ascii="Arial" w:hAnsi="Arial" w:cs="Arial"/>
        </w:rPr>
      </w:pPr>
    </w:p>
    <w:p w14:paraId="2F2899F7" w14:textId="43A75F63" w:rsidR="008D2727" w:rsidRPr="00E114C1" w:rsidRDefault="008D2727" w:rsidP="008D2727">
      <w:pPr>
        <w:rPr>
          <w:rFonts w:ascii="Arial" w:hAnsi="Arial" w:cs="Arial"/>
        </w:rPr>
      </w:pPr>
    </w:p>
    <w:p w14:paraId="07033DD2" w14:textId="22676780" w:rsidR="008D2727" w:rsidRPr="00E114C1" w:rsidRDefault="008D2727" w:rsidP="008D2727">
      <w:pPr>
        <w:rPr>
          <w:rFonts w:ascii="Arial" w:hAnsi="Arial" w:cs="Arial"/>
        </w:rPr>
      </w:pPr>
    </w:p>
    <w:p w14:paraId="73FA548A" w14:textId="658A376E" w:rsidR="008D2727" w:rsidRPr="00E114C1" w:rsidRDefault="008D2727" w:rsidP="008D2727">
      <w:pPr>
        <w:rPr>
          <w:rFonts w:ascii="Arial" w:hAnsi="Arial" w:cs="Arial"/>
        </w:rPr>
      </w:pPr>
    </w:p>
    <w:p w14:paraId="027D5633" w14:textId="1D6090D6" w:rsidR="008D2727" w:rsidRPr="00E114C1" w:rsidRDefault="008D2727" w:rsidP="008D2727">
      <w:pPr>
        <w:rPr>
          <w:rFonts w:ascii="Arial" w:hAnsi="Arial" w:cs="Arial"/>
        </w:rPr>
      </w:pPr>
    </w:p>
    <w:p w14:paraId="1CA11EF7" w14:textId="6C2D9D34" w:rsidR="008D2727" w:rsidRPr="00E114C1" w:rsidRDefault="008D2727" w:rsidP="008D2727">
      <w:pPr>
        <w:rPr>
          <w:rFonts w:ascii="Arial" w:hAnsi="Arial" w:cs="Arial"/>
        </w:rPr>
      </w:pPr>
    </w:p>
    <w:p w14:paraId="2CF4CBED" w14:textId="46401CA3" w:rsidR="008D2727" w:rsidRPr="00E114C1" w:rsidRDefault="008D2727" w:rsidP="008D2727">
      <w:pPr>
        <w:rPr>
          <w:rFonts w:ascii="Arial" w:hAnsi="Arial" w:cs="Arial"/>
        </w:rPr>
      </w:pPr>
    </w:p>
    <w:p w14:paraId="24977561" w14:textId="617ECDBF" w:rsidR="008D2727" w:rsidRPr="00E114C1" w:rsidRDefault="008D2727" w:rsidP="008D2727">
      <w:pPr>
        <w:rPr>
          <w:rFonts w:ascii="Arial" w:hAnsi="Arial" w:cs="Arial"/>
        </w:rPr>
      </w:pPr>
    </w:p>
    <w:p w14:paraId="58A80B7A" w14:textId="41CD2129" w:rsidR="008D2727" w:rsidRPr="00E114C1" w:rsidRDefault="008D2727" w:rsidP="008D2727">
      <w:pPr>
        <w:rPr>
          <w:rFonts w:ascii="Arial" w:hAnsi="Arial" w:cs="Arial"/>
        </w:rPr>
      </w:pPr>
    </w:p>
    <w:p w14:paraId="757DF390" w14:textId="7BF5DB10" w:rsidR="008D2727" w:rsidRPr="00E114C1" w:rsidRDefault="008D2727" w:rsidP="008D2727">
      <w:pPr>
        <w:rPr>
          <w:rFonts w:ascii="Arial" w:hAnsi="Arial" w:cs="Arial"/>
        </w:rPr>
      </w:pPr>
    </w:p>
    <w:p w14:paraId="21E1E97A" w14:textId="72C6C01D" w:rsidR="008D2727" w:rsidRPr="00E114C1" w:rsidRDefault="008D2727" w:rsidP="008D2727">
      <w:pPr>
        <w:rPr>
          <w:rFonts w:ascii="Arial" w:hAnsi="Arial" w:cs="Arial"/>
        </w:rPr>
      </w:pPr>
    </w:p>
    <w:p w14:paraId="4DC50DB9" w14:textId="1BAC4F58" w:rsidR="008D2727" w:rsidRPr="00E114C1" w:rsidRDefault="008D2727" w:rsidP="008D2727">
      <w:pPr>
        <w:rPr>
          <w:rFonts w:ascii="Arial" w:hAnsi="Arial" w:cs="Arial"/>
        </w:rPr>
      </w:pPr>
    </w:p>
    <w:p w14:paraId="3C6CB457" w14:textId="314F517C" w:rsidR="008D2727" w:rsidRPr="00E114C1" w:rsidRDefault="008D2727" w:rsidP="008D2727">
      <w:pPr>
        <w:rPr>
          <w:rFonts w:ascii="Arial" w:hAnsi="Arial" w:cs="Arial"/>
        </w:rPr>
      </w:pPr>
    </w:p>
    <w:p w14:paraId="4AF5E0C2" w14:textId="55BC3CBB" w:rsidR="008D2727" w:rsidRPr="00E114C1" w:rsidRDefault="008D2727" w:rsidP="008D2727">
      <w:pPr>
        <w:rPr>
          <w:rFonts w:ascii="Arial" w:hAnsi="Arial" w:cs="Arial"/>
        </w:rPr>
      </w:pPr>
    </w:p>
    <w:p w14:paraId="3172AC00" w14:textId="173D3C37" w:rsidR="008D2727" w:rsidRPr="00E114C1" w:rsidRDefault="008D2727" w:rsidP="008D2727">
      <w:pPr>
        <w:rPr>
          <w:rFonts w:ascii="Arial" w:hAnsi="Arial" w:cs="Arial"/>
        </w:rPr>
      </w:pPr>
    </w:p>
    <w:p w14:paraId="233BD702" w14:textId="49B43713" w:rsidR="008D2727" w:rsidRPr="00E114C1" w:rsidRDefault="008D2727" w:rsidP="008D2727">
      <w:pPr>
        <w:rPr>
          <w:rFonts w:ascii="Arial" w:hAnsi="Arial" w:cs="Arial"/>
        </w:rPr>
      </w:pPr>
    </w:p>
    <w:p w14:paraId="449BC470" w14:textId="26CBE30B" w:rsidR="008D2727" w:rsidRPr="00E114C1" w:rsidRDefault="008D2727" w:rsidP="008D2727">
      <w:pPr>
        <w:rPr>
          <w:rFonts w:ascii="Arial" w:hAnsi="Arial" w:cs="Arial"/>
        </w:rPr>
      </w:pPr>
    </w:p>
    <w:p w14:paraId="76D1D51D" w14:textId="17397030" w:rsidR="008D2727" w:rsidRDefault="008D2727" w:rsidP="008D2727">
      <w:pPr>
        <w:rPr>
          <w:rFonts w:ascii="Arial" w:hAnsi="Arial" w:cs="Arial"/>
        </w:rPr>
      </w:pPr>
    </w:p>
    <w:p w14:paraId="11919EA8" w14:textId="1A8055DF" w:rsidR="007F16B7" w:rsidRDefault="007F16B7" w:rsidP="008D2727">
      <w:pPr>
        <w:rPr>
          <w:rFonts w:ascii="Arial" w:hAnsi="Arial" w:cs="Arial"/>
        </w:rPr>
      </w:pPr>
    </w:p>
    <w:p w14:paraId="486B0063" w14:textId="4BFAAE88" w:rsidR="007F16B7" w:rsidRDefault="007F16B7" w:rsidP="008D2727">
      <w:pPr>
        <w:rPr>
          <w:rFonts w:ascii="Arial" w:hAnsi="Arial" w:cs="Arial"/>
        </w:rPr>
      </w:pPr>
    </w:p>
    <w:p w14:paraId="6B0665B4" w14:textId="6F78A379" w:rsidR="007F16B7" w:rsidRDefault="007F16B7" w:rsidP="008D2727">
      <w:pPr>
        <w:rPr>
          <w:rFonts w:ascii="Arial" w:hAnsi="Arial" w:cs="Arial"/>
        </w:rPr>
      </w:pPr>
    </w:p>
    <w:p w14:paraId="0224472E" w14:textId="77777777" w:rsidR="007F16B7" w:rsidRPr="00E114C1" w:rsidRDefault="007F16B7" w:rsidP="008D2727">
      <w:pPr>
        <w:rPr>
          <w:rFonts w:ascii="Arial" w:hAnsi="Arial" w:cs="Arial"/>
        </w:rPr>
      </w:pPr>
    </w:p>
    <w:p w14:paraId="23CF361A" w14:textId="5F5B429C" w:rsidR="008D2727" w:rsidRPr="00E114C1" w:rsidRDefault="008D2727" w:rsidP="008D2727">
      <w:pPr>
        <w:rPr>
          <w:rFonts w:ascii="Arial" w:hAnsi="Arial" w:cs="Arial"/>
        </w:rPr>
      </w:pPr>
    </w:p>
    <w:p w14:paraId="146216A9" w14:textId="77777777" w:rsidR="00BB4548" w:rsidRPr="00E114C1" w:rsidRDefault="00BB4548" w:rsidP="00884DEF">
      <w:pPr>
        <w:rPr>
          <w:rFonts w:ascii="Arial" w:hAnsi="Arial" w:cs="Arial"/>
        </w:rPr>
      </w:pPr>
    </w:p>
    <w:p w14:paraId="21ABE9E1" w14:textId="5B3827F7" w:rsidR="00BB4548" w:rsidRPr="00E114C1" w:rsidRDefault="008D2727" w:rsidP="00884DEF">
      <w:pPr>
        <w:rPr>
          <w:rStyle w:val="fontstyle01"/>
          <w:rFonts w:ascii="Arial" w:hAnsi="Arial" w:cs="Arial"/>
        </w:rPr>
      </w:pPr>
      <w:r w:rsidRPr="00E114C1">
        <w:rPr>
          <w:rStyle w:val="fontstyle01"/>
          <w:rFonts w:ascii="Arial" w:hAnsi="Arial" w:cs="Arial"/>
        </w:rPr>
        <w:t>Capítulo IV</w:t>
      </w:r>
    </w:p>
    <w:p w14:paraId="40A5BE7B" w14:textId="2DC60B4A" w:rsidR="00884DEF" w:rsidRPr="00E114C1" w:rsidRDefault="008D2727" w:rsidP="00884DEF">
      <w:pPr>
        <w:rPr>
          <w:rStyle w:val="fontstyle01"/>
          <w:rFonts w:ascii="Arial" w:hAnsi="Arial" w:cs="Arial"/>
          <w:sz w:val="36"/>
          <w:szCs w:val="36"/>
        </w:rPr>
      </w:pPr>
      <w:r w:rsidRPr="00E114C1">
        <w:rPr>
          <w:rFonts w:ascii="Arial" w:hAnsi="Arial" w:cs="Arial"/>
          <w:b/>
          <w:bCs/>
          <w:color w:val="000000"/>
          <w:sz w:val="40"/>
          <w:szCs w:val="40"/>
        </w:rPr>
        <w:br/>
      </w:r>
      <w:r w:rsidRPr="00E114C1">
        <w:rPr>
          <w:rStyle w:val="fontstyle01"/>
          <w:rFonts w:ascii="Arial" w:hAnsi="Arial" w:cs="Arial"/>
          <w:sz w:val="36"/>
          <w:szCs w:val="36"/>
        </w:rPr>
        <w:t>4. OBJETIVOS</w:t>
      </w:r>
    </w:p>
    <w:p w14:paraId="1622045B" w14:textId="320DE356" w:rsidR="00884DEF" w:rsidRPr="00E114C1" w:rsidRDefault="00884DEF" w:rsidP="00884DEF">
      <w:pPr>
        <w:rPr>
          <w:rStyle w:val="fontstyle01"/>
          <w:rFonts w:ascii="Arial" w:hAnsi="Arial" w:cs="Arial"/>
          <w:sz w:val="36"/>
          <w:szCs w:val="36"/>
        </w:rPr>
      </w:pPr>
    </w:p>
    <w:p w14:paraId="59D730A2" w14:textId="77777777" w:rsidR="00884DEF" w:rsidRPr="00E114C1" w:rsidRDefault="00884DEF" w:rsidP="00884DEF">
      <w:pPr>
        <w:rPr>
          <w:rFonts w:ascii="Arial" w:hAnsi="Arial" w:cs="Arial"/>
        </w:rPr>
      </w:pPr>
    </w:p>
    <w:p w14:paraId="21E497FD" w14:textId="306F809C" w:rsidR="00F40FBD" w:rsidRPr="00E114C1" w:rsidRDefault="00F40FBD" w:rsidP="00884DEF">
      <w:pPr>
        <w:pStyle w:val="Ttulo2"/>
        <w:spacing w:line="480" w:lineRule="auto"/>
        <w:rPr>
          <w:rFonts w:ascii="Arial" w:hAnsi="Arial" w:cs="Arial"/>
          <w:color w:val="auto"/>
          <w:sz w:val="24"/>
          <w:szCs w:val="24"/>
        </w:rPr>
      </w:pPr>
      <w:r w:rsidRPr="00E114C1">
        <w:rPr>
          <w:rFonts w:ascii="Arial" w:hAnsi="Arial" w:cs="Arial"/>
          <w:color w:val="auto"/>
          <w:sz w:val="24"/>
          <w:szCs w:val="24"/>
        </w:rPr>
        <w:t>OBJETIVO PRINCIPAL</w:t>
      </w:r>
    </w:p>
    <w:p w14:paraId="4E95BFBC" w14:textId="77777777" w:rsidR="00884DEF" w:rsidRPr="00E114C1" w:rsidRDefault="00F40FBD" w:rsidP="00884DEF">
      <w:pPr>
        <w:numPr>
          <w:ilvl w:val="0"/>
          <w:numId w:val="7"/>
        </w:numPr>
        <w:pBdr>
          <w:top w:val="nil"/>
          <w:left w:val="nil"/>
          <w:bottom w:val="nil"/>
          <w:right w:val="nil"/>
          <w:between w:val="nil"/>
        </w:pBdr>
        <w:spacing w:after="160" w:line="480" w:lineRule="auto"/>
        <w:jc w:val="both"/>
        <w:rPr>
          <w:rFonts w:ascii="Arial" w:hAnsi="Arial" w:cs="Arial"/>
        </w:rPr>
      </w:pPr>
      <w:r w:rsidRPr="00E114C1">
        <w:rPr>
          <w:rFonts w:ascii="Arial" w:hAnsi="Arial" w:cs="Arial"/>
        </w:rPr>
        <w:t xml:space="preserve">Describir la incidencia general, características demográficas, clínicas y analíticas de pacientes con SC en nuestra unidad hospitalaria. </w:t>
      </w:r>
    </w:p>
    <w:p w14:paraId="098E5675" w14:textId="6B08E067" w:rsidR="00F40FBD" w:rsidRPr="00E114C1" w:rsidRDefault="00F40FBD" w:rsidP="00884DEF">
      <w:pPr>
        <w:pBdr>
          <w:top w:val="nil"/>
          <w:left w:val="nil"/>
          <w:bottom w:val="nil"/>
          <w:right w:val="nil"/>
          <w:between w:val="nil"/>
        </w:pBdr>
        <w:spacing w:after="160" w:line="480" w:lineRule="auto"/>
        <w:jc w:val="both"/>
        <w:rPr>
          <w:rFonts w:ascii="Arial" w:hAnsi="Arial" w:cs="Arial"/>
        </w:rPr>
      </w:pPr>
      <w:r w:rsidRPr="00E114C1">
        <w:rPr>
          <w:rFonts w:ascii="Arial" w:hAnsi="Arial" w:cs="Arial"/>
        </w:rPr>
        <w:t>OBJETIVOS ESPECÍFICOS</w:t>
      </w:r>
    </w:p>
    <w:p w14:paraId="349787D8" w14:textId="77777777" w:rsidR="00F40FBD" w:rsidRPr="00E114C1" w:rsidRDefault="00F40FBD" w:rsidP="00884DEF">
      <w:pPr>
        <w:numPr>
          <w:ilvl w:val="0"/>
          <w:numId w:val="8"/>
        </w:numPr>
        <w:pBdr>
          <w:top w:val="nil"/>
          <w:left w:val="nil"/>
          <w:bottom w:val="nil"/>
          <w:right w:val="nil"/>
          <w:between w:val="nil"/>
        </w:pBdr>
        <w:spacing w:line="480" w:lineRule="auto"/>
        <w:jc w:val="both"/>
        <w:rPr>
          <w:rFonts w:ascii="Arial" w:hAnsi="Arial" w:cs="Arial"/>
        </w:rPr>
      </w:pPr>
      <w:r w:rsidRPr="00E114C1">
        <w:rPr>
          <w:rFonts w:ascii="Arial" w:hAnsi="Arial" w:cs="Arial"/>
        </w:rPr>
        <w:t>Describir los antecedentes personales no patológicos maternos.</w:t>
      </w:r>
    </w:p>
    <w:p w14:paraId="34432BEE" w14:textId="77777777" w:rsidR="00F40FBD" w:rsidRPr="00E114C1" w:rsidRDefault="00F40FBD" w:rsidP="00884DEF">
      <w:pPr>
        <w:numPr>
          <w:ilvl w:val="0"/>
          <w:numId w:val="8"/>
        </w:numPr>
        <w:pBdr>
          <w:top w:val="nil"/>
          <w:left w:val="nil"/>
          <w:bottom w:val="nil"/>
          <w:right w:val="nil"/>
          <w:between w:val="nil"/>
        </w:pBdr>
        <w:spacing w:line="480" w:lineRule="auto"/>
        <w:jc w:val="both"/>
        <w:rPr>
          <w:rFonts w:ascii="Arial" w:hAnsi="Arial" w:cs="Arial"/>
        </w:rPr>
      </w:pPr>
      <w:r w:rsidRPr="00E114C1">
        <w:rPr>
          <w:rFonts w:ascii="Arial" w:hAnsi="Arial" w:cs="Arial"/>
        </w:rPr>
        <w:t>Documentar tasa de coinfecciones con otras infecciones de transmisión sexual.</w:t>
      </w:r>
    </w:p>
    <w:p w14:paraId="0FF927B9" w14:textId="77777777" w:rsidR="00F40FBD" w:rsidRPr="00E114C1" w:rsidRDefault="00F40FBD" w:rsidP="00884DEF">
      <w:pPr>
        <w:numPr>
          <w:ilvl w:val="0"/>
          <w:numId w:val="8"/>
        </w:numPr>
        <w:pBdr>
          <w:top w:val="nil"/>
          <w:left w:val="nil"/>
          <w:bottom w:val="nil"/>
          <w:right w:val="nil"/>
          <w:between w:val="nil"/>
        </w:pBdr>
        <w:spacing w:after="160" w:line="480" w:lineRule="auto"/>
        <w:jc w:val="both"/>
        <w:rPr>
          <w:rFonts w:ascii="Arial" w:hAnsi="Arial" w:cs="Arial"/>
        </w:rPr>
      </w:pPr>
      <w:r w:rsidRPr="00E114C1">
        <w:rPr>
          <w:rFonts w:ascii="Arial" w:hAnsi="Arial" w:cs="Arial"/>
        </w:rPr>
        <w:t>Documentar estadiaje de sífilis adquirida materna.</w:t>
      </w:r>
    </w:p>
    <w:p w14:paraId="6475AB03" w14:textId="09650C14" w:rsidR="00F40FBD" w:rsidRPr="00E114C1" w:rsidRDefault="00F40FBD" w:rsidP="00884DEF">
      <w:pPr>
        <w:numPr>
          <w:ilvl w:val="0"/>
          <w:numId w:val="8"/>
        </w:numPr>
        <w:pBdr>
          <w:top w:val="nil"/>
          <w:left w:val="nil"/>
          <w:bottom w:val="nil"/>
          <w:right w:val="nil"/>
          <w:between w:val="nil"/>
        </w:pBdr>
        <w:spacing w:after="160" w:line="480" w:lineRule="auto"/>
        <w:jc w:val="both"/>
        <w:rPr>
          <w:rFonts w:ascii="Arial" w:hAnsi="Arial" w:cs="Arial"/>
        </w:rPr>
      </w:pPr>
      <w:r w:rsidRPr="00E114C1">
        <w:rPr>
          <w:rFonts w:ascii="Arial" w:hAnsi="Arial" w:cs="Arial"/>
        </w:rPr>
        <w:t>Documentar tratamientos maternos establecidos durante el embarazo.</w:t>
      </w:r>
    </w:p>
    <w:p w14:paraId="048D16C3" w14:textId="33AEF2DC"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p>
    <w:p w14:paraId="59A7A85A" w14:textId="0FF27B03"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p>
    <w:p w14:paraId="6465CE4C" w14:textId="30A819E5"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p>
    <w:p w14:paraId="3BF62954" w14:textId="6D9C4BC3"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p>
    <w:p w14:paraId="20136649" w14:textId="2347CE78"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p>
    <w:p w14:paraId="14C8A42B" w14:textId="704EBF8A"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p>
    <w:p w14:paraId="483C5829" w14:textId="44CB6AAE" w:rsidR="00A523E6" w:rsidRDefault="00A523E6" w:rsidP="008D2727">
      <w:pPr>
        <w:pBdr>
          <w:top w:val="nil"/>
          <w:left w:val="nil"/>
          <w:bottom w:val="nil"/>
          <w:right w:val="nil"/>
          <w:between w:val="nil"/>
        </w:pBdr>
        <w:spacing w:after="160" w:line="259" w:lineRule="auto"/>
        <w:jc w:val="both"/>
        <w:rPr>
          <w:rFonts w:ascii="Arial" w:hAnsi="Arial" w:cs="Arial"/>
          <w:color w:val="000000"/>
        </w:rPr>
      </w:pPr>
    </w:p>
    <w:p w14:paraId="4AC86D2E" w14:textId="061151A2" w:rsidR="007F16B7" w:rsidRDefault="007F16B7" w:rsidP="008D2727">
      <w:pPr>
        <w:pBdr>
          <w:top w:val="nil"/>
          <w:left w:val="nil"/>
          <w:bottom w:val="nil"/>
          <w:right w:val="nil"/>
          <w:between w:val="nil"/>
        </w:pBdr>
        <w:spacing w:after="160" w:line="259" w:lineRule="auto"/>
        <w:jc w:val="both"/>
        <w:rPr>
          <w:rFonts w:ascii="Arial" w:hAnsi="Arial" w:cs="Arial"/>
          <w:color w:val="000000"/>
        </w:rPr>
      </w:pPr>
    </w:p>
    <w:p w14:paraId="6175781C" w14:textId="728DB637" w:rsidR="007F16B7" w:rsidRDefault="007F16B7" w:rsidP="008D2727">
      <w:pPr>
        <w:pBdr>
          <w:top w:val="nil"/>
          <w:left w:val="nil"/>
          <w:bottom w:val="nil"/>
          <w:right w:val="nil"/>
          <w:between w:val="nil"/>
        </w:pBdr>
        <w:spacing w:after="160" w:line="259" w:lineRule="auto"/>
        <w:jc w:val="both"/>
        <w:rPr>
          <w:rFonts w:ascii="Arial" w:hAnsi="Arial" w:cs="Arial"/>
          <w:color w:val="000000"/>
        </w:rPr>
      </w:pPr>
    </w:p>
    <w:p w14:paraId="41945956" w14:textId="73340DBC" w:rsidR="007F16B7" w:rsidRDefault="007F16B7" w:rsidP="008D2727">
      <w:pPr>
        <w:pBdr>
          <w:top w:val="nil"/>
          <w:left w:val="nil"/>
          <w:bottom w:val="nil"/>
          <w:right w:val="nil"/>
          <w:between w:val="nil"/>
        </w:pBdr>
        <w:spacing w:after="160" w:line="259" w:lineRule="auto"/>
        <w:jc w:val="both"/>
        <w:rPr>
          <w:rFonts w:ascii="Arial" w:hAnsi="Arial" w:cs="Arial"/>
          <w:color w:val="000000"/>
        </w:rPr>
      </w:pPr>
    </w:p>
    <w:p w14:paraId="2EFFC8CE" w14:textId="77777777" w:rsidR="007F16B7" w:rsidRPr="00E114C1" w:rsidRDefault="007F16B7" w:rsidP="008D2727">
      <w:pPr>
        <w:pBdr>
          <w:top w:val="nil"/>
          <w:left w:val="nil"/>
          <w:bottom w:val="nil"/>
          <w:right w:val="nil"/>
          <w:between w:val="nil"/>
        </w:pBdr>
        <w:spacing w:after="160" w:line="259" w:lineRule="auto"/>
        <w:jc w:val="both"/>
        <w:rPr>
          <w:rFonts w:ascii="Arial" w:hAnsi="Arial" w:cs="Arial"/>
          <w:color w:val="000000"/>
        </w:rPr>
      </w:pPr>
    </w:p>
    <w:p w14:paraId="3711C3D3" w14:textId="77777777" w:rsidR="008D2727" w:rsidRPr="00E114C1" w:rsidRDefault="008D2727" w:rsidP="008D2727">
      <w:pPr>
        <w:pBdr>
          <w:top w:val="nil"/>
          <w:left w:val="nil"/>
          <w:bottom w:val="nil"/>
          <w:right w:val="nil"/>
          <w:between w:val="nil"/>
        </w:pBdr>
        <w:spacing w:after="160" w:line="259" w:lineRule="auto"/>
        <w:jc w:val="both"/>
        <w:rPr>
          <w:rFonts w:ascii="Arial" w:hAnsi="Arial" w:cs="Arial"/>
          <w:b/>
          <w:bCs/>
          <w:color w:val="000000"/>
          <w:sz w:val="40"/>
          <w:szCs w:val="40"/>
        </w:rPr>
      </w:pPr>
      <w:r w:rsidRPr="00E114C1">
        <w:rPr>
          <w:rStyle w:val="fontstyle01"/>
          <w:rFonts w:ascii="Arial" w:hAnsi="Arial" w:cs="Arial"/>
        </w:rPr>
        <w:t>Capítulo V</w:t>
      </w:r>
    </w:p>
    <w:p w14:paraId="43B69253" w14:textId="6D3F78FF" w:rsidR="008D2727" w:rsidRPr="00E114C1" w:rsidRDefault="008D2727" w:rsidP="008D2727">
      <w:pPr>
        <w:pBdr>
          <w:top w:val="nil"/>
          <w:left w:val="nil"/>
          <w:bottom w:val="nil"/>
          <w:right w:val="nil"/>
          <w:between w:val="nil"/>
        </w:pBdr>
        <w:spacing w:after="160" w:line="259" w:lineRule="auto"/>
        <w:jc w:val="both"/>
        <w:rPr>
          <w:rFonts w:ascii="Arial" w:hAnsi="Arial" w:cs="Arial"/>
          <w:color w:val="000000"/>
        </w:rPr>
      </w:pPr>
      <w:r w:rsidRPr="00E114C1">
        <w:rPr>
          <w:rStyle w:val="fontstyle01"/>
          <w:rFonts w:ascii="Arial" w:hAnsi="Arial" w:cs="Arial"/>
          <w:sz w:val="36"/>
          <w:szCs w:val="36"/>
        </w:rPr>
        <w:t>5. MATERIAL Y MÉTODOS</w:t>
      </w:r>
    </w:p>
    <w:p w14:paraId="112E84E2" w14:textId="77777777" w:rsidR="00F40FBD" w:rsidRPr="00E114C1" w:rsidRDefault="00F40FBD" w:rsidP="00F40FBD">
      <w:pPr>
        <w:pBdr>
          <w:top w:val="nil"/>
          <w:left w:val="nil"/>
          <w:bottom w:val="nil"/>
          <w:right w:val="nil"/>
          <w:between w:val="nil"/>
        </w:pBdr>
        <w:rPr>
          <w:rFonts w:ascii="Arial" w:hAnsi="Arial" w:cs="Arial"/>
          <w:color w:val="000000"/>
        </w:rPr>
      </w:pPr>
    </w:p>
    <w:p w14:paraId="6FE25FC7" w14:textId="77777777" w:rsidR="00F40FBD" w:rsidRPr="00E114C1" w:rsidRDefault="00F40FBD" w:rsidP="00F40FBD">
      <w:pPr>
        <w:rPr>
          <w:rFonts w:ascii="Arial" w:hAnsi="Arial" w:cs="Arial"/>
        </w:rPr>
      </w:pPr>
    </w:p>
    <w:p w14:paraId="2E3B4093"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TIPO DE ESTUDIO</w:t>
      </w:r>
    </w:p>
    <w:p w14:paraId="32291D45" w14:textId="77777777" w:rsidR="00F40FBD" w:rsidRPr="00E114C1" w:rsidRDefault="00F40FBD" w:rsidP="00884DEF">
      <w:pPr>
        <w:spacing w:line="480" w:lineRule="auto"/>
        <w:jc w:val="both"/>
        <w:rPr>
          <w:rFonts w:ascii="Arial" w:hAnsi="Arial" w:cs="Arial"/>
        </w:rPr>
      </w:pPr>
      <w:r w:rsidRPr="00E114C1">
        <w:rPr>
          <w:rFonts w:ascii="Arial" w:hAnsi="Arial" w:cs="Arial"/>
        </w:rPr>
        <w:t>El diseño de estudio corresponde con un estudio observacional, descriptivo, ambispectivo y de corte transversal.</w:t>
      </w:r>
    </w:p>
    <w:p w14:paraId="6E54C00C" w14:textId="77777777" w:rsidR="00F40FBD" w:rsidRPr="00E114C1" w:rsidRDefault="00F40FBD" w:rsidP="00884DEF">
      <w:pPr>
        <w:spacing w:line="480" w:lineRule="auto"/>
        <w:jc w:val="both"/>
        <w:rPr>
          <w:rFonts w:ascii="Arial" w:hAnsi="Arial" w:cs="Arial"/>
        </w:rPr>
      </w:pPr>
    </w:p>
    <w:p w14:paraId="44588059"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POBLACIÓN</w:t>
      </w:r>
    </w:p>
    <w:p w14:paraId="1240B711" w14:textId="04E2536D" w:rsidR="00F40FBD" w:rsidRPr="00E114C1" w:rsidRDefault="00F40FBD" w:rsidP="00884DEF">
      <w:pPr>
        <w:spacing w:line="480" w:lineRule="auto"/>
        <w:jc w:val="both"/>
        <w:rPr>
          <w:rFonts w:ascii="Arial" w:hAnsi="Arial" w:cs="Arial"/>
        </w:rPr>
      </w:pPr>
      <w:r w:rsidRPr="00E114C1">
        <w:rPr>
          <w:rFonts w:ascii="Arial" w:hAnsi="Arial" w:cs="Arial"/>
        </w:rPr>
        <w:t xml:space="preserve">Binomio madre e hijo con sífilis: </w:t>
      </w:r>
      <w:r w:rsidR="00280AF5">
        <w:rPr>
          <w:rFonts w:ascii="Arial" w:hAnsi="Arial" w:cs="Arial"/>
        </w:rPr>
        <w:t>m</w:t>
      </w:r>
      <w:r w:rsidRPr="00E114C1">
        <w:rPr>
          <w:rFonts w:ascii="Arial" w:hAnsi="Arial" w:cs="Arial"/>
        </w:rPr>
        <w:t>ujeres con diagnóstico de sífilis en cualquiera de los estadios (con prueba no treponémica VDRL positiva o treponémica reactiva sin haber recibido tratamiento) y sus recién nacidos que se clasifiquen en cualquier escenario de la CDC 20</w:t>
      </w:r>
      <w:r w:rsidR="00F359C4" w:rsidRPr="00E114C1">
        <w:rPr>
          <w:rFonts w:ascii="Arial" w:hAnsi="Arial" w:cs="Arial"/>
        </w:rPr>
        <w:t>15</w:t>
      </w:r>
      <w:r w:rsidRPr="00E114C1">
        <w:rPr>
          <w:rFonts w:ascii="Arial" w:hAnsi="Arial" w:cs="Arial"/>
        </w:rPr>
        <w:t xml:space="preserve"> para sífilis congénita o pacientes con diagnóstico de sífilis congénita temprana ingresados por el área de</w:t>
      </w:r>
      <w:r w:rsidR="00BD7E1C">
        <w:rPr>
          <w:rFonts w:ascii="Arial" w:hAnsi="Arial" w:cs="Arial"/>
        </w:rPr>
        <w:t xml:space="preserve"> Tococirugía y</w:t>
      </w:r>
      <w:r w:rsidRPr="00E114C1">
        <w:rPr>
          <w:rFonts w:ascii="Arial" w:hAnsi="Arial" w:cs="Arial"/>
        </w:rPr>
        <w:t xml:space="preserve"> Emergencias en el periodo comprendido entre el 1 de octubre de 2017 y 30 de julio de 2021.</w:t>
      </w:r>
    </w:p>
    <w:p w14:paraId="57BBCDC2" w14:textId="77777777" w:rsidR="00F40FBD" w:rsidRPr="00E114C1" w:rsidRDefault="00F40FBD" w:rsidP="00884DEF">
      <w:pPr>
        <w:spacing w:line="480" w:lineRule="auto"/>
        <w:jc w:val="both"/>
        <w:rPr>
          <w:rFonts w:ascii="Arial" w:hAnsi="Arial" w:cs="Arial"/>
        </w:rPr>
      </w:pPr>
    </w:p>
    <w:p w14:paraId="5AD1695C"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CRITERIOS DE INCLUSIÓN</w:t>
      </w:r>
    </w:p>
    <w:p w14:paraId="2EC3DF1E" w14:textId="77777777" w:rsidR="00F40FBD" w:rsidRPr="00E114C1" w:rsidRDefault="00BA28E1" w:rsidP="00884DEF">
      <w:pPr>
        <w:numPr>
          <w:ilvl w:val="0"/>
          <w:numId w:val="5"/>
        </w:numPr>
        <w:pBdr>
          <w:top w:val="nil"/>
          <w:left w:val="nil"/>
          <w:bottom w:val="nil"/>
          <w:right w:val="nil"/>
          <w:between w:val="nil"/>
        </w:pBdr>
        <w:spacing w:line="480" w:lineRule="auto"/>
        <w:jc w:val="both"/>
        <w:rPr>
          <w:rFonts w:ascii="Arial" w:hAnsi="Arial" w:cs="Arial"/>
        </w:rPr>
      </w:pPr>
      <w:sdt>
        <w:sdtPr>
          <w:rPr>
            <w:rFonts w:ascii="Arial" w:hAnsi="Arial" w:cs="Arial"/>
          </w:rPr>
          <w:tag w:val="goog_rdk_0"/>
          <w:id w:val="34478448"/>
        </w:sdtPr>
        <w:sdtEndPr/>
        <w:sdtContent>
          <w:r w:rsidR="00F40FBD" w:rsidRPr="00E114C1">
            <w:rPr>
              <w:rFonts w:ascii="Arial" w:eastAsia="Arial Unicode MS" w:hAnsi="Arial" w:cs="Arial"/>
            </w:rPr>
            <w:t>Edad ≤ 2 años.</w:t>
          </w:r>
        </w:sdtContent>
      </w:sdt>
    </w:p>
    <w:p w14:paraId="2B533C92" w14:textId="77777777" w:rsidR="00F40FBD" w:rsidRPr="00E114C1" w:rsidRDefault="00F40FBD" w:rsidP="00884DEF">
      <w:pPr>
        <w:numPr>
          <w:ilvl w:val="0"/>
          <w:numId w:val="5"/>
        </w:numPr>
        <w:pBdr>
          <w:top w:val="nil"/>
          <w:left w:val="nil"/>
          <w:bottom w:val="nil"/>
          <w:right w:val="nil"/>
          <w:between w:val="nil"/>
        </w:pBdr>
        <w:spacing w:after="160" w:line="480" w:lineRule="auto"/>
        <w:jc w:val="both"/>
        <w:rPr>
          <w:rFonts w:ascii="Arial" w:hAnsi="Arial" w:cs="Arial"/>
        </w:rPr>
      </w:pPr>
      <w:r w:rsidRPr="00E114C1">
        <w:rPr>
          <w:rFonts w:ascii="Arial" w:hAnsi="Arial" w:cs="Arial"/>
        </w:rPr>
        <w:t>Madres de cualquier edad con VDRL positivo o prueba treponémica reactiva (no tratada).</w:t>
      </w:r>
    </w:p>
    <w:p w14:paraId="33476922"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CRITERIOS DE EXCLUSIÓN</w:t>
      </w:r>
    </w:p>
    <w:p w14:paraId="55990AC0" w14:textId="77777777" w:rsidR="00F40FBD" w:rsidRPr="00E114C1" w:rsidRDefault="00F40FBD" w:rsidP="00884DEF">
      <w:pPr>
        <w:numPr>
          <w:ilvl w:val="0"/>
          <w:numId w:val="6"/>
        </w:numPr>
        <w:pBdr>
          <w:top w:val="nil"/>
          <w:left w:val="nil"/>
          <w:bottom w:val="nil"/>
          <w:right w:val="nil"/>
          <w:between w:val="nil"/>
        </w:pBdr>
        <w:spacing w:after="160" w:line="480" w:lineRule="auto"/>
        <w:jc w:val="both"/>
        <w:rPr>
          <w:rFonts w:ascii="Arial" w:hAnsi="Arial" w:cs="Arial"/>
        </w:rPr>
      </w:pPr>
      <w:r w:rsidRPr="00E114C1">
        <w:rPr>
          <w:rFonts w:ascii="Arial" w:hAnsi="Arial" w:cs="Arial"/>
        </w:rPr>
        <w:t xml:space="preserve">Recién nacidos sin estudios para sífilis. </w:t>
      </w:r>
    </w:p>
    <w:p w14:paraId="6B3E59F0"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lastRenderedPageBreak/>
        <w:t>CRITERIOS DE ELIMINACIÓN</w:t>
      </w:r>
    </w:p>
    <w:p w14:paraId="520D457F" w14:textId="77777777" w:rsidR="00F40FBD" w:rsidRPr="00E114C1" w:rsidRDefault="00F40FBD" w:rsidP="00884DEF">
      <w:pPr>
        <w:numPr>
          <w:ilvl w:val="0"/>
          <w:numId w:val="6"/>
        </w:numPr>
        <w:pBdr>
          <w:top w:val="nil"/>
          <w:left w:val="nil"/>
          <w:bottom w:val="nil"/>
          <w:right w:val="nil"/>
          <w:between w:val="nil"/>
        </w:pBdr>
        <w:spacing w:line="480" w:lineRule="auto"/>
        <w:jc w:val="both"/>
        <w:rPr>
          <w:rFonts w:ascii="Arial" w:hAnsi="Arial" w:cs="Arial"/>
        </w:rPr>
      </w:pPr>
      <w:r w:rsidRPr="00E114C1">
        <w:rPr>
          <w:rFonts w:ascii="Arial" w:hAnsi="Arial" w:cs="Arial"/>
        </w:rPr>
        <w:t>Expedientes incompletos.</w:t>
      </w:r>
    </w:p>
    <w:p w14:paraId="622FF5F9" w14:textId="77777777" w:rsidR="00F40FBD" w:rsidRPr="00E114C1" w:rsidRDefault="00F40FBD" w:rsidP="00884DEF">
      <w:pPr>
        <w:numPr>
          <w:ilvl w:val="0"/>
          <w:numId w:val="6"/>
        </w:numPr>
        <w:pBdr>
          <w:top w:val="nil"/>
          <w:left w:val="nil"/>
          <w:bottom w:val="nil"/>
          <w:right w:val="nil"/>
          <w:between w:val="nil"/>
        </w:pBdr>
        <w:spacing w:after="160" w:line="480" w:lineRule="auto"/>
        <w:jc w:val="both"/>
        <w:rPr>
          <w:rFonts w:ascii="Arial" w:hAnsi="Arial" w:cs="Arial"/>
        </w:rPr>
      </w:pPr>
      <w:r w:rsidRPr="00E114C1">
        <w:rPr>
          <w:rFonts w:ascii="Arial" w:hAnsi="Arial" w:cs="Arial"/>
        </w:rPr>
        <w:t>Traslados a otra institución.</w:t>
      </w:r>
    </w:p>
    <w:p w14:paraId="64FC2D51" w14:textId="77777777" w:rsidR="00F40FBD" w:rsidRPr="00E114C1" w:rsidRDefault="00F40FBD" w:rsidP="00884DEF">
      <w:pPr>
        <w:spacing w:line="480" w:lineRule="auto"/>
        <w:jc w:val="both"/>
        <w:rPr>
          <w:rFonts w:ascii="Arial" w:hAnsi="Arial" w:cs="Arial"/>
        </w:rPr>
      </w:pPr>
    </w:p>
    <w:p w14:paraId="396370CA"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METODOLOGÍA</w:t>
      </w:r>
    </w:p>
    <w:p w14:paraId="36EAD298" w14:textId="07139784" w:rsidR="00F40FBD" w:rsidRPr="00E114C1" w:rsidRDefault="00F40FBD" w:rsidP="00884DEF">
      <w:pPr>
        <w:spacing w:line="480" w:lineRule="auto"/>
        <w:jc w:val="both"/>
        <w:rPr>
          <w:rFonts w:ascii="Arial" w:hAnsi="Arial" w:cs="Arial"/>
        </w:rPr>
      </w:pPr>
      <w:r w:rsidRPr="00E114C1">
        <w:rPr>
          <w:rFonts w:ascii="Arial" w:hAnsi="Arial" w:cs="Arial"/>
        </w:rPr>
        <w:t>El estudio consist</w:t>
      </w:r>
      <w:r w:rsidR="00BD7E1C">
        <w:rPr>
          <w:rFonts w:ascii="Arial" w:hAnsi="Arial" w:cs="Arial"/>
        </w:rPr>
        <w:t>ió</w:t>
      </w:r>
      <w:r w:rsidRPr="00E114C1">
        <w:rPr>
          <w:rFonts w:ascii="Arial" w:hAnsi="Arial" w:cs="Arial"/>
        </w:rPr>
        <w:t xml:space="preserve"> en</w:t>
      </w:r>
      <w:r w:rsidR="00BD7E1C">
        <w:rPr>
          <w:rFonts w:ascii="Arial" w:hAnsi="Arial" w:cs="Arial"/>
        </w:rPr>
        <w:t xml:space="preserve"> un </w:t>
      </w:r>
      <w:r w:rsidRPr="00E114C1">
        <w:rPr>
          <w:rFonts w:ascii="Arial" w:hAnsi="Arial" w:cs="Arial"/>
        </w:rPr>
        <w:t xml:space="preserve">análisis retrospectivo y prospectivo de los casos de sífilis congénita en un hospital de tercer nivel. </w:t>
      </w:r>
    </w:p>
    <w:p w14:paraId="699DE98F" w14:textId="436F7D61" w:rsidR="00F40FBD" w:rsidRPr="00E114C1" w:rsidRDefault="00F40FBD" w:rsidP="00884DEF">
      <w:pPr>
        <w:spacing w:line="480" w:lineRule="auto"/>
        <w:jc w:val="both"/>
        <w:rPr>
          <w:rFonts w:ascii="Arial" w:hAnsi="Arial" w:cs="Arial"/>
        </w:rPr>
      </w:pPr>
      <w:r w:rsidRPr="00E114C1">
        <w:rPr>
          <w:rFonts w:ascii="Arial" w:hAnsi="Arial" w:cs="Arial"/>
        </w:rPr>
        <w:t>El presente estudio se llev</w:t>
      </w:r>
      <w:r w:rsidR="00BD7E1C">
        <w:rPr>
          <w:rFonts w:ascii="Arial" w:hAnsi="Arial" w:cs="Arial"/>
        </w:rPr>
        <w:t xml:space="preserve">ó </w:t>
      </w:r>
      <w:r w:rsidRPr="00E114C1">
        <w:rPr>
          <w:rFonts w:ascii="Arial" w:hAnsi="Arial" w:cs="Arial"/>
        </w:rPr>
        <w:t xml:space="preserve">a cabo en el transcurso de un mes, con recolección de datos y análisis de información recolectada a través de expedientes clínicos hasta el 30 julio del 2021, con previo </w:t>
      </w:r>
      <w:r w:rsidR="00BD7E1C">
        <w:rPr>
          <w:rFonts w:ascii="Arial" w:hAnsi="Arial" w:cs="Arial"/>
        </w:rPr>
        <w:t xml:space="preserve">asentimiento </w:t>
      </w:r>
      <w:r w:rsidRPr="00E114C1">
        <w:rPr>
          <w:rFonts w:ascii="Arial" w:hAnsi="Arial" w:cs="Arial"/>
        </w:rPr>
        <w:t>verbal por parte de sujetos participantes (padres o tutores en caso de menores de edad)</w:t>
      </w:r>
    </w:p>
    <w:p w14:paraId="6A15F2B5" w14:textId="515C80D6" w:rsidR="00F40FBD" w:rsidRPr="00E114C1" w:rsidRDefault="00F40FBD" w:rsidP="00884DEF">
      <w:pPr>
        <w:spacing w:line="480" w:lineRule="auto"/>
        <w:jc w:val="both"/>
        <w:rPr>
          <w:rFonts w:ascii="Arial" w:hAnsi="Arial" w:cs="Arial"/>
        </w:rPr>
      </w:pPr>
      <w:r w:rsidRPr="00E114C1">
        <w:rPr>
          <w:rFonts w:ascii="Arial" w:hAnsi="Arial" w:cs="Arial"/>
        </w:rPr>
        <w:t>Para salvaguardar la confidencialidad de los sujetos participantes, se identific</w:t>
      </w:r>
      <w:r w:rsidR="00BD7E1C">
        <w:rPr>
          <w:rFonts w:ascii="Arial" w:hAnsi="Arial" w:cs="Arial"/>
        </w:rPr>
        <w:t>ó a</w:t>
      </w:r>
      <w:r w:rsidRPr="00E114C1">
        <w:rPr>
          <w:rFonts w:ascii="Arial" w:hAnsi="Arial" w:cs="Arial"/>
        </w:rPr>
        <w:t xml:space="preserve"> los sujetos con sus iniciales y número de participante. Toda la información obtenida en la investigación como datos personales, entre otros, se resguar</w:t>
      </w:r>
      <w:r w:rsidR="00BD7E1C">
        <w:rPr>
          <w:rFonts w:ascii="Arial" w:hAnsi="Arial" w:cs="Arial"/>
        </w:rPr>
        <w:t>dó</w:t>
      </w:r>
      <w:r w:rsidRPr="00E114C1">
        <w:rPr>
          <w:rFonts w:ascii="Arial" w:hAnsi="Arial" w:cs="Arial"/>
        </w:rPr>
        <w:t xml:space="preserve"> de manera segura, bajo llave, en las oficinas del Departamento de Pediatría del Hospital Universitario “Dr. José Eleuterio González” en una carpeta de investigación a la cual únicamente t</w:t>
      </w:r>
      <w:r w:rsidR="008429DA">
        <w:rPr>
          <w:rFonts w:ascii="Arial" w:hAnsi="Arial" w:cs="Arial"/>
        </w:rPr>
        <w:t>uvo</w:t>
      </w:r>
      <w:r w:rsidRPr="00E114C1">
        <w:rPr>
          <w:rFonts w:ascii="Arial" w:hAnsi="Arial" w:cs="Arial"/>
        </w:rPr>
        <w:t xml:space="preserve"> acceso el personal encargado de la investigación, y de acuerdo a las regulaciones </w:t>
      </w:r>
      <w:r w:rsidR="008429DA">
        <w:rPr>
          <w:rFonts w:ascii="Arial" w:hAnsi="Arial" w:cs="Arial"/>
        </w:rPr>
        <w:t xml:space="preserve">sólo tuvo </w:t>
      </w:r>
      <w:r w:rsidRPr="00E114C1">
        <w:rPr>
          <w:rFonts w:ascii="Arial" w:hAnsi="Arial" w:cs="Arial"/>
        </w:rPr>
        <w:t>acceso autoridades sanitarias como la Secretaría de Salud y el Comité de Ética en Investigación y/o el Comité de Investigación de nuestra Institución.</w:t>
      </w:r>
    </w:p>
    <w:p w14:paraId="670CE8D6" w14:textId="77777777" w:rsidR="00F40FBD" w:rsidRPr="00E114C1" w:rsidRDefault="00F40FBD" w:rsidP="00884DEF">
      <w:pPr>
        <w:spacing w:line="480" w:lineRule="auto"/>
        <w:jc w:val="both"/>
        <w:rPr>
          <w:rFonts w:ascii="Arial" w:hAnsi="Arial" w:cs="Arial"/>
        </w:rPr>
      </w:pPr>
    </w:p>
    <w:p w14:paraId="754D46D6"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TAMAÑO DE LA MUESTRA</w:t>
      </w:r>
    </w:p>
    <w:p w14:paraId="30A36B91" w14:textId="77777777" w:rsidR="00F40FBD" w:rsidRPr="00E114C1" w:rsidRDefault="00F40FBD" w:rsidP="00884DEF">
      <w:pPr>
        <w:spacing w:line="480" w:lineRule="auto"/>
        <w:jc w:val="both"/>
        <w:rPr>
          <w:rFonts w:ascii="Arial" w:hAnsi="Arial" w:cs="Arial"/>
        </w:rPr>
      </w:pPr>
    </w:p>
    <w:p w14:paraId="406A097E" w14:textId="2D79B8DA" w:rsidR="00F40FBD" w:rsidRPr="00E114C1" w:rsidRDefault="00F40FBD" w:rsidP="00884DEF">
      <w:pPr>
        <w:spacing w:line="480" w:lineRule="auto"/>
        <w:jc w:val="both"/>
        <w:rPr>
          <w:rFonts w:ascii="Arial" w:hAnsi="Arial" w:cs="Arial"/>
        </w:rPr>
      </w:pPr>
      <w:r w:rsidRPr="00E114C1">
        <w:rPr>
          <w:rFonts w:ascii="Arial" w:hAnsi="Arial" w:cs="Arial"/>
        </w:rPr>
        <w:lastRenderedPageBreak/>
        <w:t>Estudio poblacional con los pacientes incluidos en el periodo. Se estim</w:t>
      </w:r>
      <w:r w:rsidR="008429DA">
        <w:rPr>
          <w:rFonts w:ascii="Arial" w:hAnsi="Arial" w:cs="Arial"/>
        </w:rPr>
        <w:t>ó</w:t>
      </w:r>
      <w:r w:rsidRPr="00E114C1">
        <w:rPr>
          <w:rFonts w:ascii="Arial" w:hAnsi="Arial" w:cs="Arial"/>
        </w:rPr>
        <w:t xml:space="preserve"> un total de 30 pacientes</w:t>
      </w:r>
      <w:r w:rsidR="008429DA">
        <w:rPr>
          <w:rFonts w:ascii="Arial" w:hAnsi="Arial" w:cs="Arial"/>
        </w:rPr>
        <w:t>, sin embargo el número total de participantes fue de 132</w:t>
      </w:r>
      <w:r w:rsidRPr="00E114C1">
        <w:rPr>
          <w:rFonts w:ascii="Arial" w:hAnsi="Arial" w:cs="Arial"/>
        </w:rPr>
        <w:t>.</w:t>
      </w:r>
    </w:p>
    <w:p w14:paraId="3EFAFE11" w14:textId="77777777" w:rsidR="00F40FBD" w:rsidRPr="00E114C1" w:rsidRDefault="00F40FBD" w:rsidP="00884DEF">
      <w:pPr>
        <w:pStyle w:val="Ttulo2"/>
        <w:spacing w:line="480" w:lineRule="auto"/>
        <w:rPr>
          <w:rFonts w:ascii="Arial" w:hAnsi="Arial" w:cs="Arial"/>
        </w:rPr>
      </w:pPr>
    </w:p>
    <w:p w14:paraId="3DF19D1B"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VARIABLES A ESTUDIAR</w:t>
      </w:r>
    </w:p>
    <w:p w14:paraId="7924E0DC" w14:textId="77777777" w:rsidR="00F40FBD" w:rsidRPr="00E114C1" w:rsidRDefault="00F40FBD" w:rsidP="00884DEF">
      <w:pPr>
        <w:spacing w:line="480" w:lineRule="auto"/>
        <w:jc w:val="both"/>
        <w:rPr>
          <w:rFonts w:ascii="Arial" w:hAnsi="Arial" w:cs="Arial"/>
        </w:rPr>
      </w:pPr>
    </w:p>
    <w:p w14:paraId="16D33FC6" w14:textId="77777777" w:rsidR="00F40FBD" w:rsidRPr="00E114C1" w:rsidRDefault="00F40FBD" w:rsidP="00884DEF">
      <w:pPr>
        <w:spacing w:line="480" w:lineRule="auto"/>
        <w:jc w:val="both"/>
        <w:rPr>
          <w:rFonts w:ascii="Arial" w:hAnsi="Arial" w:cs="Arial"/>
        </w:rPr>
      </w:pPr>
      <w:r w:rsidRPr="00E114C1">
        <w:rPr>
          <w:rFonts w:ascii="Arial" w:hAnsi="Arial" w:cs="Arial"/>
        </w:rPr>
        <w:t>Variables maternas:</w:t>
      </w:r>
    </w:p>
    <w:p w14:paraId="41425F7A"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dad: variable cuantitativa</w:t>
      </w:r>
    </w:p>
    <w:p w14:paraId="2A55AF47"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scolaridad: variable cualitativa</w:t>
      </w:r>
    </w:p>
    <w:p w14:paraId="3431F61C"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Ocupación: variable cualitativa</w:t>
      </w:r>
    </w:p>
    <w:p w14:paraId="7BBB564D"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Antecedentes personales patológicos y no patológicos: variable cualitativa</w:t>
      </w:r>
    </w:p>
    <w:p w14:paraId="5CEAC8C6"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Número de parejas sexuales número de parejas sexuales: variable cuantitativa</w:t>
      </w:r>
    </w:p>
    <w:p w14:paraId="36253710"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Coinfección con otras ITS: variable cuantitativa</w:t>
      </w:r>
    </w:p>
    <w:p w14:paraId="4CBE2034"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stado serológico para VIH: variable cuantitativa</w:t>
      </w:r>
    </w:p>
    <w:p w14:paraId="34E637FE"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Resultados de pruebas treponémicas y no treponémicas con titulación: variable cuantitativa</w:t>
      </w:r>
    </w:p>
    <w:p w14:paraId="7EFEE196"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stadio de sífilis: variable cualitativa</w:t>
      </w:r>
    </w:p>
    <w:p w14:paraId="1321414A"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Síntomas: variable cualitativa</w:t>
      </w:r>
    </w:p>
    <w:p w14:paraId="7DD268DB"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Trimestre al diagnóstico: variable cualitativa</w:t>
      </w:r>
    </w:p>
    <w:p w14:paraId="0C0D8383"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Tratamiento establecido: variable cuantitativa</w:t>
      </w:r>
    </w:p>
    <w:p w14:paraId="7D7AE611"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lastRenderedPageBreak/>
        <w:t>Alergia a la penicilina reportada: variable cualitativa</w:t>
      </w:r>
    </w:p>
    <w:p w14:paraId="6ED92431"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VDRL de seguimiento: variable cuantitativa</w:t>
      </w:r>
    </w:p>
    <w:p w14:paraId="1B4E5C1F" w14:textId="77777777" w:rsidR="00F40FBD" w:rsidRPr="00E114C1" w:rsidRDefault="00F40FBD" w:rsidP="00884DEF">
      <w:pPr>
        <w:spacing w:line="480" w:lineRule="auto"/>
        <w:jc w:val="both"/>
        <w:rPr>
          <w:rFonts w:ascii="Arial" w:hAnsi="Arial" w:cs="Arial"/>
        </w:rPr>
      </w:pPr>
    </w:p>
    <w:p w14:paraId="2830CF87" w14:textId="77777777" w:rsidR="00F40FBD" w:rsidRPr="00E114C1" w:rsidRDefault="00F40FBD" w:rsidP="00884DEF">
      <w:pPr>
        <w:spacing w:line="480" w:lineRule="auto"/>
        <w:jc w:val="both"/>
        <w:rPr>
          <w:rFonts w:ascii="Arial" w:hAnsi="Arial" w:cs="Arial"/>
        </w:rPr>
      </w:pPr>
    </w:p>
    <w:p w14:paraId="739645B5" w14:textId="77777777" w:rsidR="00F40FBD" w:rsidRPr="00E114C1" w:rsidRDefault="00F40FBD" w:rsidP="00884DEF">
      <w:pPr>
        <w:spacing w:line="480" w:lineRule="auto"/>
        <w:jc w:val="both"/>
        <w:rPr>
          <w:rFonts w:ascii="Arial" w:hAnsi="Arial" w:cs="Arial"/>
        </w:rPr>
      </w:pPr>
      <w:r w:rsidRPr="00E114C1">
        <w:rPr>
          <w:rFonts w:ascii="Arial" w:hAnsi="Arial" w:cs="Arial"/>
        </w:rPr>
        <w:t>Variables neonatales o del paciente:</w:t>
      </w:r>
    </w:p>
    <w:p w14:paraId="66FD1E86"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dad: variable cuantitativa</w:t>
      </w:r>
    </w:p>
    <w:p w14:paraId="1788D891"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dad gestacional: variable cuantitativa</w:t>
      </w:r>
    </w:p>
    <w:p w14:paraId="77E8FD00"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Peso: variable cuantitativa</w:t>
      </w:r>
    </w:p>
    <w:p w14:paraId="403EF065"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Talla: variable cuantitativa</w:t>
      </w:r>
    </w:p>
    <w:p w14:paraId="49993539"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Vía de nacimiento: variable cuantitativa</w:t>
      </w:r>
    </w:p>
    <w:p w14:paraId="159BA014"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Antecedentes personales patológicos: variable cualitativa</w:t>
      </w:r>
    </w:p>
    <w:p w14:paraId="0E58E6FA"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Resultados de pruebas treponémicas y no treponémicas con titulación: variable cuantitativa</w:t>
      </w:r>
    </w:p>
    <w:p w14:paraId="03A1B1C8"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Escenario clínico de la CDC: variable cualitativa</w:t>
      </w:r>
    </w:p>
    <w:p w14:paraId="6D2DF888"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Tipo de afectación: variable cualitativa</w:t>
      </w:r>
    </w:p>
    <w:p w14:paraId="17A46010"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Resultados de laboratorio en sangre y LCR: variable cuantitativa</w:t>
      </w:r>
    </w:p>
    <w:p w14:paraId="1805F399"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Alteración radiográfica: variable cualitativa</w:t>
      </w:r>
    </w:p>
    <w:p w14:paraId="375EE762"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Tamiz auditivo: variable cualitativa</w:t>
      </w:r>
    </w:p>
    <w:p w14:paraId="4EDF7A49"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Tratamiento establecido: variable cualitativa</w:t>
      </w:r>
    </w:p>
    <w:p w14:paraId="6E631AA2"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lastRenderedPageBreak/>
        <w:t>VDRL de seguimiento: variable cuantitativa</w:t>
      </w:r>
    </w:p>
    <w:p w14:paraId="6B01AA11"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Coinfección: variable cualitativa</w:t>
      </w:r>
    </w:p>
    <w:p w14:paraId="39E639B3"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Días de estancia intrahospitalaria: variable cuantitativa</w:t>
      </w:r>
    </w:p>
    <w:p w14:paraId="504054AE" w14:textId="77777777" w:rsidR="00F40FBD" w:rsidRPr="00E114C1" w:rsidRDefault="00F40FBD" w:rsidP="00884DEF">
      <w:pPr>
        <w:numPr>
          <w:ilvl w:val="0"/>
          <w:numId w:val="9"/>
        </w:numPr>
        <w:pBdr>
          <w:top w:val="nil"/>
          <w:left w:val="nil"/>
          <w:bottom w:val="nil"/>
          <w:right w:val="nil"/>
          <w:between w:val="nil"/>
        </w:pBdr>
        <w:spacing w:after="160" w:line="480" w:lineRule="auto"/>
        <w:jc w:val="both"/>
        <w:rPr>
          <w:rFonts w:ascii="Arial" w:hAnsi="Arial" w:cs="Arial"/>
          <w:color w:val="000000"/>
        </w:rPr>
      </w:pPr>
      <w:r w:rsidRPr="00E114C1">
        <w:rPr>
          <w:rFonts w:ascii="Arial" w:hAnsi="Arial" w:cs="Arial"/>
          <w:color w:val="000000"/>
        </w:rPr>
        <w:t xml:space="preserve">Desenlace: variable cualitativa </w:t>
      </w:r>
    </w:p>
    <w:p w14:paraId="4EFD6A15" w14:textId="77777777" w:rsidR="00F40FBD" w:rsidRPr="00E114C1" w:rsidRDefault="00F40FBD" w:rsidP="00884DEF">
      <w:pPr>
        <w:spacing w:line="480" w:lineRule="auto"/>
        <w:jc w:val="both"/>
        <w:rPr>
          <w:rFonts w:ascii="Arial" w:hAnsi="Arial" w:cs="Arial"/>
        </w:rPr>
      </w:pPr>
    </w:p>
    <w:p w14:paraId="6ADB7D6B" w14:textId="77777777" w:rsidR="00F40FBD" w:rsidRPr="00E114C1" w:rsidRDefault="00F40FBD" w:rsidP="00884DEF">
      <w:pPr>
        <w:spacing w:line="480" w:lineRule="auto"/>
        <w:jc w:val="both"/>
        <w:rPr>
          <w:rFonts w:ascii="Arial" w:hAnsi="Arial" w:cs="Arial"/>
        </w:rPr>
      </w:pPr>
    </w:p>
    <w:p w14:paraId="01677141" w14:textId="77777777" w:rsidR="00F40FBD" w:rsidRPr="00E114C1" w:rsidRDefault="00F40FBD" w:rsidP="00884DEF">
      <w:pPr>
        <w:pStyle w:val="Ttulo2"/>
        <w:spacing w:line="480" w:lineRule="auto"/>
        <w:rPr>
          <w:rFonts w:ascii="Arial" w:hAnsi="Arial" w:cs="Arial"/>
          <w:color w:val="auto"/>
        </w:rPr>
      </w:pPr>
      <w:r w:rsidRPr="00E114C1">
        <w:rPr>
          <w:rFonts w:ascii="Arial" w:hAnsi="Arial" w:cs="Arial"/>
          <w:color w:val="auto"/>
        </w:rPr>
        <w:t>ANÁLISIS ESTADÍSTICO</w:t>
      </w:r>
    </w:p>
    <w:p w14:paraId="787075FE" w14:textId="77777777" w:rsidR="00F40FBD" w:rsidRPr="00E114C1" w:rsidRDefault="00F40FBD" w:rsidP="00884DEF">
      <w:pPr>
        <w:spacing w:line="480" w:lineRule="auto"/>
        <w:jc w:val="both"/>
        <w:rPr>
          <w:rFonts w:ascii="Arial" w:hAnsi="Arial" w:cs="Arial"/>
        </w:rPr>
      </w:pPr>
    </w:p>
    <w:p w14:paraId="0D6B9800" w14:textId="0B878611" w:rsidR="00F40FBD" w:rsidRPr="00E114C1" w:rsidRDefault="00F40FBD" w:rsidP="00884DEF">
      <w:pPr>
        <w:spacing w:line="480" w:lineRule="auto"/>
        <w:jc w:val="both"/>
        <w:rPr>
          <w:rFonts w:ascii="Arial" w:hAnsi="Arial" w:cs="Arial"/>
        </w:rPr>
      </w:pPr>
      <w:r w:rsidRPr="00E114C1">
        <w:rPr>
          <w:rFonts w:ascii="Arial" w:hAnsi="Arial" w:cs="Arial"/>
        </w:rPr>
        <w:t xml:space="preserve">Para el análisis estadístico, las variables continuas </w:t>
      </w:r>
      <w:r w:rsidR="00AF010B" w:rsidRPr="00E114C1">
        <w:rPr>
          <w:rFonts w:ascii="Arial" w:hAnsi="Arial" w:cs="Arial"/>
        </w:rPr>
        <w:t>fueron</w:t>
      </w:r>
      <w:r w:rsidRPr="00E114C1">
        <w:rPr>
          <w:rFonts w:ascii="Arial" w:hAnsi="Arial" w:cs="Arial"/>
        </w:rPr>
        <w:t xml:space="preserve"> descritas con medidas de tendencia central y dispersión, para las variables categóricas se utiliz</w:t>
      </w:r>
      <w:r w:rsidR="00AF010B" w:rsidRPr="00E114C1">
        <w:rPr>
          <w:rFonts w:ascii="Arial" w:hAnsi="Arial" w:cs="Arial"/>
        </w:rPr>
        <w:t>aron</w:t>
      </w:r>
      <w:r w:rsidRPr="00E114C1">
        <w:rPr>
          <w:rFonts w:ascii="Arial" w:hAnsi="Arial" w:cs="Arial"/>
        </w:rPr>
        <w:t xml:space="preserve"> porcentajes y frecuencias y </w:t>
      </w:r>
      <w:r w:rsidR="00AF010B" w:rsidRPr="00E114C1">
        <w:rPr>
          <w:rFonts w:ascii="Arial" w:hAnsi="Arial" w:cs="Arial"/>
        </w:rPr>
        <w:t>fueron</w:t>
      </w:r>
      <w:r w:rsidRPr="00E114C1">
        <w:rPr>
          <w:rFonts w:ascii="Arial" w:hAnsi="Arial" w:cs="Arial"/>
        </w:rPr>
        <w:t xml:space="preserve"> reportados en tablas de contingencia. Las variables numéricas se compara</w:t>
      </w:r>
      <w:r w:rsidR="00AF010B" w:rsidRPr="00E114C1">
        <w:rPr>
          <w:rFonts w:ascii="Arial" w:hAnsi="Arial" w:cs="Arial"/>
        </w:rPr>
        <w:t>ron</w:t>
      </w:r>
      <w:r w:rsidRPr="00E114C1">
        <w:rPr>
          <w:rFonts w:ascii="Arial" w:hAnsi="Arial" w:cs="Arial"/>
        </w:rPr>
        <w:t xml:space="preserve"> con prueba t de Student/U de Mann Whitney en caso de pruebas no paramétricas para muestras independientes al comparar los grupos entre los estadios. Las variables categóricas </w:t>
      </w:r>
      <w:r w:rsidR="00AF010B" w:rsidRPr="00E114C1">
        <w:rPr>
          <w:rFonts w:ascii="Arial" w:hAnsi="Arial" w:cs="Arial"/>
        </w:rPr>
        <w:t>fueron</w:t>
      </w:r>
      <w:r w:rsidRPr="00E114C1">
        <w:rPr>
          <w:rFonts w:ascii="Arial" w:hAnsi="Arial" w:cs="Arial"/>
        </w:rPr>
        <w:t xml:space="preserve"> analizadas utilizando Chi cuadrada o test exacto de Fisher en el caso de tablas de 2x2. El análisis estadístico se realiz</w:t>
      </w:r>
      <w:r w:rsidR="00AF010B" w:rsidRPr="00E114C1">
        <w:rPr>
          <w:rFonts w:ascii="Arial" w:hAnsi="Arial" w:cs="Arial"/>
        </w:rPr>
        <w:t>ó</w:t>
      </w:r>
      <w:r w:rsidRPr="00E114C1">
        <w:rPr>
          <w:rFonts w:ascii="Arial" w:hAnsi="Arial" w:cs="Arial"/>
        </w:rPr>
        <w:t xml:space="preserve"> con IBM SPSS versión 20 (SPSS, Inc, Armon,NY). Un valor de p</w:t>
      </w:r>
      <w:r w:rsidR="00AF010B" w:rsidRPr="00E114C1">
        <w:rPr>
          <w:rFonts w:ascii="Arial" w:hAnsi="Arial" w:cs="Arial"/>
        </w:rPr>
        <w:t xml:space="preserve"> </w:t>
      </w:r>
      <w:r w:rsidRPr="00E114C1">
        <w:rPr>
          <w:rFonts w:ascii="Arial" w:hAnsi="Arial" w:cs="Arial"/>
        </w:rPr>
        <w:t xml:space="preserve">&lt; 0.05 </w:t>
      </w:r>
      <w:r w:rsidR="00AF010B" w:rsidRPr="00E114C1">
        <w:rPr>
          <w:rFonts w:ascii="Arial" w:hAnsi="Arial" w:cs="Arial"/>
        </w:rPr>
        <w:t>fue</w:t>
      </w:r>
      <w:r w:rsidRPr="00E114C1">
        <w:rPr>
          <w:rFonts w:ascii="Arial" w:hAnsi="Arial" w:cs="Arial"/>
        </w:rPr>
        <w:t xml:space="preserve"> considerado como significativo.</w:t>
      </w:r>
    </w:p>
    <w:p w14:paraId="1C142A0C" w14:textId="67AECC72" w:rsidR="008D2727" w:rsidRDefault="008D2727" w:rsidP="00F40FBD">
      <w:pPr>
        <w:rPr>
          <w:rFonts w:ascii="Arial" w:hAnsi="Arial" w:cs="Arial"/>
        </w:rPr>
      </w:pPr>
    </w:p>
    <w:p w14:paraId="37E62913" w14:textId="13C29AD1" w:rsidR="00A244B7" w:rsidRDefault="00A244B7" w:rsidP="00F40FBD">
      <w:pPr>
        <w:rPr>
          <w:rFonts w:ascii="Arial" w:hAnsi="Arial" w:cs="Arial"/>
        </w:rPr>
      </w:pPr>
    </w:p>
    <w:p w14:paraId="2BBA0065" w14:textId="19ADEC93" w:rsidR="00A244B7" w:rsidRDefault="00A244B7" w:rsidP="00F40FBD">
      <w:pPr>
        <w:rPr>
          <w:rFonts w:ascii="Arial" w:hAnsi="Arial" w:cs="Arial"/>
        </w:rPr>
      </w:pPr>
    </w:p>
    <w:p w14:paraId="40597AA0" w14:textId="43C220F2" w:rsidR="00A244B7" w:rsidRDefault="00A244B7" w:rsidP="00F40FBD">
      <w:pPr>
        <w:rPr>
          <w:rFonts w:ascii="Arial" w:hAnsi="Arial" w:cs="Arial"/>
        </w:rPr>
      </w:pPr>
    </w:p>
    <w:p w14:paraId="0976AF12" w14:textId="0B270205" w:rsidR="00A244B7" w:rsidRDefault="00A244B7" w:rsidP="00F40FBD">
      <w:pPr>
        <w:rPr>
          <w:rFonts w:ascii="Arial" w:hAnsi="Arial" w:cs="Arial"/>
        </w:rPr>
      </w:pPr>
    </w:p>
    <w:p w14:paraId="728522F3" w14:textId="789AB9C3" w:rsidR="003A4883" w:rsidRDefault="003A4883" w:rsidP="00F40FBD">
      <w:pPr>
        <w:rPr>
          <w:rFonts w:ascii="Arial" w:hAnsi="Arial" w:cs="Arial"/>
        </w:rPr>
      </w:pPr>
    </w:p>
    <w:p w14:paraId="62D566D9" w14:textId="2FD77A29" w:rsidR="003A4883" w:rsidRDefault="003A4883" w:rsidP="00F40FBD">
      <w:pPr>
        <w:rPr>
          <w:rFonts w:ascii="Arial" w:hAnsi="Arial" w:cs="Arial"/>
        </w:rPr>
      </w:pPr>
    </w:p>
    <w:p w14:paraId="78763CE0" w14:textId="77777777" w:rsidR="003A4883" w:rsidRDefault="003A4883" w:rsidP="00F40FBD">
      <w:pPr>
        <w:rPr>
          <w:rFonts w:ascii="Arial" w:hAnsi="Arial" w:cs="Arial"/>
        </w:rPr>
      </w:pPr>
    </w:p>
    <w:p w14:paraId="583CF3D6" w14:textId="77777777" w:rsidR="00A244B7" w:rsidRPr="00E114C1" w:rsidRDefault="00A244B7" w:rsidP="00F40FBD">
      <w:pPr>
        <w:rPr>
          <w:rFonts w:ascii="Arial" w:hAnsi="Arial" w:cs="Arial"/>
        </w:rPr>
      </w:pPr>
    </w:p>
    <w:p w14:paraId="5C9D6F57" w14:textId="1EC55578" w:rsidR="008D2727" w:rsidRPr="00E114C1" w:rsidRDefault="008D2727" w:rsidP="00F40FBD">
      <w:pPr>
        <w:rPr>
          <w:rFonts w:ascii="Arial" w:hAnsi="Arial" w:cs="Arial"/>
        </w:rPr>
      </w:pPr>
    </w:p>
    <w:p w14:paraId="16BC3A0C" w14:textId="77777777" w:rsidR="00DC39F2" w:rsidRDefault="008D2727" w:rsidP="00F40FBD">
      <w:pPr>
        <w:rPr>
          <w:rStyle w:val="fontstyle01"/>
          <w:rFonts w:ascii="Arial" w:hAnsi="Arial" w:cs="Arial"/>
        </w:rPr>
      </w:pPr>
      <w:r w:rsidRPr="00E114C1">
        <w:rPr>
          <w:rStyle w:val="fontstyle01"/>
          <w:rFonts w:ascii="Arial" w:hAnsi="Arial" w:cs="Arial"/>
        </w:rPr>
        <w:lastRenderedPageBreak/>
        <w:t>Capítulo VI</w:t>
      </w:r>
    </w:p>
    <w:p w14:paraId="136C8F8C" w14:textId="19421214" w:rsidR="008D2727" w:rsidRPr="00E114C1" w:rsidRDefault="008D2727" w:rsidP="00F40FBD">
      <w:pPr>
        <w:rPr>
          <w:rFonts w:ascii="Arial" w:hAnsi="Arial" w:cs="Arial"/>
        </w:rPr>
      </w:pPr>
      <w:r w:rsidRPr="00E114C1">
        <w:rPr>
          <w:rFonts w:ascii="Arial" w:hAnsi="Arial" w:cs="Arial"/>
          <w:b/>
          <w:bCs/>
          <w:color w:val="000000"/>
          <w:sz w:val="40"/>
          <w:szCs w:val="40"/>
        </w:rPr>
        <w:br/>
      </w:r>
      <w:r w:rsidRPr="00E114C1">
        <w:rPr>
          <w:rStyle w:val="fontstyle01"/>
          <w:rFonts w:ascii="Arial" w:hAnsi="Arial" w:cs="Arial"/>
          <w:sz w:val="36"/>
          <w:szCs w:val="36"/>
        </w:rPr>
        <w:t>6. RESULTADOS</w:t>
      </w:r>
    </w:p>
    <w:p w14:paraId="0FF00FC6" w14:textId="77777777" w:rsidR="008D2727" w:rsidRPr="00E114C1" w:rsidRDefault="008D2727" w:rsidP="00F40FBD">
      <w:pPr>
        <w:rPr>
          <w:rFonts w:ascii="Arial" w:hAnsi="Arial" w:cs="Arial"/>
        </w:rPr>
      </w:pPr>
    </w:p>
    <w:p w14:paraId="7585595E" w14:textId="77777777" w:rsidR="00F40FBD" w:rsidRPr="00E114C1" w:rsidRDefault="00F40FBD" w:rsidP="00F40FBD">
      <w:pPr>
        <w:rPr>
          <w:rFonts w:ascii="Arial" w:hAnsi="Arial" w:cs="Arial"/>
        </w:rPr>
      </w:pPr>
    </w:p>
    <w:p w14:paraId="10B535D7" w14:textId="61BE2F31" w:rsidR="00F40FBD" w:rsidRPr="00E114C1" w:rsidRDefault="006D14AE" w:rsidP="00884DEF">
      <w:pPr>
        <w:spacing w:line="480" w:lineRule="auto"/>
        <w:jc w:val="both"/>
        <w:rPr>
          <w:rFonts w:ascii="Arial" w:hAnsi="Arial" w:cs="Arial"/>
        </w:rPr>
      </w:pPr>
      <w:r>
        <w:rPr>
          <w:rFonts w:ascii="Arial" w:hAnsi="Arial" w:cs="Arial"/>
        </w:rPr>
        <w:t>Se reclutaron un total de 132 pacientes pediátricos en donde l</w:t>
      </w:r>
      <w:r w:rsidR="00F40FBD" w:rsidRPr="00E114C1">
        <w:rPr>
          <w:rFonts w:ascii="Arial" w:hAnsi="Arial" w:cs="Arial"/>
        </w:rPr>
        <w:t xml:space="preserve">a media de edad </w:t>
      </w:r>
      <w:r w:rsidR="009B64FF" w:rsidRPr="00E114C1">
        <w:rPr>
          <w:rFonts w:ascii="Arial" w:hAnsi="Arial" w:cs="Arial"/>
        </w:rPr>
        <w:t xml:space="preserve">fue de </w:t>
      </w:r>
      <w:r w:rsidR="00F40FBD" w:rsidRPr="00E114C1">
        <w:rPr>
          <w:rFonts w:ascii="Arial" w:hAnsi="Arial" w:cs="Arial"/>
        </w:rPr>
        <w:t>0.27 meses</w:t>
      </w:r>
      <w:r w:rsidR="009B64FF" w:rsidRPr="00E114C1">
        <w:rPr>
          <w:rFonts w:ascii="Arial" w:hAnsi="Arial" w:cs="Arial"/>
        </w:rPr>
        <w:t>, con una media</w:t>
      </w:r>
      <w:r w:rsidR="00F40FBD" w:rsidRPr="00E114C1">
        <w:rPr>
          <w:rFonts w:ascii="Arial" w:hAnsi="Arial" w:cs="Arial"/>
        </w:rPr>
        <w:t xml:space="preserve"> de edad gestacional</w:t>
      </w:r>
      <w:r w:rsidR="009B64FF" w:rsidRPr="00E114C1">
        <w:rPr>
          <w:rFonts w:ascii="Arial" w:hAnsi="Arial" w:cs="Arial"/>
        </w:rPr>
        <w:t xml:space="preserve"> </w:t>
      </w:r>
      <w:r w:rsidR="00F40FBD" w:rsidRPr="00E114C1">
        <w:rPr>
          <w:rFonts w:ascii="Arial" w:hAnsi="Arial" w:cs="Arial"/>
        </w:rPr>
        <w:t>de 38.2 semanas de gestación.</w:t>
      </w:r>
      <w:r w:rsidR="00727E4B">
        <w:rPr>
          <w:rFonts w:ascii="Arial" w:hAnsi="Arial" w:cs="Arial"/>
        </w:rPr>
        <w:t xml:space="preserve"> En cuanto a las variables somatométricas l</w:t>
      </w:r>
      <w:r w:rsidR="00F40FBD" w:rsidRPr="00E114C1">
        <w:rPr>
          <w:rFonts w:ascii="Arial" w:hAnsi="Arial" w:cs="Arial"/>
        </w:rPr>
        <w:t xml:space="preserve">a media de peso </w:t>
      </w:r>
      <w:r w:rsidR="009B64FF" w:rsidRPr="00E114C1">
        <w:rPr>
          <w:rFonts w:ascii="Arial" w:hAnsi="Arial" w:cs="Arial"/>
        </w:rPr>
        <w:t>fue</w:t>
      </w:r>
      <w:r w:rsidR="00F40FBD" w:rsidRPr="00E114C1">
        <w:rPr>
          <w:rFonts w:ascii="Arial" w:hAnsi="Arial" w:cs="Arial"/>
        </w:rPr>
        <w:t xml:space="preserve"> de 2905.38 gramos</w:t>
      </w:r>
      <w:r w:rsidR="009B64FF" w:rsidRPr="00E114C1">
        <w:rPr>
          <w:rFonts w:ascii="Arial" w:hAnsi="Arial" w:cs="Arial"/>
        </w:rPr>
        <w:t xml:space="preserve"> y l</w:t>
      </w:r>
      <w:r w:rsidR="00F40FBD" w:rsidRPr="00E114C1">
        <w:rPr>
          <w:rFonts w:ascii="Arial" w:hAnsi="Arial" w:cs="Arial"/>
        </w:rPr>
        <w:t xml:space="preserve">a media de la talla en los pacientes </w:t>
      </w:r>
      <w:r w:rsidR="009B64FF" w:rsidRPr="00E114C1">
        <w:rPr>
          <w:rFonts w:ascii="Arial" w:hAnsi="Arial" w:cs="Arial"/>
        </w:rPr>
        <w:t>fue</w:t>
      </w:r>
      <w:r w:rsidR="00F40FBD" w:rsidRPr="00E114C1">
        <w:rPr>
          <w:rFonts w:ascii="Arial" w:hAnsi="Arial" w:cs="Arial"/>
        </w:rPr>
        <w:t xml:space="preserve"> de 48.41 centímetros.</w:t>
      </w:r>
      <w:r w:rsidR="00727E4B">
        <w:rPr>
          <w:rFonts w:ascii="Arial" w:hAnsi="Arial" w:cs="Arial"/>
        </w:rPr>
        <w:t xml:space="preserve"> </w:t>
      </w:r>
      <w:r w:rsidR="00F40FBD" w:rsidRPr="00E114C1">
        <w:rPr>
          <w:rFonts w:ascii="Arial" w:hAnsi="Arial" w:cs="Arial"/>
        </w:rPr>
        <w:t xml:space="preserve">La media de edad materna </w:t>
      </w:r>
      <w:r w:rsidR="00727E4B">
        <w:rPr>
          <w:rFonts w:ascii="Arial" w:hAnsi="Arial" w:cs="Arial"/>
        </w:rPr>
        <w:t xml:space="preserve">reportada fue </w:t>
      </w:r>
      <w:r w:rsidR="00F40FBD" w:rsidRPr="00E114C1">
        <w:rPr>
          <w:rFonts w:ascii="Arial" w:hAnsi="Arial" w:cs="Arial"/>
        </w:rPr>
        <w:t>de 23.52 años</w:t>
      </w:r>
      <w:r w:rsidR="00727E4B">
        <w:rPr>
          <w:rFonts w:ascii="Arial" w:hAnsi="Arial" w:cs="Arial"/>
        </w:rPr>
        <w:t xml:space="preserve"> con media </w:t>
      </w:r>
      <w:r w:rsidR="00727E4B" w:rsidRPr="00E114C1">
        <w:rPr>
          <w:rFonts w:ascii="Arial" w:hAnsi="Arial" w:cs="Arial"/>
        </w:rPr>
        <w:t>de número de gesta de 2.51</w:t>
      </w:r>
      <w:r w:rsidR="00727E4B">
        <w:rPr>
          <w:rFonts w:ascii="Arial" w:hAnsi="Arial" w:cs="Arial"/>
        </w:rPr>
        <w:t>.</w:t>
      </w:r>
    </w:p>
    <w:p w14:paraId="12DF441D" w14:textId="535195AC" w:rsidR="00F40FBD" w:rsidRPr="00E114C1" w:rsidRDefault="00727E4B" w:rsidP="00884DEF">
      <w:pPr>
        <w:spacing w:line="480" w:lineRule="auto"/>
        <w:jc w:val="both"/>
        <w:rPr>
          <w:rFonts w:ascii="Arial" w:hAnsi="Arial" w:cs="Arial"/>
        </w:rPr>
      </w:pPr>
      <w:r>
        <w:rPr>
          <w:rFonts w:ascii="Arial" w:hAnsi="Arial" w:cs="Arial"/>
        </w:rPr>
        <w:t>Debido a que se enrolaron pacientes del área de Tococirugía y de Emergencias, no todos se incluyeron desde el nacimiento, d</w:t>
      </w:r>
      <w:r w:rsidR="00F40FBD" w:rsidRPr="00E114C1">
        <w:rPr>
          <w:rFonts w:ascii="Arial" w:hAnsi="Arial" w:cs="Arial"/>
        </w:rPr>
        <w:t xml:space="preserve">el total de pacientes, 94.7% </w:t>
      </w:r>
      <w:r>
        <w:rPr>
          <w:rFonts w:ascii="Arial" w:hAnsi="Arial" w:cs="Arial"/>
        </w:rPr>
        <w:t xml:space="preserve">fueron </w:t>
      </w:r>
      <w:r w:rsidR="00F40FBD" w:rsidRPr="00E114C1">
        <w:rPr>
          <w:rFonts w:ascii="Arial" w:hAnsi="Arial" w:cs="Arial"/>
        </w:rPr>
        <w:t xml:space="preserve">neonatos y 5.3% </w:t>
      </w:r>
      <w:r>
        <w:rPr>
          <w:rFonts w:ascii="Arial" w:hAnsi="Arial" w:cs="Arial"/>
        </w:rPr>
        <w:t xml:space="preserve">fueron </w:t>
      </w:r>
      <w:r w:rsidR="00F40FBD" w:rsidRPr="00E114C1">
        <w:rPr>
          <w:rFonts w:ascii="Arial" w:hAnsi="Arial" w:cs="Arial"/>
        </w:rPr>
        <w:t>mayores de 28 días de vida</w:t>
      </w:r>
      <w:r>
        <w:rPr>
          <w:rFonts w:ascii="Arial" w:hAnsi="Arial" w:cs="Arial"/>
        </w:rPr>
        <w:t>, aquellos ingresados por Emergencias con cuadro compatible de sífilis congénita temprana</w:t>
      </w:r>
      <w:r w:rsidR="00F40FBD" w:rsidRPr="00E114C1">
        <w:rPr>
          <w:rFonts w:ascii="Arial" w:hAnsi="Arial" w:cs="Arial"/>
        </w:rPr>
        <w:t>.</w:t>
      </w:r>
    </w:p>
    <w:p w14:paraId="1A44B932" w14:textId="63F36F3C" w:rsidR="00F40FBD" w:rsidRPr="00E114C1" w:rsidRDefault="00F40FBD" w:rsidP="00884DEF">
      <w:pPr>
        <w:spacing w:line="480" w:lineRule="auto"/>
        <w:jc w:val="both"/>
        <w:rPr>
          <w:rFonts w:ascii="Arial" w:hAnsi="Arial" w:cs="Arial"/>
        </w:rPr>
      </w:pPr>
      <w:r w:rsidRPr="00E114C1">
        <w:rPr>
          <w:rFonts w:ascii="Arial" w:hAnsi="Arial" w:cs="Arial"/>
        </w:rPr>
        <w:t>Del total de pacientes, 47% fueron obtenidos por cesárea, 51.5% por vía vaginal y se desconoc</w:t>
      </w:r>
      <w:r w:rsidR="00D61C22">
        <w:rPr>
          <w:rFonts w:ascii="Arial" w:hAnsi="Arial" w:cs="Arial"/>
        </w:rPr>
        <w:t>ía</w:t>
      </w:r>
      <w:r w:rsidRPr="00E114C1">
        <w:rPr>
          <w:rFonts w:ascii="Arial" w:hAnsi="Arial" w:cs="Arial"/>
        </w:rPr>
        <w:t xml:space="preserve"> la vía de nacimiento del 1.5%.</w:t>
      </w:r>
    </w:p>
    <w:p w14:paraId="59817087" w14:textId="0118D339" w:rsidR="00F40FBD" w:rsidRPr="00E114C1" w:rsidRDefault="00F40FBD" w:rsidP="00884DEF">
      <w:pPr>
        <w:spacing w:line="480" w:lineRule="auto"/>
        <w:jc w:val="both"/>
        <w:rPr>
          <w:rFonts w:ascii="Arial" w:hAnsi="Arial" w:cs="Arial"/>
        </w:rPr>
      </w:pPr>
      <w:r w:rsidRPr="00E114C1">
        <w:rPr>
          <w:rFonts w:ascii="Arial" w:hAnsi="Arial" w:cs="Arial"/>
        </w:rPr>
        <w:t>Del total de madres, 90.2% no c</w:t>
      </w:r>
      <w:r w:rsidR="00D61C22">
        <w:rPr>
          <w:rFonts w:ascii="Arial" w:hAnsi="Arial" w:cs="Arial"/>
        </w:rPr>
        <w:t>ontaban</w:t>
      </w:r>
      <w:r w:rsidRPr="00E114C1">
        <w:rPr>
          <w:rFonts w:ascii="Arial" w:hAnsi="Arial" w:cs="Arial"/>
        </w:rPr>
        <w:t xml:space="preserve"> con antecedentes personales patológicos, 9.1% sí </w:t>
      </w:r>
      <w:r w:rsidR="00D61C22">
        <w:rPr>
          <w:rFonts w:ascii="Arial" w:hAnsi="Arial" w:cs="Arial"/>
        </w:rPr>
        <w:t>contaban</w:t>
      </w:r>
      <w:r w:rsidRPr="00E114C1">
        <w:rPr>
          <w:rFonts w:ascii="Arial" w:hAnsi="Arial" w:cs="Arial"/>
        </w:rPr>
        <w:t xml:space="preserve"> con antecedentes relevantes y </w:t>
      </w:r>
      <w:r w:rsidR="00D61C22">
        <w:rPr>
          <w:rFonts w:ascii="Arial" w:hAnsi="Arial" w:cs="Arial"/>
        </w:rPr>
        <w:t xml:space="preserve">no existieron datos en </w:t>
      </w:r>
      <w:r w:rsidRPr="00E114C1">
        <w:rPr>
          <w:rFonts w:ascii="Arial" w:hAnsi="Arial" w:cs="Arial"/>
        </w:rPr>
        <w:t>el 8%.</w:t>
      </w:r>
    </w:p>
    <w:p w14:paraId="55C6E22E" w14:textId="13F523E7" w:rsidR="00F40FBD" w:rsidRPr="00E114C1" w:rsidRDefault="00F40FBD" w:rsidP="00884DEF">
      <w:pPr>
        <w:numPr>
          <w:ilvl w:val="0"/>
          <w:numId w:val="10"/>
        </w:numPr>
        <w:spacing w:line="480" w:lineRule="auto"/>
        <w:jc w:val="both"/>
        <w:textAlignment w:val="baseline"/>
        <w:rPr>
          <w:rFonts w:ascii="Arial" w:hAnsi="Arial" w:cs="Arial"/>
        </w:rPr>
      </w:pPr>
      <w:r w:rsidRPr="00E114C1">
        <w:rPr>
          <w:rFonts w:ascii="Arial" w:hAnsi="Arial" w:cs="Arial"/>
        </w:rPr>
        <w:t>2.3% diabetes mellitus.</w:t>
      </w:r>
    </w:p>
    <w:p w14:paraId="49DFD135" w14:textId="3E6F06C8" w:rsidR="00F40FBD" w:rsidRPr="00E114C1" w:rsidRDefault="00F40FBD" w:rsidP="00884DEF">
      <w:pPr>
        <w:numPr>
          <w:ilvl w:val="0"/>
          <w:numId w:val="10"/>
        </w:numPr>
        <w:spacing w:line="480" w:lineRule="auto"/>
        <w:jc w:val="both"/>
        <w:textAlignment w:val="baseline"/>
        <w:rPr>
          <w:rFonts w:ascii="Arial" w:hAnsi="Arial" w:cs="Arial"/>
        </w:rPr>
      </w:pPr>
      <w:r w:rsidRPr="00E114C1">
        <w:rPr>
          <w:rFonts w:ascii="Arial" w:hAnsi="Arial" w:cs="Arial"/>
        </w:rPr>
        <w:t>2.3% antecedentes psiquiátricos.</w:t>
      </w:r>
    </w:p>
    <w:p w14:paraId="2A69B792" w14:textId="44640F25" w:rsidR="00F40FBD" w:rsidRPr="00E114C1" w:rsidRDefault="00F40FBD" w:rsidP="00884DEF">
      <w:pPr>
        <w:numPr>
          <w:ilvl w:val="0"/>
          <w:numId w:val="10"/>
        </w:numPr>
        <w:spacing w:line="480" w:lineRule="auto"/>
        <w:jc w:val="both"/>
        <w:textAlignment w:val="baseline"/>
        <w:rPr>
          <w:rFonts w:ascii="Arial" w:hAnsi="Arial" w:cs="Arial"/>
        </w:rPr>
      </w:pPr>
      <w:r w:rsidRPr="00E114C1">
        <w:rPr>
          <w:rFonts w:ascii="Arial" w:hAnsi="Arial" w:cs="Arial"/>
        </w:rPr>
        <w:t>2.3% asma.</w:t>
      </w:r>
    </w:p>
    <w:p w14:paraId="34B4234C" w14:textId="4DA5D090" w:rsidR="00F40FBD" w:rsidRPr="00E114C1" w:rsidRDefault="00F40FBD" w:rsidP="00884DEF">
      <w:pPr>
        <w:numPr>
          <w:ilvl w:val="0"/>
          <w:numId w:val="10"/>
        </w:numPr>
        <w:spacing w:line="480" w:lineRule="auto"/>
        <w:jc w:val="both"/>
        <w:textAlignment w:val="baseline"/>
        <w:rPr>
          <w:rFonts w:ascii="Arial" w:hAnsi="Arial" w:cs="Arial"/>
        </w:rPr>
      </w:pPr>
      <w:r w:rsidRPr="00E114C1">
        <w:rPr>
          <w:rFonts w:ascii="Arial" w:hAnsi="Arial" w:cs="Arial"/>
        </w:rPr>
        <w:t>0.8% anemia.</w:t>
      </w:r>
    </w:p>
    <w:p w14:paraId="7DBAEA7B" w14:textId="49226FAD" w:rsidR="00F40FBD" w:rsidRPr="00E114C1" w:rsidRDefault="00F40FBD" w:rsidP="00884DEF">
      <w:pPr>
        <w:numPr>
          <w:ilvl w:val="0"/>
          <w:numId w:val="10"/>
        </w:numPr>
        <w:spacing w:line="480" w:lineRule="auto"/>
        <w:jc w:val="both"/>
        <w:textAlignment w:val="baseline"/>
        <w:rPr>
          <w:rFonts w:ascii="Arial" w:hAnsi="Arial" w:cs="Arial"/>
        </w:rPr>
      </w:pPr>
      <w:r w:rsidRPr="00E114C1">
        <w:rPr>
          <w:rFonts w:ascii="Arial" w:hAnsi="Arial" w:cs="Arial"/>
        </w:rPr>
        <w:t>0.8% hipertensión arterial</w:t>
      </w:r>
      <w:r w:rsidR="005441DD">
        <w:rPr>
          <w:rFonts w:ascii="Arial" w:hAnsi="Arial" w:cs="Arial"/>
        </w:rPr>
        <w:t xml:space="preserve"> sistémica</w:t>
      </w:r>
      <w:r w:rsidRPr="00E114C1">
        <w:rPr>
          <w:rFonts w:ascii="Arial" w:hAnsi="Arial" w:cs="Arial"/>
        </w:rPr>
        <w:t>.</w:t>
      </w:r>
    </w:p>
    <w:p w14:paraId="06C262A7" w14:textId="77777777" w:rsidR="00F40FBD" w:rsidRPr="00E114C1" w:rsidRDefault="00F40FBD" w:rsidP="00884DEF">
      <w:pPr>
        <w:numPr>
          <w:ilvl w:val="0"/>
          <w:numId w:val="10"/>
        </w:numPr>
        <w:spacing w:after="160" w:line="480" w:lineRule="auto"/>
        <w:jc w:val="both"/>
        <w:textAlignment w:val="baseline"/>
        <w:rPr>
          <w:rFonts w:ascii="Arial" w:hAnsi="Arial" w:cs="Arial"/>
        </w:rPr>
      </w:pPr>
      <w:r w:rsidRPr="00E114C1">
        <w:rPr>
          <w:rFonts w:ascii="Arial" w:hAnsi="Arial" w:cs="Arial"/>
        </w:rPr>
        <w:t>0.8% padecen hipotiroidismo.</w:t>
      </w:r>
    </w:p>
    <w:p w14:paraId="6A4F5EC8" w14:textId="12035F94" w:rsidR="00F40FBD" w:rsidRPr="00E114C1" w:rsidRDefault="00F40FBD" w:rsidP="00884DEF">
      <w:pPr>
        <w:spacing w:line="480" w:lineRule="auto"/>
        <w:jc w:val="both"/>
        <w:rPr>
          <w:rFonts w:ascii="Arial" w:hAnsi="Arial" w:cs="Arial"/>
        </w:rPr>
      </w:pPr>
      <w:r w:rsidRPr="00E114C1">
        <w:rPr>
          <w:rFonts w:ascii="Arial" w:hAnsi="Arial" w:cs="Arial"/>
        </w:rPr>
        <w:lastRenderedPageBreak/>
        <w:t>Del total de madres, 66.7% no c</w:t>
      </w:r>
      <w:r w:rsidR="005441DD">
        <w:rPr>
          <w:rFonts w:ascii="Arial" w:hAnsi="Arial" w:cs="Arial"/>
        </w:rPr>
        <w:t>ontaban</w:t>
      </w:r>
      <w:r w:rsidRPr="00E114C1">
        <w:rPr>
          <w:rFonts w:ascii="Arial" w:hAnsi="Arial" w:cs="Arial"/>
        </w:rPr>
        <w:t xml:space="preserve"> con antecedentes personales no patológicos, 31.1% sí </w:t>
      </w:r>
      <w:r w:rsidR="005441DD">
        <w:rPr>
          <w:rFonts w:ascii="Arial" w:hAnsi="Arial" w:cs="Arial"/>
        </w:rPr>
        <w:t xml:space="preserve">reportaron </w:t>
      </w:r>
      <w:r w:rsidRPr="00E114C1">
        <w:rPr>
          <w:rFonts w:ascii="Arial" w:hAnsi="Arial" w:cs="Arial"/>
        </w:rPr>
        <w:t>antecedentes no patológicos relevantes y se desconoce del 2.3%</w:t>
      </w:r>
    </w:p>
    <w:p w14:paraId="01F40EC1" w14:textId="1A3B15BD" w:rsidR="00F40FBD" w:rsidRPr="00E114C1" w:rsidRDefault="00F40FBD" w:rsidP="00884DEF">
      <w:pPr>
        <w:numPr>
          <w:ilvl w:val="0"/>
          <w:numId w:val="11"/>
        </w:numPr>
        <w:spacing w:line="480" w:lineRule="auto"/>
        <w:jc w:val="both"/>
        <w:textAlignment w:val="baseline"/>
        <w:rPr>
          <w:rFonts w:ascii="Arial" w:hAnsi="Arial" w:cs="Arial"/>
        </w:rPr>
      </w:pPr>
      <w:r w:rsidRPr="00E114C1">
        <w:rPr>
          <w:rFonts w:ascii="Arial" w:hAnsi="Arial" w:cs="Arial"/>
        </w:rPr>
        <w:t xml:space="preserve">20.5% </w:t>
      </w:r>
      <w:r w:rsidR="005441DD">
        <w:rPr>
          <w:rFonts w:ascii="Arial" w:hAnsi="Arial" w:cs="Arial"/>
        </w:rPr>
        <w:t xml:space="preserve">presentaban </w:t>
      </w:r>
      <w:r w:rsidRPr="00E114C1">
        <w:rPr>
          <w:rFonts w:ascii="Arial" w:hAnsi="Arial" w:cs="Arial"/>
        </w:rPr>
        <w:t>con uno o más tatuajes.</w:t>
      </w:r>
    </w:p>
    <w:p w14:paraId="0AE6AB67" w14:textId="2952643E" w:rsidR="00F40FBD" w:rsidRPr="00E114C1" w:rsidRDefault="00F40FBD" w:rsidP="00884DEF">
      <w:pPr>
        <w:numPr>
          <w:ilvl w:val="0"/>
          <w:numId w:val="11"/>
        </w:numPr>
        <w:spacing w:line="480" w:lineRule="auto"/>
        <w:jc w:val="both"/>
        <w:textAlignment w:val="baseline"/>
        <w:rPr>
          <w:rFonts w:ascii="Arial" w:hAnsi="Arial" w:cs="Arial"/>
        </w:rPr>
      </w:pPr>
      <w:r w:rsidRPr="00E114C1">
        <w:rPr>
          <w:rFonts w:ascii="Arial" w:hAnsi="Arial" w:cs="Arial"/>
        </w:rPr>
        <w:t xml:space="preserve">6.8% </w:t>
      </w:r>
      <w:r w:rsidR="005441DD">
        <w:rPr>
          <w:rFonts w:ascii="Arial" w:hAnsi="Arial" w:cs="Arial"/>
        </w:rPr>
        <w:t xml:space="preserve">presentaban </w:t>
      </w:r>
      <w:r w:rsidRPr="00E114C1">
        <w:rPr>
          <w:rFonts w:ascii="Arial" w:hAnsi="Arial" w:cs="Arial"/>
        </w:rPr>
        <w:t>tabaquismo positivo.</w:t>
      </w:r>
    </w:p>
    <w:p w14:paraId="4E4A451E" w14:textId="3956193E" w:rsidR="00F40FBD" w:rsidRPr="00E114C1" w:rsidRDefault="00F40FBD" w:rsidP="00884DEF">
      <w:pPr>
        <w:numPr>
          <w:ilvl w:val="0"/>
          <w:numId w:val="11"/>
        </w:numPr>
        <w:spacing w:line="480" w:lineRule="auto"/>
        <w:jc w:val="both"/>
        <w:textAlignment w:val="baseline"/>
        <w:rPr>
          <w:rFonts w:ascii="Arial" w:hAnsi="Arial" w:cs="Arial"/>
        </w:rPr>
      </w:pPr>
      <w:r w:rsidRPr="00E114C1">
        <w:rPr>
          <w:rFonts w:ascii="Arial" w:hAnsi="Arial" w:cs="Arial"/>
        </w:rPr>
        <w:t xml:space="preserve">6.8% </w:t>
      </w:r>
      <w:r w:rsidR="005441DD">
        <w:rPr>
          <w:rFonts w:ascii="Arial" w:hAnsi="Arial" w:cs="Arial"/>
        </w:rPr>
        <w:t xml:space="preserve">presentaban </w:t>
      </w:r>
      <w:r w:rsidRPr="00E114C1">
        <w:rPr>
          <w:rFonts w:ascii="Arial" w:hAnsi="Arial" w:cs="Arial"/>
        </w:rPr>
        <w:t>toxicomanías positivas.</w:t>
      </w:r>
    </w:p>
    <w:p w14:paraId="124A714D" w14:textId="4D5317CF" w:rsidR="00F40FBD" w:rsidRPr="00E114C1" w:rsidRDefault="00F40FBD" w:rsidP="00884DEF">
      <w:pPr>
        <w:numPr>
          <w:ilvl w:val="0"/>
          <w:numId w:val="11"/>
        </w:numPr>
        <w:spacing w:after="160" w:line="480" w:lineRule="auto"/>
        <w:jc w:val="both"/>
        <w:textAlignment w:val="baseline"/>
        <w:rPr>
          <w:rFonts w:ascii="Arial" w:hAnsi="Arial" w:cs="Arial"/>
        </w:rPr>
      </w:pPr>
      <w:r w:rsidRPr="00E114C1">
        <w:rPr>
          <w:rFonts w:ascii="Arial" w:hAnsi="Arial" w:cs="Arial"/>
        </w:rPr>
        <w:t xml:space="preserve">6.1% </w:t>
      </w:r>
      <w:r w:rsidR="005441DD">
        <w:rPr>
          <w:rFonts w:ascii="Arial" w:hAnsi="Arial" w:cs="Arial"/>
        </w:rPr>
        <w:t xml:space="preserve">presentaban </w:t>
      </w:r>
      <w:r w:rsidRPr="00E114C1">
        <w:rPr>
          <w:rFonts w:ascii="Arial" w:hAnsi="Arial" w:cs="Arial"/>
        </w:rPr>
        <w:t>alcoholismo positivo.</w:t>
      </w:r>
    </w:p>
    <w:p w14:paraId="4CE94042" w14:textId="77777777" w:rsidR="00F40FBD" w:rsidRPr="00E114C1" w:rsidRDefault="00F40FBD" w:rsidP="00884DEF">
      <w:pPr>
        <w:spacing w:line="480" w:lineRule="auto"/>
        <w:jc w:val="both"/>
        <w:rPr>
          <w:rFonts w:ascii="Arial" w:hAnsi="Arial" w:cs="Arial"/>
        </w:rPr>
      </w:pPr>
      <w:r w:rsidRPr="00E114C1">
        <w:rPr>
          <w:rFonts w:ascii="Arial" w:hAnsi="Arial" w:cs="Arial"/>
        </w:rPr>
        <w:t>La media de parejas sexuales de las madres es de 4.12.</w:t>
      </w:r>
    </w:p>
    <w:p w14:paraId="2B53010A" w14:textId="27C37F29" w:rsidR="00F40FBD" w:rsidRPr="00E114C1" w:rsidRDefault="00462D98" w:rsidP="00884DEF">
      <w:pPr>
        <w:spacing w:line="480" w:lineRule="auto"/>
        <w:jc w:val="both"/>
        <w:rPr>
          <w:rFonts w:ascii="Arial" w:hAnsi="Arial" w:cs="Arial"/>
        </w:rPr>
      </w:pPr>
      <w:r>
        <w:rPr>
          <w:rFonts w:ascii="Arial" w:hAnsi="Arial" w:cs="Arial"/>
        </w:rPr>
        <w:t xml:space="preserve">A lo respecta a nivel socioeconómico y </w:t>
      </w:r>
      <w:r w:rsidR="00F40FBD" w:rsidRPr="00E114C1">
        <w:rPr>
          <w:rFonts w:ascii="Arial" w:hAnsi="Arial" w:cs="Arial"/>
        </w:rPr>
        <w:t>escolaridad de las madres</w:t>
      </w:r>
      <w:r>
        <w:rPr>
          <w:rFonts w:ascii="Arial" w:hAnsi="Arial" w:cs="Arial"/>
        </w:rPr>
        <w:t xml:space="preserve"> con diagnóstico de sífilis fue</w:t>
      </w:r>
      <w:r w:rsidR="00F40FBD" w:rsidRPr="00E114C1">
        <w:rPr>
          <w:rFonts w:ascii="Arial" w:hAnsi="Arial" w:cs="Arial"/>
        </w:rPr>
        <w:t>:</w:t>
      </w:r>
    </w:p>
    <w:p w14:paraId="2A5BA70A" w14:textId="77777777" w:rsidR="00F40FBD" w:rsidRPr="00E114C1" w:rsidRDefault="00F40FBD" w:rsidP="00884DEF">
      <w:pPr>
        <w:numPr>
          <w:ilvl w:val="0"/>
          <w:numId w:val="12"/>
        </w:numPr>
        <w:spacing w:line="480" w:lineRule="auto"/>
        <w:jc w:val="both"/>
        <w:textAlignment w:val="baseline"/>
        <w:rPr>
          <w:rFonts w:ascii="Arial" w:hAnsi="Arial" w:cs="Arial"/>
        </w:rPr>
      </w:pPr>
      <w:r w:rsidRPr="00E114C1">
        <w:rPr>
          <w:rFonts w:ascii="Arial" w:hAnsi="Arial" w:cs="Arial"/>
        </w:rPr>
        <w:t>56.8% completaron nivel secundaria.</w:t>
      </w:r>
    </w:p>
    <w:p w14:paraId="1923EC46" w14:textId="5ED2F434" w:rsidR="00F40FBD" w:rsidRPr="00E114C1" w:rsidRDefault="00F40FBD" w:rsidP="00884DEF">
      <w:pPr>
        <w:numPr>
          <w:ilvl w:val="0"/>
          <w:numId w:val="12"/>
        </w:numPr>
        <w:spacing w:line="480" w:lineRule="auto"/>
        <w:jc w:val="both"/>
        <w:textAlignment w:val="baseline"/>
        <w:rPr>
          <w:rFonts w:ascii="Arial" w:hAnsi="Arial" w:cs="Arial"/>
        </w:rPr>
      </w:pPr>
      <w:r w:rsidRPr="00E114C1">
        <w:rPr>
          <w:rFonts w:ascii="Arial" w:hAnsi="Arial" w:cs="Arial"/>
        </w:rPr>
        <w:t>27.3% completaron nivel primaria.</w:t>
      </w:r>
    </w:p>
    <w:p w14:paraId="122BF167" w14:textId="77777777" w:rsidR="00F40FBD" w:rsidRPr="00E114C1" w:rsidRDefault="00F40FBD" w:rsidP="00884DEF">
      <w:pPr>
        <w:numPr>
          <w:ilvl w:val="0"/>
          <w:numId w:val="12"/>
        </w:numPr>
        <w:spacing w:line="480" w:lineRule="auto"/>
        <w:jc w:val="both"/>
        <w:textAlignment w:val="baseline"/>
        <w:rPr>
          <w:rFonts w:ascii="Arial" w:hAnsi="Arial" w:cs="Arial"/>
        </w:rPr>
      </w:pPr>
      <w:r w:rsidRPr="00E114C1">
        <w:rPr>
          <w:rFonts w:ascii="Arial" w:hAnsi="Arial" w:cs="Arial"/>
        </w:rPr>
        <w:t>11.4% completaron el nivel bachillerato.</w:t>
      </w:r>
    </w:p>
    <w:p w14:paraId="3AD8CA32" w14:textId="77777777" w:rsidR="00F40FBD" w:rsidRPr="00E114C1" w:rsidRDefault="00F40FBD" w:rsidP="00884DEF">
      <w:pPr>
        <w:numPr>
          <w:ilvl w:val="0"/>
          <w:numId w:val="12"/>
        </w:numPr>
        <w:spacing w:line="480" w:lineRule="auto"/>
        <w:jc w:val="both"/>
        <w:textAlignment w:val="baseline"/>
        <w:rPr>
          <w:rFonts w:ascii="Arial" w:hAnsi="Arial" w:cs="Arial"/>
        </w:rPr>
      </w:pPr>
      <w:r w:rsidRPr="00E114C1">
        <w:rPr>
          <w:rFonts w:ascii="Arial" w:hAnsi="Arial" w:cs="Arial"/>
        </w:rPr>
        <w:t>2.3% completaron el nivel licenciatura.</w:t>
      </w:r>
    </w:p>
    <w:p w14:paraId="29D1A879" w14:textId="77777777" w:rsidR="00F40FBD" w:rsidRPr="00E114C1" w:rsidRDefault="00F40FBD" w:rsidP="00884DEF">
      <w:pPr>
        <w:numPr>
          <w:ilvl w:val="0"/>
          <w:numId w:val="12"/>
        </w:numPr>
        <w:spacing w:after="160" w:line="480" w:lineRule="auto"/>
        <w:jc w:val="both"/>
        <w:textAlignment w:val="baseline"/>
        <w:rPr>
          <w:rFonts w:ascii="Arial" w:hAnsi="Arial" w:cs="Arial"/>
        </w:rPr>
      </w:pPr>
      <w:r w:rsidRPr="00E114C1">
        <w:rPr>
          <w:rFonts w:ascii="Arial" w:hAnsi="Arial" w:cs="Arial"/>
        </w:rPr>
        <w:t>2.3% se desconoce su nivel de escolaridad.</w:t>
      </w:r>
    </w:p>
    <w:p w14:paraId="6B38E84C" w14:textId="1BE8FB83" w:rsidR="00F40FBD" w:rsidRPr="00E114C1" w:rsidRDefault="00F40FBD" w:rsidP="00884DEF">
      <w:pPr>
        <w:spacing w:line="480" w:lineRule="auto"/>
        <w:jc w:val="both"/>
        <w:rPr>
          <w:rFonts w:ascii="Arial" w:hAnsi="Arial" w:cs="Arial"/>
        </w:rPr>
      </w:pPr>
      <w:r w:rsidRPr="00E114C1">
        <w:rPr>
          <w:rFonts w:ascii="Arial" w:hAnsi="Arial" w:cs="Arial"/>
        </w:rPr>
        <w:t xml:space="preserve">Las ocupaciones reportadas de las madres </w:t>
      </w:r>
      <w:r w:rsidR="00462D98">
        <w:rPr>
          <w:rFonts w:ascii="Arial" w:hAnsi="Arial" w:cs="Arial"/>
        </w:rPr>
        <w:t>fueron</w:t>
      </w:r>
      <w:r w:rsidRPr="00E114C1">
        <w:rPr>
          <w:rFonts w:ascii="Arial" w:hAnsi="Arial" w:cs="Arial"/>
        </w:rPr>
        <w:t xml:space="preserve"> las siguientes:</w:t>
      </w:r>
    </w:p>
    <w:p w14:paraId="01348A3F" w14:textId="4ECEBE7F" w:rsidR="00F40FBD" w:rsidRPr="00E114C1" w:rsidRDefault="00F40FBD" w:rsidP="00884DEF">
      <w:pPr>
        <w:numPr>
          <w:ilvl w:val="0"/>
          <w:numId w:val="13"/>
        </w:numPr>
        <w:spacing w:line="480" w:lineRule="auto"/>
        <w:jc w:val="both"/>
        <w:textAlignment w:val="baseline"/>
        <w:rPr>
          <w:rFonts w:ascii="Arial" w:hAnsi="Arial" w:cs="Arial"/>
        </w:rPr>
      </w:pPr>
      <w:r w:rsidRPr="00E114C1">
        <w:rPr>
          <w:rFonts w:ascii="Arial" w:hAnsi="Arial" w:cs="Arial"/>
        </w:rPr>
        <w:t>84.8%  cuidado del hogar.</w:t>
      </w:r>
    </w:p>
    <w:p w14:paraId="57A8563F" w14:textId="77777777" w:rsidR="00F40FBD" w:rsidRPr="00E114C1" w:rsidRDefault="00F40FBD" w:rsidP="00884DEF">
      <w:pPr>
        <w:numPr>
          <w:ilvl w:val="0"/>
          <w:numId w:val="13"/>
        </w:numPr>
        <w:spacing w:line="480" w:lineRule="auto"/>
        <w:jc w:val="both"/>
        <w:textAlignment w:val="baseline"/>
        <w:rPr>
          <w:rFonts w:ascii="Arial" w:hAnsi="Arial" w:cs="Arial"/>
        </w:rPr>
      </w:pPr>
      <w:r w:rsidRPr="00E114C1">
        <w:rPr>
          <w:rFonts w:ascii="Arial" w:hAnsi="Arial" w:cs="Arial"/>
        </w:rPr>
        <w:t>6.1% se desconoce su ocupación.</w:t>
      </w:r>
    </w:p>
    <w:p w14:paraId="7001940A" w14:textId="22DE8695" w:rsidR="00F40FBD" w:rsidRPr="00E114C1" w:rsidRDefault="00F40FBD" w:rsidP="00884DEF">
      <w:pPr>
        <w:numPr>
          <w:ilvl w:val="0"/>
          <w:numId w:val="13"/>
        </w:numPr>
        <w:spacing w:line="480" w:lineRule="auto"/>
        <w:jc w:val="both"/>
        <w:textAlignment w:val="baseline"/>
        <w:rPr>
          <w:rFonts w:ascii="Arial" w:hAnsi="Arial" w:cs="Arial"/>
        </w:rPr>
      </w:pPr>
      <w:r w:rsidRPr="00E114C1">
        <w:rPr>
          <w:rFonts w:ascii="Arial" w:hAnsi="Arial" w:cs="Arial"/>
        </w:rPr>
        <w:t>3% estudiante.</w:t>
      </w:r>
    </w:p>
    <w:p w14:paraId="0799312F" w14:textId="77777777" w:rsidR="00F40FBD" w:rsidRPr="00E114C1" w:rsidRDefault="00F40FBD" w:rsidP="00884DEF">
      <w:pPr>
        <w:numPr>
          <w:ilvl w:val="0"/>
          <w:numId w:val="13"/>
        </w:numPr>
        <w:spacing w:line="480" w:lineRule="auto"/>
        <w:jc w:val="both"/>
        <w:textAlignment w:val="baseline"/>
        <w:rPr>
          <w:rFonts w:ascii="Arial" w:hAnsi="Arial" w:cs="Arial"/>
        </w:rPr>
      </w:pPr>
      <w:r w:rsidRPr="00E114C1">
        <w:rPr>
          <w:rFonts w:ascii="Arial" w:hAnsi="Arial" w:cs="Arial"/>
        </w:rPr>
        <w:t>3% se dedica a otro trabajo.</w:t>
      </w:r>
    </w:p>
    <w:p w14:paraId="1B007AC5" w14:textId="3C122F19" w:rsidR="00F40FBD" w:rsidRPr="00E114C1" w:rsidRDefault="00F40FBD" w:rsidP="00884DEF">
      <w:pPr>
        <w:numPr>
          <w:ilvl w:val="0"/>
          <w:numId w:val="13"/>
        </w:numPr>
        <w:spacing w:after="160" w:line="480" w:lineRule="auto"/>
        <w:jc w:val="both"/>
        <w:textAlignment w:val="baseline"/>
        <w:rPr>
          <w:rFonts w:ascii="Arial" w:hAnsi="Arial" w:cs="Arial"/>
        </w:rPr>
      </w:pPr>
      <w:r w:rsidRPr="00E114C1">
        <w:rPr>
          <w:rFonts w:ascii="Arial" w:hAnsi="Arial" w:cs="Arial"/>
        </w:rPr>
        <w:t>0.8% campo agrícola.</w:t>
      </w:r>
    </w:p>
    <w:p w14:paraId="7C728EDC" w14:textId="77777777" w:rsidR="00F40FBD" w:rsidRPr="00E114C1" w:rsidRDefault="00F40FBD" w:rsidP="00884DEF">
      <w:pPr>
        <w:spacing w:line="480" w:lineRule="auto"/>
        <w:jc w:val="both"/>
        <w:rPr>
          <w:rFonts w:ascii="Arial" w:hAnsi="Arial" w:cs="Arial"/>
        </w:rPr>
      </w:pPr>
      <w:r w:rsidRPr="00E114C1">
        <w:rPr>
          <w:rFonts w:ascii="Arial" w:hAnsi="Arial" w:cs="Arial"/>
        </w:rPr>
        <w:t>Los resultados del VDRL materno fueron positivos en 75% de los casos, negativos en 9.1% y se desconoce el resultado en 15.9%.</w:t>
      </w:r>
    </w:p>
    <w:p w14:paraId="51DF9012" w14:textId="0515A1B3" w:rsidR="00F40FBD" w:rsidRDefault="00F40FBD" w:rsidP="00884DEF">
      <w:pPr>
        <w:spacing w:line="480" w:lineRule="auto"/>
        <w:jc w:val="both"/>
        <w:rPr>
          <w:rFonts w:ascii="Arial" w:hAnsi="Arial" w:cs="Arial"/>
        </w:rPr>
      </w:pPr>
      <w:r w:rsidRPr="00E114C1">
        <w:rPr>
          <w:rFonts w:ascii="Arial" w:hAnsi="Arial" w:cs="Arial"/>
        </w:rPr>
        <w:lastRenderedPageBreak/>
        <w:t>El momento del diagnóstico materno fue 53% durante la gestación, 33.3% posterior al nacimiento, 9.1% se desconoce y el 2.3% de las madres ya contaban con un diagnóstico previo al embarazo</w:t>
      </w:r>
      <w:r w:rsidR="00A478DF">
        <w:rPr>
          <w:rFonts w:ascii="Arial" w:hAnsi="Arial" w:cs="Arial"/>
        </w:rPr>
        <w:t xml:space="preserve"> (tabla 1)</w:t>
      </w:r>
      <w:r w:rsidRPr="00E114C1">
        <w:rPr>
          <w:rFonts w:ascii="Arial" w:hAnsi="Arial" w:cs="Arial"/>
        </w:rPr>
        <w:t>.</w:t>
      </w:r>
    </w:p>
    <w:p w14:paraId="21DA4D4A" w14:textId="422A4F20" w:rsidR="00A478DF" w:rsidRDefault="00A478DF" w:rsidP="00A478DF">
      <w:pPr>
        <w:spacing w:line="480" w:lineRule="auto"/>
        <w:rPr>
          <w:rFonts w:ascii="Arial" w:hAnsi="Arial" w:cs="Arial"/>
        </w:rPr>
      </w:pPr>
      <w:r>
        <w:rPr>
          <w:noProof/>
          <w:lang w:val="es-MX" w:eastAsia="es-MX"/>
        </w:rPr>
        <w:drawing>
          <wp:inline distT="0" distB="0" distL="0" distR="0" wp14:anchorId="14C06CE3" wp14:editId="24A75310">
            <wp:extent cx="5612130" cy="3469640"/>
            <wp:effectExtent l="0" t="0" r="7620" b="16510"/>
            <wp:docPr id="164" name="Gráfico 16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EDC0216-371D-47D7-8E30-1BB61250CC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2A4EF2" w14:textId="49302392" w:rsidR="00A478DF" w:rsidRPr="00A478DF" w:rsidRDefault="00A478DF" w:rsidP="00A478DF">
      <w:pPr>
        <w:spacing w:line="480" w:lineRule="auto"/>
        <w:ind w:left="1416" w:firstLine="708"/>
        <w:rPr>
          <w:rFonts w:ascii="Arial" w:hAnsi="Arial" w:cs="Arial"/>
        </w:rPr>
      </w:pPr>
      <w:r w:rsidRPr="00A478DF">
        <w:rPr>
          <w:rFonts w:ascii="Arial" w:hAnsi="Arial" w:cs="Arial"/>
        </w:rPr>
        <w:t>Tabla 1: Trimestre al diagnóstico de la sífilis materna</w:t>
      </w:r>
    </w:p>
    <w:p w14:paraId="08A6F003" w14:textId="77777777" w:rsidR="00F40FBD" w:rsidRPr="00E114C1" w:rsidRDefault="00F40FBD" w:rsidP="00884DEF">
      <w:pPr>
        <w:spacing w:line="480" w:lineRule="auto"/>
        <w:jc w:val="both"/>
        <w:rPr>
          <w:rFonts w:ascii="Arial" w:hAnsi="Arial" w:cs="Arial"/>
        </w:rPr>
      </w:pPr>
      <w:r w:rsidRPr="00E114C1">
        <w:rPr>
          <w:rFonts w:ascii="Arial" w:hAnsi="Arial" w:cs="Arial"/>
        </w:rPr>
        <w:t>Los VDRL de seguimiento reportaron 9.8% no reactivo, 17.5% permanecieron reactivos y 72.7% se desconoce resultados.</w:t>
      </w:r>
    </w:p>
    <w:p w14:paraId="07526508" w14:textId="77777777" w:rsidR="00F40FBD" w:rsidRPr="00E114C1" w:rsidRDefault="00F40FBD" w:rsidP="00884DEF">
      <w:pPr>
        <w:spacing w:line="480" w:lineRule="auto"/>
        <w:jc w:val="both"/>
        <w:rPr>
          <w:rFonts w:ascii="Arial" w:hAnsi="Arial" w:cs="Arial"/>
        </w:rPr>
      </w:pPr>
      <w:r w:rsidRPr="00E114C1">
        <w:rPr>
          <w:rFonts w:ascii="Arial" w:hAnsi="Arial" w:cs="Arial"/>
        </w:rPr>
        <w:t>Se solicitaron pruebas treponémicas maternas en 42.4% de los casos y en 57.6% no se pidieron.</w:t>
      </w:r>
    </w:p>
    <w:p w14:paraId="7EFA9162" w14:textId="77777777" w:rsidR="00F40FBD" w:rsidRPr="00E114C1" w:rsidRDefault="00F40FBD" w:rsidP="00884DEF">
      <w:pPr>
        <w:spacing w:line="480" w:lineRule="auto"/>
        <w:jc w:val="both"/>
        <w:rPr>
          <w:rFonts w:ascii="Arial" w:hAnsi="Arial" w:cs="Arial"/>
        </w:rPr>
      </w:pPr>
      <w:r w:rsidRPr="00E114C1">
        <w:rPr>
          <w:rFonts w:ascii="Arial" w:hAnsi="Arial" w:cs="Arial"/>
        </w:rPr>
        <w:t>La media de CMIA materna reportada fue de 9.3293.</w:t>
      </w:r>
    </w:p>
    <w:p w14:paraId="6DA8669E" w14:textId="77777777" w:rsidR="00F40FBD" w:rsidRPr="00E114C1" w:rsidRDefault="00F40FBD" w:rsidP="00884DEF">
      <w:pPr>
        <w:spacing w:line="480" w:lineRule="auto"/>
        <w:jc w:val="both"/>
        <w:rPr>
          <w:rFonts w:ascii="Arial" w:hAnsi="Arial" w:cs="Arial"/>
        </w:rPr>
      </w:pPr>
      <w:r w:rsidRPr="00E114C1">
        <w:rPr>
          <w:rFonts w:ascii="Arial" w:hAnsi="Arial" w:cs="Arial"/>
        </w:rPr>
        <w:t>De los FTA-ABS maternos realizados, 3.8% resultaron positivos.</w:t>
      </w:r>
    </w:p>
    <w:p w14:paraId="7075ABB7" w14:textId="77777777" w:rsidR="00F40FBD" w:rsidRPr="00E114C1" w:rsidRDefault="00F40FBD" w:rsidP="00884DEF">
      <w:pPr>
        <w:spacing w:line="480" w:lineRule="auto"/>
        <w:jc w:val="both"/>
        <w:rPr>
          <w:rFonts w:ascii="Arial" w:hAnsi="Arial" w:cs="Arial"/>
        </w:rPr>
      </w:pPr>
      <w:r w:rsidRPr="00E114C1">
        <w:rPr>
          <w:rFonts w:ascii="Arial" w:hAnsi="Arial" w:cs="Arial"/>
        </w:rPr>
        <w:t xml:space="preserve">Las madres que reportaron sintomatología compatible con algún estadio de sífilis comprenden un 6.1% (n=8), de dicho grupo un 62.5% reportó chancro, existía </w:t>
      </w:r>
      <w:r w:rsidRPr="00E114C1">
        <w:rPr>
          <w:rFonts w:ascii="Arial" w:hAnsi="Arial" w:cs="Arial"/>
        </w:rPr>
        <w:lastRenderedPageBreak/>
        <w:t>antecedente de exantema luético en 62.5%, no se reportó ningún caso de afectación mucocutánea.</w:t>
      </w:r>
    </w:p>
    <w:p w14:paraId="6D49701B" w14:textId="77777777" w:rsidR="00F40FBD" w:rsidRPr="00E114C1" w:rsidRDefault="00F40FBD" w:rsidP="00884DEF">
      <w:pPr>
        <w:spacing w:line="480" w:lineRule="auto"/>
        <w:jc w:val="both"/>
        <w:rPr>
          <w:rFonts w:ascii="Arial" w:hAnsi="Arial" w:cs="Arial"/>
        </w:rPr>
      </w:pPr>
      <w:r w:rsidRPr="00E114C1">
        <w:rPr>
          <w:rFonts w:ascii="Arial" w:hAnsi="Arial" w:cs="Arial"/>
        </w:rPr>
        <w:t>De acuerdo a los estadios clínicos de sífilis materna, 83.3% se encontraban en fase latente tardía, 12.1% en fase latente temprana y 4.5% en fase secundaria, no se detectaron madres con sífilis primaria o terciaria.</w:t>
      </w:r>
    </w:p>
    <w:p w14:paraId="355EB9EA" w14:textId="77777777" w:rsidR="00F40FBD" w:rsidRPr="00E114C1" w:rsidRDefault="00F40FBD" w:rsidP="00884DEF">
      <w:pPr>
        <w:spacing w:line="480" w:lineRule="auto"/>
        <w:jc w:val="both"/>
        <w:rPr>
          <w:rFonts w:ascii="Arial" w:hAnsi="Arial" w:cs="Arial"/>
        </w:rPr>
      </w:pPr>
      <w:r w:rsidRPr="00E114C1">
        <w:rPr>
          <w:rFonts w:ascii="Arial" w:hAnsi="Arial" w:cs="Arial"/>
        </w:rPr>
        <w:t>De acuerdo al tratamiento para manejo materno, 33.3% de las madres recibieron Penicilina G benzatínica 2.4 millones de unidades intramusculares en tres dosis, 20.5% recibieron Penicilina G Benzatínica 2.4 millones de unidades intramusculares en dosis única, 19.7% no recibieron tratamiento alguno, 17.4% se desconoce si recibieron tratamiento y 9.1% recibieron un esquema antibiótico distinto a Penicilina.</w:t>
      </w:r>
    </w:p>
    <w:p w14:paraId="0E0F1476" w14:textId="77777777" w:rsidR="00F40FBD" w:rsidRPr="00E114C1" w:rsidRDefault="00F40FBD" w:rsidP="00884DEF">
      <w:pPr>
        <w:spacing w:line="480" w:lineRule="auto"/>
        <w:jc w:val="both"/>
        <w:rPr>
          <w:rFonts w:ascii="Arial" w:hAnsi="Arial" w:cs="Arial"/>
        </w:rPr>
      </w:pPr>
      <w:r w:rsidRPr="00E114C1">
        <w:rPr>
          <w:rFonts w:ascii="Arial" w:hAnsi="Arial" w:cs="Arial"/>
        </w:rPr>
        <w:t>Únicamente 2.3% de las madres se reportaron alérgicas a la penicilina, sin embargo, ninguna contaba con el diagnóstico establecido por un alergólogo o inmunólogo. El estatus serológico de los padres en su mayoría era desconocido, sólo siendo conocido en un 3%.</w:t>
      </w:r>
    </w:p>
    <w:p w14:paraId="7390AD29" w14:textId="77777777" w:rsidR="00F40FBD" w:rsidRPr="00E114C1" w:rsidRDefault="00F40FBD" w:rsidP="00884DEF">
      <w:pPr>
        <w:spacing w:line="480" w:lineRule="auto"/>
        <w:jc w:val="both"/>
        <w:rPr>
          <w:rFonts w:ascii="Arial" w:hAnsi="Arial" w:cs="Arial"/>
        </w:rPr>
      </w:pPr>
      <w:r w:rsidRPr="00E114C1">
        <w:rPr>
          <w:rFonts w:ascii="Arial" w:hAnsi="Arial" w:cs="Arial"/>
        </w:rPr>
        <w:t>Se documentó que un 14.4% del total de las pacientes padecía de forma concomitante infecciones de transmisión sexual.</w:t>
      </w:r>
    </w:p>
    <w:p w14:paraId="104FE3E0" w14:textId="77777777" w:rsidR="00F40FBD" w:rsidRPr="00E114C1" w:rsidRDefault="00F40FBD" w:rsidP="00884DEF">
      <w:pPr>
        <w:numPr>
          <w:ilvl w:val="0"/>
          <w:numId w:val="14"/>
        </w:numPr>
        <w:spacing w:line="480" w:lineRule="auto"/>
        <w:jc w:val="both"/>
        <w:textAlignment w:val="baseline"/>
        <w:rPr>
          <w:rFonts w:ascii="Arial" w:hAnsi="Arial" w:cs="Arial"/>
        </w:rPr>
      </w:pPr>
      <w:r w:rsidRPr="00E114C1">
        <w:rPr>
          <w:rFonts w:ascii="Arial" w:hAnsi="Arial" w:cs="Arial"/>
        </w:rPr>
        <w:t>VIH: 92.4% seronegativas, 6.1% desconocen, 1.5% seropositivas.</w:t>
      </w:r>
    </w:p>
    <w:p w14:paraId="63E5C417" w14:textId="77777777" w:rsidR="00F40FBD" w:rsidRPr="00E114C1" w:rsidRDefault="00F40FBD" w:rsidP="00884DEF">
      <w:pPr>
        <w:numPr>
          <w:ilvl w:val="0"/>
          <w:numId w:val="14"/>
        </w:numPr>
        <w:spacing w:after="160" w:line="480" w:lineRule="auto"/>
        <w:jc w:val="both"/>
        <w:textAlignment w:val="baseline"/>
        <w:rPr>
          <w:rFonts w:ascii="Arial" w:hAnsi="Arial" w:cs="Arial"/>
        </w:rPr>
      </w:pPr>
      <w:r w:rsidRPr="00E114C1">
        <w:rPr>
          <w:rFonts w:ascii="Arial" w:hAnsi="Arial" w:cs="Arial"/>
        </w:rPr>
        <w:t>Condilomatosis: 13.6% con condilomatosis, 86.4% sin condilomatosis.</w:t>
      </w:r>
    </w:p>
    <w:p w14:paraId="00A09DA5" w14:textId="77777777" w:rsidR="00F40FBD" w:rsidRPr="00E114C1" w:rsidRDefault="00F40FBD" w:rsidP="00884DEF">
      <w:pPr>
        <w:spacing w:line="480" w:lineRule="auto"/>
        <w:jc w:val="both"/>
        <w:rPr>
          <w:rFonts w:ascii="Arial" w:hAnsi="Arial" w:cs="Arial"/>
        </w:rPr>
      </w:pPr>
      <w:r w:rsidRPr="00E114C1">
        <w:rPr>
          <w:rFonts w:ascii="Arial" w:hAnsi="Arial" w:cs="Arial"/>
        </w:rPr>
        <w:t>En cuanto a la realización de los VDRL de los pacientes 56.1% fueron reactivos, 22.7% se reportaron como no reactivos, 21.2% se desconoce el resultado.</w:t>
      </w:r>
    </w:p>
    <w:p w14:paraId="2CCC7D03" w14:textId="77777777" w:rsidR="00F40FBD" w:rsidRPr="00E114C1" w:rsidRDefault="00F40FBD" w:rsidP="00884DEF">
      <w:pPr>
        <w:spacing w:line="480" w:lineRule="auto"/>
        <w:jc w:val="both"/>
        <w:rPr>
          <w:rFonts w:ascii="Arial" w:hAnsi="Arial" w:cs="Arial"/>
        </w:rPr>
      </w:pPr>
      <w:r w:rsidRPr="00E114C1">
        <w:rPr>
          <w:rFonts w:ascii="Arial" w:hAnsi="Arial" w:cs="Arial"/>
        </w:rPr>
        <w:t>La media del resultado de las CMIA se reporta en 3.06.</w:t>
      </w:r>
    </w:p>
    <w:p w14:paraId="3BE4AD2A" w14:textId="77777777" w:rsidR="00F40FBD" w:rsidRPr="00E114C1" w:rsidRDefault="00F40FBD" w:rsidP="00884DEF">
      <w:pPr>
        <w:spacing w:line="480" w:lineRule="auto"/>
        <w:jc w:val="both"/>
        <w:rPr>
          <w:rFonts w:ascii="Arial" w:hAnsi="Arial" w:cs="Arial"/>
        </w:rPr>
      </w:pPr>
      <w:r w:rsidRPr="00E114C1">
        <w:rPr>
          <w:rFonts w:ascii="Arial" w:hAnsi="Arial" w:cs="Arial"/>
        </w:rPr>
        <w:t>De los FTA-ABS realizados en los pacientes, sólo 0.8% resultaron positivos.</w:t>
      </w:r>
    </w:p>
    <w:p w14:paraId="4ED3F7C4" w14:textId="7D0ABA6A" w:rsidR="00F40FBD" w:rsidRDefault="00F40FBD" w:rsidP="00884DEF">
      <w:pPr>
        <w:spacing w:line="480" w:lineRule="auto"/>
        <w:jc w:val="both"/>
        <w:rPr>
          <w:rFonts w:ascii="Arial" w:hAnsi="Arial" w:cs="Arial"/>
        </w:rPr>
      </w:pPr>
      <w:r w:rsidRPr="00E114C1">
        <w:rPr>
          <w:rFonts w:ascii="Arial" w:hAnsi="Arial" w:cs="Arial"/>
        </w:rPr>
        <w:lastRenderedPageBreak/>
        <w:t>En cuanto a los resultados de laboratorio de la mano con la clínica y de acuerdo al algoritmo de hijo de madre con VDRL positivo de l</w:t>
      </w:r>
      <w:r w:rsidR="00680408">
        <w:rPr>
          <w:rFonts w:ascii="Arial" w:hAnsi="Arial" w:cs="Arial"/>
        </w:rPr>
        <w:t xml:space="preserve">os </w:t>
      </w:r>
      <w:r w:rsidRPr="00E114C1">
        <w:rPr>
          <w:rFonts w:ascii="Arial" w:hAnsi="Arial" w:cs="Arial"/>
        </w:rPr>
        <w:t>CDC, 66% de los pacientes se ubicaron en sífilis posible, 21.2% en sífilis probada, 9.1% en menos probable y 3.7% en improbable</w:t>
      </w:r>
      <w:r w:rsidR="00BC0E4A">
        <w:rPr>
          <w:rFonts w:ascii="Arial" w:hAnsi="Arial" w:cs="Arial"/>
        </w:rPr>
        <w:t xml:space="preserve"> (tabla </w:t>
      </w:r>
      <w:r w:rsidR="00A478DF">
        <w:rPr>
          <w:rFonts w:ascii="Arial" w:hAnsi="Arial" w:cs="Arial"/>
        </w:rPr>
        <w:t>2</w:t>
      </w:r>
      <w:r w:rsidR="00BC0E4A">
        <w:rPr>
          <w:rFonts w:ascii="Arial" w:hAnsi="Arial" w:cs="Arial"/>
        </w:rPr>
        <w:t>)</w:t>
      </w:r>
    </w:p>
    <w:p w14:paraId="70212C69" w14:textId="3EA2B41D" w:rsidR="00BC0E4A" w:rsidRDefault="00BC0E4A" w:rsidP="00BC0E4A">
      <w:pPr>
        <w:spacing w:line="480" w:lineRule="auto"/>
        <w:jc w:val="center"/>
        <w:rPr>
          <w:rFonts w:ascii="Arial" w:hAnsi="Arial" w:cs="Arial"/>
        </w:rPr>
      </w:pPr>
      <w:r w:rsidRPr="00BC0E4A">
        <w:rPr>
          <w:rFonts w:ascii="Arial" w:hAnsi="Arial" w:cs="Arial"/>
          <w:noProof/>
          <w:lang w:val="es-MX" w:eastAsia="es-MX"/>
        </w:rPr>
        <w:drawing>
          <wp:inline distT="0" distB="0" distL="0" distR="0" wp14:anchorId="7FD9E8F2" wp14:editId="207D7F35">
            <wp:extent cx="4841378" cy="2187204"/>
            <wp:effectExtent l="0" t="0" r="0" b="3810"/>
            <wp:docPr id="163" name="Imagen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BFD00E-20F1-4A24-AA9B-C606A4A4DC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BFD00E-20F1-4A24-AA9B-C606A4A4DCA6}"/>
                        </a:ext>
                      </a:extLst>
                    </pic:cNvPr>
                    <pic:cNvPicPr>
                      <a:picLocks noChangeAspect="1"/>
                    </pic:cNvPicPr>
                  </pic:nvPicPr>
                  <pic:blipFill>
                    <a:blip r:embed="rId11">
                      <a:duotone>
                        <a:prstClr val="black"/>
                        <a:srgbClr val="D9C3A5">
                          <a:tint val="50000"/>
                          <a:satMod val="180000"/>
                        </a:srgbClr>
                      </a:duotone>
                    </a:blip>
                    <a:stretch>
                      <a:fillRect/>
                    </a:stretch>
                  </pic:blipFill>
                  <pic:spPr>
                    <a:xfrm>
                      <a:off x="0" y="0"/>
                      <a:ext cx="4841378" cy="2187204"/>
                    </a:xfrm>
                    <a:prstGeom prst="rect">
                      <a:avLst/>
                    </a:prstGeom>
                  </pic:spPr>
                </pic:pic>
              </a:graphicData>
            </a:graphic>
          </wp:inline>
        </w:drawing>
      </w:r>
    </w:p>
    <w:p w14:paraId="07F16693" w14:textId="1DE85C6A" w:rsidR="00BC0E4A" w:rsidRDefault="00BC0E4A" w:rsidP="00BC0E4A">
      <w:pPr>
        <w:spacing w:line="480" w:lineRule="auto"/>
        <w:jc w:val="center"/>
        <w:rPr>
          <w:rFonts w:ascii="Arial" w:hAnsi="Arial" w:cs="Arial"/>
        </w:rPr>
      </w:pPr>
      <w:r>
        <w:rPr>
          <w:rFonts w:ascii="Arial" w:hAnsi="Arial" w:cs="Arial"/>
        </w:rPr>
        <w:t xml:space="preserve">Tabla </w:t>
      </w:r>
      <w:r w:rsidR="00A478DF">
        <w:rPr>
          <w:rFonts w:ascii="Arial" w:hAnsi="Arial" w:cs="Arial"/>
        </w:rPr>
        <w:t>2</w:t>
      </w:r>
      <w:r>
        <w:rPr>
          <w:rFonts w:ascii="Arial" w:hAnsi="Arial" w:cs="Arial"/>
        </w:rPr>
        <w:t xml:space="preserve">: </w:t>
      </w:r>
      <w:bookmarkStart w:id="2" w:name="_Hlk94642166"/>
      <w:r w:rsidR="00A91550">
        <w:rPr>
          <w:rFonts w:ascii="Arial" w:hAnsi="Arial" w:cs="Arial"/>
        </w:rPr>
        <w:t xml:space="preserve">Recién </w:t>
      </w:r>
      <w:r>
        <w:rPr>
          <w:rFonts w:ascii="Arial" w:hAnsi="Arial" w:cs="Arial"/>
        </w:rPr>
        <w:t>nacidos clasificados en los cuatro escenarios clínicos de l</w:t>
      </w:r>
      <w:r w:rsidR="00A91550">
        <w:rPr>
          <w:rFonts w:ascii="Arial" w:hAnsi="Arial" w:cs="Arial"/>
        </w:rPr>
        <w:t>os</w:t>
      </w:r>
      <w:r>
        <w:rPr>
          <w:rFonts w:ascii="Arial" w:hAnsi="Arial" w:cs="Arial"/>
        </w:rPr>
        <w:t xml:space="preserve"> CDC.</w:t>
      </w:r>
    </w:p>
    <w:bookmarkEnd w:id="2"/>
    <w:p w14:paraId="23E89CC2" w14:textId="2DD2970B" w:rsidR="00BC0E4A" w:rsidRDefault="00BC0E4A" w:rsidP="00A478DF">
      <w:pPr>
        <w:spacing w:line="480" w:lineRule="auto"/>
        <w:rPr>
          <w:rFonts w:ascii="Arial" w:hAnsi="Arial" w:cs="Arial"/>
        </w:rPr>
      </w:pPr>
    </w:p>
    <w:p w14:paraId="02F94F4D" w14:textId="77777777" w:rsidR="00BC0E4A" w:rsidRPr="00E114C1" w:rsidRDefault="00BC0E4A" w:rsidP="00BC0E4A">
      <w:pPr>
        <w:spacing w:line="480" w:lineRule="auto"/>
        <w:jc w:val="center"/>
        <w:rPr>
          <w:rFonts w:ascii="Arial" w:hAnsi="Arial" w:cs="Arial"/>
        </w:rPr>
      </w:pPr>
    </w:p>
    <w:p w14:paraId="34D4F1B8" w14:textId="445B57D8" w:rsidR="00F40FBD" w:rsidRDefault="00F40FBD" w:rsidP="00884DEF">
      <w:pPr>
        <w:spacing w:line="480" w:lineRule="auto"/>
        <w:jc w:val="both"/>
        <w:rPr>
          <w:rFonts w:ascii="Arial" w:hAnsi="Arial" w:cs="Arial"/>
        </w:rPr>
      </w:pPr>
      <w:r w:rsidRPr="00E114C1">
        <w:rPr>
          <w:rFonts w:ascii="Arial" w:hAnsi="Arial" w:cs="Arial"/>
        </w:rPr>
        <w:t xml:space="preserve">De los pacientes que fueron clasificados con </w:t>
      </w:r>
      <w:r w:rsidR="006D14AE">
        <w:rPr>
          <w:rFonts w:ascii="Arial" w:hAnsi="Arial" w:cs="Arial"/>
        </w:rPr>
        <w:t>s</w:t>
      </w:r>
      <w:r w:rsidRPr="00E114C1">
        <w:rPr>
          <w:rFonts w:ascii="Arial" w:hAnsi="Arial" w:cs="Arial"/>
        </w:rPr>
        <w:t>ífilis probada de acuerdo al algoritmo de l</w:t>
      </w:r>
      <w:r w:rsidR="006D14AE">
        <w:rPr>
          <w:rFonts w:ascii="Arial" w:hAnsi="Arial" w:cs="Arial"/>
        </w:rPr>
        <w:t>os</w:t>
      </w:r>
      <w:r w:rsidRPr="00E114C1">
        <w:rPr>
          <w:rFonts w:ascii="Arial" w:hAnsi="Arial" w:cs="Arial"/>
        </w:rPr>
        <w:t xml:space="preserve"> CDC (n=28), hubo afectación hematológica en un 82.1%, afectación hepática en el 67.8%, afectación dermatológica en 60.7%, afectación pulmonar en un 35.7%, alteraciones óseas en el 32.14%, afectación neurológica en 28.5%, afectación ocular en 17.8%, afectación auditiva en 3.5%</w:t>
      </w:r>
      <w:r w:rsidR="00BC0E4A">
        <w:rPr>
          <w:rFonts w:ascii="Arial" w:hAnsi="Arial" w:cs="Arial"/>
        </w:rPr>
        <w:t xml:space="preserve"> (tabla </w:t>
      </w:r>
      <w:r w:rsidR="00A478DF">
        <w:rPr>
          <w:rFonts w:ascii="Arial" w:hAnsi="Arial" w:cs="Arial"/>
        </w:rPr>
        <w:t>3</w:t>
      </w:r>
      <w:r w:rsidR="00BC0E4A">
        <w:rPr>
          <w:rFonts w:ascii="Arial" w:hAnsi="Arial" w:cs="Arial"/>
        </w:rPr>
        <w:t>)</w:t>
      </w:r>
    </w:p>
    <w:p w14:paraId="6E72B8B4" w14:textId="7F45E13E" w:rsidR="00BC0E4A" w:rsidRDefault="00BC0E4A" w:rsidP="00884DEF">
      <w:pPr>
        <w:spacing w:line="480" w:lineRule="auto"/>
        <w:jc w:val="both"/>
        <w:rPr>
          <w:rFonts w:ascii="Arial" w:hAnsi="Arial" w:cs="Arial"/>
        </w:rPr>
      </w:pPr>
    </w:p>
    <w:p w14:paraId="36DEF751" w14:textId="22C2B891" w:rsidR="00A478DF" w:rsidRDefault="00A478DF" w:rsidP="00884DEF">
      <w:pPr>
        <w:spacing w:line="480" w:lineRule="auto"/>
        <w:jc w:val="both"/>
        <w:rPr>
          <w:rFonts w:ascii="Arial" w:hAnsi="Arial" w:cs="Arial"/>
        </w:rPr>
      </w:pPr>
    </w:p>
    <w:p w14:paraId="232F59DC" w14:textId="6A9715D3" w:rsidR="00A478DF" w:rsidRDefault="00A478DF" w:rsidP="00884DEF">
      <w:pPr>
        <w:spacing w:line="480" w:lineRule="auto"/>
        <w:jc w:val="both"/>
        <w:rPr>
          <w:rFonts w:ascii="Arial" w:hAnsi="Arial" w:cs="Arial"/>
        </w:rPr>
      </w:pPr>
    </w:p>
    <w:p w14:paraId="412D35BD" w14:textId="7E7377B0" w:rsidR="00A478DF" w:rsidRDefault="00A478DF" w:rsidP="00884DEF">
      <w:pPr>
        <w:spacing w:line="480" w:lineRule="auto"/>
        <w:jc w:val="both"/>
        <w:rPr>
          <w:rFonts w:ascii="Arial" w:hAnsi="Arial" w:cs="Arial"/>
        </w:rPr>
      </w:pPr>
    </w:p>
    <w:p w14:paraId="2EC38796" w14:textId="77777777" w:rsidR="00A478DF" w:rsidRDefault="00A478DF" w:rsidP="00884DEF">
      <w:pPr>
        <w:spacing w:line="480" w:lineRule="auto"/>
        <w:jc w:val="both"/>
        <w:rPr>
          <w:rFonts w:ascii="Arial" w:hAnsi="Arial" w:cs="Arial"/>
        </w:rPr>
      </w:pPr>
    </w:p>
    <w:tbl>
      <w:tblPr>
        <w:tblStyle w:val="PlainTable4"/>
        <w:tblW w:w="5140" w:type="dxa"/>
        <w:jc w:val="center"/>
        <w:tblLook w:val="04A0" w:firstRow="1" w:lastRow="0" w:firstColumn="1" w:lastColumn="0" w:noHBand="0" w:noVBand="1"/>
      </w:tblPr>
      <w:tblGrid>
        <w:gridCol w:w="2840"/>
        <w:gridCol w:w="2300"/>
      </w:tblGrid>
      <w:tr w:rsidR="00BC0E4A" w:rsidRPr="00BC0E4A" w14:paraId="1CB1895F" w14:textId="77777777" w:rsidTr="00BC0E4A">
        <w:trPr>
          <w:cnfStyle w:val="100000000000" w:firstRow="1" w:lastRow="0" w:firstColumn="0" w:lastColumn="0" w:oddVBand="0" w:evenVBand="0" w:oddHBand="0" w:evenHBand="0" w:firstRowFirstColumn="0" w:firstRowLastColumn="0" w:lastRowFirstColumn="0" w:lastRowLastColumn="0"/>
          <w:trHeight w:val="1552"/>
          <w:jc w:val="center"/>
        </w:trPr>
        <w:tc>
          <w:tcPr>
            <w:cnfStyle w:val="001000000000" w:firstRow="0" w:lastRow="0" w:firstColumn="1" w:lastColumn="0" w:oddVBand="0" w:evenVBand="0" w:oddHBand="0" w:evenHBand="0" w:firstRowFirstColumn="0" w:firstRowLastColumn="0" w:lastRowFirstColumn="0" w:lastRowLastColumn="0"/>
            <w:tcW w:w="5140" w:type="dxa"/>
            <w:gridSpan w:val="2"/>
            <w:hideMark/>
          </w:tcPr>
          <w:p w14:paraId="5103DFE7" w14:textId="77777777" w:rsidR="00BC0E4A" w:rsidRPr="00BC0E4A" w:rsidRDefault="00BC0E4A" w:rsidP="00BC0E4A">
            <w:pPr>
              <w:spacing w:line="480" w:lineRule="auto"/>
              <w:jc w:val="both"/>
              <w:rPr>
                <w:rFonts w:ascii="Arial" w:hAnsi="Arial" w:cs="Arial"/>
                <w:lang w:val="es-MX"/>
              </w:rPr>
            </w:pPr>
            <w:r w:rsidRPr="00BC0E4A">
              <w:rPr>
                <w:rFonts w:ascii="Arial" w:hAnsi="Arial" w:cs="Arial"/>
                <w:lang w:val="es-MX"/>
              </w:rPr>
              <w:lastRenderedPageBreak/>
              <w:t>Alteraciones más frecuentes en pacientes con sífilis congénita probada (n=28)</w:t>
            </w:r>
          </w:p>
        </w:tc>
      </w:tr>
      <w:tr w:rsidR="00BC0E4A" w:rsidRPr="00BC0E4A" w14:paraId="569348ED" w14:textId="77777777" w:rsidTr="00BC0E4A">
        <w:trPr>
          <w:cnfStyle w:val="000000100000" w:firstRow="0" w:lastRow="0" w:firstColumn="0" w:lastColumn="0" w:oddVBand="0" w:evenVBand="0" w:oddHBand="1" w:evenHBand="0" w:firstRowFirstColumn="0" w:firstRowLastColumn="0" w:lastRowFirstColumn="0" w:lastRowLastColumn="0"/>
          <w:trHeight w:val="834"/>
          <w:jc w:val="center"/>
        </w:trPr>
        <w:tc>
          <w:tcPr>
            <w:cnfStyle w:val="001000000000" w:firstRow="0" w:lastRow="0" w:firstColumn="1" w:lastColumn="0" w:oddVBand="0" w:evenVBand="0" w:oddHBand="0" w:evenHBand="0" w:firstRowFirstColumn="0" w:firstRowLastColumn="0" w:lastRowFirstColumn="0" w:lastRowLastColumn="0"/>
            <w:tcW w:w="2840" w:type="dxa"/>
            <w:hideMark/>
          </w:tcPr>
          <w:p w14:paraId="61EFBCEE" w14:textId="77777777" w:rsidR="00BC0E4A" w:rsidRPr="00BC0E4A" w:rsidRDefault="00BC0E4A" w:rsidP="00BC0E4A">
            <w:pPr>
              <w:spacing w:line="480" w:lineRule="auto"/>
              <w:jc w:val="both"/>
              <w:rPr>
                <w:rFonts w:ascii="Arial" w:hAnsi="Arial" w:cs="Arial"/>
                <w:lang w:val="es-MX"/>
              </w:rPr>
            </w:pPr>
            <w:r w:rsidRPr="00BC0E4A">
              <w:rPr>
                <w:rFonts w:ascii="Arial" w:hAnsi="Arial" w:cs="Arial"/>
                <w:lang w:val="es-MX"/>
              </w:rPr>
              <w:t>Hematológicas</w:t>
            </w:r>
          </w:p>
        </w:tc>
        <w:tc>
          <w:tcPr>
            <w:tcW w:w="2300" w:type="dxa"/>
            <w:hideMark/>
          </w:tcPr>
          <w:p w14:paraId="452FD1E0" w14:textId="77777777" w:rsidR="00BC0E4A" w:rsidRPr="00BC0E4A" w:rsidRDefault="00BC0E4A" w:rsidP="00BC0E4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s-MX"/>
              </w:rPr>
            </w:pPr>
            <w:r w:rsidRPr="00BC0E4A">
              <w:rPr>
                <w:rFonts w:ascii="Arial" w:hAnsi="Arial" w:cs="Arial"/>
                <w:lang w:val="es-MX"/>
              </w:rPr>
              <w:t>82.1 %</w:t>
            </w:r>
          </w:p>
        </w:tc>
      </w:tr>
      <w:tr w:rsidR="00BC0E4A" w:rsidRPr="00BC0E4A" w14:paraId="4C7E0362" w14:textId="77777777" w:rsidTr="00BC0E4A">
        <w:trPr>
          <w:trHeight w:val="821"/>
          <w:jc w:val="center"/>
        </w:trPr>
        <w:tc>
          <w:tcPr>
            <w:cnfStyle w:val="001000000000" w:firstRow="0" w:lastRow="0" w:firstColumn="1" w:lastColumn="0" w:oddVBand="0" w:evenVBand="0" w:oddHBand="0" w:evenHBand="0" w:firstRowFirstColumn="0" w:firstRowLastColumn="0" w:lastRowFirstColumn="0" w:lastRowLastColumn="0"/>
            <w:tcW w:w="2840" w:type="dxa"/>
            <w:hideMark/>
          </w:tcPr>
          <w:p w14:paraId="6B61A208" w14:textId="77777777" w:rsidR="00BC0E4A" w:rsidRPr="00BC0E4A" w:rsidRDefault="00BC0E4A" w:rsidP="00BC0E4A">
            <w:pPr>
              <w:spacing w:line="480" w:lineRule="auto"/>
              <w:jc w:val="both"/>
              <w:rPr>
                <w:rFonts w:ascii="Arial" w:hAnsi="Arial" w:cs="Arial"/>
                <w:lang w:val="es-MX"/>
              </w:rPr>
            </w:pPr>
            <w:r w:rsidRPr="00BC0E4A">
              <w:rPr>
                <w:rFonts w:ascii="Arial" w:hAnsi="Arial" w:cs="Arial"/>
                <w:lang w:val="en-US"/>
              </w:rPr>
              <w:t>Hepáticas</w:t>
            </w:r>
          </w:p>
        </w:tc>
        <w:tc>
          <w:tcPr>
            <w:tcW w:w="2300" w:type="dxa"/>
            <w:hideMark/>
          </w:tcPr>
          <w:p w14:paraId="1B92095D" w14:textId="77777777" w:rsidR="00BC0E4A" w:rsidRPr="00BC0E4A" w:rsidRDefault="00BC0E4A" w:rsidP="00BC0E4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s-MX"/>
              </w:rPr>
            </w:pPr>
            <w:r w:rsidRPr="00BC0E4A">
              <w:rPr>
                <w:rFonts w:ascii="Arial" w:hAnsi="Arial" w:cs="Arial"/>
                <w:lang w:val="es-MX"/>
              </w:rPr>
              <w:t>67.8%</w:t>
            </w:r>
          </w:p>
        </w:tc>
      </w:tr>
      <w:tr w:rsidR="00BC0E4A" w:rsidRPr="00BC0E4A" w14:paraId="6F39864F" w14:textId="77777777" w:rsidTr="00BC0E4A">
        <w:trPr>
          <w:cnfStyle w:val="000000100000" w:firstRow="0" w:lastRow="0" w:firstColumn="0" w:lastColumn="0" w:oddVBand="0" w:evenVBand="0" w:oddHBand="1" w:evenHBand="0" w:firstRowFirstColumn="0" w:firstRowLastColumn="0" w:lastRowFirstColumn="0" w:lastRowLastColumn="0"/>
          <w:trHeight w:val="821"/>
          <w:jc w:val="center"/>
        </w:trPr>
        <w:tc>
          <w:tcPr>
            <w:cnfStyle w:val="001000000000" w:firstRow="0" w:lastRow="0" w:firstColumn="1" w:lastColumn="0" w:oddVBand="0" w:evenVBand="0" w:oddHBand="0" w:evenHBand="0" w:firstRowFirstColumn="0" w:firstRowLastColumn="0" w:lastRowFirstColumn="0" w:lastRowLastColumn="0"/>
            <w:tcW w:w="2840" w:type="dxa"/>
            <w:hideMark/>
          </w:tcPr>
          <w:p w14:paraId="1954B533" w14:textId="77777777" w:rsidR="00BC0E4A" w:rsidRPr="00BC0E4A" w:rsidRDefault="00BC0E4A" w:rsidP="00BC0E4A">
            <w:pPr>
              <w:spacing w:line="480" w:lineRule="auto"/>
              <w:jc w:val="both"/>
              <w:rPr>
                <w:rFonts w:ascii="Arial" w:hAnsi="Arial" w:cs="Arial"/>
                <w:lang w:val="es-MX"/>
              </w:rPr>
            </w:pPr>
            <w:r w:rsidRPr="00BC0E4A">
              <w:rPr>
                <w:rFonts w:ascii="Arial" w:hAnsi="Arial" w:cs="Arial"/>
                <w:lang w:val="en-US"/>
              </w:rPr>
              <w:t>Dérmicas</w:t>
            </w:r>
          </w:p>
        </w:tc>
        <w:tc>
          <w:tcPr>
            <w:tcW w:w="2300" w:type="dxa"/>
            <w:hideMark/>
          </w:tcPr>
          <w:p w14:paraId="61B81CE6" w14:textId="77777777" w:rsidR="00BC0E4A" w:rsidRPr="00BC0E4A" w:rsidRDefault="00BC0E4A" w:rsidP="00BC0E4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s-MX"/>
              </w:rPr>
            </w:pPr>
            <w:r w:rsidRPr="00BC0E4A">
              <w:rPr>
                <w:rFonts w:ascii="Arial" w:hAnsi="Arial" w:cs="Arial"/>
                <w:lang w:val="es-MX"/>
              </w:rPr>
              <w:t>60.7 %</w:t>
            </w:r>
          </w:p>
        </w:tc>
      </w:tr>
      <w:tr w:rsidR="00BC0E4A" w:rsidRPr="00BC0E4A" w14:paraId="0AFEBE94" w14:textId="77777777" w:rsidTr="00BC0E4A">
        <w:trPr>
          <w:trHeight w:val="933"/>
          <w:jc w:val="center"/>
        </w:trPr>
        <w:tc>
          <w:tcPr>
            <w:cnfStyle w:val="001000000000" w:firstRow="0" w:lastRow="0" w:firstColumn="1" w:lastColumn="0" w:oddVBand="0" w:evenVBand="0" w:oddHBand="0" w:evenHBand="0" w:firstRowFirstColumn="0" w:firstRowLastColumn="0" w:lastRowFirstColumn="0" w:lastRowLastColumn="0"/>
            <w:tcW w:w="2840" w:type="dxa"/>
            <w:hideMark/>
          </w:tcPr>
          <w:p w14:paraId="0CE26DFA" w14:textId="77777777" w:rsidR="00BC0E4A" w:rsidRPr="00BC0E4A" w:rsidRDefault="00BC0E4A" w:rsidP="00BC0E4A">
            <w:pPr>
              <w:spacing w:line="480" w:lineRule="auto"/>
              <w:jc w:val="both"/>
              <w:rPr>
                <w:rFonts w:ascii="Arial" w:hAnsi="Arial" w:cs="Arial"/>
                <w:lang w:val="es-MX"/>
              </w:rPr>
            </w:pPr>
            <w:r w:rsidRPr="00BC0E4A">
              <w:rPr>
                <w:rFonts w:ascii="Arial" w:hAnsi="Arial" w:cs="Arial"/>
                <w:lang w:val="es-MX"/>
              </w:rPr>
              <w:t>Pulmonares</w:t>
            </w:r>
          </w:p>
        </w:tc>
        <w:tc>
          <w:tcPr>
            <w:tcW w:w="2300" w:type="dxa"/>
            <w:hideMark/>
          </w:tcPr>
          <w:p w14:paraId="65A1CB3D" w14:textId="77777777" w:rsidR="00BC0E4A" w:rsidRPr="00BC0E4A" w:rsidRDefault="00BC0E4A" w:rsidP="00BC0E4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s-MX"/>
              </w:rPr>
            </w:pPr>
            <w:r w:rsidRPr="00BC0E4A">
              <w:rPr>
                <w:rFonts w:ascii="Arial" w:hAnsi="Arial" w:cs="Arial"/>
                <w:lang w:val="es-MX"/>
              </w:rPr>
              <w:t>35.7%</w:t>
            </w:r>
          </w:p>
        </w:tc>
      </w:tr>
      <w:tr w:rsidR="00BC0E4A" w:rsidRPr="00BC0E4A" w14:paraId="1D1180DC" w14:textId="77777777" w:rsidTr="00BC0E4A">
        <w:trPr>
          <w:cnfStyle w:val="000000100000" w:firstRow="0" w:lastRow="0" w:firstColumn="0" w:lastColumn="0" w:oddVBand="0" w:evenVBand="0" w:oddHBand="1" w:evenHBand="0" w:firstRowFirstColumn="0" w:firstRowLastColumn="0" w:lastRowFirstColumn="0" w:lastRowLastColumn="0"/>
          <w:trHeight w:val="821"/>
          <w:jc w:val="center"/>
        </w:trPr>
        <w:tc>
          <w:tcPr>
            <w:cnfStyle w:val="001000000000" w:firstRow="0" w:lastRow="0" w:firstColumn="1" w:lastColumn="0" w:oddVBand="0" w:evenVBand="0" w:oddHBand="0" w:evenHBand="0" w:firstRowFirstColumn="0" w:firstRowLastColumn="0" w:lastRowFirstColumn="0" w:lastRowLastColumn="0"/>
            <w:tcW w:w="2840" w:type="dxa"/>
            <w:hideMark/>
          </w:tcPr>
          <w:p w14:paraId="69E1D7F4" w14:textId="77777777" w:rsidR="00BC0E4A" w:rsidRPr="00BC0E4A" w:rsidRDefault="00BC0E4A" w:rsidP="00BC0E4A">
            <w:pPr>
              <w:spacing w:line="480" w:lineRule="auto"/>
              <w:jc w:val="both"/>
              <w:rPr>
                <w:rFonts w:ascii="Arial" w:hAnsi="Arial" w:cs="Arial"/>
                <w:lang w:val="es-MX"/>
              </w:rPr>
            </w:pPr>
            <w:r w:rsidRPr="00BC0E4A">
              <w:rPr>
                <w:rFonts w:ascii="Arial" w:hAnsi="Arial" w:cs="Arial"/>
                <w:lang w:val="es-MX"/>
              </w:rPr>
              <w:t>Neurológicas</w:t>
            </w:r>
          </w:p>
        </w:tc>
        <w:tc>
          <w:tcPr>
            <w:tcW w:w="2300" w:type="dxa"/>
            <w:hideMark/>
          </w:tcPr>
          <w:p w14:paraId="1826A195" w14:textId="77777777" w:rsidR="00BC0E4A" w:rsidRPr="00BC0E4A" w:rsidRDefault="00BC0E4A" w:rsidP="00BC0E4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s-MX"/>
              </w:rPr>
            </w:pPr>
            <w:r w:rsidRPr="00BC0E4A">
              <w:rPr>
                <w:rFonts w:ascii="Arial" w:hAnsi="Arial" w:cs="Arial"/>
                <w:lang w:val="es-MX"/>
              </w:rPr>
              <w:t>28.5%</w:t>
            </w:r>
          </w:p>
        </w:tc>
      </w:tr>
    </w:tbl>
    <w:p w14:paraId="60FB29BC" w14:textId="629DFDB6" w:rsidR="00BC0E4A" w:rsidRDefault="00BC0E4A" w:rsidP="00BC0E4A">
      <w:pPr>
        <w:spacing w:line="480" w:lineRule="auto"/>
        <w:jc w:val="center"/>
        <w:rPr>
          <w:rFonts w:ascii="Arial" w:hAnsi="Arial" w:cs="Arial"/>
        </w:rPr>
      </w:pPr>
      <w:r>
        <w:rPr>
          <w:rFonts w:ascii="Arial" w:hAnsi="Arial" w:cs="Arial"/>
        </w:rPr>
        <w:t xml:space="preserve">Tabla </w:t>
      </w:r>
      <w:r w:rsidR="00A478DF">
        <w:rPr>
          <w:rFonts w:ascii="Arial" w:hAnsi="Arial" w:cs="Arial"/>
        </w:rPr>
        <w:t>3</w:t>
      </w:r>
      <w:r>
        <w:rPr>
          <w:rFonts w:ascii="Arial" w:hAnsi="Arial" w:cs="Arial"/>
        </w:rPr>
        <w:t>: Alteraciones más frecuentes por sistemas en pacientes clasificados como escenario 1 de l</w:t>
      </w:r>
      <w:r w:rsidR="006D14AE">
        <w:rPr>
          <w:rFonts w:ascii="Arial" w:hAnsi="Arial" w:cs="Arial"/>
        </w:rPr>
        <w:t xml:space="preserve">os </w:t>
      </w:r>
      <w:r>
        <w:rPr>
          <w:rFonts w:ascii="Arial" w:hAnsi="Arial" w:cs="Arial"/>
        </w:rPr>
        <w:t>CDC.</w:t>
      </w:r>
    </w:p>
    <w:p w14:paraId="5AA77FEC" w14:textId="77777777" w:rsidR="00BC0E4A" w:rsidRPr="00E114C1" w:rsidRDefault="00BC0E4A" w:rsidP="00884DEF">
      <w:pPr>
        <w:spacing w:line="480" w:lineRule="auto"/>
        <w:jc w:val="both"/>
        <w:rPr>
          <w:rFonts w:ascii="Arial" w:hAnsi="Arial" w:cs="Arial"/>
        </w:rPr>
      </w:pPr>
    </w:p>
    <w:p w14:paraId="6849FFAD" w14:textId="77777777" w:rsidR="00F40FBD" w:rsidRPr="00E114C1" w:rsidRDefault="00F40FBD" w:rsidP="00884DEF">
      <w:pPr>
        <w:spacing w:line="480" w:lineRule="auto"/>
        <w:jc w:val="both"/>
        <w:rPr>
          <w:rFonts w:ascii="Arial" w:hAnsi="Arial" w:cs="Arial"/>
        </w:rPr>
      </w:pPr>
      <w:r w:rsidRPr="00E114C1">
        <w:rPr>
          <w:rFonts w:ascii="Arial" w:hAnsi="Arial" w:cs="Arial"/>
        </w:rPr>
        <w:t>De acuerdo a los citoquímicos de LCR, 68.9% no fueron solicitados, 20.5% resultaron alterados y 7.6% con parámetros normales.</w:t>
      </w:r>
    </w:p>
    <w:p w14:paraId="79E275E6" w14:textId="77777777" w:rsidR="00F40FBD" w:rsidRPr="00E114C1" w:rsidRDefault="00F40FBD" w:rsidP="00884DEF">
      <w:pPr>
        <w:numPr>
          <w:ilvl w:val="0"/>
          <w:numId w:val="15"/>
        </w:numPr>
        <w:spacing w:line="480" w:lineRule="auto"/>
        <w:jc w:val="both"/>
        <w:textAlignment w:val="baseline"/>
        <w:rPr>
          <w:rFonts w:ascii="Arial" w:hAnsi="Arial" w:cs="Arial"/>
        </w:rPr>
      </w:pPr>
      <w:r w:rsidRPr="00E114C1">
        <w:rPr>
          <w:rFonts w:ascii="Arial" w:hAnsi="Arial" w:cs="Arial"/>
        </w:rPr>
        <w:t>Media de glucosa en LCR: 12.8</w:t>
      </w:r>
    </w:p>
    <w:p w14:paraId="7FD1E187" w14:textId="77777777" w:rsidR="00F40FBD" w:rsidRPr="00E114C1" w:rsidRDefault="00F40FBD" w:rsidP="00884DEF">
      <w:pPr>
        <w:numPr>
          <w:ilvl w:val="0"/>
          <w:numId w:val="15"/>
        </w:numPr>
        <w:spacing w:line="480" w:lineRule="auto"/>
        <w:jc w:val="both"/>
        <w:textAlignment w:val="baseline"/>
        <w:rPr>
          <w:rFonts w:ascii="Arial" w:hAnsi="Arial" w:cs="Arial"/>
        </w:rPr>
      </w:pPr>
      <w:r w:rsidRPr="00E114C1">
        <w:rPr>
          <w:rFonts w:ascii="Arial" w:hAnsi="Arial" w:cs="Arial"/>
        </w:rPr>
        <w:t>Media de proteínas en LCR: 25.1</w:t>
      </w:r>
    </w:p>
    <w:p w14:paraId="31C5E451" w14:textId="77777777" w:rsidR="00F40FBD" w:rsidRPr="00E114C1" w:rsidRDefault="00F40FBD" w:rsidP="00884DEF">
      <w:pPr>
        <w:numPr>
          <w:ilvl w:val="0"/>
          <w:numId w:val="15"/>
        </w:numPr>
        <w:spacing w:line="480" w:lineRule="auto"/>
        <w:jc w:val="both"/>
        <w:textAlignment w:val="baseline"/>
        <w:rPr>
          <w:rFonts w:ascii="Arial" w:hAnsi="Arial" w:cs="Arial"/>
        </w:rPr>
      </w:pPr>
      <w:r w:rsidRPr="00E114C1">
        <w:rPr>
          <w:rFonts w:ascii="Arial" w:hAnsi="Arial" w:cs="Arial"/>
        </w:rPr>
        <w:t>Media de celularidad en LCR: 3.6</w:t>
      </w:r>
    </w:p>
    <w:p w14:paraId="0FD4BD0A" w14:textId="77777777" w:rsidR="00F40FBD" w:rsidRPr="00E114C1" w:rsidRDefault="00F40FBD" w:rsidP="00884DEF">
      <w:pPr>
        <w:numPr>
          <w:ilvl w:val="0"/>
          <w:numId w:val="15"/>
        </w:numPr>
        <w:spacing w:after="160" w:line="480" w:lineRule="auto"/>
        <w:jc w:val="both"/>
        <w:textAlignment w:val="baseline"/>
        <w:rPr>
          <w:rFonts w:ascii="Arial" w:hAnsi="Arial" w:cs="Arial"/>
        </w:rPr>
      </w:pPr>
      <w:r w:rsidRPr="00E114C1">
        <w:rPr>
          <w:rFonts w:ascii="Arial" w:hAnsi="Arial" w:cs="Arial"/>
        </w:rPr>
        <w:t>Media de lactato en LCR: 0.3</w:t>
      </w:r>
    </w:p>
    <w:p w14:paraId="6F64D24A" w14:textId="77777777" w:rsidR="00F40FBD" w:rsidRPr="00E114C1" w:rsidRDefault="00F40FBD" w:rsidP="00884DEF">
      <w:pPr>
        <w:spacing w:line="480" w:lineRule="auto"/>
        <w:jc w:val="both"/>
        <w:rPr>
          <w:rFonts w:ascii="Arial" w:hAnsi="Arial" w:cs="Arial"/>
        </w:rPr>
      </w:pPr>
      <w:r w:rsidRPr="00E114C1">
        <w:rPr>
          <w:rFonts w:ascii="Arial" w:hAnsi="Arial" w:cs="Arial"/>
        </w:rPr>
        <w:t>De los VDRL en LCR, 3.8% resultaron reactivos, 27.3% resultaron no reactivos, 69% no se solicitaron.</w:t>
      </w:r>
    </w:p>
    <w:p w14:paraId="09E460CA" w14:textId="77777777" w:rsidR="00F40FBD" w:rsidRPr="00E114C1" w:rsidRDefault="00F40FBD" w:rsidP="00884DEF">
      <w:pPr>
        <w:spacing w:line="480" w:lineRule="auto"/>
        <w:jc w:val="both"/>
        <w:rPr>
          <w:rFonts w:ascii="Arial" w:hAnsi="Arial" w:cs="Arial"/>
        </w:rPr>
      </w:pPr>
      <w:r w:rsidRPr="00E114C1">
        <w:rPr>
          <w:rFonts w:ascii="Arial" w:hAnsi="Arial" w:cs="Arial"/>
        </w:rPr>
        <w:t>Se realizaron diversas pruebas de laboratorio, entre ellas:</w:t>
      </w:r>
    </w:p>
    <w:p w14:paraId="1961DB42" w14:textId="77777777" w:rsidR="00F40FBD" w:rsidRPr="00E114C1" w:rsidRDefault="00F40FBD" w:rsidP="00884DEF">
      <w:pPr>
        <w:spacing w:line="480" w:lineRule="auto"/>
        <w:jc w:val="both"/>
        <w:rPr>
          <w:rFonts w:ascii="Arial" w:hAnsi="Arial" w:cs="Arial"/>
        </w:rPr>
      </w:pPr>
      <w:r w:rsidRPr="00E114C1">
        <w:rPr>
          <w:rFonts w:ascii="Arial" w:hAnsi="Arial" w:cs="Arial"/>
        </w:rPr>
        <w:t>Hemoglobina:</w:t>
      </w:r>
    </w:p>
    <w:p w14:paraId="5A253D74" w14:textId="77777777" w:rsidR="00F40FBD" w:rsidRPr="00E114C1" w:rsidRDefault="00F40FBD" w:rsidP="00884DEF">
      <w:pPr>
        <w:numPr>
          <w:ilvl w:val="0"/>
          <w:numId w:val="16"/>
        </w:numPr>
        <w:spacing w:line="480" w:lineRule="auto"/>
        <w:jc w:val="both"/>
        <w:textAlignment w:val="baseline"/>
        <w:rPr>
          <w:rFonts w:ascii="Arial" w:hAnsi="Arial" w:cs="Arial"/>
        </w:rPr>
      </w:pPr>
      <w:r w:rsidRPr="00E114C1">
        <w:rPr>
          <w:rFonts w:ascii="Arial" w:hAnsi="Arial" w:cs="Arial"/>
        </w:rPr>
        <w:lastRenderedPageBreak/>
        <w:t>Media al diagnóstico: 8.5 g/dl</w:t>
      </w:r>
    </w:p>
    <w:p w14:paraId="61B37A1C" w14:textId="77777777" w:rsidR="00F40FBD" w:rsidRPr="00E114C1" w:rsidRDefault="00F40FBD" w:rsidP="00884DEF">
      <w:pPr>
        <w:numPr>
          <w:ilvl w:val="0"/>
          <w:numId w:val="16"/>
        </w:numPr>
        <w:spacing w:line="480" w:lineRule="auto"/>
        <w:jc w:val="both"/>
        <w:textAlignment w:val="baseline"/>
        <w:rPr>
          <w:rFonts w:ascii="Arial" w:hAnsi="Arial" w:cs="Arial"/>
        </w:rPr>
      </w:pPr>
      <w:r w:rsidRPr="00E114C1">
        <w:rPr>
          <w:rFonts w:ascii="Arial" w:hAnsi="Arial" w:cs="Arial"/>
        </w:rPr>
        <w:t>Media de valores mínimos: 8.1 g/dl</w:t>
      </w:r>
    </w:p>
    <w:p w14:paraId="3D605E63" w14:textId="77777777" w:rsidR="00F40FBD" w:rsidRPr="00E114C1" w:rsidRDefault="00F40FBD" w:rsidP="00884DEF">
      <w:pPr>
        <w:numPr>
          <w:ilvl w:val="0"/>
          <w:numId w:val="16"/>
        </w:numPr>
        <w:spacing w:after="160" w:line="480" w:lineRule="auto"/>
        <w:jc w:val="both"/>
        <w:textAlignment w:val="baseline"/>
        <w:rPr>
          <w:rFonts w:ascii="Arial" w:hAnsi="Arial" w:cs="Arial"/>
        </w:rPr>
      </w:pPr>
      <w:r w:rsidRPr="00E114C1">
        <w:rPr>
          <w:rFonts w:ascii="Arial" w:hAnsi="Arial" w:cs="Arial"/>
        </w:rPr>
        <w:t>Media de valores máximos: 8.8 g/dl</w:t>
      </w:r>
    </w:p>
    <w:p w14:paraId="3511CA1E" w14:textId="77777777" w:rsidR="00F40FBD" w:rsidRPr="00E114C1" w:rsidRDefault="00F40FBD" w:rsidP="00884DEF">
      <w:pPr>
        <w:spacing w:line="480" w:lineRule="auto"/>
        <w:jc w:val="both"/>
        <w:rPr>
          <w:rFonts w:ascii="Arial" w:hAnsi="Arial" w:cs="Arial"/>
        </w:rPr>
      </w:pPr>
      <w:r w:rsidRPr="00E114C1">
        <w:rPr>
          <w:rFonts w:ascii="Arial" w:hAnsi="Arial" w:cs="Arial"/>
        </w:rPr>
        <w:t>Leucocitos:</w:t>
      </w:r>
    </w:p>
    <w:p w14:paraId="0683A5B0" w14:textId="77777777" w:rsidR="00F40FBD" w:rsidRPr="00E114C1" w:rsidRDefault="00F40FBD" w:rsidP="00884DEF">
      <w:pPr>
        <w:numPr>
          <w:ilvl w:val="0"/>
          <w:numId w:val="17"/>
        </w:numPr>
        <w:spacing w:line="480" w:lineRule="auto"/>
        <w:jc w:val="both"/>
        <w:textAlignment w:val="baseline"/>
        <w:rPr>
          <w:rFonts w:ascii="Arial" w:hAnsi="Arial" w:cs="Arial"/>
        </w:rPr>
      </w:pPr>
      <w:r w:rsidRPr="00E114C1">
        <w:rPr>
          <w:rFonts w:ascii="Arial" w:hAnsi="Arial" w:cs="Arial"/>
        </w:rPr>
        <w:t>Media al diagnóstico: 9.3 k/uL</w:t>
      </w:r>
    </w:p>
    <w:p w14:paraId="0377FAAD" w14:textId="77777777" w:rsidR="00F40FBD" w:rsidRPr="00E114C1" w:rsidRDefault="00F40FBD" w:rsidP="00884DEF">
      <w:pPr>
        <w:numPr>
          <w:ilvl w:val="0"/>
          <w:numId w:val="17"/>
        </w:numPr>
        <w:spacing w:line="480" w:lineRule="auto"/>
        <w:jc w:val="both"/>
        <w:textAlignment w:val="baseline"/>
        <w:rPr>
          <w:rFonts w:ascii="Arial" w:hAnsi="Arial" w:cs="Arial"/>
        </w:rPr>
      </w:pPr>
      <w:r w:rsidRPr="00E114C1">
        <w:rPr>
          <w:rFonts w:ascii="Arial" w:hAnsi="Arial" w:cs="Arial"/>
        </w:rPr>
        <w:t>Media de valores mínimos: 7.7 k/uL</w:t>
      </w:r>
    </w:p>
    <w:p w14:paraId="2CD878FE" w14:textId="77777777" w:rsidR="00F40FBD" w:rsidRPr="00E114C1" w:rsidRDefault="00F40FBD" w:rsidP="00884DEF">
      <w:pPr>
        <w:numPr>
          <w:ilvl w:val="0"/>
          <w:numId w:val="17"/>
        </w:numPr>
        <w:spacing w:after="160" w:line="480" w:lineRule="auto"/>
        <w:jc w:val="both"/>
        <w:textAlignment w:val="baseline"/>
        <w:rPr>
          <w:rFonts w:ascii="Arial" w:hAnsi="Arial" w:cs="Arial"/>
        </w:rPr>
      </w:pPr>
      <w:r w:rsidRPr="00E114C1">
        <w:rPr>
          <w:rFonts w:ascii="Arial" w:hAnsi="Arial" w:cs="Arial"/>
        </w:rPr>
        <w:t>Media de valores máximos: 9.5 k/uL</w:t>
      </w:r>
    </w:p>
    <w:p w14:paraId="07A68051" w14:textId="77777777" w:rsidR="00F40FBD" w:rsidRPr="00E114C1" w:rsidRDefault="00F40FBD" w:rsidP="00884DEF">
      <w:pPr>
        <w:spacing w:line="480" w:lineRule="auto"/>
        <w:jc w:val="both"/>
        <w:rPr>
          <w:rFonts w:ascii="Arial" w:hAnsi="Arial" w:cs="Arial"/>
        </w:rPr>
      </w:pPr>
      <w:r w:rsidRPr="00E114C1">
        <w:rPr>
          <w:rFonts w:ascii="Arial" w:hAnsi="Arial" w:cs="Arial"/>
        </w:rPr>
        <w:t>Plaquetas:</w:t>
      </w:r>
    </w:p>
    <w:p w14:paraId="19956750" w14:textId="77777777" w:rsidR="00F40FBD" w:rsidRPr="00E114C1" w:rsidRDefault="00F40FBD" w:rsidP="00884DEF">
      <w:pPr>
        <w:numPr>
          <w:ilvl w:val="0"/>
          <w:numId w:val="18"/>
        </w:numPr>
        <w:spacing w:line="480" w:lineRule="auto"/>
        <w:jc w:val="both"/>
        <w:textAlignment w:val="baseline"/>
        <w:rPr>
          <w:rFonts w:ascii="Arial" w:hAnsi="Arial" w:cs="Arial"/>
        </w:rPr>
      </w:pPr>
      <w:r w:rsidRPr="00E114C1">
        <w:rPr>
          <w:rFonts w:ascii="Arial" w:hAnsi="Arial" w:cs="Arial"/>
        </w:rPr>
        <w:t>Media al diagnóstico: 128 k/uL</w:t>
      </w:r>
    </w:p>
    <w:p w14:paraId="13A93145" w14:textId="77777777" w:rsidR="00F40FBD" w:rsidRPr="00E114C1" w:rsidRDefault="00F40FBD" w:rsidP="00884DEF">
      <w:pPr>
        <w:numPr>
          <w:ilvl w:val="0"/>
          <w:numId w:val="18"/>
        </w:numPr>
        <w:spacing w:line="480" w:lineRule="auto"/>
        <w:jc w:val="both"/>
        <w:textAlignment w:val="baseline"/>
        <w:rPr>
          <w:rFonts w:ascii="Arial" w:hAnsi="Arial" w:cs="Arial"/>
        </w:rPr>
      </w:pPr>
      <w:r w:rsidRPr="00E114C1">
        <w:rPr>
          <w:rFonts w:ascii="Arial" w:hAnsi="Arial" w:cs="Arial"/>
        </w:rPr>
        <w:t>Media de valores mínimos: 122 k/uL</w:t>
      </w:r>
    </w:p>
    <w:p w14:paraId="5CD3E94C" w14:textId="77777777" w:rsidR="00F40FBD" w:rsidRPr="00E114C1" w:rsidRDefault="00F40FBD" w:rsidP="00884DEF">
      <w:pPr>
        <w:numPr>
          <w:ilvl w:val="0"/>
          <w:numId w:val="18"/>
        </w:numPr>
        <w:spacing w:after="160" w:line="480" w:lineRule="auto"/>
        <w:jc w:val="both"/>
        <w:textAlignment w:val="baseline"/>
        <w:rPr>
          <w:rFonts w:ascii="Arial" w:hAnsi="Arial" w:cs="Arial"/>
        </w:rPr>
      </w:pPr>
      <w:r w:rsidRPr="00E114C1">
        <w:rPr>
          <w:rFonts w:ascii="Arial" w:hAnsi="Arial" w:cs="Arial"/>
        </w:rPr>
        <w:t>Media de valores máximos: 136 k/uL</w:t>
      </w:r>
    </w:p>
    <w:p w14:paraId="48AA0284" w14:textId="77777777" w:rsidR="00F40FBD" w:rsidRPr="00E114C1" w:rsidRDefault="00F40FBD" w:rsidP="00884DEF">
      <w:pPr>
        <w:spacing w:line="480" w:lineRule="auto"/>
        <w:jc w:val="both"/>
        <w:rPr>
          <w:rFonts w:ascii="Arial" w:hAnsi="Arial" w:cs="Arial"/>
        </w:rPr>
      </w:pPr>
      <w:r w:rsidRPr="00E114C1">
        <w:rPr>
          <w:rFonts w:ascii="Arial" w:hAnsi="Arial" w:cs="Arial"/>
        </w:rPr>
        <w:t>Alanina aminotransferasa (ALT):</w:t>
      </w:r>
    </w:p>
    <w:p w14:paraId="3D2F7019" w14:textId="77777777" w:rsidR="00F40FBD" w:rsidRPr="00E114C1" w:rsidRDefault="00F40FBD" w:rsidP="00884DEF">
      <w:pPr>
        <w:numPr>
          <w:ilvl w:val="0"/>
          <w:numId w:val="19"/>
        </w:numPr>
        <w:spacing w:line="480" w:lineRule="auto"/>
        <w:jc w:val="both"/>
        <w:textAlignment w:val="baseline"/>
        <w:rPr>
          <w:rFonts w:ascii="Arial" w:hAnsi="Arial" w:cs="Arial"/>
        </w:rPr>
      </w:pPr>
      <w:r w:rsidRPr="00E114C1">
        <w:rPr>
          <w:rFonts w:ascii="Arial" w:hAnsi="Arial" w:cs="Arial"/>
        </w:rPr>
        <w:t>Media al diagnóstico: 16.4 u/L</w:t>
      </w:r>
    </w:p>
    <w:p w14:paraId="5FEC495E" w14:textId="77777777" w:rsidR="00F40FBD" w:rsidRPr="00E114C1" w:rsidRDefault="00F40FBD" w:rsidP="00884DEF">
      <w:pPr>
        <w:numPr>
          <w:ilvl w:val="0"/>
          <w:numId w:val="19"/>
        </w:numPr>
        <w:spacing w:line="480" w:lineRule="auto"/>
        <w:jc w:val="both"/>
        <w:textAlignment w:val="baseline"/>
        <w:rPr>
          <w:rFonts w:ascii="Arial" w:hAnsi="Arial" w:cs="Arial"/>
        </w:rPr>
      </w:pPr>
      <w:r w:rsidRPr="00E114C1">
        <w:rPr>
          <w:rFonts w:ascii="Arial" w:hAnsi="Arial" w:cs="Arial"/>
        </w:rPr>
        <w:t>Media de valores mínimos: 15 u/L</w:t>
      </w:r>
    </w:p>
    <w:p w14:paraId="06C796A2" w14:textId="77777777" w:rsidR="00F40FBD" w:rsidRPr="00E114C1" w:rsidRDefault="00F40FBD" w:rsidP="00884DEF">
      <w:pPr>
        <w:numPr>
          <w:ilvl w:val="0"/>
          <w:numId w:val="19"/>
        </w:numPr>
        <w:spacing w:after="160" w:line="480" w:lineRule="auto"/>
        <w:jc w:val="both"/>
        <w:textAlignment w:val="baseline"/>
        <w:rPr>
          <w:rFonts w:ascii="Arial" w:hAnsi="Arial" w:cs="Arial"/>
        </w:rPr>
      </w:pPr>
      <w:r w:rsidRPr="00E114C1">
        <w:rPr>
          <w:rFonts w:ascii="Arial" w:hAnsi="Arial" w:cs="Arial"/>
        </w:rPr>
        <w:t>Media de valores máximos: 18.7 u/L</w:t>
      </w:r>
    </w:p>
    <w:p w14:paraId="31EA8584" w14:textId="77777777" w:rsidR="00F40FBD" w:rsidRPr="00E114C1" w:rsidRDefault="00F40FBD" w:rsidP="00884DEF">
      <w:pPr>
        <w:spacing w:line="480" w:lineRule="auto"/>
        <w:jc w:val="both"/>
        <w:rPr>
          <w:rFonts w:ascii="Arial" w:hAnsi="Arial" w:cs="Arial"/>
        </w:rPr>
      </w:pPr>
      <w:r w:rsidRPr="00E114C1">
        <w:rPr>
          <w:rFonts w:ascii="Arial" w:hAnsi="Arial" w:cs="Arial"/>
        </w:rPr>
        <w:t>Aspartato aminotransferasa (AST):</w:t>
      </w:r>
    </w:p>
    <w:p w14:paraId="0D10E96E" w14:textId="77777777" w:rsidR="00F40FBD" w:rsidRPr="00E114C1" w:rsidRDefault="00F40FBD" w:rsidP="00884DEF">
      <w:pPr>
        <w:numPr>
          <w:ilvl w:val="0"/>
          <w:numId w:val="20"/>
        </w:numPr>
        <w:spacing w:line="480" w:lineRule="auto"/>
        <w:jc w:val="both"/>
        <w:textAlignment w:val="baseline"/>
        <w:rPr>
          <w:rFonts w:ascii="Arial" w:hAnsi="Arial" w:cs="Arial"/>
        </w:rPr>
      </w:pPr>
      <w:r w:rsidRPr="00E114C1">
        <w:rPr>
          <w:rFonts w:ascii="Arial" w:hAnsi="Arial" w:cs="Arial"/>
        </w:rPr>
        <w:t>Media al diagnóstico: 65.6 u/L</w:t>
      </w:r>
    </w:p>
    <w:p w14:paraId="5CD7D795" w14:textId="77777777" w:rsidR="00F40FBD" w:rsidRPr="00E114C1" w:rsidRDefault="00F40FBD" w:rsidP="00884DEF">
      <w:pPr>
        <w:numPr>
          <w:ilvl w:val="0"/>
          <w:numId w:val="20"/>
        </w:numPr>
        <w:spacing w:line="480" w:lineRule="auto"/>
        <w:jc w:val="both"/>
        <w:textAlignment w:val="baseline"/>
        <w:rPr>
          <w:rFonts w:ascii="Arial" w:hAnsi="Arial" w:cs="Arial"/>
        </w:rPr>
      </w:pPr>
      <w:r w:rsidRPr="00E114C1">
        <w:rPr>
          <w:rFonts w:ascii="Arial" w:hAnsi="Arial" w:cs="Arial"/>
        </w:rPr>
        <w:t>Media de valores mínimos: 58.7 u/L</w:t>
      </w:r>
    </w:p>
    <w:p w14:paraId="5F7658ED" w14:textId="77777777" w:rsidR="00F40FBD" w:rsidRPr="00E114C1" w:rsidRDefault="00F40FBD" w:rsidP="00884DEF">
      <w:pPr>
        <w:numPr>
          <w:ilvl w:val="0"/>
          <w:numId w:val="20"/>
        </w:numPr>
        <w:spacing w:after="160" w:line="480" w:lineRule="auto"/>
        <w:jc w:val="both"/>
        <w:textAlignment w:val="baseline"/>
        <w:rPr>
          <w:rFonts w:ascii="Arial" w:hAnsi="Arial" w:cs="Arial"/>
        </w:rPr>
      </w:pPr>
      <w:r w:rsidRPr="00E114C1">
        <w:rPr>
          <w:rFonts w:ascii="Arial" w:hAnsi="Arial" w:cs="Arial"/>
        </w:rPr>
        <w:t>Media de valores máximos: 65.5 u/L</w:t>
      </w:r>
    </w:p>
    <w:p w14:paraId="5A3E6838" w14:textId="77777777" w:rsidR="00F40FBD" w:rsidRPr="00E114C1" w:rsidRDefault="00F40FBD" w:rsidP="00884DEF">
      <w:pPr>
        <w:spacing w:line="480" w:lineRule="auto"/>
        <w:jc w:val="both"/>
        <w:rPr>
          <w:rFonts w:ascii="Arial" w:hAnsi="Arial" w:cs="Arial"/>
        </w:rPr>
      </w:pPr>
      <w:r w:rsidRPr="00E114C1">
        <w:rPr>
          <w:rFonts w:ascii="Arial" w:hAnsi="Arial" w:cs="Arial"/>
        </w:rPr>
        <w:t>Bilirrubina total:</w:t>
      </w:r>
    </w:p>
    <w:p w14:paraId="27310A4E" w14:textId="77777777" w:rsidR="00F40FBD" w:rsidRPr="00E114C1" w:rsidRDefault="00F40FBD" w:rsidP="00884DEF">
      <w:pPr>
        <w:numPr>
          <w:ilvl w:val="0"/>
          <w:numId w:val="21"/>
        </w:numPr>
        <w:spacing w:line="480" w:lineRule="auto"/>
        <w:jc w:val="both"/>
        <w:textAlignment w:val="baseline"/>
        <w:rPr>
          <w:rFonts w:ascii="Arial" w:hAnsi="Arial" w:cs="Arial"/>
        </w:rPr>
      </w:pPr>
      <w:r w:rsidRPr="00E114C1">
        <w:rPr>
          <w:rFonts w:ascii="Arial" w:hAnsi="Arial" w:cs="Arial"/>
        </w:rPr>
        <w:t>Media al diagnóstico: 2.7 mg/dl</w:t>
      </w:r>
    </w:p>
    <w:p w14:paraId="1F6523A3" w14:textId="77777777" w:rsidR="00F40FBD" w:rsidRPr="00E114C1" w:rsidRDefault="00F40FBD" w:rsidP="00884DEF">
      <w:pPr>
        <w:numPr>
          <w:ilvl w:val="0"/>
          <w:numId w:val="21"/>
        </w:numPr>
        <w:spacing w:line="480" w:lineRule="auto"/>
        <w:jc w:val="both"/>
        <w:textAlignment w:val="baseline"/>
        <w:rPr>
          <w:rFonts w:ascii="Arial" w:hAnsi="Arial" w:cs="Arial"/>
        </w:rPr>
      </w:pPr>
      <w:r w:rsidRPr="00E114C1">
        <w:rPr>
          <w:rFonts w:ascii="Arial" w:hAnsi="Arial" w:cs="Arial"/>
        </w:rPr>
        <w:t>Media de valores mínimos: 2.3 mg/dl</w:t>
      </w:r>
    </w:p>
    <w:p w14:paraId="0614DAC4" w14:textId="77777777" w:rsidR="00F40FBD" w:rsidRPr="00E114C1" w:rsidRDefault="00F40FBD" w:rsidP="00884DEF">
      <w:pPr>
        <w:numPr>
          <w:ilvl w:val="0"/>
          <w:numId w:val="21"/>
        </w:numPr>
        <w:spacing w:after="160" w:line="480" w:lineRule="auto"/>
        <w:jc w:val="both"/>
        <w:textAlignment w:val="baseline"/>
        <w:rPr>
          <w:rFonts w:ascii="Arial" w:hAnsi="Arial" w:cs="Arial"/>
        </w:rPr>
      </w:pPr>
      <w:r w:rsidRPr="00E114C1">
        <w:rPr>
          <w:rFonts w:ascii="Arial" w:hAnsi="Arial" w:cs="Arial"/>
        </w:rPr>
        <w:lastRenderedPageBreak/>
        <w:t>Media de valores máximos: 2.8 mg/dl</w:t>
      </w:r>
    </w:p>
    <w:p w14:paraId="69194DAB" w14:textId="77777777" w:rsidR="00F40FBD" w:rsidRPr="00E114C1" w:rsidRDefault="00F40FBD" w:rsidP="00884DEF">
      <w:pPr>
        <w:spacing w:line="480" w:lineRule="auto"/>
        <w:jc w:val="both"/>
        <w:rPr>
          <w:rFonts w:ascii="Arial" w:hAnsi="Arial" w:cs="Arial"/>
        </w:rPr>
      </w:pPr>
      <w:r w:rsidRPr="00E114C1">
        <w:rPr>
          <w:rFonts w:ascii="Arial" w:hAnsi="Arial" w:cs="Arial"/>
        </w:rPr>
        <w:t>Del total de pacientes, 9.8% reportaron un Coombs directo positivo y 8.3% negativo, al resto no le fue solicitado.</w:t>
      </w:r>
    </w:p>
    <w:p w14:paraId="0AC5895E" w14:textId="77777777" w:rsidR="00F40FBD" w:rsidRPr="00E114C1" w:rsidRDefault="00F40FBD" w:rsidP="00884DEF">
      <w:pPr>
        <w:spacing w:line="480" w:lineRule="auto"/>
        <w:jc w:val="both"/>
        <w:rPr>
          <w:rFonts w:ascii="Arial" w:hAnsi="Arial" w:cs="Arial"/>
        </w:rPr>
      </w:pPr>
      <w:r w:rsidRPr="00E114C1">
        <w:rPr>
          <w:rFonts w:ascii="Arial" w:hAnsi="Arial" w:cs="Arial"/>
        </w:rPr>
        <w:t>Del total de pacientes, 5.3% tenía radiografía de huesos largos con alteraciones, 31.8% reportaron radiografía normal y en 62.8% de los casos no fue solicitada.</w:t>
      </w:r>
    </w:p>
    <w:p w14:paraId="5733925F" w14:textId="77777777" w:rsidR="00F40FBD" w:rsidRPr="00E114C1" w:rsidRDefault="00F40FBD" w:rsidP="00884DEF">
      <w:pPr>
        <w:spacing w:line="480" w:lineRule="auto"/>
        <w:jc w:val="both"/>
        <w:rPr>
          <w:rFonts w:ascii="Arial" w:hAnsi="Arial" w:cs="Arial"/>
        </w:rPr>
      </w:pPr>
      <w:r w:rsidRPr="00E114C1">
        <w:rPr>
          <w:rFonts w:ascii="Arial" w:hAnsi="Arial" w:cs="Arial"/>
        </w:rPr>
        <w:t>Se realizó tamiz auditivo en 31.1% de los pacientes, al resto no se le solicitaron.</w:t>
      </w:r>
    </w:p>
    <w:p w14:paraId="70831B54" w14:textId="77777777" w:rsidR="00F40FBD" w:rsidRPr="00E114C1" w:rsidRDefault="00F40FBD" w:rsidP="00884DEF">
      <w:pPr>
        <w:spacing w:line="480" w:lineRule="auto"/>
        <w:jc w:val="both"/>
        <w:rPr>
          <w:rFonts w:ascii="Arial" w:hAnsi="Arial" w:cs="Arial"/>
        </w:rPr>
      </w:pPr>
      <w:r w:rsidRPr="00E114C1">
        <w:rPr>
          <w:rFonts w:ascii="Arial" w:hAnsi="Arial" w:cs="Arial"/>
        </w:rPr>
        <w:t>Del total de pacientes, 2.3% reportaron un ultrasonido transfontanelar alterado, 6.8% sin hallazgos relevantes y no se solicitó en 90.9% de los pacientes.</w:t>
      </w:r>
    </w:p>
    <w:p w14:paraId="70BC5708" w14:textId="77777777" w:rsidR="00F40FBD" w:rsidRPr="00E114C1" w:rsidRDefault="00F40FBD" w:rsidP="00884DEF">
      <w:pPr>
        <w:spacing w:line="480" w:lineRule="auto"/>
        <w:jc w:val="both"/>
        <w:rPr>
          <w:rFonts w:ascii="Arial" w:hAnsi="Arial" w:cs="Arial"/>
        </w:rPr>
      </w:pPr>
      <w:r w:rsidRPr="00E114C1">
        <w:rPr>
          <w:rFonts w:ascii="Arial" w:hAnsi="Arial" w:cs="Arial"/>
        </w:rPr>
        <w:t>Del total de pacientes, 73.5% recibieron manejo con Penicilina G sódica cristalina y 26.5% cursaron sin tratamiento, con una media de duración de tratamiento de 3 días.</w:t>
      </w:r>
    </w:p>
    <w:p w14:paraId="0463AEF1" w14:textId="77777777" w:rsidR="00F40FBD" w:rsidRPr="00E114C1" w:rsidRDefault="00F40FBD" w:rsidP="00884DEF">
      <w:pPr>
        <w:spacing w:line="480" w:lineRule="auto"/>
        <w:jc w:val="both"/>
        <w:rPr>
          <w:rFonts w:ascii="Arial" w:hAnsi="Arial" w:cs="Arial"/>
        </w:rPr>
      </w:pPr>
      <w:r w:rsidRPr="00E114C1">
        <w:rPr>
          <w:rFonts w:ascii="Arial" w:hAnsi="Arial" w:cs="Arial"/>
        </w:rPr>
        <w:t>43.2% de los pacientes continuaron con citas de seguimiento, 56.9% no acudieron a seguimiento.</w:t>
      </w:r>
    </w:p>
    <w:p w14:paraId="7F3B0FB7" w14:textId="77777777" w:rsidR="00F40FBD" w:rsidRPr="00E114C1" w:rsidRDefault="00F40FBD" w:rsidP="00884DEF">
      <w:pPr>
        <w:spacing w:line="480" w:lineRule="auto"/>
        <w:jc w:val="both"/>
        <w:rPr>
          <w:rFonts w:ascii="Arial" w:hAnsi="Arial" w:cs="Arial"/>
        </w:rPr>
      </w:pPr>
      <w:r w:rsidRPr="00E114C1">
        <w:rPr>
          <w:rFonts w:ascii="Arial" w:hAnsi="Arial" w:cs="Arial"/>
        </w:rPr>
        <w:t>En los VDRL de seguimiento realizados de los pacientes, 2.3% permanecieron reactivos, 2.3% se reportaron como no reactivos y 95.5% se desconoce.</w:t>
      </w:r>
    </w:p>
    <w:p w14:paraId="17D6DA37" w14:textId="77777777" w:rsidR="00F40FBD" w:rsidRPr="00E114C1" w:rsidRDefault="00F40FBD" w:rsidP="00884DEF">
      <w:pPr>
        <w:spacing w:line="480" w:lineRule="auto"/>
        <w:jc w:val="both"/>
        <w:rPr>
          <w:rFonts w:ascii="Arial" w:hAnsi="Arial" w:cs="Arial"/>
        </w:rPr>
      </w:pPr>
      <w:r w:rsidRPr="00E114C1">
        <w:rPr>
          <w:rFonts w:ascii="Arial" w:hAnsi="Arial" w:cs="Arial"/>
        </w:rPr>
        <w:t>Del total de pacientes, 18.2% cursaron con complicaciones y 81.8% no.</w:t>
      </w:r>
    </w:p>
    <w:p w14:paraId="287E37D7" w14:textId="77777777" w:rsidR="00F40FBD" w:rsidRPr="00E114C1" w:rsidRDefault="00F40FBD" w:rsidP="00884DEF">
      <w:pPr>
        <w:numPr>
          <w:ilvl w:val="0"/>
          <w:numId w:val="22"/>
        </w:numPr>
        <w:spacing w:line="480" w:lineRule="auto"/>
        <w:jc w:val="both"/>
        <w:textAlignment w:val="baseline"/>
        <w:rPr>
          <w:rFonts w:ascii="Arial" w:hAnsi="Arial" w:cs="Arial"/>
        </w:rPr>
      </w:pPr>
      <w:r w:rsidRPr="00E114C1">
        <w:rPr>
          <w:rFonts w:ascii="Arial" w:hAnsi="Arial" w:cs="Arial"/>
        </w:rPr>
        <w:t>13.6% de los pacientes ingresaron a la unidad de cuidados intensivos neonatales.</w:t>
      </w:r>
    </w:p>
    <w:p w14:paraId="0D30EE01" w14:textId="77777777" w:rsidR="00F40FBD" w:rsidRPr="00E114C1" w:rsidRDefault="00F40FBD" w:rsidP="00884DEF">
      <w:pPr>
        <w:numPr>
          <w:ilvl w:val="0"/>
          <w:numId w:val="22"/>
        </w:numPr>
        <w:spacing w:line="480" w:lineRule="auto"/>
        <w:jc w:val="both"/>
        <w:textAlignment w:val="baseline"/>
        <w:rPr>
          <w:rFonts w:ascii="Arial" w:hAnsi="Arial" w:cs="Arial"/>
        </w:rPr>
      </w:pPr>
      <w:r w:rsidRPr="00E114C1">
        <w:rPr>
          <w:rFonts w:ascii="Arial" w:hAnsi="Arial" w:cs="Arial"/>
        </w:rPr>
        <w:t>1.5% de los pacientes cursaron con shock séptico.</w:t>
      </w:r>
    </w:p>
    <w:p w14:paraId="29274700" w14:textId="77777777" w:rsidR="00F40FBD" w:rsidRPr="00E114C1" w:rsidRDefault="00F40FBD" w:rsidP="00884DEF">
      <w:pPr>
        <w:numPr>
          <w:ilvl w:val="0"/>
          <w:numId w:val="22"/>
        </w:numPr>
        <w:spacing w:line="480" w:lineRule="auto"/>
        <w:jc w:val="both"/>
        <w:textAlignment w:val="baseline"/>
        <w:rPr>
          <w:rFonts w:ascii="Arial" w:hAnsi="Arial" w:cs="Arial"/>
        </w:rPr>
      </w:pPr>
      <w:r w:rsidRPr="00E114C1">
        <w:rPr>
          <w:rFonts w:ascii="Arial" w:hAnsi="Arial" w:cs="Arial"/>
        </w:rPr>
        <w:t>0.8% de los pacientes cursaron con dificultad respiratoria.</w:t>
      </w:r>
    </w:p>
    <w:p w14:paraId="62DB8C09" w14:textId="77777777" w:rsidR="00F40FBD" w:rsidRPr="00E114C1" w:rsidRDefault="00F40FBD" w:rsidP="00884DEF">
      <w:pPr>
        <w:numPr>
          <w:ilvl w:val="0"/>
          <w:numId w:val="22"/>
        </w:numPr>
        <w:spacing w:after="160" w:line="480" w:lineRule="auto"/>
        <w:jc w:val="both"/>
        <w:textAlignment w:val="baseline"/>
        <w:rPr>
          <w:rFonts w:ascii="Arial" w:hAnsi="Arial" w:cs="Arial"/>
        </w:rPr>
      </w:pPr>
      <w:r w:rsidRPr="00E114C1">
        <w:rPr>
          <w:rFonts w:ascii="Arial" w:hAnsi="Arial" w:cs="Arial"/>
        </w:rPr>
        <w:t>0.8% de los pacientes contaban con malformaciones congénitas.</w:t>
      </w:r>
    </w:p>
    <w:p w14:paraId="1B982896" w14:textId="77777777" w:rsidR="00F40FBD" w:rsidRPr="00E114C1" w:rsidRDefault="00F40FBD" w:rsidP="00884DEF">
      <w:pPr>
        <w:spacing w:line="480" w:lineRule="auto"/>
        <w:jc w:val="both"/>
        <w:rPr>
          <w:rFonts w:ascii="Arial" w:hAnsi="Arial" w:cs="Arial"/>
        </w:rPr>
      </w:pPr>
      <w:r w:rsidRPr="00E114C1">
        <w:rPr>
          <w:rFonts w:ascii="Arial" w:hAnsi="Arial" w:cs="Arial"/>
        </w:rPr>
        <w:t>La media de estancia intrahospitalaria fue de 6.9 días.</w:t>
      </w:r>
    </w:p>
    <w:p w14:paraId="3759CAE0" w14:textId="77777777" w:rsidR="00F40FBD" w:rsidRPr="00E114C1" w:rsidRDefault="00F40FBD" w:rsidP="00884DEF">
      <w:pPr>
        <w:spacing w:line="480" w:lineRule="auto"/>
        <w:jc w:val="both"/>
        <w:rPr>
          <w:rFonts w:ascii="Arial" w:hAnsi="Arial" w:cs="Arial"/>
        </w:rPr>
      </w:pPr>
      <w:r w:rsidRPr="00E114C1">
        <w:rPr>
          <w:rFonts w:ascii="Arial" w:hAnsi="Arial" w:cs="Arial"/>
        </w:rPr>
        <w:lastRenderedPageBreak/>
        <w:t>Únicamente el 10.6% de los pacientes cursaron con coinfección a diferencia del 89.4% que no.</w:t>
      </w:r>
    </w:p>
    <w:p w14:paraId="0AC8B8B0" w14:textId="77777777" w:rsidR="00F40FBD" w:rsidRPr="00E114C1" w:rsidRDefault="00F40FBD" w:rsidP="00884DEF">
      <w:pPr>
        <w:spacing w:line="480" w:lineRule="auto"/>
        <w:jc w:val="both"/>
        <w:rPr>
          <w:rFonts w:ascii="Arial" w:hAnsi="Arial" w:cs="Arial"/>
        </w:rPr>
      </w:pPr>
      <w:r w:rsidRPr="00E114C1">
        <w:rPr>
          <w:rFonts w:ascii="Arial" w:hAnsi="Arial" w:cs="Arial"/>
        </w:rPr>
        <w:t>Los desenlaces reportados fueron 91.7% vivos y 8.3% fallecidos.</w:t>
      </w:r>
    </w:p>
    <w:p w14:paraId="34AAF204" w14:textId="0C4FCEC1" w:rsidR="00F40FBD" w:rsidRPr="00E114C1" w:rsidRDefault="00F40FBD" w:rsidP="00884DEF">
      <w:pPr>
        <w:spacing w:line="480" w:lineRule="auto"/>
        <w:jc w:val="both"/>
        <w:rPr>
          <w:rFonts w:ascii="Arial" w:hAnsi="Arial" w:cs="Arial"/>
          <w:shd w:val="clear" w:color="auto" w:fill="FEFEFE"/>
        </w:rPr>
      </w:pPr>
    </w:p>
    <w:p w14:paraId="6CBB8852" w14:textId="71699331" w:rsidR="00DD100D" w:rsidRPr="00E114C1" w:rsidRDefault="00DD100D" w:rsidP="00884DEF">
      <w:pPr>
        <w:spacing w:line="480" w:lineRule="auto"/>
        <w:jc w:val="both"/>
        <w:rPr>
          <w:rFonts w:ascii="Arial" w:hAnsi="Arial" w:cs="Arial"/>
          <w:shd w:val="clear" w:color="auto" w:fill="FEFEFE"/>
        </w:rPr>
      </w:pPr>
    </w:p>
    <w:p w14:paraId="15D57432" w14:textId="67AC70CF" w:rsidR="008D2727" w:rsidRDefault="008D2727" w:rsidP="00884DEF">
      <w:pPr>
        <w:spacing w:line="480" w:lineRule="auto"/>
        <w:jc w:val="both"/>
        <w:rPr>
          <w:rFonts w:ascii="Arial" w:hAnsi="Arial" w:cs="Arial"/>
          <w:shd w:val="clear" w:color="auto" w:fill="FEFEFE"/>
        </w:rPr>
      </w:pPr>
    </w:p>
    <w:p w14:paraId="5D70ACB5" w14:textId="469E9117" w:rsidR="00526C99" w:rsidRDefault="00526C99" w:rsidP="00884DEF">
      <w:pPr>
        <w:spacing w:line="480" w:lineRule="auto"/>
        <w:jc w:val="both"/>
        <w:rPr>
          <w:rFonts w:ascii="Arial" w:hAnsi="Arial" w:cs="Arial"/>
          <w:shd w:val="clear" w:color="auto" w:fill="FEFEFE"/>
        </w:rPr>
      </w:pPr>
    </w:p>
    <w:p w14:paraId="4C310A6D" w14:textId="1069E718" w:rsidR="00526C99" w:rsidRDefault="00526C99" w:rsidP="00884DEF">
      <w:pPr>
        <w:spacing w:line="480" w:lineRule="auto"/>
        <w:jc w:val="both"/>
        <w:rPr>
          <w:rFonts w:ascii="Arial" w:hAnsi="Arial" w:cs="Arial"/>
          <w:shd w:val="clear" w:color="auto" w:fill="FEFEFE"/>
        </w:rPr>
      </w:pPr>
    </w:p>
    <w:p w14:paraId="49D341FC" w14:textId="48973836" w:rsidR="00526C99" w:rsidRDefault="00526C99" w:rsidP="00884DEF">
      <w:pPr>
        <w:spacing w:line="480" w:lineRule="auto"/>
        <w:jc w:val="both"/>
        <w:rPr>
          <w:rFonts w:ascii="Arial" w:hAnsi="Arial" w:cs="Arial"/>
          <w:shd w:val="clear" w:color="auto" w:fill="FEFEFE"/>
        </w:rPr>
      </w:pPr>
    </w:p>
    <w:p w14:paraId="6C545D62" w14:textId="7B8F7CC6" w:rsidR="00526C99" w:rsidRDefault="00526C99" w:rsidP="00884DEF">
      <w:pPr>
        <w:spacing w:line="480" w:lineRule="auto"/>
        <w:jc w:val="both"/>
        <w:rPr>
          <w:rFonts w:ascii="Arial" w:hAnsi="Arial" w:cs="Arial"/>
          <w:shd w:val="clear" w:color="auto" w:fill="FEFEFE"/>
        </w:rPr>
      </w:pPr>
    </w:p>
    <w:p w14:paraId="4AB2A1A7" w14:textId="41F068E5" w:rsidR="00526C99" w:rsidRDefault="00526C99" w:rsidP="00884DEF">
      <w:pPr>
        <w:spacing w:line="480" w:lineRule="auto"/>
        <w:jc w:val="both"/>
        <w:rPr>
          <w:rFonts w:ascii="Arial" w:hAnsi="Arial" w:cs="Arial"/>
          <w:shd w:val="clear" w:color="auto" w:fill="FEFEFE"/>
        </w:rPr>
      </w:pPr>
    </w:p>
    <w:p w14:paraId="3EF5023E" w14:textId="5863D153" w:rsidR="00526C99" w:rsidRDefault="00526C99" w:rsidP="00884DEF">
      <w:pPr>
        <w:spacing w:line="480" w:lineRule="auto"/>
        <w:jc w:val="both"/>
        <w:rPr>
          <w:rFonts w:ascii="Arial" w:hAnsi="Arial" w:cs="Arial"/>
          <w:shd w:val="clear" w:color="auto" w:fill="FEFEFE"/>
        </w:rPr>
      </w:pPr>
    </w:p>
    <w:p w14:paraId="08623DF7" w14:textId="3BEFD3EB" w:rsidR="00526C99" w:rsidRDefault="00526C99" w:rsidP="00884DEF">
      <w:pPr>
        <w:spacing w:line="480" w:lineRule="auto"/>
        <w:jc w:val="both"/>
        <w:rPr>
          <w:rFonts w:ascii="Arial" w:hAnsi="Arial" w:cs="Arial"/>
          <w:shd w:val="clear" w:color="auto" w:fill="FEFEFE"/>
        </w:rPr>
      </w:pPr>
    </w:p>
    <w:p w14:paraId="7AA1B822" w14:textId="2921E16C" w:rsidR="00526C99" w:rsidRDefault="00526C99" w:rsidP="00884DEF">
      <w:pPr>
        <w:spacing w:line="480" w:lineRule="auto"/>
        <w:jc w:val="both"/>
        <w:rPr>
          <w:rFonts w:ascii="Arial" w:hAnsi="Arial" w:cs="Arial"/>
          <w:shd w:val="clear" w:color="auto" w:fill="FEFEFE"/>
        </w:rPr>
      </w:pPr>
    </w:p>
    <w:p w14:paraId="13D1A376" w14:textId="6C789452" w:rsidR="00526C99" w:rsidRDefault="00526C99" w:rsidP="00884DEF">
      <w:pPr>
        <w:spacing w:line="480" w:lineRule="auto"/>
        <w:jc w:val="both"/>
        <w:rPr>
          <w:rFonts w:ascii="Arial" w:hAnsi="Arial" w:cs="Arial"/>
          <w:shd w:val="clear" w:color="auto" w:fill="FEFEFE"/>
        </w:rPr>
      </w:pPr>
    </w:p>
    <w:p w14:paraId="68DEFF4E" w14:textId="4DF5345E" w:rsidR="00526C99" w:rsidRDefault="00526C99" w:rsidP="00884DEF">
      <w:pPr>
        <w:spacing w:line="480" w:lineRule="auto"/>
        <w:jc w:val="both"/>
        <w:rPr>
          <w:rFonts w:ascii="Arial" w:hAnsi="Arial" w:cs="Arial"/>
          <w:shd w:val="clear" w:color="auto" w:fill="FEFEFE"/>
        </w:rPr>
      </w:pPr>
    </w:p>
    <w:p w14:paraId="52E6DC9A" w14:textId="7DA9F3B5" w:rsidR="00526C99" w:rsidRDefault="00526C99" w:rsidP="00884DEF">
      <w:pPr>
        <w:spacing w:line="480" w:lineRule="auto"/>
        <w:jc w:val="both"/>
        <w:rPr>
          <w:rFonts w:ascii="Arial" w:hAnsi="Arial" w:cs="Arial"/>
          <w:shd w:val="clear" w:color="auto" w:fill="FEFEFE"/>
        </w:rPr>
      </w:pPr>
    </w:p>
    <w:p w14:paraId="7BF758F1" w14:textId="598F4B2F" w:rsidR="00526C99" w:rsidRDefault="00526C99" w:rsidP="00884DEF">
      <w:pPr>
        <w:spacing w:line="480" w:lineRule="auto"/>
        <w:jc w:val="both"/>
        <w:rPr>
          <w:rFonts w:ascii="Arial" w:hAnsi="Arial" w:cs="Arial"/>
          <w:shd w:val="clear" w:color="auto" w:fill="FEFEFE"/>
        </w:rPr>
      </w:pPr>
    </w:p>
    <w:p w14:paraId="69442329" w14:textId="7605DAF8" w:rsidR="000F524C" w:rsidRDefault="000F524C" w:rsidP="00884DEF">
      <w:pPr>
        <w:spacing w:line="480" w:lineRule="auto"/>
        <w:jc w:val="both"/>
        <w:rPr>
          <w:rFonts w:ascii="Arial" w:hAnsi="Arial" w:cs="Arial"/>
          <w:shd w:val="clear" w:color="auto" w:fill="FEFEFE"/>
        </w:rPr>
      </w:pPr>
    </w:p>
    <w:p w14:paraId="59AE5EB1" w14:textId="11739D39" w:rsidR="000F524C" w:rsidRDefault="000F524C" w:rsidP="00884DEF">
      <w:pPr>
        <w:spacing w:line="480" w:lineRule="auto"/>
        <w:jc w:val="both"/>
        <w:rPr>
          <w:rFonts w:ascii="Arial" w:hAnsi="Arial" w:cs="Arial"/>
          <w:shd w:val="clear" w:color="auto" w:fill="FEFEFE"/>
        </w:rPr>
      </w:pPr>
    </w:p>
    <w:p w14:paraId="1B633CEC" w14:textId="4924D977" w:rsidR="000F524C" w:rsidRDefault="000F524C" w:rsidP="00884DEF">
      <w:pPr>
        <w:spacing w:line="480" w:lineRule="auto"/>
        <w:jc w:val="both"/>
        <w:rPr>
          <w:rFonts w:ascii="Arial" w:hAnsi="Arial" w:cs="Arial"/>
          <w:shd w:val="clear" w:color="auto" w:fill="FEFEFE"/>
        </w:rPr>
      </w:pPr>
    </w:p>
    <w:p w14:paraId="25B778C2" w14:textId="77777777" w:rsidR="000F524C" w:rsidRPr="00E114C1" w:rsidRDefault="000F524C" w:rsidP="00884DEF">
      <w:pPr>
        <w:spacing w:line="480" w:lineRule="auto"/>
        <w:jc w:val="both"/>
        <w:rPr>
          <w:rFonts w:ascii="Arial" w:hAnsi="Arial" w:cs="Arial"/>
          <w:shd w:val="clear" w:color="auto" w:fill="FEFEFE"/>
        </w:rPr>
      </w:pPr>
    </w:p>
    <w:p w14:paraId="37620D3C" w14:textId="4E0B9B5A" w:rsidR="008D2727" w:rsidRDefault="008D2727" w:rsidP="00F40FBD">
      <w:pPr>
        <w:rPr>
          <w:rFonts w:ascii="Arial" w:hAnsi="Arial" w:cs="Arial"/>
          <w:color w:val="000000"/>
          <w:shd w:val="clear" w:color="auto" w:fill="FEFEFE"/>
        </w:rPr>
      </w:pPr>
    </w:p>
    <w:p w14:paraId="2E539FFE" w14:textId="592D9403" w:rsidR="00DC39F2" w:rsidRDefault="00DC39F2" w:rsidP="00F40FBD">
      <w:pPr>
        <w:rPr>
          <w:rFonts w:ascii="Arial" w:hAnsi="Arial" w:cs="Arial"/>
          <w:color w:val="000000"/>
          <w:shd w:val="clear" w:color="auto" w:fill="FEFEFE"/>
        </w:rPr>
      </w:pPr>
    </w:p>
    <w:p w14:paraId="44940E88" w14:textId="7EFE5045" w:rsidR="00DC39F2" w:rsidRDefault="00DC39F2" w:rsidP="00F40FBD">
      <w:pPr>
        <w:rPr>
          <w:rFonts w:ascii="Arial" w:hAnsi="Arial" w:cs="Arial"/>
          <w:color w:val="000000"/>
          <w:shd w:val="clear" w:color="auto" w:fill="FEFEFE"/>
        </w:rPr>
      </w:pPr>
    </w:p>
    <w:p w14:paraId="7D5A513D" w14:textId="77777777" w:rsidR="00DC39F2" w:rsidRPr="00E114C1" w:rsidRDefault="00DC39F2" w:rsidP="00F40FBD">
      <w:pPr>
        <w:rPr>
          <w:rFonts w:ascii="Arial" w:hAnsi="Arial" w:cs="Arial"/>
          <w:color w:val="000000"/>
          <w:shd w:val="clear" w:color="auto" w:fill="FEFEFE"/>
        </w:rPr>
      </w:pPr>
    </w:p>
    <w:p w14:paraId="24573FE7" w14:textId="423B5298" w:rsidR="008D2727" w:rsidRPr="00E114C1" w:rsidRDefault="008D2727" w:rsidP="00F40FBD">
      <w:pPr>
        <w:rPr>
          <w:rFonts w:ascii="Arial" w:hAnsi="Arial" w:cs="Arial"/>
          <w:color w:val="000000"/>
          <w:shd w:val="clear" w:color="auto" w:fill="FEFEFE"/>
        </w:rPr>
      </w:pPr>
    </w:p>
    <w:p w14:paraId="4ADB2D6D" w14:textId="556A933A" w:rsidR="002C140B" w:rsidRPr="00E114C1" w:rsidRDefault="002C140B" w:rsidP="00F40FBD">
      <w:pPr>
        <w:rPr>
          <w:rFonts w:ascii="Arial" w:hAnsi="Arial" w:cs="Arial"/>
          <w:color w:val="000000"/>
          <w:shd w:val="clear" w:color="auto" w:fill="FEFEFE"/>
        </w:rPr>
      </w:pPr>
    </w:p>
    <w:p w14:paraId="380BD129" w14:textId="77777777" w:rsidR="008D2727" w:rsidRPr="00E114C1" w:rsidRDefault="008D2727" w:rsidP="00F40FBD">
      <w:pPr>
        <w:rPr>
          <w:rStyle w:val="fontstyle01"/>
          <w:rFonts w:ascii="Arial" w:hAnsi="Arial" w:cs="Arial"/>
        </w:rPr>
      </w:pPr>
      <w:r w:rsidRPr="00E114C1">
        <w:rPr>
          <w:rStyle w:val="fontstyle01"/>
          <w:rFonts w:ascii="Arial" w:hAnsi="Arial" w:cs="Arial"/>
        </w:rPr>
        <w:t>Capítulo VII</w:t>
      </w:r>
    </w:p>
    <w:p w14:paraId="446FA5FA" w14:textId="7B9244BE" w:rsidR="008D2727" w:rsidRPr="00E114C1" w:rsidRDefault="008D2727" w:rsidP="00F40FBD">
      <w:pPr>
        <w:rPr>
          <w:rStyle w:val="fontstyle01"/>
          <w:rFonts w:ascii="Arial" w:hAnsi="Arial" w:cs="Arial"/>
          <w:sz w:val="36"/>
          <w:szCs w:val="36"/>
        </w:rPr>
      </w:pPr>
      <w:r w:rsidRPr="00E114C1">
        <w:rPr>
          <w:rFonts w:ascii="Arial" w:hAnsi="Arial" w:cs="Arial"/>
          <w:b/>
          <w:bCs/>
          <w:color w:val="000000"/>
          <w:sz w:val="40"/>
          <w:szCs w:val="40"/>
        </w:rPr>
        <w:br/>
      </w:r>
      <w:r w:rsidRPr="00E114C1">
        <w:rPr>
          <w:rStyle w:val="fontstyle01"/>
          <w:rFonts w:ascii="Arial" w:hAnsi="Arial" w:cs="Arial"/>
          <w:sz w:val="36"/>
          <w:szCs w:val="36"/>
        </w:rPr>
        <w:t>7. DISCUSIÓN</w:t>
      </w:r>
    </w:p>
    <w:p w14:paraId="3564182C" w14:textId="5C00203B" w:rsidR="00D31AB3" w:rsidRPr="00E114C1" w:rsidRDefault="00D31AB3" w:rsidP="00F40FBD">
      <w:pPr>
        <w:rPr>
          <w:rStyle w:val="fontstyle01"/>
          <w:rFonts w:ascii="Arial" w:hAnsi="Arial" w:cs="Arial"/>
          <w:sz w:val="36"/>
          <w:szCs w:val="36"/>
        </w:rPr>
      </w:pPr>
    </w:p>
    <w:p w14:paraId="4C57A748" w14:textId="30BBC5FD" w:rsidR="00CB1DCD" w:rsidRPr="00E114C1" w:rsidRDefault="00D31AB3" w:rsidP="00557983">
      <w:pPr>
        <w:spacing w:line="480" w:lineRule="auto"/>
        <w:jc w:val="both"/>
        <w:rPr>
          <w:rFonts w:ascii="Arial" w:hAnsi="Arial" w:cs="Arial"/>
          <w:color w:val="242021"/>
          <w:lang w:val="es-MX" w:eastAsia="es-MX"/>
        </w:rPr>
      </w:pPr>
      <w:r w:rsidRPr="00E114C1">
        <w:rPr>
          <w:rFonts w:ascii="Arial" w:hAnsi="Arial" w:cs="Arial"/>
          <w:color w:val="242021"/>
          <w:lang w:val="es-MX" w:eastAsia="es-MX"/>
        </w:rPr>
        <w:t>A pesar de los</w:t>
      </w:r>
      <w:r w:rsidR="006A3601" w:rsidRPr="00E114C1">
        <w:rPr>
          <w:rFonts w:ascii="Arial" w:hAnsi="Arial" w:cs="Arial"/>
          <w:color w:val="242021"/>
          <w:lang w:val="es-MX" w:eastAsia="es-MX"/>
        </w:rPr>
        <w:t xml:space="preserve"> esfuerzos de</w:t>
      </w:r>
      <w:r w:rsidRPr="00E114C1">
        <w:rPr>
          <w:rFonts w:ascii="Arial" w:hAnsi="Arial" w:cs="Arial"/>
          <w:color w:val="242021"/>
          <w:lang w:val="es-MX" w:eastAsia="es-MX"/>
        </w:rPr>
        <w:t xml:space="preserve"> programas de prevención implementados por la </w:t>
      </w:r>
      <w:r w:rsidR="00BC4559" w:rsidRPr="00E114C1">
        <w:rPr>
          <w:rFonts w:ascii="Arial" w:hAnsi="Arial" w:cs="Arial"/>
          <w:color w:val="242021"/>
          <w:lang w:val="es-MX" w:eastAsia="es-MX"/>
        </w:rPr>
        <w:t>Organización Mundial de la Salud (O</w:t>
      </w:r>
      <w:r w:rsidRPr="00E114C1">
        <w:rPr>
          <w:rFonts w:ascii="Arial" w:hAnsi="Arial" w:cs="Arial"/>
          <w:color w:val="242021"/>
          <w:lang w:val="es-MX" w:eastAsia="es-MX"/>
        </w:rPr>
        <w:t>MS</w:t>
      </w:r>
      <w:r w:rsidR="00BC4559" w:rsidRPr="00E114C1">
        <w:rPr>
          <w:rFonts w:ascii="Arial" w:hAnsi="Arial" w:cs="Arial"/>
          <w:color w:val="242021"/>
          <w:lang w:val="es-MX" w:eastAsia="es-MX"/>
        </w:rPr>
        <w:t>)</w:t>
      </w:r>
      <w:r w:rsidR="006A3601" w:rsidRPr="00E114C1">
        <w:rPr>
          <w:rFonts w:ascii="Arial" w:hAnsi="Arial" w:cs="Arial"/>
          <w:color w:val="242021"/>
          <w:lang w:val="es-MX" w:eastAsia="es-MX"/>
        </w:rPr>
        <w:t xml:space="preserve"> desde el 2007</w:t>
      </w:r>
      <w:r w:rsidRPr="00E114C1">
        <w:rPr>
          <w:rFonts w:ascii="Arial" w:hAnsi="Arial" w:cs="Arial"/>
          <w:color w:val="242021"/>
          <w:lang w:val="es-MX" w:eastAsia="es-MX"/>
        </w:rPr>
        <w:t xml:space="preserve"> y las normas mexicanas de control prenatal para realizar un tamizaje adecuado, la sífilis y su forma congénita continúan siendo un problema de salud pública a nivel </w:t>
      </w:r>
      <w:r w:rsidR="00942720">
        <w:rPr>
          <w:rFonts w:ascii="Arial" w:hAnsi="Arial" w:cs="Arial"/>
          <w:color w:val="242021"/>
          <w:lang w:val="es-MX" w:eastAsia="es-MX"/>
        </w:rPr>
        <w:t xml:space="preserve">mundial, </w:t>
      </w:r>
      <w:r w:rsidRPr="00E114C1">
        <w:rPr>
          <w:rFonts w:ascii="Arial" w:hAnsi="Arial" w:cs="Arial"/>
          <w:color w:val="242021"/>
          <w:lang w:val="es-MX" w:eastAsia="es-MX"/>
        </w:rPr>
        <w:t>nacional y en Latinoamérica</w:t>
      </w:r>
      <w:r w:rsidR="00942720">
        <w:rPr>
          <w:rFonts w:ascii="Arial" w:hAnsi="Arial" w:cs="Arial"/>
          <w:color w:val="242021"/>
          <w:lang w:val="es-MX" w:eastAsia="es-MX"/>
        </w:rPr>
        <w:fldChar w:fldCharType="begin"/>
      </w:r>
      <w:r w:rsidR="0082160D">
        <w:rPr>
          <w:rFonts w:ascii="Arial" w:hAnsi="Arial" w:cs="Arial"/>
          <w:color w:val="242021"/>
          <w:lang w:val="es-MX" w:eastAsia="es-MX"/>
        </w:rPr>
        <w:instrText xml:space="preserve"> ADDIN ZOTERO_ITEM CSL_CITATION {"citationID":"xPypY1ao","properties":{"formattedCitation":"(18\\uc0\\u8211{}21)","plainCitation":"(18–21)","noteIndex":0},"citationItems":[{"id":1092,"uris":["http://zotero.org/users/8300837/items/34YHPVH7"],"uri":["http://zotero.org/users/8300837/items/34YHPVH7"],"itemData":{"id":1092,"type":"article-journal","abstract":"BACKGROUND: In 2007 the World Health Organization (WHO) launched the global initiative to eliminate mother-to-child transmission of syphilis (congenital syphilis, or CS). To assess progress towards the goal of &lt;50 CS cases per 100,000 live births, we generated regional and global estimates of maternal and congenital syphilis for 2016 and updated the 2012 estimates.\nMETHODS: Maternal syphilis estimates were generated using the Spectrum-STI model, fitted to sentinel surveys and routine testing of pregnant women during antenatal care (ANC) and other representative population data. Global and regional estimates of CS used the same approach as previous WHO estimates.\nRESULTS: The estimated global maternal syphilis prevalence in 2016 was 0.69% (95% confidence interval: 0.57-0.81%) resulting in a global CS rate of 473 (385-561) per 100,000 live births and 661,000 (538,000-784,000) total CS cases, including 355,000 (290,000-419,000) adverse birth outcomes (ABO) and 306,000 (249,000-363,000) non-clinical CS cases (infants without clinical signs born to un-treated mothers). The ABOs included 143,000 early fetal deaths and stillbirths, 61,000 neonatal deaths, 41,000 preterm or low-birth weight births, and 109,000 infants with clinical CS. Of these ABOs- 203,000 (57%) occurred in pregnant women attending ANC but not screened for syphilis; 74,000 (21%) in mothers not enrolled in ANC, 55,000 (16%) in mothers screened but not treated, and 23,000 (6%) in mothers enrolled, screened and treated. The revised 2012 estimates were 0.70% (95% CI: 0.63-0.77%) maternal prevalence, and 748,000 CS cases (539 per 100,000 live births) including 397,000 (361,000-432,000) ABOs. The estimated decrease in CS case rates between 2012 and 2016 reflected increased access to ANC and to syphilis screening and treatment.\nCONCLUSIONS: Congenital syphilis decreased worldwide between 2012 and 2016, although maternal prevalence was stable. Achieving global CS elimination, however, will require improving access to early syphilis screening and treatment in ANC, clinically monitoring all women diagnosed with syphilis and their infants, improving partner management, and reducing syphilis prevalence in the general population by expanding testing, treatment and partner referral beyond ANC.","container-title":"PloS One","DOI":"10.1371/journal.pone.0211720","ISSN":"1932-6203","issue":"2","journalAbbreviation":"PLoS One","language":"eng","note":"PMID: 30811406\nPMCID: PMC6392238","page":"e0211720","source":"PubMed","title":"Global burden of maternal and congenital syphilis and associated adverse birth outcomes-Estimates for 2016 and progress since 2012","volume":"14","author":[{"family":"Korenromp","given":"Eline L."},{"family":"Rowley","given":"Jane"},{"family":"Alonso","given":"Monica"},{"family":"Mello","given":"Maeve B."},{"family":"Wijesooriya","given":"N. Saman"},{"family":"Mahiané","given":"S. Guy"},{"family":"Ishikawa","given":"Naoko"},{"family":"Le","given":"Linh-Vi"},{"family":"Newman-Owiredu","given":"Morkor"},{"family":"Nagelkerke","given":"Nico"},{"family":"Newman","given":"Lori"},{"family":"Kamb","given":"Mary"},{"family":"Broutet","given":"Nathalie"},{"family":"Taylor","given":"Melanie M."}],"issued":{"date-parts":[["2019"]]}}},{"id":1119,"uris":["http://zotero.org/users/8300837/items/GREJPNHT"],"uri":["http://zotero.org/users/8300837/items/GREJPNHT"],"itemData":{"id":1119,"type":"article-journal","abstract":"BACKGROUND: Untreated syphilis in pregnancy is associated with adverse clinical outcomes for the infant. Most syphilis infections occur in sub-Saharan Africa (SSA), where coverage of antenatal screening for syphilis is inadequate. Recently introduced point-of-care syphilis tests have high accuracy and demonstrate potential to increase coverage of antenatal screening. However, country-specific cost-effectiveness data for these tests are limited. The objective of this analysis was to evaluate the cost-effectiveness and budget impact of antenatal syphilis screening for 43 countries in SSA and estimate the impact of universal screening on stillbirths, neonatal deaths, congenital syphilis, and disability-adjusted life years (DALYs) averted.\nMETHODS AND FINDINGS: The decision analytic model reflected the perspective of the national health care system and was based on the sensitivity (86%) and specificity (99%) reported for the immunochromatographic strip (ICS) test. Clinical outcomes of infants born to syphilis-infected mothers on the end points of stillbirth, neonatal death, and congenital syphilis were obtained from published sources. Treatment was assumed to consist of three injections of benzathine penicillin. Country-specific inputs included the antenatal prevalence of syphilis, annual number of live births, proportion of women with at least one antenatal care visit, per capita gross national income, and estimated hourly nurse wages. In all 43 sub-Saharan African countries analyzed, syphilis screening is highly cost-effective, with an average cost/DALY averted of US$11 (range: US$2-US$48). Screening remains highly cost-effective even if the average prevalence falls from the current rate of 3.1% (range: 0.6%-14.0%) to 0.038% (range: 0.002%-0.113%). Universal antenatal screening of pregnant women in clinics may reduce the annual number of stillbirths by up to 64,000, neonatal deaths by up to 25,000, and annual incidence of congenital syphilis by up to 32,000, and avert up to 2.6 million DALYs at an estimated annual direct medical cost of US$20.8 million.\nCONCLUSIONS: Use of ICS tests for antenatal syphilis screening is highly cost-effective in SSA. Substantial reduction in DALYs can be achieved at a relatively modest budget impact. In SSA, antenatal programs should expand access to syphilis screening using the ICS test. Please see later in the article for the Editors' Summary.","container-title":"PLoS medicine","DOI":"10.1371/journal.pmed.1001545","ISSN":"1549-1676","issue":"11","journalAbbreviation":"PLoS Med","language":"eng","note":"PMID: 24223524\nPMCID: PMC3818163","page":"e1001545","source":"PubMed","title":"Antenatal syphilis screening using point-of-care testing in Sub-Saharan African countries: a cost-effectiveness analysis","title-short":"Antenatal syphilis screening using point-of-care testing in Sub-Saharan African countries","volume":"10","author":[{"family":"Kuznik","given":"Andreas"},{"family":"Lamorde","given":"Mohammed"},{"family":"Nyabigambo","given":"Agnes"},{"family":"Manabe","given":"Yukari C."}],"issued":{"date-parts":[["2013",11]]}}},{"id":1127,"uris":["http://zotero.org/users/8300837/items/MX54YKHR"],"uri":["http://zotero.org/users/8300837/items/MX54YKHR"],"itemData":{"id":1127,"type":"webpage","title":"Syphilis in pregnancy and congenital syphilis in Palmas, Tocantins State, Brazil, 2007-2014 - PubMed","URL":"https://pubmed.ncbi.nlm.nih.gov/28492767/","accessed":{"date-parts":[["2022",2,2]]}}},{"id":1132,"uris":["http://zotero.org/users/8300837/items/SUF3DXXI"],"uri":["http://zotero.org/users/8300837/items/SUF3DXXI"],"itemData":{"id":1132,"type":"article-journal","abstract":"INTRODUCTION: ​This study aimed to describe the epidemiology of congenital and maternal syphilis in the Brazilian Federal District in 2010. ​\nMETHODS: ​A retrospective descriptive study was conducted on the basis of the cases recorded in the System of Notifiable Disease Information.\nRESULTS: ​The study population comprised 133 cases of congenital syphilis; of these, 116 (52.6%) mothers received prenatal care, and 70 (60.4%) were diagnosed with syphilis during pregnancy. Only 1 mother was adequately treated, and 100 (75.2%) of the pregnant women's partners did not undergo treatment for syphilis. ​\nCONCLUSIONS: Although mothers attended prenatal care, not all were diagnosed during pregnancy or received adequate treatment for syphilis, as their partners did not undergo treatment for syphilis.","container-title":"Revista Da Sociedade Brasileira De Medicina Tropical","DOI":"10.1590/0037-8682-0168-2014","ISSN":"1678-9849","issue":"2","journalAbbreviation":"Rev Soc Bras Med Trop","language":"eng","note":"PMID: 25992940","page":"216-219","source":"PubMed","title":"Congenital and maternal syphilis in the capital of Brazil","volume":"48","author":[{"family":"Muricy","given":"Carmen Lucia"},{"family":"Pinto Júnior","given":"Vitor Laerte"}],"issued":{"date-parts":[["2015",4]]}}}],"schema":"https://github.com/citation-style-language/schema/raw/master/csl-citation.json"} </w:instrText>
      </w:r>
      <w:r w:rsidR="00942720">
        <w:rPr>
          <w:rFonts w:ascii="Arial" w:hAnsi="Arial" w:cs="Arial"/>
          <w:color w:val="242021"/>
          <w:lang w:val="es-MX" w:eastAsia="es-MX"/>
        </w:rPr>
        <w:fldChar w:fldCharType="separate"/>
      </w:r>
      <w:r w:rsidR="0082160D" w:rsidRPr="0082160D">
        <w:rPr>
          <w:rFonts w:ascii="Arial" w:hAnsi="Arial" w:cs="Arial"/>
        </w:rPr>
        <w:t>(18–21)</w:t>
      </w:r>
      <w:r w:rsidR="00942720">
        <w:rPr>
          <w:rFonts w:ascii="Arial" w:hAnsi="Arial" w:cs="Arial"/>
          <w:color w:val="242021"/>
          <w:lang w:val="es-MX" w:eastAsia="es-MX"/>
        </w:rPr>
        <w:fldChar w:fldCharType="end"/>
      </w:r>
      <w:r w:rsidRPr="00E114C1">
        <w:rPr>
          <w:rFonts w:ascii="Arial" w:hAnsi="Arial" w:cs="Arial"/>
          <w:color w:val="242021"/>
          <w:lang w:val="es-MX" w:eastAsia="es-MX"/>
        </w:rPr>
        <w:t xml:space="preserve">. </w:t>
      </w:r>
      <w:r w:rsidR="00480600" w:rsidRPr="00E114C1">
        <w:rPr>
          <w:rFonts w:ascii="Arial" w:hAnsi="Arial" w:cs="Arial"/>
          <w:color w:val="242021"/>
          <w:lang w:val="es-MX" w:eastAsia="es-MX"/>
        </w:rPr>
        <w:t>La incidencia actual</w:t>
      </w:r>
      <w:r w:rsidR="00CB1DCD" w:rsidRPr="00E114C1">
        <w:rPr>
          <w:rFonts w:ascii="Arial" w:hAnsi="Arial" w:cs="Arial"/>
          <w:color w:val="242021"/>
          <w:lang w:val="es-MX" w:eastAsia="es-MX"/>
        </w:rPr>
        <w:t xml:space="preserve"> </w:t>
      </w:r>
      <w:r w:rsidR="00480600" w:rsidRPr="00E114C1">
        <w:rPr>
          <w:rFonts w:ascii="Arial" w:hAnsi="Arial" w:cs="Arial"/>
          <w:color w:val="242021"/>
          <w:lang w:val="es-MX" w:eastAsia="es-MX"/>
        </w:rPr>
        <w:t>ha ido en aumento, en nuestro país se reportó el incremento de 33 casos por cada 1000 nacimientos en 2013</w:t>
      </w:r>
      <w:r w:rsidR="00480600" w:rsidRPr="00E114C1">
        <w:rPr>
          <w:rFonts w:ascii="Arial" w:hAnsi="Arial" w:cs="Arial"/>
          <w:color w:val="242021"/>
        </w:rPr>
        <w:t xml:space="preserve"> a </w:t>
      </w:r>
      <w:r w:rsidR="00480600" w:rsidRPr="00E114C1">
        <w:rPr>
          <w:rFonts w:ascii="Arial" w:hAnsi="Arial" w:cs="Arial"/>
          <w:color w:val="242021"/>
          <w:lang w:val="es-MX" w:eastAsia="es-MX"/>
        </w:rPr>
        <w:t>121 casos por cada 1000 nacimientos en 2017</w:t>
      </w:r>
      <w:r w:rsidR="00F354F3" w:rsidRPr="00E114C1">
        <w:rPr>
          <w:rFonts w:ascii="Arial" w:hAnsi="Arial" w:cs="Arial"/>
          <w:color w:val="242021"/>
          <w:lang w:val="es-MX" w:eastAsia="es-MX"/>
        </w:rPr>
        <w:fldChar w:fldCharType="begin"/>
      </w:r>
      <w:r w:rsidR="0082160D">
        <w:rPr>
          <w:rFonts w:ascii="Arial" w:hAnsi="Arial" w:cs="Arial"/>
          <w:color w:val="242021"/>
          <w:lang w:val="es-MX" w:eastAsia="es-MX"/>
        </w:rPr>
        <w:instrText xml:space="preserve"> ADDIN ZOTERO_ITEM CSL_CITATION {"citationID":"5N9SPrUb","properties":{"formattedCitation":"(22)","plainCitation":"(22)","noteIndex":0},"citationItems":[{"id":1047,"uris":["http://zotero.org/users/8300837/items/2LT6IEUT"],"uri":["http://zotero.org/users/8300837/items/2LT6IEUT"],"itemData":{"id":1047,"type":"webpage","title":"Congenital syphilis in Mexico. Analysis of national and international standards from the perspective of laboratory diagnosis","URL":"http://www.scielo.org.mx/scielo.php?pid=S0016-38132019000500430&amp;script=sci_arttext_plus&amp;tlng=en","accessed":{"date-parts":[["2022",1,27]]}}}],"schema":"https://github.com/citation-style-language/schema/raw/master/csl-citation.json"} </w:instrText>
      </w:r>
      <w:r w:rsidR="00F354F3" w:rsidRPr="00E114C1">
        <w:rPr>
          <w:rFonts w:ascii="Arial" w:hAnsi="Arial" w:cs="Arial"/>
          <w:color w:val="242021"/>
          <w:lang w:val="es-MX" w:eastAsia="es-MX"/>
        </w:rPr>
        <w:fldChar w:fldCharType="separate"/>
      </w:r>
      <w:r w:rsidR="0082160D" w:rsidRPr="0082160D">
        <w:rPr>
          <w:rFonts w:ascii="Arial" w:hAnsi="Arial" w:cs="Arial"/>
        </w:rPr>
        <w:t>(22)</w:t>
      </w:r>
      <w:r w:rsidR="00F354F3" w:rsidRPr="00E114C1">
        <w:rPr>
          <w:rFonts w:ascii="Arial" w:hAnsi="Arial" w:cs="Arial"/>
          <w:color w:val="242021"/>
          <w:lang w:val="es-MX" w:eastAsia="es-MX"/>
        </w:rPr>
        <w:fldChar w:fldCharType="end"/>
      </w:r>
      <w:r w:rsidR="00480600" w:rsidRPr="00E114C1">
        <w:rPr>
          <w:rFonts w:ascii="Arial" w:hAnsi="Arial" w:cs="Arial"/>
          <w:color w:val="242021"/>
          <w:lang w:val="es-MX" w:eastAsia="es-MX"/>
        </w:rPr>
        <w:t>. En países desarrollados como Estados Unidos de América, se ha reportado un incremento</w:t>
      </w:r>
      <w:r w:rsidR="00693855" w:rsidRPr="00E114C1">
        <w:rPr>
          <w:rFonts w:ascii="Arial" w:hAnsi="Arial" w:cs="Arial"/>
          <w:color w:val="242021"/>
          <w:lang w:val="es-MX" w:eastAsia="es-MX"/>
        </w:rPr>
        <w:t xml:space="preserve"> alarmante de</w:t>
      </w:r>
      <w:r w:rsidR="00480600" w:rsidRPr="00E114C1">
        <w:rPr>
          <w:rFonts w:ascii="Arial" w:hAnsi="Arial" w:cs="Arial"/>
          <w:color w:val="242021"/>
          <w:lang w:val="es-MX" w:eastAsia="es-MX"/>
        </w:rPr>
        <w:t xml:space="preserve"> hasta tres veces más de los casos, de 8.4 casos por cada 100,000 nacimientos en 2012 a</w:t>
      </w:r>
      <w:r w:rsidR="00480600" w:rsidRPr="00E114C1">
        <w:rPr>
          <w:rFonts w:ascii="Arial" w:hAnsi="Arial" w:cs="Arial"/>
          <w:color w:val="242021"/>
        </w:rPr>
        <w:t xml:space="preserve"> </w:t>
      </w:r>
      <w:r w:rsidR="00480600" w:rsidRPr="00E114C1">
        <w:rPr>
          <w:rFonts w:ascii="Arial" w:hAnsi="Arial" w:cs="Arial"/>
          <w:color w:val="242021"/>
          <w:lang w:val="es-MX" w:eastAsia="es-MX"/>
        </w:rPr>
        <w:t>33.1 casos por cada 100,000 nacimientos en 2018</w:t>
      </w:r>
      <w:r w:rsidR="00F354F3" w:rsidRPr="00E114C1">
        <w:rPr>
          <w:rFonts w:ascii="Arial" w:hAnsi="Arial" w:cs="Arial"/>
          <w:color w:val="242021"/>
          <w:lang w:val="es-MX" w:eastAsia="es-MX"/>
        </w:rPr>
        <w:fldChar w:fldCharType="begin"/>
      </w:r>
      <w:r w:rsidR="0082160D">
        <w:rPr>
          <w:rFonts w:ascii="Arial" w:hAnsi="Arial" w:cs="Arial"/>
          <w:color w:val="242021"/>
          <w:lang w:val="es-MX" w:eastAsia="es-MX"/>
        </w:rPr>
        <w:instrText xml:space="preserve"> ADDIN ZOTERO_ITEM CSL_CITATION {"citationID":"arVO9sx4","properties":{"formattedCitation":"(2,18,23)","plainCitation":"(2,18,23)","noteIndex":0},"citationItems":[{"id":1045,"uris":["http://zotero.org/users/8300837/items/V6F8AEZ8"],"uri":["http://zotero.org/users/8300837/items/V6F8AEZ8"],"itemData":{"id":1045,"type":"article-journal","abstract":"Syphilis is caused by a spirochaete bacterium called Treponema pallidum. Vertical transmission of spirochaetes can lead to congenital infection of the fetus in pregnant women who are inadequately treated or not treated at all, causing various clinical manifestations including stillbirth and neonatal death, cutaneous and visceral manifestations, or asymptomatic infection. We present a severe case of syphilis in a 3-month-old boy with skin lesions, portal hypertension, and anaemia. Because the mother was tested negative for syphilis antibodies at 16 weeks of gestation, a diagnosis of congenital syphilis was initially not considered. This case shows that transmission of T pallidum can still occur in high-income countries with a high rate of antenatal screening. Early recognition might be hampered if physicians do not consider congenital syphilis as a possible diagnosis. Congenital syphilis should be considered in any severe and diagnostically challenging infectious disease case, even in the context of negative antenatal screening.","container-title":"The Lancet. Infectious Diseases","DOI":"10.1016/S1473-3099(20)30268-1","ISSN":"1474-4457","issue":"7","journalAbbreviation":"Lancet Infect Dis","language":"eng","note":"PMID: 32502432","page":"e173-e179","source":"PubMed","title":"Congenital syphilis, the great imitator-case report and review","volume":"20","author":[{"family":"Keuning","given":"Maya W."},{"family":"Kamp","given":"Gerda A."},{"family":"Schonenberg-Meinema","given":"Dieneke"},{"family":"Dorigo-Zetsma","given":"Julia W."},{"family":"Zuiden","given":"Jorrit M.","non-dropping-particle":"van"},{"family":"Pajkrt","given":"Dasja"}],"issued":{"date-parts":[["2020",7]]}}},{"id":1084,"uris":["http://zotero.org/users/8300837/items/8I7AB5YJ"],"uri":["http://zotero.org/users/8300837/items/8I7AB5YJ"],"itemData":{"id":1084,"type":"article-journal","container-title":"The New England Journal of Medicine","DOI":"10.1056/NEJMra1901593","ISSN":"1533-4406","issue":"9","journalAbbreviation":"N Engl J Med","language":"eng","note":"PMID: 32101666","page":"845-854","source":"PubMed","title":"The Modern Epidemic of Syphilis","volume":"382","author":[{"family":"Ghanem","given":"Khalil G."},{"family":"Ram","given":"Sanjay"},{"family":"Rice","given":"Peter A."}],"issued":{"date-parts":[["2020",2,27]]}}},{"id":1092,"uris":["http://zotero.org/users/8300837/items/34YHPVH7"],"uri":["http://zotero.org/users/8300837/items/34YHPVH7"],"itemData":{"id":1092,"type":"article-journal","abstract":"BACKGROUND: In 2007 the World Health Organization (WHO) launched the global initiative to eliminate mother-to-child transmission of syphilis (congenital syphilis, or CS). To assess progress towards the goal of &lt;50 CS cases per 100,000 live births, we generated regional and global estimates of maternal and congenital syphilis for 2016 and updated the 2012 estimates.\nMETHODS: Maternal syphilis estimates were generated using the Spectrum-STI model, fitted to sentinel surveys and routine testing of pregnant women during antenatal care (ANC) and other representative population data. Global and regional estimates of CS used the same approach as previous WHO estimates.\nRESULTS: The estimated global maternal syphilis prevalence in 2016 was 0.69% (95% confidence interval: 0.57-0.81%) resulting in a global CS rate of 473 (385-561) per 100,000 live births and 661,000 (538,000-784,000) total CS cases, including 355,000 (290,000-419,000) adverse birth outcomes (ABO) and 306,000 (249,000-363,000) non-clinical CS cases (infants without clinical signs born to un-treated mothers). The ABOs included 143,000 early fetal deaths and stillbirths, 61,000 neonatal deaths, 41,000 preterm or low-birth weight births, and 109,000 infants with clinical CS. Of these ABOs- 203,000 (57%) occurred in pregnant women attending ANC but not screened for syphilis; 74,000 (21%) in mothers not enrolled in ANC, 55,000 (16%) in mothers screened but not treated, and 23,000 (6%) in mothers enrolled, screened and treated. The revised 2012 estimates were 0.70% (95% CI: 0.63-0.77%) maternal prevalence, and 748,000 CS cases (539 per 100,000 live births) including 397,000 (361,000-432,000) ABOs. The estimated decrease in CS case rates between 2012 and 2016 reflected increased access to ANC and to syphilis screening and treatment.\nCONCLUSIONS: Congenital syphilis decreased worldwide between 2012 and 2016, although maternal prevalence was stable. Achieving global CS elimination, however, will require improving access to early syphilis screening and treatment in ANC, clinically monitoring all women diagnosed with syphilis and their infants, improving partner management, and reducing syphilis prevalence in the general population by expanding testing, treatment and partner referral beyond ANC.","container-title":"PloS One","DOI":"10.1371/journal.pone.0211720","ISSN":"1932-6203","issue":"2","journalAbbreviation":"PLoS One","language":"eng","note":"PMID: 30811406\nPMCID: PMC6392238","page":"e0211720","source":"PubMed","title":"Global burden of maternal and congenital syphilis and associated adverse birth outcomes-Estimates for 2016 and progress since 2012","volume":"14","author":[{"family":"Korenromp","given":"Eline L."},{"family":"Rowley","given":"Jane"},{"family":"Alonso","given":"Monica"},{"family":"Mello","given":"Maeve B."},{"family":"Wijesooriya","given":"N. Saman"},{"family":"Mahiané","given":"S. Guy"},{"family":"Ishikawa","given":"Naoko"},{"family":"Le","given":"Linh-Vi"},{"family":"Newman-Owiredu","given":"Morkor"},{"family":"Nagelkerke","given":"Nico"},{"family":"Newman","given":"Lori"},{"family":"Kamb","given":"Mary"},{"family":"Broutet","given":"Nathalie"},{"family":"Taylor","given":"Melanie M."}],"issued":{"date-parts":[["2019"]]}}}],"schema":"https://github.com/citation-style-language/schema/raw/master/csl-citation.json"} </w:instrText>
      </w:r>
      <w:r w:rsidR="00F354F3" w:rsidRPr="00E114C1">
        <w:rPr>
          <w:rFonts w:ascii="Arial" w:hAnsi="Arial" w:cs="Arial"/>
          <w:color w:val="242021"/>
          <w:lang w:val="es-MX" w:eastAsia="es-MX"/>
        </w:rPr>
        <w:fldChar w:fldCharType="separate"/>
      </w:r>
      <w:r w:rsidR="0082160D" w:rsidRPr="0082160D">
        <w:rPr>
          <w:rFonts w:ascii="Arial" w:hAnsi="Arial" w:cs="Arial"/>
        </w:rPr>
        <w:t>(2,18,23)</w:t>
      </w:r>
      <w:r w:rsidR="00F354F3" w:rsidRPr="00E114C1">
        <w:rPr>
          <w:rFonts w:ascii="Arial" w:hAnsi="Arial" w:cs="Arial"/>
          <w:color w:val="242021"/>
          <w:lang w:val="es-MX" w:eastAsia="es-MX"/>
        </w:rPr>
        <w:fldChar w:fldCharType="end"/>
      </w:r>
      <w:r w:rsidR="00693855" w:rsidRPr="00E114C1">
        <w:rPr>
          <w:rFonts w:ascii="Arial" w:hAnsi="Arial" w:cs="Arial"/>
          <w:color w:val="242021"/>
          <w:lang w:val="es-MX" w:eastAsia="es-MX"/>
        </w:rPr>
        <w:t>.</w:t>
      </w:r>
    </w:p>
    <w:p w14:paraId="638D5276" w14:textId="22A29EF8" w:rsidR="008C3091" w:rsidRPr="00E114C1" w:rsidRDefault="00D25D83" w:rsidP="00040A0C">
      <w:pPr>
        <w:spacing w:line="480" w:lineRule="auto"/>
        <w:jc w:val="both"/>
        <w:rPr>
          <w:rFonts w:ascii="Arial" w:hAnsi="Arial" w:cs="Arial"/>
          <w:color w:val="242021"/>
          <w:lang w:val="es-MX" w:eastAsia="es-MX"/>
        </w:rPr>
      </w:pPr>
      <w:r w:rsidRPr="00E114C1">
        <w:rPr>
          <w:rFonts w:ascii="Arial" w:hAnsi="Arial" w:cs="Arial"/>
          <w:color w:val="242021"/>
          <w:lang w:val="es-MX" w:eastAsia="es-MX"/>
        </w:rPr>
        <w:t>Entre l</w:t>
      </w:r>
      <w:r w:rsidR="008C3091" w:rsidRPr="00E114C1">
        <w:rPr>
          <w:rFonts w:ascii="Arial" w:hAnsi="Arial" w:cs="Arial"/>
          <w:color w:val="242021"/>
          <w:lang w:val="es-MX" w:eastAsia="es-MX"/>
        </w:rPr>
        <w:t>os factores de riesgo para sífilis congénita descritos en la literatura</w:t>
      </w:r>
      <w:r w:rsidRPr="00E114C1">
        <w:rPr>
          <w:rFonts w:ascii="Arial" w:hAnsi="Arial" w:cs="Arial"/>
          <w:color w:val="242021"/>
          <w:lang w:val="es-MX" w:eastAsia="es-MX"/>
        </w:rPr>
        <w:t xml:space="preserve"> destacan: </w:t>
      </w:r>
      <w:r w:rsidR="008C3091" w:rsidRPr="00E114C1">
        <w:rPr>
          <w:rFonts w:ascii="Arial" w:hAnsi="Arial" w:cs="Arial"/>
          <w:color w:val="242021"/>
          <w:lang w:val="es-MX" w:eastAsia="es-MX"/>
        </w:rPr>
        <w:t>toxicomanías, falta de control prenatal, diagnóstico de sífilis en embarazos previos, múltiples parejas sexuales o tener antecedente de padecer alguna infección de transmisión sexual</w:t>
      </w:r>
      <w:r w:rsidR="00A244B7">
        <w:rPr>
          <w:rFonts w:ascii="Arial" w:hAnsi="Arial" w:cs="Arial"/>
          <w:color w:val="242021"/>
          <w:lang w:val="es-MX" w:eastAsia="es-MX"/>
        </w:rPr>
        <w:fldChar w:fldCharType="begin"/>
      </w:r>
      <w:r w:rsidR="0082160D">
        <w:rPr>
          <w:rFonts w:ascii="Arial" w:hAnsi="Arial" w:cs="Arial"/>
          <w:color w:val="242021"/>
          <w:lang w:val="es-MX" w:eastAsia="es-MX"/>
        </w:rPr>
        <w:instrText xml:space="preserve"> ADDIN ZOTERO_ITEM CSL_CITATION {"citationID":"4wmOnYZn","properties":{"formattedCitation":"(24\\uc0\\u8211{}27)","plainCitation":"(24–27)","noteIndex":0},"citationItems":[{"id":1075,"uris":["http://zotero.org/users/8300837/items/FWYMQFLM"],"uri":["http://zotero.org/users/8300837/items/FWYMQFLM"],"itemData":{"id":1075,"type":"article-journal","abstract":"We studied the prevalence of HIV, syphilis, hepatitis B virus (HBV), and hepatitis C virus (HCV) infection and associated risk behaviors in the prison state system of Guanajuato, Mexico between September 2011 and February 2012. Blood samples were drawn from adult inmates in all State prisons who agreed to participate in this cross-sectional study. Data on risk behaviors were collected by using self-administered questionnaires. The prevalence of HIV, syphilis, HBV, and HCV infection was 0.6% [95% confidence interval (CI) = 0.2-1.1], 0.7% (95% CI = 0.4-1.0), 0.4 (95% CI = 0.04-0.74), and 4.8 (95% CI = 3.6-5.9), respectively. Female inmates had a higher prevalence of HIV (1.5% vs. 0.6%, p = .05), whereas male inmates had a higher prevalence of HCV (1% vs. 5%, p = .008). Twenty percent (n = 443, 95% CI = 15-26) of the participants were tattooed during incarceration, and most of them were tattooed with recycled materials. Around 60% (57%, 95% CI = 49-65) used drugs before incarceration, and 9.2% (n = 205) used injected drugs. During incarceration, 30% (95% CI = 23-39) used drugs and 43 continued injecting (20% of users). Consistent condom use was low among men before incarcerations but decreased by half during incarceration. The highest consistent condom use before incarceration was among men who have sex with men (MSM) (17.7%, 95% CI = 14-22), but it decreased (9%, 95% CI = 3-14) during incarceration. The prevalence of HIV, HBV, HCV, and syphilis in these inmates is higher than that of the local adult population. Most inmates had sex in prison, but few used condoms consistently. Access to condoms is apparently harder for MSM. Interventions to increase condom use, reduce use of shared or recycled materials for tattooing and injecting drugs, and treatment for drug abuse are needed.","container-title":"AIDS research and human retroviruses","DOI":"10.1089/AID.2016.0271","ISSN":"1931-8405","issue":"6","journalAbbreviation":"AIDS Res Hum Retroviruses","language":"eng","note":"PMID: 28094553","page":"524-533","source":"PubMed","title":"Burden of HIV, Syphilis, and Hepatitis B and C Among Inmates in a Prison State System in Mexico","volume":"33","author":[{"family":"Belaunzaran-Zamudio","given":"Pablo F."},{"family":"Mosqueda-Gomez","given":"Juan L."},{"family":"Macias-Hernandez","given":"Alejando"},{"family":"Rodríguez-Ramírez","given":"Sonia"},{"family":"Sierra-Madero","given":"Juan"},{"family":"Beyrer","given":"Chris"}],"issued":{"date-parts":[["2017",6]]}}},{"id":1073,"uris":["http://zotero.org/users/8300837/items/8KQT355M"],"uri":["http://zotero.org/users/8300837/items/8KQT355M"],"itemData":{"id":1073,"type":"article-journal","abstract":"OBJECTIVES: Even when new cases of syphilis are notifiable since 1944, the Mexican National Epidemiological Surveillance System lacks information on the changes of the rate of case reports considering the geographic and demographic variables. Therefore, it is necessary to have evidence, with particular attention to the study of the epidemiological behavior by the identification of risk factors and groups. The objective of this study was to analyze the epidemiology, geographical distribution, and forecast of syphilis in Mexico.\nSTUDY DESIGN: The design of the study was a secondary research of epidemiological databases.\nMETHODS: A retrospective analysis of the national surveillance data (2007-2017) of acquired and congenital syphilis (CS) issued by the General Directorate of Epidemiology was performed.\nRESULTS: Of all cases, 34,998 and 1030 cases were reported for acquired syphilis (AS) and CS , respectively, reflecting an increasing trend in the whole country for both diseases. Cases and incidence of AS per year showed that, male gender presented an increase in reproductive age. Distribution of the rate of case reports is mostly commanded by the states in the extreme north (Gulf of California and northern Gulf of Mexico) and south (Gulf of southern Mexico and the Caribbean Sea). Likewise, the Seasonal Autoregressive Integrated Moving Average model was selected as the best-fit model for the forecast analysis. This model was used to forecast AS cases during 2018-2019. AS may have a slight fluctuation (on the rise) during the following 24 months.\nCONCLUSIONS: These findings underscore the importance of intensifying, as well as expanding screening and treatment in adult population, including men, who are not routinely benefiting from maternal and reproductive service-based syphilis screening and treatment.","container-title":"Public Health","DOI":"10.1016/j.puhe.2020.05.057","ISSN":"1476-5616","journalAbbreviation":"Public Health","language":"eng","note":"PMID: 32758762","page":"386-393","source":"PubMed","title":"Epidemiological behavior and current forecast of syphilis in Mexico: increase in male population","title-short":"Epidemiological behavior and current forecast of syphilis in Mexico","volume":"185","author":[{"family":"Ibáñez-Cervantes","given":"G."},{"family":"León-García","given":"G."},{"family":"Vargas-De-León","given":"C."},{"family":"Castro-Escarpulli","given":"G."},{"family":"Bandala","given":"C."},{"family":"Sosa-Hernández","given":"O."},{"family":"Mancilla-Ramírez","given":"J."},{"family":"Rojas-Bernabé","given":"A."},{"family":"Cureño-Díaz","given":"M. A."},{"family":"Durán-Manuel","given":"E. M."},{"family":"Cruz-Cruz","given":"C."},{"family":"Bravata-Alcántara","given":"J. C."},{"family":"Juárez-Ascencio","given":"D."},{"family":"Bello-López","given":"J. M."}],"issued":{"date-parts":[["2020",8]]}}},{"id":1079,"uris":["http://zotero.org/users/8300837/items/5HVTDGJV"],"uri":["http://zotero.org/users/8300837/items/5HVTDGJV"],"itemData":{"id":1079,"type":"article-journal","abstract":"We estimated the prevalence of syphilis and Chlamydia trachomatis (CT) and Neisseria gonorrhoeae (NG) infections, as well as human immunodeficiency virus (HIV) coinfection among cisgender men who have sex with cisgender men (MSM) and transgender women (TW) in Tijuana, Mexico. MSM and TW (N = 212) recruited via respondent-driven and venue-based sampling for HIV testing underwent sexually transmitted infection (STI) testing and completed interviewer-administered surveys in this study (2017-2018). Treponemal rapid tests were used at the point-of-care with positives undergoing confirmatory testing following the reverse syphilis-testing algorithm. Nucleic acid amplification testing of urine and swabs (rectal and pharyngeal) was used to detect CT/NG at three anatomic sites. Chi-squared tests were used to compare STI prevalence by HIV status. Sexually transmitted infection prevalence was 39.6% overall but higher for newly diagnosed HIV-positive (55.7%; N = 88) than HIV-negative (28.2%; N = 124) participants (p-value &lt; 0.0001). Among newly diagnosed HIV-positive participants, the prevalence of syphilis was 35.2% (31/88), CT infection was 27.3% (24/88; nine urethral; 16 rectal; four pharyngeal), and NG infection was 26.1% (23/88; six urethral; 19 rectal; nine pharyngeal). Among HIV-negative participants, the prevalence of syphilis was 12.1% (15/124), CT infection was 13.7% (17/124; seven urethral; nine rectal; two pharyngeal), and NG infection was 9.7% (12/124; three urethral; seven rectal; seven pharyngeal). Over 60% of all CT (25/41) and NG (26/35) infections in the full sample occurred extragenitally in the absence of urethral infections, and over 80% of rectal (30/37) and pharyngeal (16/18) infections were asymptomatic. The high prevalence of syphilis, CT, and NG infections among MSM and TW in Tijuana suggests STI screening that includes extragenital tests, particularly at HIV diagnosis, may help curb HIV/STI transmission.","container-title":"International journal of STD &amp; AIDS","DOI":"10.1177/0956462420987757","ISSN":"1758-1052","issue":"8","journalAbbreviation":"Int J STD AIDS","language":"eng","note":"PMID: 33530892\nPMCID: PMC8154699","page":"751-757","source":"PubMed","title":"Prevalence of bacterial sexually transmitted infections and coinfection with HIV among men who have sex with men and transgender women in Tijuana, Mexico","volume":"32","author":[{"family":"Bristow","given":"Claire C."},{"family":"Espinosa da Silva","given":"Cristina"},{"family":"Vera","given":"Alicia H."},{"family":"Gonzalez-Fagoaga","given":"Jesus E."},{"family":"Rangel","given":"Gudelia"},{"family":"Pines","given":"Heather A."}],"issued":{"date-parts":[["2021",7]]}}},{"id":1081,"uris":["http://zotero.org/users/8300837/items/QDS7FC5Y"],"uri":["http://zotero.org/users/8300837/items/QDS7FC5Y"],"itemData":{"id":1081,"type":"article-journal","abstract":"BACKGROUND: Male sex workers are at high-risk for acquisition of sexually transmitted infections (STIs), including human immunodeficiency virus (HIV). We quantified incidence rates of STIs and identified their time-varying predictors among male sex workers in Mexico City.\nMETHODS: From January 2012 to May 2014, male sex workers recruited from the largest HIV clinic and community sites in Mexico City were tested for chlamydia, gonorrhea, syphilis, hepatitis, and HIV at baseline, 6-months, and 12-months. Incidence rates with 95% bootstrapped confidence limits were calculated. We examined potential time-varying predictors using generalized estimating equations for a population averaged model.\nRESULTS: Among 227 male sex workers, median age was 24 and baseline HIV prevalence was 32%. Incidence rates (per 100 person-years) were as follows: HIV [5.23; 95% confidence interval (CI): 2.15-10.31], chlamydia (5.15; 95% CI: 2.58-9.34), gonorrhea (3.93; 95% CI: 1.88-7.83), syphilis (13.04; 95% CI: 8.24-19.94), hepatitis B (2.11; 95% CI: 0.53-4.89), hepatitis C (0.95; 95% CI: 0.00-3.16), any STI except HIV (30.99; 95% CI: 21.73-40.26), and any STI including HIV (50.08; 95% CI: 37.60-62.55). In the multivariable-adjusted model, incident STI (excluding HIV) were lower among those who reported consistently using condoms during anal and vaginal intercourse (odds ratio = 0.03, 95% CI: 0.00-0.68) compared to those who reported inconsistently using condoms during anal and vaginal intercourse.\nCONCLUSIONS: Incidence of STIs is high among male sex workers in Mexico City. Consistent condom use is an important protective factor for STIs, and should be an important component of interventions to prevent incident infections.","container-title":"Infectious Diseases of Poverty","DOI":"10.1186/s40249-020-00792-2","ISSN":"2049-9957","issue":"1","journalAbbreviation":"Infect Dis Poverty","language":"eng","note":"PMID: 33461615\nPMCID: PMC7814587","page":"7","source":"PubMed","title":"Incidence and time-varying predictors of HIV and sexually transmitted infections among male sex workers in Mexico City","volume":"10","author":[{"family":"Ganley","given":"Karla Y."},{"family":"Wilson-Barthes","given":"Marta"},{"family":"Zullo","given":"Andrew R."},{"family":"Sosa-Rubí","given":"Sandra G."},{"family":"Conde-Glez","given":"Carlos J."},{"family":"García-Cisneros","given":"Santa"},{"family":"Lurie","given":"Mark N."},{"family":"Marshall","given":"Brandon D. L."},{"family":"Operario","given":"Don"},{"family":"Mayer","given":"Kenneth H."},{"family":"Galárraga","given":"Omar"}],"issued":{"date-parts":[["2021",1,19]]}}}],"schema":"https://github.com/citation-style-language/schema/raw/master/csl-citation.json"} </w:instrText>
      </w:r>
      <w:r w:rsidR="00A244B7">
        <w:rPr>
          <w:rFonts w:ascii="Arial" w:hAnsi="Arial" w:cs="Arial"/>
          <w:color w:val="242021"/>
          <w:lang w:val="es-MX" w:eastAsia="es-MX"/>
        </w:rPr>
        <w:fldChar w:fldCharType="separate"/>
      </w:r>
      <w:r w:rsidR="0082160D" w:rsidRPr="0082160D">
        <w:rPr>
          <w:rFonts w:ascii="Arial" w:hAnsi="Arial" w:cs="Arial"/>
        </w:rPr>
        <w:t>(24–27)</w:t>
      </w:r>
      <w:r w:rsidR="00A244B7">
        <w:rPr>
          <w:rFonts w:ascii="Arial" w:hAnsi="Arial" w:cs="Arial"/>
          <w:color w:val="242021"/>
          <w:lang w:val="es-MX" w:eastAsia="es-MX"/>
        </w:rPr>
        <w:fldChar w:fldCharType="end"/>
      </w:r>
      <w:r w:rsidRPr="00E114C1">
        <w:rPr>
          <w:rFonts w:ascii="Arial" w:hAnsi="Arial" w:cs="Arial"/>
          <w:color w:val="242021"/>
          <w:lang w:val="es-MX" w:eastAsia="es-MX"/>
        </w:rPr>
        <w:t>.</w:t>
      </w:r>
    </w:p>
    <w:p w14:paraId="0F72A414" w14:textId="2FA30968" w:rsidR="005C37A3" w:rsidRPr="00E114C1" w:rsidRDefault="00040A0C" w:rsidP="005C37A3">
      <w:pPr>
        <w:spacing w:line="480" w:lineRule="auto"/>
        <w:jc w:val="both"/>
        <w:rPr>
          <w:rFonts w:ascii="Arial" w:hAnsi="Arial" w:cs="Arial"/>
          <w:color w:val="242021"/>
        </w:rPr>
      </w:pPr>
      <w:r w:rsidRPr="00E114C1">
        <w:rPr>
          <w:rFonts w:ascii="Arial" w:hAnsi="Arial" w:cs="Arial"/>
          <w:color w:val="242021"/>
          <w:lang w:val="es-MX" w:eastAsia="es-MX"/>
        </w:rPr>
        <w:t xml:space="preserve">Es importante considerar </w:t>
      </w:r>
      <w:r w:rsidR="00614A1F" w:rsidRPr="00E114C1">
        <w:rPr>
          <w:rFonts w:ascii="Arial" w:hAnsi="Arial" w:cs="Arial"/>
          <w:color w:val="242021"/>
          <w:lang w:val="es-MX" w:eastAsia="es-MX"/>
        </w:rPr>
        <w:t xml:space="preserve">que el </w:t>
      </w:r>
      <w:r w:rsidRPr="00E114C1">
        <w:rPr>
          <w:rFonts w:ascii="Arial" w:hAnsi="Arial" w:cs="Arial"/>
          <w:color w:val="242021"/>
          <w:lang w:val="es-MX" w:eastAsia="es-MX"/>
        </w:rPr>
        <w:t>riesgo de transmisión</w:t>
      </w:r>
      <w:r w:rsidR="00614A1F" w:rsidRPr="00E114C1">
        <w:rPr>
          <w:rFonts w:ascii="Arial" w:hAnsi="Arial" w:cs="Arial"/>
          <w:color w:val="242021"/>
          <w:lang w:val="es-MX" w:eastAsia="es-MX"/>
        </w:rPr>
        <w:t xml:space="preserve"> </w:t>
      </w:r>
      <w:r w:rsidRPr="00E114C1">
        <w:rPr>
          <w:rFonts w:ascii="Arial" w:hAnsi="Arial" w:cs="Arial"/>
          <w:color w:val="242021"/>
          <w:lang w:val="es-MX" w:eastAsia="es-MX"/>
        </w:rPr>
        <w:t>dependerá del estadio de sífilis materno,</w:t>
      </w:r>
      <w:r w:rsidR="00614A1F" w:rsidRPr="00E114C1">
        <w:rPr>
          <w:rFonts w:ascii="Arial" w:hAnsi="Arial" w:cs="Arial"/>
          <w:color w:val="242021"/>
          <w:lang w:val="es-MX" w:eastAsia="es-MX"/>
        </w:rPr>
        <w:t xml:space="preserve"> del </w:t>
      </w:r>
      <w:r w:rsidRPr="00E114C1">
        <w:rPr>
          <w:rFonts w:ascii="Arial" w:hAnsi="Arial" w:cs="Arial"/>
          <w:color w:val="242021"/>
          <w:lang w:val="es-MX" w:eastAsia="es-MX"/>
        </w:rPr>
        <w:t>tiempo de evolución del padecimiento</w:t>
      </w:r>
      <w:r w:rsidR="00614A1F" w:rsidRPr="00E114C1">
        <w:rPr>
          <w:rFonts w:ascii="Arial" w:hAnsi="Arial" w:cs="Arial"/>
          <w:color w:val="242021"/>
          <w:lang w:val="es-MX" w:eastAsia="es-MX"/>
        </w:rPr>
        <w:t xml:space="preserve"> y del </w:t>
      </w:r>
      <w:r w:rsidRPr="00E114C1">
        <w:rPr>
          <w:rFonts w:ascii="Arial" w:hAnsi="Arial" w:cs="Arial"/>
          <w:color w:val="242021"/>
          <w:lang w:val="es-MX" w:eastAsia="es-MX"/>
        </w:rPr>
        <w:t>tratamiento recibido</w:t>
      </w:r>
      <w:r w:rsidR="00614A1F" w:rsidRPr="00E114C1">
        <w:rPr>
          <w:rFonts w:ascii="Arial" w:hAnsi="Arial" w:cs="Arial"/>
          <w:color w:val="242021"/>
          <w:lang w:val="es-MX" w:eastAsia="es-MX"/>
        </w:rPr>
        <w:t>.</w:t>
      </w:r>
      <w:r w:rsidR="00D25D83" w:rsidRPr="00E114C1">
        <w:rPr>
          <w:rFonts w:ascii="Arial" w:hAnsi="Arial" w:cs="Arial"/>
          <w:color w:val="242021"/>
          <w:lang w:val="es-MX" w:eastAsia="es-MX"/>
        </w:rPr>
        <w:t xml:space="preserve"> La </w:t>
      </w:r>
      <w:r w:rsidR="00D25D83" w:rsidRPr="00E114C1">
        <w:rPr>
          <w:rFonts w:ascii="Arial" w:hAnsi="Arial" w:cs="Arial"/>
          <w:color w:val="242021"/>
        </w:rPr>
        <w:t>tasa de transmisión es de 60% - 100% en gestantes con sífilis primaria no tratada o sífilis secundaria</w:t>
      </w:r>
      <w:r w:rsidR="005C37A3" w:rsidRPr="00E114C1">
        <w:rPr>
          <w:rFonts w:ascii="Arial" w:hAnsi="Arial" w:cs="Arial"/>
          <w:color w:val="242021"/>
        </w:rPr>
        <w:t xml:space="preserve">; y es menor en estadios latentes, </w:t>
      </w:r>
      <w:r w:rsidR="005C37A3" w:rsidRPr="00E114C1">
        <w:rPr>
          <w:rFonts w:ascii="Arial" w:hAnsi="Arial" w:cs="Arial"/>
          <w:color w:val="242021"/>
          <w:lang w:val="es-MX"/>
        </w:rPr>
        <w:t xml:space="preserve">40% en sífilis latente temprana y </w:t>
      </w:r>
      <w:r w:rsidR="005C37A3" w:rsidRPr="00E114C1">
        <w:rPr>
          <w:rFonts w:ascii="Arial" w:hAnsi="Arial" w:cs="Arial"/>
          <w:color w:val="242021"/>
        </w:rPr>
        <w:t>&lt; 10% en sífilis latente tardía</w:t>
      </w:r>
      <w:r w:rsidR="00C77090">
        <w:rPr>
          <w:rFonts w:ascii="Arial" w:hAnsi="Arial" w:cs="Arial"/>
          <w:color w:val="242021"/>
        </w:rPr>
        <w:fldChar w:fldCharType="begin"/>
      </w:r>
      <w:r w:rsidR="0082160D">
        <w:rPr>
          <w:rFonts w:ascii="Arial" w:hAnsi="Arial" w:cs="Arial"/>
          <w:color w:val="242021"/>
        </w:rPr>
        <w:instrText xml:space="preserve"> ADDIN ZOTERO_ITEM CSL_CITATION {"citationID":"UdBlyfrz","properties":{"formattedCitation":"(28,29)","plainCitation":"(28,29)","noteIndex":0},"citationItems":[{"id":1086,"uris":["http://zotero.org/users/8300837/items/TAD2GF22"],"uri":["http://zotero.org/users/8300837/items/TAD2GF22"],"itemData":{"id":1086,"type":"article-journal","abstract":"Rates of primary and secondary syphilis have increased in the past decade, warranting renewed attention to the diagnosis and treatment of this disease. Men who have sex with men are particularly affected; however, increases in infection rates have also been noted in women, as well as in all age groups and ethnicities. Physicians need to vigilantly screen high-risk patients. The concurrent rise in congenital syphilis also requires special attention and reemphasizes the need for continued early prenatal care and syphilis screening for all pregnant women. Syphilis infection in patients coinfected with human immunodeficiency virus has also become more common. New experimental diagnostic approaches, including using the B cell chemoattractant chemokine (CXC motif) ligand 13 as a cerebrospinal fluid marker, may help identify suspected neurosyphilis cases. Additionally, point-of-care immunochromatographic strip testing has been suggested for screening high-risk populations in developing countries. Nontreponemal screening tests followed by treponemal confirmatory tests continue to be standard diagnostics; however, interpreting false-negative and false-positive test results, and identifying serofast reactions, can be challenging. Although doxycycline, tetracycline, ceftriaxone, and azithromycin have been used to successfully treat syphilis, penicillin remains the drug of choice in all stages of infection and is the therapy recommended by the Centers for Disease Control and Prevention. Close follow-up is necessary to ensure treatment success.","container-title":"American Family Physician","ISSN":"1532-0650","issue":"5","journalAbbreviation":"Am Fam Physician","language":"eng","note":"PMID: 22963062","page":"433-440","source":"PubMed","title":"Syphilis: a reemerging infection","title-short":"Syphilis","volume":"86","author":[{"family":"Mattei","given":"Peter L."},{"family":"Beachkofsky","given":"Thomas M."},{"family":"Gilson","given":"Robert T."},{"family":"Wisco","given":"Oliver J."}],"issued":{"date-parts":[["2012",9,1]]}}},{"id":1113,"uris":["http://zotero.org/users/8300837/items/RHUDQDVK"],"uri":["http://zotero.org/users/8300837/items/RHUDQDVK"],"itemData":{"id":1113,"type":"article-journal","abstract":"Background: Early screening for syphilis among pregnant women and the effective treatment of maternal syphilis is fundamental to prevent congenital syphilis (CS).\nMethods: We obtained data from the Shenzhen Program for Prevention of CS (SPPCS) and estimated incidence rates of CS among infants born to syphilis-seropositive women treated with different regimens or untreated for maternal syphilis.\nResults: A total of 4746 matched cases of syphilis-seropositive mothers and their infants were included for analyses, and 162 infants were diagnosed with CS, providing an overall incidence of 3.41% (95% confidence interval [CI], 2.91%-3.98%). Among infants born to syphilis-seropositive women who had syphilis and were adequately treated before pregnancy, the incidence was 0.22% (95% CI, .05%-.66%). There were 159 cases of CS occurring in 3519 infants born to women who were syphilis-seropositive during their pregnancies, for an incidence of 4.52% (95% CI, 3.84%-5.28%). The incidence of CS was 1.82%-11.90% lower among infants born to the women treated with early benzathine penicillin G (BPG) compared with those treated with late BPG (adjusted odds ratio [aOR], 8.06 [95% CI, 2.93-22.21]; P &lt; .001), other antibiotics (aOR, 7.71 [95% CI, .86-69.28]; P = .068), or those untreated (aOR, 68.28 [95% CI, 29.64-157.28]; P &lt; .001). The incidence rates were 0.22% (95% CI, .06%-.80%) and 0.59% (95% CI, .35%-1.02%) in infants born to women treated with 2 courses and 1 course of BPG, respectively, corresponding to a risk difference of 0.37% (aOR, 1.74; 95% CI, .37-8.26).\nConclusions: Treatment of syphilis-seropositive pregnant women with 1 course of intramuscular BPG before 28 gestational weeks is critical for prevention of CS.","container-title":"Clinical Infectious Diseases: An Official Publication of the Infectious Diseases Society of America","DOI":"10.1093/cid/cix371","ISSN":"1537-6591","issue":"4","journalAbbreviation":"Clin Infect Dis","language":"eng","note":"PMID: 28444157","page":"588-594","source":"PubMed","title":"Risk of Congenital Syphilis (CS) Following Treatment of Maternal Syphilis: Results of a CS Control Program in China","title-short":"Risk of Congenital Syphilis (CS) Following Treatment of Maternal Syphilis","volume":"65","author":[{"family":"Hong","given":"Fu-Chang"},{"family":"Wu","given":"Xiao-Bing"},{"family":"Yang","given":"Fan"},{"family":"Lan","given":"Li-Na"},{"family":"Guan","given":"Yang"},{"family":"Zhang","given":"Chun-Lai"},{"family":"Feng","given":"Tie-Jian"},{"family":"Yang","given":"Ying-Zhou"},{"family":"Yin","given":"Yue-Ping"},{"family":"Yu","given":"Wei-Ye"},{"family":"Chen","given":"Xiang-Sheng"},{"literal":"Shenzhen Program for Prevention of Congenital Syphilis                    (SPPCS) Collaborative Team"},{"literal":"Shenzhen Program for Prevention of Congenital Syphilis (SPPCS)                    Collaborative Team"}],"issued":{"date-parts":[["2017",8,15]]}}}],"schema":"https://github.com/citation-style-language/schema/raw/master/csl-citation.json"} </w:instrText>
      </w:r>
      <w:r w:rsidR="00C77090">
        <w:rPr>
          <w:rFonts w:ascii="Arial" w:hAnsi="Arial" w:cs="Arial"/>
          <w:color w:val="242021"/>
        </w:rPr>
        <w:fldChar w:fldCharType="separate"/>
      </w:r>
      <w:r w:rsidR="0082160D" w:rsidRPr="0082160D">
        <w:rPr>
          <w:rFonts w:ascii="Arial" w:hAnsi="Arial" w:cs="Arial"/>
        </w:rPr>
        <w:t>(28,29)</w:t>
      </w:r>
      <w:r w:rsidR="00C77090">
        <w:rPr>
          <w:rFonts w:ascii="Arial" w:hAnsi="Arial" w:cs="Arial"/>
          <w:color w:val="242021"/>
        </w:rPr>
        <w:fldChar w:fldCharType="end"/>
      </w:r>
      <w:r w:rsidR="005C37A3" w:rsidRPr="00E114C1">
        <w:rPr>
          <w:rFonts w:ascii="Arial" w:hAnsi="Arial" w:cs="Arial"/>
          <w:color w:val="242021"/>
        </w:rPr>
        <w:t>.</w:t>
      </w:r>
    </w:p>
    <w:p w14:paraId="1D9362BC" w14:textId="0DCB2684" w:rsidR="00480600" w:rsidRPr="00E114C1" w:rsidRDefault="00480600" w:rsidP="00D161E6">
      <w:pPr>
        <w:spacing w:line="480" w:lineRule="auto"/>
        <w:jc w:val="both"/>
        <w:rPr>
          <w:rFonts w:ascii="Arial" w:hAnsi="Arial" w:cs="Arial"/>
          <w:color w:val="242021"/>
          <w:lang w:val="es-MX" w:eastAsia="es-MX"/>
        </w:rPr>
      </w:pPr>
      <w:r w:rsidRPr="00E114C1">
        <w:rPr>
          <w:rFonts w:ascii="Arial" w:hAnsi="Arial" w:cs="Arial"/>
          <w:color w:val="242021"/>
          <w:lang w:val="es-MX" w:eastAsia="es-MX"/>
        </w:rPr>
        <w:lastRenderedPageBreak/>
        <w:t xml:space="preserve">La norma oficial mexicana </w:t>
      </w:r>
      <w:r w:rsidRPr="00E114C1">
        <w:rPr>
          <w:rFonts w:ascii="Arial" w:hAnsi="Arial" w:cs="Arial"/>
          <w:i/>
          <w:iCs/>
          <w:color w:val="242021"/>
          <w:lang w:val="es-MX" w:eastAsia="es-MX"/>
        </w:rPr>
        <w:t xml:space="preserve">NOM-007-SSA2-2016 </w:t>
      </w:r>
      <w:r w:rsidRPr="00E114C1">
        <w:rPr>
          <w:rFonts w:ascii="Arial" w:hAnsi="Arial" w:cs="Arial"/>
          <w:color w:val="242021"/>
          <w:lang w:val="es-MX" w:eastAsia="es-MX"/>
        </w:rPr>
        <w:t>para la atención de la mujer durante el embarazo, parto y puerperio y de la persona recién nacida, indica a toda mujer gestante, la realización de prueba</w:t>
      </w:r>
      <w:r w:rsidR="00DC586B" w:rsidRPr="00E114C1">
        <w:rPr>
          <w:rFonts w:ascii="Arial" w:hAnsi="Arial" w:cs="Arial"/>
          <w:color w:val="242021"/>
          <w:lang w:val="es-MX" w:eastAsia="es-MX"/>
        </w:rPr>
        <w:t xml:space="preserve"> para sífilis</w:t>
      </w:r>
      <w:r w:rsidRPr="00E114C1">
        <w:rPr>
          <w:rFonts w:ascii="Arial" w:hAnsi="Arial" w:cs="Arial"/>
          <w:color w:val="242021"/>
          <w:lang w:val="es-MX" w:eastAsia="es-MX"/>
        </w:rPr>
        <w:t>, y prueba para VIH durante la primera visita del control prenatal (en las primeras 12 semanas)</w:t>
      </w:r>
      <w:r w:rsidRPr="00E114C1">
        <w:rPr>
          <w:rFonts w:ascii="Arial" w:hAnsi="Arial" w:cs="Arial"/>
          <w:color w:val="2F2F2F"/>
          <w:shd w:val="clear" w:color="auto" w:fill="FFFFFF"/>
        </w:rPr>
        <w:t xml:space="preserve"> </w:t>
      </w:r>
      <w:r w:rsidRPr="00E114C1">
        <w:rPr>
          <w:rFonts w:ascii="Arial" w:hAnsi="Arial" w:cs="Arial"/>
          <w:color w:val="242021"/>
          <w:lang w:val="es-MX" w:eastAsia="es-MX"/>
        </w:rPr>
        <w:t>o en cualquier momento del embarazo donde se capte la paciente en consulta. En caso de presentar factores de riesgo para infecciones de transmisión sexual, las guías americanas consideran repetir una segunda prueba durante el tercer trimestre o previo a la culminación del embarazo.</w:t>
      </w:r>
      <w:r w:rsidR="007D3548" w:rsidRPr="00E114C1">
        <w:rPr>
          <w:rFonts w:ascii="Arial" w:hAnsi="Arial" w:cs="Arial"/>
          <w:color w:val="242021"/>
          <w:lang w:val="es-MX" w:eastAsia="es-MX"/>
        </w:rPr>
        <w:t xml:space="preserve"> </w:t>
      </w:r>
      <w:r w:rsidR="00E5202E" w:rsidRPr="00E114C1">
        <w:rPr>
          <w:rFonts w:ascii="Arial" w:hAnsi="Arial" w:cs="Arial"/>
          <w:color w:val="242021"/>
          <w:lang w:val="es-MX" w:eastAsia="es-MX"/>
        </w:rPr>
        <w:t xml:space="preserve">En Europa, en países </w:t>
      </w:r>
      <w:r w:rsidR="007D3548" w:rsidRPr="00E114C1">
        <w:rPr>
          <w:rFonts w:ascii="Arial" w:hAnsi="Arial" w:cs="Arial"/>
          <w:color w:val="242021"/>
          <w:lang w:val="es-MX" w:eastAsia="es-MX"/>
        </w:rPr>
        <w:t xml:space="preserve">como España, se realiza un examen serológico completo y de </w:t>
      </w:r>
      <w:r w:rsidR="007D3548" w:rsidRPr="00E114C1">
        <w:rPr>
          <w:rFonts w:ascii="Arial" w:hAnsi="Arial" w:cs="Arial"/>
        </w:rPr>
        <w:t>forma rutinaria en el primer trimestre del embarazo: sífilis, toxoplasma, rubéola, hepatitis y virus de la inmunodeficiencia humana (VIH)</w:t>
      </w:r>
      <w:r w:rsidR="007D3548" w:rsidRPr="00E114C1">
        <w:rPr>
          <w:rFonts w:ascii="Arial" w:hAnsi="Arial" w:cs="Arial"/>
        </w:rPr>
        <w:fldChar w:fldCharType="begin"/>
      </w:r>
      <w:r w:rsidR="003A4883">
        <w:rPr>
          <w:rFonts w:ascii="Arial" w:hAnsi="Arial" w:cs="Arial"/>
        </w:rPr>
        <w:instrText xml:space="preserve"> ADDIN ZOTERO_ITEM CSL_CITATION {"citationID":"tpYRnwoV","properties":{"formattedCitation":"(4)","plainCitation":"(4)","noteIndex":0},"citationItems":[{"id":1055,"uris":["http://zotero.org/users/8300837/items/WVHN99K8"],"uri":["http://zotero.org/users/8300837/items/WVHN99K8"],"itemData":{"id":1055,"type":"article-journal","abstract":"While the prevalence of congenital syphilis continues to be low throughout most of the developed world, there has been a slight resurgence of the disease in several European countries, including Spain. In this context, we need to become more familiar with the signs and symptoms of this disease and consider its diagnosis in patients with only mild clinical manifestations. A definitive diagnosis may be difficult or even impossible in patients whose diagnostic tests reveal low positive titers or inconsistent results. The cornerstone of congenital syphilis control is prenatal screening and the treatment of infected mothers with penicillin, an effective and economical intervention. Based on a review of the literature supplemented by data from our own clinical experience, this article provides a detailed description of the clinical manifestations of congenital syphilis as well as the various diagnostic methods and treatments available.","container-title":"Actas Dermo-Sifiliograficas","DOI":"10.1016/j.ad.2011.10.008","ISSN":"1578-2190","issue":"8","journalAbbreviation":"Actas Dermosifiliogr","language":"eng, spa","note":"PMID: 22382200","page":"679-693","source":"PubMed","title":"Congenital syphilis in the 21st century","volume":"103","author":[{"family":"Rodríguez-Cerdeira","given":"C."},{"family":"Silami-Lopes","given":"V. G."}],"issued":{"date-parts":[["2012",10]]}}}],"schema":"https://github.com/citation-style-language/schema/raw/master/csl-citation.json"} </w:instrText>
      </w:r>
      <w:r w:rsidR="007D3548" w:rsidRPr="00E114C1">
        <w:rPr>
          <w:rFonts w:ascii="Arial" w:hAnsi="Arial" w:cs="Arial"/>
        </w:rPr>
        <w:fldChar w:fldCharType="separate"/>
      </w:r>
      <w:r w:rsidR="003A4883" w:rsidRPr="003A4883">
        <w:rPr>
          <w:rFonts w:ascii="Arial" w:hAnsi="Arial" w:cs="Arial"/>
        </w:rPr>
        <w:t>(4)</w:t>
      </w:r>
      <w:r w:rsidR="007D3548" w:rsidRPr="00E114C1">
        <w:rPr>
          <w:rFonts w:ascii="Arial" w:hAnsi="Arial" w:cs="Arial"/>
        </w:rPr>
        <w:fldChar w:fldCharType="end"/>
      </w:r>
      <w:r w:rsidR="007D3548" w:rsidRPr="00E114C1">
        <w:rPr>
          <w:rFonts w:ascii="Arial" w:hAnsi="Arial" w:cs="Arial"/>
        </w:rPr>
        <w:t>.</w:t>
      </w:r>
      <w:r w:rsidR="00E5202E" w:rsidRPr="00E114C1">
        <w:rPr>
          <w:rFonts w:ascii="Arial" w:hAnsi="Arial" w:cs="Arial"/>
        </w:rPr>
        <w:t xml:space="preserve"> En otros países como Francia o Italia está decretado (Decreto 92-143/2/1992 y Decreto 10/09/1998) que las pruebas para detección de sífilis y VIH son gratuitas en el primer trimestre del embarazo</w:t>
      </w:r>
      <w:r w:rsidR="00752888" w:rsidRPr="00E114C1">
        <w:rPr>
          <w:rFonts w:ascii="Arial" w:hAnsi="Arial" w:cs="Arial"/>
        </w:rPr>
        <w:fldChar w:fldCharType="begin"/>
      </w:r>
      <w:r w:rsidR="0082160D">
        <w:rPr>
          <w:rFonts w:ascii="Arial" w:hAnsi="Arial" w:cs="Arial"/>
        </w:rPr>
        <w:instrText xml:space="preserve"> ADDIN ZOTERO_ITEM CSL_CITATION {"citationID":"w7Fm0XS2","properties":{"formattedCitation":"(30,31)","plainCitation":"(30,31)","noteIndex":0},"citationItems":[{"id":1057,"uris":["http://zotero.org/users/8300837/items/54LXYE5S"],"uri":["http://zotero.org/users/8300837/items/54LXYE5S"],"itemData":{"id":1057,"type":"webpage","title":"IUSTI: 2008 European Guidelines on the Management of Syphilis - P French, M Gomberg, M Janier, B Schmidt, P van Voorst Vader, H Young, 2009","URL":"https://journals.sagepub.com/doi/full/10.1258/ijsa.2008.008510","accessed":{"date-parts":[["2022",1,27]]}}},{"id":1059,"uris":["http://zotero.org/users/8300837/items/ZXE6PSSU"],"uri":["http://zotero.org/users/8300837/items/ZXE6PSSU"],"itemData":{"id":1059,"type":"article-journal","abstract":"Antenatal care is aiming to reduce maternal land foetal mortality and morbidity. Maternal and foetal mortality can be due to different causes. Their knowledge allows identifying pregnancy (high risk pregnancy) with factors associated with an increased risk for maternal and/or foetal mortality and serious morbidity. Identification of high risk pregnancies and initiation of appropriate treatment and/or surveillance should improve maternal and/or foetal outcome. New risk factors are continuously described thanks to improvement in antenatal care and development in biology and cytopathology, increasing complexity in identifying high risk pregnancies. Level of risk can change all over the pregnancy. Ideally, it should be evaluated prior to the pregnancy and at each antenatal visit. Clinical examination is able to screen for intra-uterin growth restriction, pre-eclampsia, threatened for preterm labour; ultrasounds help in the diagnosis of foetal morphological anomalies, foetal chromosomal anomalies, placenta praevia and abnormal foetal growth; biological exams are used to screen for pre-eclampsia, gestational diabetes, trisomy 21 (for which screening method just changed), rhesus immunisation, seroconversion for toxoplasmosis or rubeola, unknown infectious disease (syphilis, hepatitis B, VIH). During pregnancy, most of the preventive strategies have to be initiated during the first trimester or even before conception. Prevention for neural-tube defects, neonatal hypocalcemia and listeriosis should be performed for all women. On the opposite, some measures are concerning only women with risk factors such as prevention for toxoplasmosis, rhesus immunization (which recently changed), tobacco complications and pre-eclampsia and intra-uterine growth factor restriction.","container-title":"La Revue Du Praticien","ISSN":"0035-2640","issue":"10","journalAbbreviation":"Rev Prat","language":"fre","note":"PMID: 20058762","page":"1405-1422","source":"PubMed","title":"[Detecting high risk pregnancy]","volume":"59","author":[{"family":"Doret","given":"Muriel"},{"family":"Gaucherand","given":"Pascal"}],"issued":{"date-parts":[["2009",12,20]]}}}],"schema":"https://github.com/citation-style-language/schema/raw/master/csl-citation.json"} </w:instrText>
      </w:r>
      <w:r w:rsidR="00752888" w:rsidRPr="00E114C1">
        <w:rPr>
          <w:rFonts w:ascii="Arial" w:hAnsi="Arial" w:cs="Arial"/>
        </w:rPr>
        <w:fldChar w:fldCharType="separate"/>
      </w:r>
      <w:r w:rsidR="0082160D" w:rsidRPr="0082160D">
        <w:rPr>
          <w:rFonts w:ascii="Arial" w:hAnsi="Arial" w:cs="Arial"/>
        </w:rPr>
        <w:t>(30,31)</w:t>
      </w:r>
      <w:r w:rsidR="00752888" w:rsidRPr="00E114C1">
        <w:rPr>
          <w:rFonts w:ascii="Arial" w:hAnsi="Arial" w:cs="Arial"/>
        </w:rPr>
        <w:fldChar w:fldCharType="end"/>
      </w:r>
      <w:r w:rsidR="00E5202E" w:rsidRPr="00E114C1">
        <w:rPr>
          <w:rFonts w:ascii="Arial" w:hAnsi="Arial" w:cs="Arial"/>
        </w:rPr>
        <w:t>.</w:t>
      </w:r>
      <w:r w:rsidR="000B0B98" w:rsidRPr="00E114C1">
        <w:rPr>
          <w:rFonts w:ascii="Arial" w:hAnsi="Arial" w:cs="Arial"/>
        </w:rPr>
        <w:t xml:space="preserve"> La Unión Europea de manera general, recomienda la realización de tres determinaciones de VDRL en aquellas madres con factores de riesgo como múltiples parejas sexuales, toxicomanías, alcoholismo</w:t>
      </w:r>
      <w:r w:rsidR="000668C2">
        <w:rPr>
          <w:rFonts w:ascii="Arial" w:hAnsi="Arial" w:cs="Arial"/>
        </w:rPr>
        <w:fldChar w:fldCharType="begin"/>
      </w:r>
      <w:r w:rsidR="0082160D">
        <w:rPr>
          <w:rFonts w:ascii="Arial" w:hAnsi="Arial" w:cs="Arial"/>
        </w:rPr>
        <w:instrText xml:space="preserve"> ADDIN ZOTERO_ITEM CSL_CITATION {"citationID":"7bofDWvR","properties":{"formattedCitation":"(32)","plainCitation":"(32)","noteIndex":0},"citationItems":[{"id":1095,"uris":["http://zotero.org/users/8300837/items/ZGBATDCB"],"uri":["http://zotero.org/users/8300837/items/ZGBATDCB"],"itemData":{"id":1095,"type":"article-journal","abstract":"Despite a national plan to eliminate syphilis by 2005, recent trends have reversed previously achieved progress in the United States. After a nadir between 2000 and 2013, rates of primary and secondary syphilis among women and congenital syphilis rose by 172% and 185% between 2014 and 2018, respectively. Screening early in pregnancy, repeat screening in the third trimester and at delivery among women at high risk, adherence to recommended treatment regimens, and prompt reporting of newly diagnosed syphilis cases to local public health authorities are strategies that obstetrician-gynecologists can employ to fight the current epidemic. In this report, clinical manifestations and management of syphilis in pregnancy are reviewed, and both traditional and reverse sequence screening algorithms are reviewed in detail in the context of clinical obstetrics.","container-title":"Obstetrics and Gynecology","DOI":"10.1097/AOG.0000000000003788","ISSN":"1873-233X","issue":"5","journalAbbreviation":"Obstet Gynecol","language":"eng","note":"PMID: 32282589","page":"1121-1135","source":"PubMed","title":"Syphilis in Pregnancy","volume":"135","author":[{"family":"Adhikari","given":"Emily H."}],"issued":{"date-parts":[["2020",5]]}}}],"schema":"https://github.com/citation-style-language/schema/raw/master/csl-citation.json"} </w:instrText>
      </w:r>
      <w:r w:rsidR="000668C2">
        <w:rPr>
          <w:rFonts w:ascii="Arial" w:hAnsi="Arial" w:cs="Arial"/>
        </w:rPr>
        <w:fldChar w:fldCharType="separate"/>
      </w:r>
      <w:r w:rsidR="0082160D" w:rsidRPr="0082160D">
        <w:rPr>
          <w:rFonts w:ascii="Arial" w:hAnsi="Arial" w:cs="Arial"/>
        </w:rPr>
        <w:t>(32)</w:t>
      </w:r>
      <w:r w:rsidR="000668C2">
        <w:rPr>
          <w:rFonts w:ascii="Arial" w:hAnsi="Arial" w:cs="Arial"/>
        </w:rPr>
        <w:fldChar w:fldCharType="end"/>
      </w:r>
      <w:r w:rsidR="000B0B98" w:rsidRPr="00E114C1">
        <w:rPr>
          <w:rFonts w:ascii="Arial" w:hAnsi="Arial" w:cs="Arial"/>
        </w:rPr>
        <w:t xml:space="preserve">. </w:t>
      </w:r>
      <w:r w:rsidR="00DC586B" w:rsidRPr="00E114C1">
        <w:rPr>
          <w:rFonts w:ascii="Arial" w:hAnsi="Arial" w:cs="Arial"/>
        </w:rPr>
        <w:t xml:space="preserve">En el año de 2019, se propuso por Herrera-Ortiz y colaboradores la actualización y homogenización de las normas oficiales mexicanas, con el estudio extenso de aquellos casos de binomio madre-hijo con sífilis, </w:t>
      </w:r>
      <w:r w:rsidR="003A1F89" w:rsidRPr="00E114C1">
        <w:rPr>
          <w:rFonts w:ascii="Arial" w:hAnsi="Arial" w:cs="Arial"/>
        </w:rPr>
        <w:t xml:space="preserve">debido a las </w:t>
      </w:r>
      <w:r w:rsidR="00DC586B" w:rsidRPr="00E114C1">
        <w:rPr>
          <w:rFonts w:ascii="Arial" w:hAnsi="Arial" w:cs="Arial"/>
        </w:rPr>
        <w:t>inconsistencias</w:t>
      </w:r>
      <w:r w:rsidR="003A1F89" w:rsidRPr="00E114C1">
        <w:rPr>
          <w:rFonts w:ascii="Arial" w:hAnsi="Arial" w:cs="Arial"/>
        </w:rPr>
        <w:t xml:space="preserve"> encontradas en ellas,</w:t>
      </w:r>
      <w:r w:rsidR="00DC586B" w:rsidRPr="00E114C1">
        <w:rPr>
          <w:rFonts w:ascii="Arial" w:hAnsi="Arial" w:cs="Arial"/>
        </w:rPr>
        <w:t xml:space="preserve"> en donde no se especifica prueba diagnóstica</w:t>
      </w:r>
      <w:r w:rsidR="003A1F89" w:rsidRPr="00E114C1">
        <w:rPr>
          <w:rFonts w:ascii="Arial" w:hAnsi="Arial" w:cs="Arial"/>
        </w:rPr>
        <w:t xml:space="preserve"> para sífilis durante el control prenatal – si se requiere de prueba treponémica o no treponémica – y sólo se menciona como “prueba para sífilis” en donde otras guías como las publicadas por los CDC hacen énfasis en los algoritmos reversos con titulación de anticuerpos como parte de el diagnóstico integral de estos pacientes</w:t>
      </w:r>
      <w:r w:rsidR="00C7360B" w:rsidRPr="00E114C1">
        <w:rPr>
          <w:rFonts w:ascii="Arial" w:hAnsi="Arial" w:cs="Arial"/>
        </w:rPr>
        <w:fldChar w:fldCharType="begin"/>
      </w:r>
      <w:r w:rsidR="0082160D">
        <w:rPr>
          <w:rFonts w:ascii="Arial" w:hAnsi="Arial" w:cs="Arial"/>
        </w:rPr>
        <w:instrText xml:space="preserve"> ADDIN ZOTERO_ITEM CSL_CITATION {"citationID":"8bANJ26L","properties":{"formattedCitation":"(33)","plainCitation":"(33)","noteIndex":0},"citationItems":[{"id":1070,"uris":["http://zotero.org/users/8300837/items/TTXETV8J"],"uri":["http://zotero.org/users/8300837/items/TTXETV8J"],"itemData":{"id":1070,"type":"article-journal","container-title":"Gaceta Médica de México","ISSN":"0016-3813","issue":"5","journalAbbreviation":"Gac Med Mex","language":"ES","page":"464-472","source":"www.medigraphic.com","title":"Sífilis congénita en México. Análisis de las normas nacionales e internacionales desde la perspectiva del diagnóstico de laboratorio","volume":"155","author":[{"family":"Herrera-Ortiz","given":"Antonia"},{"family":"López-Gatell","given":"Hugo"},{"family":"García-Cisneros","given":"Santa"},{"family":"Cortés-Ortiz","given":"María Alejandra"},{"family":"Olamendi-Portugal","given":"María"},{"family":"Hegewisch-Taylor","given":"Jennifer"},{"family":"Sánchez-Alemán","given":"Miguel Ángel"}],"issued":{"date-parts":[["2019",11,29]]}}}],"schema":"https://github.com/citation-style-language/schema/raw/master/csl-citation.json"} </w:instrText>
      </w:r>
      <w:r w:rsidR="00C7360B" w:rsidRPr="00E114C1">
        <w:rPr>
          <w:rFonts w:ascii="Arial" w:hAnsi="Arial" w:cs="Arial"/>
        </w:rPr>
        <w:fldChar w:fldCharType="separate"/>
      </w:r>
      <w:r w:rsidR="0082160D" w:rsidRPr="0082160D">
        <w:rPr>
          <w:rFonts w:ascii="Arial" w:hAnsi="Arial" w:cs="Arial"/>
        </w:rPr>
        <w:t>(33)</w:t>
      </w:r>
      <w:r w:rsidR="00C7360B" w:rsidRPr="00E114C1">
        <w:rPr>
          <w:rFonts w:ascii="Arial" w:hAnsi="Arial" w:cs="Arial"/>
        </w:rPr>
        <w:fldChar w:fldCharType="end"/>
      </w:r>
      <w:r w:rsidR="003A1F89" w:rsidRPr="00E114C1">
        <w:rPr>
          <w:rFonts w:ascii="Arial" w:hAnsi="Arial" w:cs="Arial"/>
        </w:rPr>
        <w:t xml:space="preserve">. </w:t>
      </w:r>
    </w:p>
    <w:p w14:paraId="542EA3E6" w14:textId="2746E794" w:rsidR="00E45A69" w:rsidRPr="00E114C1" w:rsidRDefault="00E45A69" w:rsidP="00D161E6">
      <w:pPr>
        <w:spacing w:line="480" w:lineRule="auto"/>
        <w:jc w:val="both"/>
        <w:rPr>
          <w:rFonts w:ascii="Arial" w:hAnsi="Arial" w:cs="Arial"/>
          <w:color w:val="000000"/>
        </w:rPr>
      </w:pPr>
      <w:r w:rsidRPr="00E114C1">
        <w:rPr>
          <w:rFonts w:ascii="Arial" w:hAnsi="Arial" w:cs="Arial"/>
          <w:color w:val="000000"/>
        </w:rPr>
        <w:lastRenderedPageBreak/>
        <w:t>El umbral de sospecha clínica para la identificación y diagnóstico de esta infección debe ser bajo</w:t>
      </w:r>
      <w:r w:rsidR="00D161E6" w:rsidRPr="00E114C1">
        <w:rPr>
          <w:rFonts w:ascii="Arial" w:hAnsi="Arial" w:cs="Arial"/>
          <w:color w:val="000000"/>
        </w:rPr>
        <w:t xml:space="preserve"> por lo que la realización de examen clínico minucioso y el interrogatorio intencionado ayudan a reconocer pistas sutiles para detectar esta enfermedad reemergente;</w:t>
      </w:r>
      <w:r w:rsidR="00D161E6" w:rsidRPr="00E114C1">
        <w:rPr>
          <w:rFonts w:ascii="Arial" w:hAnsi="Arial" w:cs="Arial"/>
          <w:color w:val="242021"/>
          <w:lang w:eastAsia="es-MX"/>
        </w:rPr>
        <w:t xml:space="preserve"> por s</w:t>
      </w:r>
      <w:r w:rsidR="00D161E6" w:rsidRPr="00E114C1">
        <w:rPr>
          <w:rFonts w:ascii="Arial" w:hAnsi="Arial" w:cs="Arial"/>
          <w:color w:val="000000"/>
        </w:rPr>
        <w:t>u</w:t>
      </w:r>
      <w:r w:rsidR="00A75F9D" w:rsidRPr="00E114C1">
        <w:rPr>
          <w:rFonts w:ascii="Arial" w:hAnsi="Arial" w:cs="Arial"/>
          <w:color w:val="000000"/>
        </w:rPr>
        <w:t xml:space="preserve"> naturaleza multisistémica </w:t>
      </w:r>
      <w:r w:rsidRPr="00E114C1">
        <w:rPr>
          <w:rFonts w:ascii="Arial" w:hAnsi="Arial" w:cs="Arial"/>
          <w:color w:val="000000"/>
        </w:rPr>
        <w:t xml:space="preserve">se </w:t>
      </w:r>
      <w:r w:rsidRPr="00E114C1">
        <w:rPr>
          <w:rFonts w:ascii="Arial" w:hAnsi="Arial" w:cs="Arial"/>
          <w:color w:val="242021"/>
          <w:lang w:val="es-MX" w:eastAsia="es-MX"/>
        </w:rPr>
        <w:t>conoce también como “la gran imitadora”</w:t>
      </w:r>
      <w:r w:rsidR="00D161E6" w:rsidRPr="00E114C1">
        <w:rPr>
          <w:rFonts w:ascii="Arial" w:hAnsi="Arial" w:cs="Arial"/>
          <w:color w:val="242021"/>
          <w:lang w:val="es-MX" w:eastAsia="es-MX"/>
        </w:rPr>
        <w:t xml:space="preserve"> ya que presenta un </w:t>
      </w:r>
      <w:r w:rsidRPr="00E114C1">
        <w:rPr>
          <w:rFonts w:ascii="Arial" w:hAnsi="Arial" w:cs="Arial"/>
          <w:color w:val="242021"/>
          <w:lang w:val="es-MX" w:eastAsia="es-MX"/>
        </w:rPr>
        <w:t xml:space="preserve">amplio espectro de manifestaciones clínicas, tanto en su forma adquirida, como congénita, </w:t>
      </w:r>
      <w:r w:rsidRPr="00E114C1">
        <w:rPr>
          <w:rFonts w:ascii="Arial" w:hAnsi="Arial" w:cs="Arial"/>
          <w:color w:val="000000"/>
        </w:rPr>
        <w:t>y se debe tomar en consideración en aquellos pacientes con manifestaciones</w:t>
      </w:r>
      <w:r w:rsidR="00A75F9D" w:rsidRPr="00E114C1">
        <w:rPr>
          <w:rFonts w:ascii="Arial" w:hAnsi="Arial" w:cs="Arial"/>
          <w:color w:val="000000"/>
        </w:rPr>
        <w:t xml:space="preserve"> </w:t>
      </w:r>
      <w:r w:rsidRPr="00E114C1">
        <w:rPr>
          <w:rFonts w:ascii="Arial" w:hAnsi="Arial" w:cs="Arial"/>
          <w:color w:val="000000"/>
        </w:rPr>
        <w:t>con involucro de piel, sistema nervioso central, el corazón, la mucosa oral y los ojos</w:t>
      </w:r>
      <w:r w:rsidR="00C77090">
        <w:rPr>
          <w:rFonts w:ascii="Arial" w:hAnsi="Arial" w:cs="Arial"/>
          <w:color w:val="000000"/>
        </w:rPr>
        <w:fldChar w:fldCharType="begin"/>
      </w:r>
      <w:r w:rsidR="0082160D">
        <w:rPr>
          <w:rFonts w:ascii="Arial" w:hAnsi="Arial" w:cs="Arial"/>
          <w:color w:val="000000"/>
        </w:rPr>
        <w:instrText xml:space="preserve"> ADDIN ZOTERO_ITEM CSL_CITATION {"citationID":"tDKJlPNk","properties":{"formattedCitation":"(34,35)","plainCitation":"(34,35)","noteIndex":0},"citationItems":[{"id":1088,"uris":["http://zotero.org/users/8300837/items/EEKGSZ9A"],"uri":["http://zotero.org/users/8300837/items/EEKGSZ9A"],"itemData":{"id":1088,"type":"article-journal","abstract":"Between 2012 and 2018, rates of congenital syphilis increased by 291% in the United States. In 2018, the rate of congenital syphilis was the highest it has been since 1995. Given these concerning epidemiologic trends, this review seeks to summarize the maternal-to-fetal transmission of syphilis to ensure adequate care of affected mothers and their infants. It also serves as a call to reinvest public health resources and reestablish infrastructure to ensure reversal of this concerning trend to stop preventable perinatal deaths, associated morbidities, and long-term consequences of congenital syphilis.","container-title":"NeoReviews","DOI":"10.1542/neo.22-9-e585","ISSN":"1526-9906","issue":"9","journalAbbreviation":"Neoreviews","language":"eng","note":"PMID: 34470760","page":"e585-e599","source":"PubMed","title":"Maternal-to-Fetal Transmission of Syphilis and Congenital Syphilis","volume":"22","author":[{"family":"Easterlin","given":"Molly Crimmins"},{"family":"Ramanathan","given":"Rangasamy"},{"family":"De Beritto","given":"Theodore"}],"issued":{"date-parts":[["2021",9]]}}},{"id":1090,"uris":["http://zotero.org/users/8300837/items/9VPISPWZ"],"uri":["http://zotero.org/users/8300837/items/9VPISPWZ"],"itemData":{"id":1090,"type":"article-journal","abstract":"OBJECTIVES: Congenital syphilis (CS) is the result of antepartum transmission from mother to fetus of the spirochete Treponema pallidum. Although preventable through timely screening and treatment, the incidence of CS in the United States is increasing. This review describes the epidemiological trends in CS in the United States from 1980 to 2019 and characteristics of mothers of infants with CS.\nMETHODS: We performed a narrative review of epidemiological studies of CS following Preferred Reporting Items for Systematic Reviews and Meta-Analyses guidelines for reporting of observational studies in epidemiology. Quality and bias of included studies were assessed using the Newcastle-Ottawa Scale. Studies that described the demographics and characteristics of pregnant women with syphilis or who delivered an infant with CS in the United States were identified from PubMed and Embase.\nRESULTS: We identified a total of 2771 studies, of which 309 were selected for further review and 27 were included in the final analysis. Substance use during pregnancy was a risk factor for CS in 16 studies. Maternal cocaine use was described in 11 of the 16 studies, 10 of which were published between the years 1980 and 1999. No prenatal care was a risk factor for CS in 17 studies. Evidence of inadequate syphilis testing (i.e., no maternal screen, first screen after the first trimester, or no repeat screen in third trimester) or treatment (i.e., no treatment, treatment &lt;30 days before delivery, or nonpenicillin treatment) was significantly associated with CS in 13 studies. Finally, higher rates of CS were reported among African American women in 11 studies.\nCONCLUSIONS: Infection with and antepartum transmission of syphilis disproportionately affect certain subgroups of women. Women who report substance use during pregnancy are more likely to give birth to an infant with CS. No prenatal care and evidence of inadequate syphilis testing and treatment during pregnancy are also significantly associated with giving birth to an infant with CS. Finally, cases of CS disproportionately affect African American women. Addressing the CS epidemic will require identification and targeted allocation of resources to communities at elevated risk for syphilis, removal of barriers to prenatal care, and ensuring timely treatment and adequate partner notification of identified cases.","container-title":"Sexually Transmitted Diseases","DOI":"10.1097/OLQ.0000000000001277","ISSN":"1537-4521","issue":"2","journalAbbreviation":"Sex Transm Dis","language":"eng","note":"PMID: 32925597\nPMCID: PMC7854872","page":"71-78","source":"PubMed","title":"A Narrative Review of the Epidemiology of Congenital Syphilis in the United States From 1980 to 2019","volume":"48","author":[{"family":"Smullin","given":"Carolyn"},{"family":"Wagman","given":"Jennifer"},{"family":"Mehta","given":"Shivani"},{"family":"Klausner","given":"Jeffrey D."}],"issued":{"date-parts":[["2021",2,1]]}}}],"schema":"https://github.com/citation-style-language/schema/raw/master/csl-citation.json"} </w:instrText>
      </w:r>
      <w:r w:rsidR="00C77090">
        <w:rPr>
          <w:rFonts w:ascii="Arial" w:hAnsi="Arial" w:cs="Arial"/>
          <w:color w:val="000000"/>
        </w:rPr>
        <w:fldChar w:fldCharType="separate"/>
      </w:r>
      <w:r w:rsidR="0082160D" w:rsidRPr="0082160D">
        <w:rPr>
          <w:rFonts w:ascii="Arial" w:hAnsi="Arial" w:cs="Arial"/>
        </w:rPr>
        <w:t>(34,35)</w:t>
      </w:r>
      <w:r w:rsidR="00C77090">
        <w:rPr>
          <w:rFonts w:ascii="Arial" w:hAnsi="Arial" w:cs="Arial"/>
          <w:color w:val="000000"/>
        </w:rPr>
        <w:fldChar w:fldCharType="end"/>
      </w:r>
      <w:r w:rsidRPr="00E114C1">
        <w:rPr>
          <w:rFonts w:ascii="Arial" w:hAnsi="Arial" w:cs="Arial"/>
          <w:color w:val="000000"/>
        </w:rPr>
        <w:t>.</w:t>
      </w:r>
    </w:p>
    <w:p w14:paraId="7642EC32" w14:textId="208C25A7" w:rsidR="00A511CE" w:rsidRPr="00E114C1" w:rsidRDefault="00A511CE" w:rsidP="00D161E6">
      <w:pPr>
        <w:spacing w:line="480" w:lineRule="auto"/>
        <w:jc w:val="both"/>
        <w:rPr>
          <w:rFonts w:ascii="Arial" w:hAnsi="Arial" w:cs="Arial"/>
          <w:color w:val="000000"/>
        </w:rPr>
      </w:pPr>
      <w:r w:rsidRPr="00E114C1">
        <w:rPr>
          <w:rFonts w:ascii="Arial" w:hAnsi="Arial" w:cs="Arial"/>
          <w:color w:val="000000"/>
        </w:rPr>
        <w:t>Al momento del nacimiento, los pacientes con sífilis congénita suelen ser asintomáticos (60%) y pueden presentar síntomas alrededor de las 4 a 8 semanas de vida. De manera general se conoce como sífilis congénita temprana si el paciente presenta clínica compatible antes de los primeros dos años, posterior a esto, se considera como sífilis congénita tardía</w:t>
      </w:r>
      <w:r w:rsidR="007A0D14">
        <w:rPr>
          <w:rFonts w:ascii="Arial" w:hAnsi="Arial" w:cs="Arial"/>
          <w:color w:val="000000"/>
        </w:rPr>
        <w:fldChar w:fldCharType="begin"/>
      </w:r>
      <w:r w:rsidR="0082160D">
        <w:rPr>
          <w:rFonts w:ascii="Arial" w:hAnsi="Arial" w:cs="Arial"/>
          <w:color w:val="000000"/>
        </w:rPr>
        <w:instrText xml:space="preserve"> ADDIN ZOTERO_ITEM CSL_CITATION {"citationID":"phriDiMS","properties":{"formattedCitation":"(34,36)","plainCitation":"(34,36)","noteIndex":0},"citationItems":[{"id":1088,"uris":["http://zotero.org/users/8300837/items/EEKGSZ9A"],"uri":["http://zotero.org/users/8300837/items/EEKGSZ9A"],"itemData":{"id":1088,"type":"article-journal","abstract":"Between 2012 and 2018, rates of congenital syphilis increased by 291% in the United States. In 2018, the rate of congenital syphilis was the highest it has been since 1995. Given these concerning epidemiologic trends, this review seeks to summarize the maternal-to-fetal transmission of syphilis to ensure adequate care of affected mothers and their infants. It also serves as a call to reinvest public health resources and reestablish infrastructure to ensure reversal of this concerning trend to stop preventable perinatal deaths, associated morbidities, and long-term consequences of congenital syphilis.","container-title":"NeoReviews","DOI":"10.1542/neo.22-9-e585","ISSN":"1526-9906","issue":"9","journalAbbreviation":"Neoreviews","language":"eng","note":"PMID: 34470760","page":"e585-e599","source":"PubMed","title":"Maternal-to-Fetal Transmission of Syphilis and Congenital Syphilis","volume":"22","author":[{"family":"Easterlin","given":"Molly Crimmins"},{"family":"Ramanathan","given":"Rangasamy"},{"family":"De Beritto","given":"Theodore"}],"issued":{"date-parts":[["2021",9]]}}},{"id":1105,"uris":["http://zotero.org/users/8300837/items/LFEU4C5Y"],"uri":["http://zotero.org/users/8300837/items/LFEU4C5Y"],"itemData":{"id":1105,"type":"article-journal","abstract":"OBJECTIVE: To assess the trends and determinants of maternal and congenital syphilis in Shanghai, China.\nMETHODS: We conducted a prospective cohort study of maternal and congenital syphilis from 2002 to 2006 in Shanghai, China. We presented the trends of maternal syphilis and congenital syphilis rates and compared outcomes in infants born to mothers with complete versus incomplete treatment for maternal syphilis. We also assessed the determinants of compliance to treatment of maternal syphilis and examined the associations of initial maternal RPR antibody level and gestational age at initiation of treatment with occurrence of congenital syphilis.\nRESULTS: A total of 535 537 pregnant women were included in the analysis. During this period of time, 1471 maternal syphilis cases (298.7 per 100 000 live births) and 334 congenital syphilis cases (62.4 per 100 000 live births) were identified. Both maternal and congenital syphilis rates increased from 2002 until 2005, with a slight decrease in 2006. The rate of maternal syphilis was 156.2 per 100 000 live births in Shanghai residents and 371.7 per 100 000 live births in the migrating population (p&lt;0.001). The compliance to treatment for maternal syphilis was poorer in women with a lower level of education. The rate of congenital syphilis in infants born to mothers with incomplete treatment (50.8%) was much higher than in infants born to mothers with complete treatment (12.5%). Rates of fetal death, neonatal death, and major birth defects were 30.4%, 11.0%, and 3.8%, respectively, in the incomplete treatment group; the corresponding figures were 5.5%, 0.56%, and 0.46%, respectively, in the complete treatment group. Infant outcome was also affected by initial maternal RPR antibody level and time of treatment, with much better outcomes in mothers with low antibody levels and earlier treatment.\nCONCLUSION: There has been a resurgence of congenital syphilis in Shanghai, China, especially in the migrating population and other populations with a lower socioeconomic status.","container-title":"International journal of infectious diseases: IJID: official publication of the International Society for Infectious Diseases","DOI":"10.1016/j.ijid.2009.09.009","ISSN":"1878-3511","journalAbbreviation":"Int J Infect Dis","language":"eng","note":"PMID: 20137991","page":"e45-48","source":"PubMed","title":"Maternal and congenital syphilis in Shanghai, China, 2002 to 2006","volume":"14 Suppl 3","author":[{"family":"Zhu","given":"Liping"},{"family":"Qin","given":"Min"},{"family":"Du","given":"Li"},{"family":"Xie","given":"Ri-hua"},{"family":"Wong","given":"Tom"},{"family":"Wen","given":"Shi Wu"}],"issued":{"date-parts":[["2010",9]]}}}],"schema":"https://github.com/citation-style-language/schema/raw/master/csl-citation.json"} </w:instrText>
      </w:r>
      <w:r w:rsidR="007A0D14">
        <w:rPr>
          <w:rFonts w:ascii="Arial" w:hAnsi="Arial" w:cs="Arial"/>
          <w:color w:val="000000"/>
        </w:rPr>
        <w:fldChar w:fldCharType="separate"/>
      </w:r>
      <w:r w:rsidR="0082160D" w:rsidRPr="0082160D">
        <w:rPr>
          <w:rFonts w:ascii="Arial" w:hAnsi="Arial" w:cs="Arial"/>
        </w:rPr>
        <w:t>(34,36)</w:t>
      </w:r>
      <w:r w:rsidR="007A0D14">
        <w:rPr>
          <w:rFonts w:ascii="Arial" w:hAnsi="Arial" w:cs="Arial"/>
          <w:color w:val="000000"/>
        </w:rPr>
        <w:fldChar w:fldCharType="end"/>
      </w:r>
      <w:r w:rsidRPr="00E114C1">
        <w:rPr>
          <w:rFonts w:ascii="Arial" w:hAnsi="Arial" w:cs="Arial"/>
          <w:color w:val="000000"/>
        </w:rPr>
        <w:t>. Dentro de</w:t>
      </w:r>
      <w:r w:rsidR="00900277" w:rsidRPr="00E114C1">
        <w:rPr>
          <w:rFonts w:ascii="Arial" w:hAnsi="Arial" w:cs="Arial"/>
          <w:color w:val="000000"/>
        </w:rPr>
        <w:t xml:space="preserve">l cuadro </w:t>
      </w:r>
      <w:r w:rsidRPr="00E114C1">
        <w:rPr>
          <w:rFonts w:ascii="Arial" w:hAnsi="Arial" w:cs="Arial"/>
          <w:color w:val="000000"/>
        </w:rPr>
        <w:t>clínic</w:t>
      </w:r>
      <w:r w:rsidR="00900277" w:rsidRPr="00E114C1">
        <w:rPr>
          <w:rFonts w:ascii="Arial" w:hAnsi="Arial" w:cs="Arial"/>
          <w:color w:val="000000"/>
        </w:rPr>
        <w:t>o</w:t>
      </w:r>
      <w:r w:rsidRPr="00E114C1">
        <w:rPr>
          <w:rFonts w:ascii="Arial" w:hAnsi="Arial" w:cs="Arial"/>
          <w:color w:val="000000"/>
        </w:rPr>
        <w:t>, la tríada clásica descrita es: pénfigo sifilítico con afectación palmoplantar, hepatomegalia y coriza. Otr</w:t>
      </w:r>
      <w:r w:rsidR="00900277" w:rsidRPr="00E114C1">
        <w:rPr>
          <w:rFonts w:ascii="Arial" w:hAnsi="Arial" w:cs="Arial"/>
          <w:color w:val="000000"/>
        </w:rPr>
        <w:t>as manifestaciones en los pacientes con sífilis congénita temprana son peso bajo al nacer, neumonía alba, rinitis, linfadenopatías, condilomas, hepatitis, trombocitopenia, anemia hemolítica, ictericia, periostitis u osteocondritis, alteraciones oftálmicas como glaucoma, coriorretinitis, uveítis y neurosífilis. Los cuadros tardíos son caracterizados por la tríada clásica de Hutchinson: sordera, dientes de Hutchinson y queratitis intersticial</w:t>
      </w:r>
      <w:r w:rsidR="006E0FC8" w:rsidRPr="00E114C1">
        <w:rPr>
          <w:rFonts w:ascii="Arial" w:hAnsi="Arial" w:cs="Arial"/>
          <w:color w:val="000000"/>
        </w:rPr>
        <w:t>, o por presencia de alteraciones morfológicas como</w:t>
      </w:r>
      <w:r w:rsidR="00900277" w:rsidRPr="00E114C1">
        <w:rPr>
          <w:rFonts w:ascii="Arial" w:hAnsi="Arial" w:cs="Arial"/>
          <w:color w:val="000000"/>
        </w:rPr>
        <w:t xml:space="preserve"> </w:t>
      </w:r>
      <w:r w:rsidR="006E0FC8" w:rsidRPr="00E114C1">
        <w:rPr>
          <w:rFonts w:ascii="Arial" w:hAnsi="Arial" w:cs="Arial"/>
          <w:color w:val="000000"/>
        </w:rPr>
        <w:t>f</w:t>
      </w:r>
      <w:r w:rsidR="00900277" w:rsidRPr="00E114C1">
        <w:rPr>
          <w:rFonts w:ascii="Arial" w:hAnsi="Arial" w:cs="Arial"/>
          <w:color w:val="000000"/>
        </w:rPr>
        <w:t xml:space="preserve">rente olímpica, nariz en </w:t>
      </w:r>
      <w:r w:rsidR="006E0FC8" w:rsidRPr="00E114C1">
        <w:rPr>
          <w:rFonts w:ascii="Arial" w:hAnsi="Arial" w:cs="Arial"/>
          <w:color w:val="000000"/>
        </w:rPr>
        <w:t>“</w:t>
      </w:r>
      <w:r w:rsidR="00900277" w:rsidRPr="00E114C1">
        <w:rPr>
          <w:rFonts w:ascii="Arial" w:hAnsi="Arial" w:cs="Arial"/>
          <w:color w:val="000000"/>
        </w:rPr>
        <w:t>silla de montar</w:t>
      </w:r>
      <w:r w:rsidR="006E0FC8" w:rsidRPr="00E114C1">
        <w:rPr>
          <w:rFonts w:ascii="Arial" w:hAnsi="Arial" w:cs="Arial"/>
          <w:color w:val="000000"/>
        </w:rPr>
        <w:t>”</w:t>
      </w:r>
      <w:r w:rsidR="00900277" w:rsidRPr="00E114C1">
        <w:rPr>
          <w:rFonts w:ascii="Arial" w:hAnsi="Arial" w:cs="Arial"/>
          <w:color w:val="000000"/>
        </w:rPr>
        <w:t xml:space="preserve">, mandíbula prominente, tibias en sable, signo de </w:t>
      </w:r>
      <w:r w:rsidRPr="00E114C1">
        <w:rPr>
          <w:rFonts w:ascii="Arial" w:hAnsi="Arial" w:cs="Arial"/>
          <w:color w:val="242021"/>
          <w:lang w:eastAsia="es-MX"/>
        </w:rPr>
        <w:t xml:space="preserve">Higouménakis, </w:t>
      </w:r>
      <w:r w:rsidR="006E0FC8" w:rsidRPr="00E114C1">
        <w:rPr>
          <w:rFonts w:ascii="Arial" w:hAnsi="Arial" w:cs="Arial"/>
          <w:color w:val="242021"/>
          <w:lang w:eastAsia="es-MX"/>
        </w:rPr>
        <w:t xml:space="preserve">infartos cerebrales e </w:t>
      </w:r>
      <w:r w:rsidRPr="00E114C1">
        <w:rPr>
          <w:rFonts w:ascii="Arial" w:hAnsi="Arial" w:cs="Arial"/>
          <w:color w:val="242021"/>
          <w:lang w:eastAsia="es-MX"/>
        </w:rPr>
        <w:t>hidrocefalia</w:t>
      </w:r>
      <w:r w:rsidR="00EF7D23" w:rsidRPr="00E114C1">
        <w:rPr>
          <w:rFonts w:ascii="Arial" w:hAnsi="Arial" w:cs="Arial"/>
          <w:color w:val="242021"/>
          <w:lang w:eastAsia="es-MX"/>
        </w:rPr>
        <w:fldChar w:fldCharType="begin"/>
      </w:r>
      <w:r w:rsidR="0082160D">
        <w:rPr>
          <w:rFonts w:ascii="Arial" w:hAnsi="Arial" w:cs="Arial"/>
          <w:color w:val="242021"/>
          <w:lang w:eastAsia="es-MX"/>
        </w:rPr>
        <w:instrText xml:space="preserve"> ADDIN ZOTERO_ITEM CSL_CITATION {"citationID":"AoywBiwM","properties":{"formattedCitation":"(2,37,38)","plainCitation":"(2,37,38)","noteIndex":0},"citationItems":[{"id":1045,"uris":["http://zotero.org/users/8300837/items/V6F8AEZ8"],"uri":["http://zotero.org/users/8300837/items/V6F8AEZ8"],"itemData":{"id":1045,"type":"article-journal","abstract":"Syphilis is caused by a spirochaete bacterium called Treponema pallidum. Vertical transmission of spirochaetes can lead to congenital infection of the fetus in pregnant women who are inadequately treated or not treated at all, causing various clinical manifestations including stillbirth and neonatal death, cutaneous and visceral manifestations, or asymptomatic infection. We present a severe case of syphilis in a 3-month-old boy with skin lesions, portal hypertension, and anaemia. Because the mother was tested negative for syphilis antibodies at 16 weeks of gestation, a diagnosis of congenital syphilis was initially not considered. This case shows that transmission of T pallidum can still occur in high-income countries with a high rate of antenatal screening. Early recognition might be hampered if physicians do not consider congenital syphilis as a possible diagnosis. Congenital syphilis should be considered in any severe and diagnostically challenging infectious disease case, even in the context of negative antenatal screening.","container-title":"The Lancet. Infectious Diseases","DOI":"10.1016/S1473-3099(20)30268-1","ISSN":"1474-4457","issue":"7","journalAbbreviation":"Lancet Infect Dis","language":"eng","note":"PMID: 32502432","page":"e173-e179","source":"PubMed","title":"Congenital syphilis, the great imitator-case report and review","volume":"20","author":[{"family":"Keuning","given":"Maya W."},{"family":"Kamp","given":"Gerda A."},{"family":"Schonenberg-Meinema","given":"Dieneke"},{"family":"Dorigo-Zetsma","given":"Julia W."},{"family":"Zuiden","given":"Jorrit M.","non-dropping-particle":"van"},{"family":"Pajkrt","given":"Dasja"}],"issued":{"date-parts":[["2020",7]]}}},{"id":1097,"uris":["http://zotero.org/users/8300837/items/V3BYWXT7"],"uri":["http://zotero.org/users/8300837/items/V3BYWXT7"],"itemData":{"id":1097,"type":"article-journal","abstract":"OBJECTIVE: To evaluate the national antenatal syphilis screening programme and provide evidence for improving screening and management strategies.\nDESIGN: National population-based surveillance.\nSETTING: United Kingdom (UK).\nPOPULATION: All pregnant women screening positive for syphilis, 2010-2011.\nMETHODS: Demographic, laboratory and treatment details for each pregnancy were collected from UK antenatal units (~210), along with follow-up information on all infants born to women requiring syphilis treatment in pregnancy.\nMAIN OUTCOME MEASURES: Proportion of women with newly or previously diagnosed syphilis among those with positive screening tests in pregnancy; proportion requiring treatment.\nRESULTS: Overall, 77% (1425/1840) of reported pregnancies were confirmed syphilis screen-positive. Of these, 71% (1010/1425) were in women with previously diagnosed syphilis (155 requiring treatment), 26% (374/1425) with newly diagnosed syphilis (all requiring treatment) and 3% (41/1425) required treatment but the reason for treatment was unclear. Thus 40% (570/1425) required treatment overall; of these, 96% (516/537) were treated (missing data: 33/570), although for 18% (83/456), this was not until the third trimester (missing data: 60/537). Follow up of infants born to treated women was poor, with at least a third not followed. Six infants were diagnosed with congenital syphilis; two mothers were untreated, three had delayed treatment and one had incomplete treatment (first trimester).\nCONCLUSION: Over 2 years, among pregnant women with confirmed positive syphilis screening results in the UK, a quarter had newly diagnosed infections and 40% required treatment. Despite high uptake of treatment, antenatal syphilis management could be improved by earlier detection, earlier treatment, and stronger links between healthcare teams.\nTWEETABLE ABSTRACT: 25% of pregnant women screening positive for syphilis in the UK were newly diagnosed and 40% needed treatment.","container-title":"BJOG: an international journal of obstetrics and gynaecology","DOI":"10.1111/1471-0528.14053","ISSN":"1471-0528","issue":"1","journalAbbreviation":"BJOG","language":"eng","note":"PMID: 27219027","page":"79-86","source":"PubMed","title":"Syphilis screening in pregnancy in the United Kingdom, 2010-2011: a national surveillance study","title-short":"Syphilis screening in pregnancy in the United Kingdom, 2010-2011","volume":"124","author":[{"family":"Townsend","given":"C. L."},{"family":"Francis","given":"K."},{"family":"Peckham","given":"C. S."},{"family":"Tookey","given":"P. A."}],"issued":{"date-parts":[["2017",1]]}}},{"id":1100,"uris":["http://zotero.org/users/8300837/items/VVVGEMED"],"uri":["http://zotero.org/users/8300837/items/VVVGEMED"],"itemData":{"id":1100,"type":"article-journal","abstract":"Objective: To report four cases of hydrops fetalis secondary to congenital syphilis and carry out a review of the literature to answer the question, What is the antibiotic regimen used in cases of gestational syphilis with hydrops fetalis as a complication?\nMaterials and Methods: Four cases of congenital syphilis with hydrops fetalis are presented. Maternal age ranged between 17 and 28 years, gestational age at the time of diagnosis varied between 25 and 30 weeks, and two of the mothers had not initiated prenatal care at that time. Treatment with crystalline penicillin for gestational syphilis was given immediately 6 to 12 weeks before delivery in three cases and partners were prescribed treatment with benzathine penicillin. As for the neonates, two had no active infection or sequelae and one of them was considered to have congenital syphilis based on non-treponemal test titers. In one case, the patient was unable to receive syphilis treatment before delivery and her newborn had signs of active infection. A review of the literature was conducted in the Medline, LILACS and Google Scholar databases using the search terms “hydrops fetalis,” “Lues”, “syphilis – prenatal diagnosis - ultrasound - penicillin – treatment”. The search included case reports and case series or cohorts of newborns with gestational syphilis and hydrops fetalis. Information regarding treatment in the mothers and in the newborns was extracted.\nResults: Overall, 119 articles were identified. Of these, 13 met the inclusion criteria, three were discarded because the full text could not be accessed. Ten studies with a total of 16 reported cases of hydrops fetalis secondary to congenital infection were reported. Of these, three presented with severe fetal anemia and required intrauterine transfusion; 5 cases received intrauterine penicillin treatment. In four cases the mother received weekly intramuscular injections of benzathine penicillin for 3 weeks, one received additional intravenous crystalline penicillin for 13 days, while another one received intravenous crystalline penicillin for 14 days. Treatment during gestation was not given in a total of 11 cases; and 6 of the 16 cases (37.5%) resulted in perinatal death.\nConclusion: Delays in prenatal care and late diagnosis and treatment of gestational syphilis are important causes of persistent congenital syphilis. Randomized studies are required to identify the best treatment in fetuses with congenital syphilis 30 days before delivery and in fetuses with systemic compromise during the second half of gestation.","container-title":"Revista Colombiana De Obstetricia Y Ginecologia","DOI":"10.18597/rcog.3591","ISSN":"2463-0225","issue":"2","journalAbbreviation":"Rev Colomb Obstet Ginecol","language":"eng, spa","note":"PMID: 34506702\nPMCID: PMC8425360","page":"149-161","source":"PubMed","title":"Congenital syphilis with hydrops fetalis: report of four cases in a general referral hospital in Bogota, Colombia between 2016- 2020","title-short":"Congenital syphilis with hydrops fetalis","volume":"72","author":[{"family":"Camacho-Montaño","given":"Andrés Mauricio"},{"family":"Niño-Alba","given":"Reinaldo"},{"family":"Páez-Castellanos","given":"Edgar"}],"issued":{"date-parts":[["2021",6,30]]}}}],"schema":"https://github.com/citation-style-language/schema/raw/master/csl-citation.json"} </w:instrText>
      </w:r>
      <w:r w:rsidR="00EF7D23" w:rsidRPr="00E114C1">
        <w:rPr>
          <w:rFonts w:ascii="Arial" w:hAnsi="Arial" w:cs="Arial"/>
          <w:color w:val="242021"/>
          <w:lang w:eastAsia="es-MX"/>
        </w:rPr>
        <w:fldChar w:fldCharType="separate"/>
      </w:r>
      <w:r w:rsidR="0082160D" w:rsidRPr="0082160D">
        <w:rPr>
          <w:rFonts w:ascii="Arial" w:hAnsi="Arial" w:cs="Arial"/>
        </w:rPr>
        <w:t>(2,37,38)</w:t>
      </w:r>
      <w:r w:rsidR="00EF7D23" w:rsidRPr="00E114C1">
        <w:rPr>
          <w:rFonts w:ascii="Arial" w:hAnsi="Arial" w:cs="Arial"/>
          <w:color w:val="242021"/>
          <w:lang w:eastAsia="es-MX"/>
        </w:rPr>
        <w:fldChar w:fldCharType="end"/>
      </w:r>
      <w:r w:rsidR="00EF7D23" w:rsidRPr="00E114C1">
        <w:rPr>
          <w:rFonts w:ascii="Arial" w:hAnsi="Arial" w:cs="Arial"/>
          <w:color w:val="242021"/>
          <w:lang w:eastAsia="es-MX"/>
        </w:rPr>
        <w:t>.</w:t>
      </w:r>
    </w:p>
    <w:p w14:paraId="5866058B" w14:textId="24BCEAF7" w:rsidR="005C37A3" w:rsidRPr="00E114C1" w:rsidRDefault="009A4857" w:rsidP="005C37A3">
      <w:pPr>
        <w:spacing w:line="480" w:lineRule="auto"/>
        <w:jc w:val="both"/>
        <w:rPr>
          <w:rFonts w:ascii="Arial" w:hAnsi="Arial" w:cs="Arial"/>
          <w:color w:val="000000"/>
        </w:rPr>
      </w:pPr>
      <w:r w:rsidRPr="00E114C1">
        <w:rPr>
          <w:rFonts w:ascii="Arial" w:hAnsi="Arial" w:cs="Arial"/>
          <w:color w:val="000000"/>
        </w:rPr>
        <w:lastRenderedPageBreak/>
        <w:t>La etapa</w:t>
      </w:r>
      <w:r w:rsidR="00587B36" w:rsidRPr="00E114C1">
        <w:rPr>
          <w:rFonts w:ascii="Arial" w:hAnsi="Arial" w:cs="Arial"/>
          <w:color w:val="000000"/>
        </w:rPr>
        <w:t xml:space="preserve"> de sífilis de mayor prevalencia identificada </w:t>
      </w:r>
      <w:r w:rsidRPr="00E114C1">
        <w:rPr>
          <w:rFonts w:ascii="Arial" w:hAnsi="Arial" w:cs="Arial"/>
          <w:color w:val="000000"/>
        </w:rPr>
        <w:t xml:space="preserve">en nuestro estudio fue sífilis latente, </w:t>
      </w:r>
      <w:r w:rsidR="00587B36" w:rsidRPr="00E114C1">
        <w:rPr>
          <w:rFonts w:ascii="Arial" w:hAnsi="Arial" w:cs="Arial"/>
          <w:color w:val="000000"/>
        </w:rPr>
        <w:t xml:space="preserve">debido a </w:t>
      </w:r>
      <w:r w:rsidRPr="00E114C1">
        <w:rPr>
          <w:rFonts w:ascii="Arial" w:hAnsi="Arial" w:cs="Arial"/>
          <w:color w:val="000000"/>
        </w:rPr>
        <w:t xml:space="preserve">que la mayor captación de </w:t>
      </w:r>
      <w:r w:rsidR="00587B36" w:rsidRPr="00E114C1">
        <w:rPr>
          <w:rFonts w:ascii="Arial" w:hAnsi="Arial" w:cs="Arial"/>
          <w:color w:val="000000"/>
        </w:rPr>
        <w:t xml:space="preserve">gestantes se </w:t>
      </w:r>
      <w:r w:rsidRPr="00E114C1">
        <w:rPr>
          <w:rFonts w:ascii="Arial" w:hAnsi="Arial" w:cs="Arial"/>
          <w:color w:val="000000"/>
        </w:rPr>
        <w:t xml:space="preserve">realizó </w:t>
      </w:r>
      <w:r w:rsidR="00587B36" w:rsidRPr="00E114C1">
        <w:rPr>
          <w:rFonts w:ascii="Arial" w:hAnsi="Arial" w:cs="Arial"/>
          <w:color w:val="000000"/>
        </w:rPr>
        <w:t xml:space="preserve">hasta en </w:t>
      </w:r>
      <w:r w:rsidRPr="00E114C1">
        <w:rPr>
          <w:rFonts w:ascii="Arial" w:hAnsi="Arial" w:cs="Arial"/>
          <w:color w:val="000000"/>
        </w:rPr>
        <w:t xml:space="preserve">el momento del parto y no en consulta. Otros estudios realizados en nuestro hospital, como en el servicio de Dermatología, reportan </w:t>
      </w:r>
      <w:r w:rsidR="00713790" w:rsidRPr="00E114C1">
        <w:rPr>
          <w:rFonts w:ascii="Arial" w:hAnsi="Arial" w:cs="Arial"/>
          <w:color w:val="000000"/>
        </w:rPr>
        <w:t>con mayor prevalencia</w:t>
      </w:r>
      <w:r w:rsidRPr="00E114C1">
        <w:rPr>
          <w:rFonts w:ascii="Arial" w:hAnsi="Arial" w:cs="Arial"/>
          <w:color w:val="000000"/>
        </w:rPr>
        <w:t xml:space="preserve"> </w:t>
      </w:r>
      <w:r w:rsidR="00713790" w:rsidRPr="00E114C1">
        <w:rPr>
          <w:rFonts w:ascii="Arial" w:hAnsi="Arial" w:cs="Arial"/>
          <w:color w:val="000000"/>
        </w:rPr>
        <w:t>sífilis secundaria con 48.4%,</w:t>
      </w:r>
      <w:r w:rsidRPr="00E114C1">
        <w:rPr>
          <w:rFonts w:ascii="Arial" w:hAnsi="Arial" w:cs="Arial"/>
          <w:color w:val="000000"/>
        </w:rPr>
        <w:t xml:space="preserve"> esto</w:t>
      </w:r>
      <w:r w:rsidR="00587B36" w:rsidRPr="00E114C1">
        <w:rPr>
          <w:rFonts w:ascii="Arial" w:hAnsi="Arial" w:cs="Arial"/>
          <w:color w:val="000000"/>
        </w:rPr>
        <w:t xml:space="preserve"> en relación a </w:t>
      </w:r>
      <w:r w:rsidRPr="00E114C1">
        <w:rPr>
          <w:rFonts w:ascii="Arial" w:hAnsi="Arial" w:cs="Arial"/>
          <w:color w:val="000000"/>
        </w:rPr>
        <w:t>los hallazgos dermatológicos que se presentan</w:t>
      </w:r>
      <w:r w:rsidR="00587B36" w:rsidRPr="00E114C1">
        <w:rPr>
          <w:rFonts w:ascii="Arial" w:hAnsi="Arial" w:cs="Arial"/>
          <w:color w:val="000000"/>
        </w:rPr>
        <w:t xml:space="preserve"> en este estadio</w:t>
      </w:r>
      <w:r w:rsidRPr="00E114C1">
        <w:rPr>
          <w:rFonts w:ascii="Arial" w:hAnsi="Arial" w:cs="Arial"/>
          <w:color w:val="000000"/>
        </w:rPr>
        <w:t>,</w:t>
      </w:r>
      <w:r w:rsidR="002308AA" w:rsidRPr="00E114C1">
        <w:rPr>
          <w:rFonts w:ascii="Arial" w:hAnsi="Arial" w:cs="Arial"/>
          <w:color w:val="000000"/>
        </w:rPr>
        <w:t xml:space="preserve"> lo cual motiva la búsqueda de atención médica</w:t>
      </w:r>
      <w:r w:rsidR="006B481B" w:rsidRPr="00E114C1">
        <w:rPr>
          <w:rFonts w:ascii="Arial" w:hAnsi="Arial" w:cs="Arial"/>
          <w:color w:val="000000"/>
        </w:rPr>
        <w:fldChar w:fldCharType="begin"/>
      </w:r>
      <w:r w:rsidR="0082160D">
        <w:rPr>
          <w:rFonts w:ascii="Arial" w:hAnsi="Arial" w:cs="Arial"/>
          <w:color w:val="000000"/>
        </w:rPr>
        <w:instrText xml:space="preserve"> ADDIN ZOTERO_ITEM CSL_CITATION {"citationID":"yiCjrtGy","properties":{"formattedCitation":"(3,39)","plainCitation":"(3,39)","noteIndex":0},"citationItems":[{"id":1042,"uris":["http://zotero.org/users/8300837/items/J3CRPHG8"],"uri":["http://zotero.org/users/8300837/items/J3CRPHG8"],"itemData":{"id":1042,"type":"article-journal","container-title":"Dermatología Cosmética, Médica y Quirúrgica","issue":"1","journalAbbreviation":"Dermatología Cosmética, Médica y Quirúrgica","language":"ES","page":"8-12","source":"www.medigraphic.com","title":"Clinical and Demographic Characteristics of Syphilis in a Tertiary-Care Hospital in Mexico","volume":"18","author":[{"family":"Cruz-Gómez","given":"Luis Gerardo"},{"family":"Garza","given":"Jesús Alberto Cárdenas-de","dropping-particle":"la"},{"family":"Cruz-Valadez","given":"Estephania","dropping-particle":"de la"},{"family":"Cuéllar-Barboza","given":"Adrián"},{"family":"Martínez-Moreno","given":"Adrián"},{"family":"Áncer-Arellano","given":"Jesús"},{"family":"García-Lozano","given":"José Alberto"},{"family":"Ocampo-Candiani","given":"Jorge"},{"family":"González-González","given":"Sergio Eduardo"}],"issued":{"date-parts":[["2020",4,20]]}}},{"id":1108,"uris":["http://zotero.org/users/8300837/items/QNBWRQNM"],"uri":["http://zotero.org/users/8300837/items/QNBWRQNM"],"itemData":{"id":1108,"type":"article-journal","abstract":"Venereal syphilis is a multi-stage, sexually transmitted disease caused by the spirochetal bacterium Treponema pallidum (Tp). Herein we describe a cohort of 57 patients (age 18-68 years) with secondary syphilis (SS) identified through a network of public sector primary health care providers in Cali, Colombia. To be eligible for participation, study subjects were required to have cutaneous lesions consistent with SS, a reactive Rapid Plasma Reagin test (RPR-titer &gt; or = 1 : 4), and a confirmatory treponemal test (Fluorescent Treponemal Antibody Absorption test- FTA-ABS). Most subjects enrolled were women (64.9%), predominantly Afro-Colombian (38.6%) or mestizo (56.1%), and all were of low socio-economic status. Three (5.3%) subjects were newly diagnosed with HIV infection at study entry. The duration of signs and symptoms in most patients (53.6%) was less than 30 days; however, some patients reported being symptomatic for several months (range 5-240 days). The typical palmar and plantar exanthem of SS was the most common dermal manifestation (63%), followed by diffuse hypo- or hyperpigmented macules and papules on the trunk, abdomen and extremities. Three patients had patchy alopecia. Whole blood (WB) samples and punch biopsy material from a subset of SS patients were assayed for the presence of Tp DNA polymerase I gene (polA) target by real-time qualitative and quantitative PCR methods. Twelve (46%) of the 26 WB samples studied had quantifiable Tp DNA (ranging between 194.9 and 1954.2 Tp polA copies/ml blood) and seven (64%) were positive when WB DNA was extracted within 24 hours of collection. Tp DNA was also present in 8/12 (66%) skin biopsies available for testing. Strain typing analysis was attempted in all skin and WB samples with detectable Tp DNA. Using arp repeat size analysis and tpr RFLP patterns four different strain types were identified (14d, 16d, 13d and 22a). None of the WB samples had sufficient DNA for typing. The clinical and microbiologic observations presented herein, together with recent Cali syphilis seroprevalence data, provide additional evidence that venereal syphilis is highly endemic in this region of Colombia, thus underscoring the need for health care providers in the region to be acutely aware of the clinical manifestations of SS. This study also provides, for the first time, quantitative evidence that a significant proportion of untreated SS patients have substantial numbers of circulating spirochetes. How Tp is able to persist in the blood and skin of SS patients, despite the known presence of circulating treponemal opsonizing antibodies and the robust pro-inflammatory cellular immune responses characteristic of this stage of the disease, is not fully understood and requires further study.","container-title":"PLoS neglected tropical diseases","DOI":"10.1371/journal.pntd.0000690","ISSN":"1935-2735","issue":"5","journalAbbreviation":"PLoS Negl Trop Dis","language":"eng","note":"PMID: 20502522\nPMCID: PMC2872645","page":"e690","source":"PubMed","title":"Secondary syphilis in cali, Colombia: new concepts in disease pathogenesis","title-short":"Secondary syphilis in cali, Colombia","volume":"4","author":[{"family":"Cruz","given":"Adriana R."},{"family":"Pillay","given":"Allan"},{"family":"Zuluaga","given":"Ana V."},{"family":"Ramirez","given":"Lady G."},{"family":"Duque","given":"Jorge E."},{"family":"Aristizabal","given":"Gloria E."},{"family":"Fiel-Gan","given":"Mary D."},{"family":"Jaramillo","given":"Roberto"},{"family":"Trujillo","given":"Rodolfo"},{"family":"Valencia","given":"Carlos"},{"family":"Jagodzinski","given":"Linda"},{"family":"Cox","given":"David L."},{"family":"Radolf","given":"Justin D."},{"family":"Salazar","given":"Juan C."}],"issued":{"date-parts":[["2010",5,18]]}}}],"schema":"https://github.com/citation-style-language/schema/raw/master/csl-citation.json"} </w:instrText>
      </w:r>
      <w:r w:rsidR="006B481B" w:rsidRPr="00E114C1">
        <w:rPr>
          <w:rFonts w:ascii="Arial" w:hAnsi="Arial" w:cs="Arial"/>
          <w:color w:val="000000"/>
        </w:rPr>
        <w:fldChar w:fldCharType="separate"/>
      </w:r>
      <w:r w:rsidR="0082160D" w:rsidRPr="0082160D">
        <w:rPr>
          <w:rFonts w:ascii="Arial" w:hAnsi="Arial" w:cs="Arial"/>
        </w:rPr>
        <w:t>(3,39)</w:t>
      </w:r>
      <w:r w:rsidR="006B481B" w:rsidRPr="00E114C1">
        <w:rPr>
          <w:rFonts w:ascii="Arial" w:hAnsi="Arial" w:cs="Arial"/>
          <w:color w:val="000000"/>
        </w:rPr>
        <w:fldChar w:fldCharType="end"/>
      </w:r>
      <w:r w:rsidRPr="00E114C1">
        <w:rPr>
          <w:rFonts w:ascii="Arial" w:hAnsi="Arial" w:cs="Arial"/>
          <w:color w:val="000000"/>
        </w:rPr>
        <w:t xml:space="preserve">. Sin embargo, son necesarios estudios </w:t>
      </w:r>
      <w:r w:rsidR="002308AA" w:rsidRPr="00E114C1">
        <w:rPr>
          <w:rFonts w:ascii="Arial" w:hAnsi="Arial" w:cs="Arial"/>
          <w:color w:val="000000"/>
        </w:rPr>
        <w:t xml:space="preserve">de prevalencia </w:t>
      </w:r>
      <w:r w:rsidR="00587B36" w:rsidRPr="00E114C1">
        <w:rPr>
          <w:rFonts w:ascii="Arial" w:hAnsi="Arial" w:cs="Arial"/>
          <w:color w:val="000000"/>
        </w:rPr>
        <w:t>para valorar sífilis latente</w:t>
      </w:r>
      <w:r w:rsidR="002308AA" w:rsidRPr="00E114C1">
        <w:rPr>
          <w:rFonts w:ascii="Arial" w:hAnsi="Arial" w:cs="Arial"/>
          <w:color w:val="000000"/>
        </w:rPr>
        <w:t xml:space="preserve"> en la población</w:t>
      </w:r>
      <w:r w:rsidR="00587B36" w:rsidRPr="00E114C1">
        <w:rPr>
          <w:rFonts w:ascii="Arial" w:hAnsi="Arial" w:cs="Arial"/>
          <w:color w:val="000000"/>
        </w:rPr>
        <w:t xml:space="preserve">, </w:t>
      </w:r>
      <w:r w:rsidR="00B87D57" w:rsidRPr="00E114C1">
        <w:rPr>
          <w:rFonts w:ascii="Arial" w:hAnsi="Arial" w:cs="Arial"/>
          <w:color w:val="000000"/>
        </w:rPr>
        <w:t>ya que,</w:t>
      </w:r>
      <w:r w:rsidR="00587B36" w:rsidRPr="00E114C1">
        <w:rPr>
          <w:rFonts w:ascii="Arial" w:hAnsi="Arial" w:cs="Arial"/>
          <w:color w:val="000000"/>
        </w:rPr>
        <w:t xml:space="preserve"> ante la falta de síntomas, el diagnóstico suele ser un hallazgo incidental </w:t>
      </w:r>
      <w:r w:rsidR="002308AA" w:rsidRPr="00E114C1">
        <w:rPr>
          <w:rFonts w:ascii="Arial" w:hAnsi="Arial" w:cs="Arial"/>
          <w:color w:val="000000"/>
        </w:rPr>
        <w:t xml:space="preserve">de pruebas treponémicas reactivas </w:t>
      </w:r>
      <w:r w:rsidR="00587B36" w:rsidRPr="00E114C1">
        <w:rPr>
          <w:rFonts w:ascii="Arial" w:hAnsi="Arial" w:cs="Arial"/>
          <w:color w:val="000000"/>
        </w:rPr>
        <w:t>en estudio</w:t>
      </w:r>
      <w:r w:rsidR="002308AA" w:rsidRPr="00E114C1">
        <w:rPr>
          <w:rFonts w:ascii="Arial" w:hAnsi="Arial" w:cs="Arial"/>
          <w:color w:val="000000"/>
        </w:rPr>
        <w:t>s rutinarios</w:t>
      </w:r>
      <w:r w:rsidR="00587B36" w:rsidRPr="00E114C1">
        <w:rPr>
          <w:rFonts w:ascii="Arial" w:hAnsi="Arial" w:cs="Arial"/>
          <w:color w:val="000000"/>
        </w:rPr>
        <w:t>, durante el control prenatal, donaciones de sangre o laboratorios pr</w:t>
      </w:r>
      <w:r w:rsidR="002308AA" w:rsidRPr="00E114C1">
        <w:rPr>
          <w:rFonts w:ascii="Arial" w:hAnsi="Arial" w:cs="Arial"/>
          <w:color w:val="000000"/>
        </w:rPr>
        <w:t>enupciales, entre otros</w:t>
      </w:r>
      <w:r w:rsidR="00587B36" w:rsidRPr="00E114C1">
        <w:rPr>
          <w:rFonts w:ascii="Arial" w:hAnsi="Arial" w:cs="Arial"/>
          <w:color w:val="000000"/>
        </w:rPr>
        <w:t xml:space="preserve">. </w:t>
      </w:r>
      <w:r w:rsidRPr="00E114C1">
        <w:rPr>
          <w:rFonts w:ascii="Arial" w:hAnsi="Arial" w:cs="Arial"/>
          <w:color w:val="000000"/>
        </w:rPr>
        <w:t xml:space="preserve"> </w:t>
      </w:r>
    </w:p>
    <w:p w14:paraId="6B8477DC" w14:textId="50FFD3CB" w:rsidR="005C37A3" w:rsidRPr="00E114C1" w:rsidRDefault="00276B45" w:rsidP="005C37A3">
      <w:pPr>
        <w:spacing w:line="480" w:lineRule="auto"/>
        <w:jc w:val="both"/>
        <w:rPr>
          <w:rFonts w:ascii="Arial" w:hAnsi="Arial" w:cs="Arial"/>
          <w:color w:val="000000"/>
        </w:rPr>
      </w:pPr>
      <w:r w:rsidRPr="00E114C1">
        <w:rPr>
          <w:rFonts w:ascii="Arial" w:hAnsi="Arial" w:cs="Arial"/>
          <w:color w:val="000000"/>
        </w:rPr>
        <w:t xml:space="preserve">La infección de transmisión sexual más frecuentemente reportada en nuestro estudio fue condilomatosis. </w:t>
      </w:r>
      <w:r w:rsidR="002F308F" w:rsidRPr="00E114C1">
        <w:rPr>
          <w:rFonts w:ascii="Arial" w:hAnsi="Arial" w:cs="Arial"/>
          <w:color w:val="000000"/>
        </w:rPr>
        <w:t xml:space="preserve">En </w:t>
      </w:r>
      <w:r w:rsidRPr="00E114C1">
        <w:rPr>
          <w:rFonts w:ascii="Arial" w:hAnsi="Arial" w:cs="Arial"/>
          <w:color w:val="000000"/>
        </w:rPr>
        <w:t>otras series</w:t>
      </w:r>
      <w:r w:rsidR="002F308F" w:rsidRPr="00E114C1">
        <w:rPr>
          <w:rFonts w:ascii="Arial" w:hAnsi="Arial" w:cs="Arial"/>
          <w:color w:val="000000"/>
        </w:rPr>
        <w:t xml:space="preserve"> de nuestro hospital</w:t>
      </w:r>
      <w:r w:rsidRPr="00E114C1">
        <w:rPr>
          <w:rFonts w:ascii="Arial" w:hAnsi="Arial" w:cs="Arial"/>
          <w:color w:val="000000"/>
        </w:rPr>
        <w:t xml:space="preserve"> se reporta</w:t>
      </w:r>
      <w:r w:rsidR="002F308F" w:rsidRPr="00E114C1">
        <w:rPr>
          <w:rFonts w:ascii="Arial" w:hAnsi="Arial" w:cs="Arial"/>
          <w:color w:val="000000"/>
        </w:rPr>
        <w:t xml:space="preserve"> que la</w:t>
      </w:r>
      <w:r w:rsidRPr="00E114C1">
        <w:rPr>
          <w:rFonts w:ascii="Arial" w:hAnsi="Arial" w:cs="Arial"/>
          <w:color w:val="000000"/>
        </w:rPr>
        <w:t xml:space="preserve"> coinfección</w:t>
      </w:r>
      <w:r w:rsidR="002F308F" w:rsidRPr="00E114C1">
        <w:rPr>
          <w:rFonts w:ascii="Arial" w:hAnsi="Arial" w:cs="Arial"/>
          <w:color w:val="000000"/>
        </w:rPr>
        <w:t xml:space="preserve"> más frecuente es</w:t>
      </w:r>
      <w:r w:rsidRPr="00E114C1">
        <w:rPr>
          <w:rFonts w:ascii="Arial" w:hAnsi="Arial" w:cs="Arial"/>
          <w:color w:val="000000"/>
        </w:rPr>
        <w:t xml:space="preserve"> VIH, </w:t>
      </w:r>
      <w:r w:rsidR="002F308F" w:rsidRPr="00E114C1">
        <w:rPr>
          <w:rFonts w:ascii="Arial" w:hAnsi="Arial" w:cs="Arial"/>
          <w:color w:val="000000"/>
        </w:rPr>
        <w:t xml:space="preserve">en </w:t>
      </w:r>
      <w:r w:rsidRPr="00E114C1">
        <w:rPr>
          <w:rFonts w:ascii="Arial" w:hAnsi="Arial" w:cs="Arial"/>
          <w:color w:val="000000"/>
        </w:rPr>
        <w:t>38.7%</w:t>
      </w:r>
      <w:r w:rsidR="002F308F" w:rsidRPr="00E114C1">
        <w:rPr>
          <w:rFonts w:ascii="Arial" w:hAnsi="Arial" w:cs="Arial"/>
          <w:color w:val="000000"/>
        </w:rPr>
        <w:t xml:space="preserve"> y en segundo lugar, verrugas genitales</w:t>
      </w:r>
      <w:r w:rsidR="002F308F" w:rsidRPr="00E114C1">
        <w:rPr>
          <w:rFonts w:ascii="Arial" w:hAnsi="Arial" w:cs="Arial"/>
          <w:color w:val="000000"/>
        </w:rPr>
        <w:fldChar w:fldCharType="begin"/>
      </w:r>
      <w:r w:rsidR="003A4883">
        <w:rPr>
          <w:rFonts w:ascii="Arial" w:hAnsi="Arial" w:cs="Arial"/>
          <w:color w:val="000000"/>
        </w:rPr>
        <w:instrText xml:space="preserve"> ADDIN ZOTERO_ITEM CSL_CITATION {"citationID":"MeQUPicK","properties":{"formattedCitation":"(3)","plainCitation":"(3)","noteIndex":0},"citationItems":[{"id":1042,"uris":["http://zotero.org/users/8300837/items/J3CRPHG8"],"uri":["http://zotero.org/users/8300837/items/J3CRPHG8"],"itemData":{"id":1042,"type":"article-journal","container-title":"Dermatología Cosmética, Médica y Quirúrgica","issue":"1","journalAbbreviation":"Dermatología Cosmética, Médica y Quirúrgica","language":"ES","page":"8-12","source":"www.medigraphic.com","title":"Clinical and Demographic Characteristics of Syphilis in a Tertiary-Care Hospital in Mexico","volume":"18","author":[{"family":"Cruz-Gómez","given":"Luis Gerardo"},{"family":"Garza","given":"Jesús Alberto Cárdenas-de","dropping-particle":"la"},{"family":"Cruz-Valadez","given":"Estephania","dropping-particle":"de la"},{"family":"Cuéllar-Barboza","given":"Adrián"},{"family":"Martínez-Moreno","given":"Adrián"},{"family":"Áncer-Arellano","given":"Jesús"},{"family":"García-Lozano","given":"José Alberto"},{"family":"Ocampo-Candiani","given":"Jorge"},{"family":"González-González","given":"Sergio Eduardo"}],"issued":{"date-parts":[["2020",4,20]]}}}],"schema":"https://github.com/citation-style-language/schema/raw/master/csl-citation.json"} </w:instrText>
      </w:r>
      <w:r w:rsidR="002F308F" w:rsidRPr="00E114C1">
        <w:rPr>
          <w:rFonts w:ascii="Arial" w:hAnsi="Arial" w:cs="Arial"/>
          <w:color w:val="000000"/>
        </w:rPr>
        <w:fldChar w:fldCharType="separate"/>
      </w:r>
      <w:r w:rsidR="003A4883" w:rsidRPr="003A4883">
        <w:rPr>
          <w:rFonts w:ascii="Arial" w:hAnsi="Arial" w:cs="Arial"/>
        </w:rPr>
        <w:t>(3)</w:t>
      </w:r>
      <w:r w:rsidR="002F308F" w:rsidRPr="00E114C1">
        <w:rPr>
          <w:rFonts w:ascii="Arial" w:hAnsi="Arial" w:cs="Arial"/>
          <w:color w:val="000000"/>
        </w:rPr>
        <w:fldChar w:fldCharType="end"/>
      </w:r>
      <w:r w:rsidR="002F308F" w:rsidRPr="00E114C1">
        <w:rPr>
          <w:rFonts w:ascii="Arial" w:hAnsi="Arial" w:cs="Arial"/>
          <w:color w:val="000000"/>
        </w:rPr>
        <w:t xml:space="preserve">. </w:t>
      </w:r>
    </w:p>
    <w:p w14:paraId="3B8D1480" w14:textId="3BEA0F54" w:rsidR="000B0B98" w:rsidRDefault="00482094" w:rsidP="00040A0C">
      <w:pPr>
        <w:spacing w:line="480" w:lineRule="auto"/>
        <w:jc w:val="both"/>
        <w:rPr>
          <w:rFonts w:ascii="Arial" w:hAnsi="Arial" w:cs="Arial"/>
          <w:color w:val="000000"/>
        </w:rPr>
      </w:pPr>
      <w:r w:rsidRPr="00E114C1">
        <w:rPr>
          <w:rFonts w:ascii="Arial" w:hAnsi="Arial" w:cs="Arial"/>
          <w:color w:val="000000"/>
        </w:rPr>
        <w:t>Dentro de los factores asociados a la detección inadecuada</w:t>
      </w:r>
      <w:r w:rsidR="00E92CCA" w:rsidRPr="00E114C1">
        <w:rPr>
          <w:rFonts w:ascii="Arial" w:hAnsi="Arial" w:cs="Arial"/>
          <w:color w:val="000000"/>
        </w:rPr>
        <w:t xml:space="preserve"> de enfermedades congénitas como VIH y sífilis</w:t>
      </w:r>
      <w:r w:rsidRPr="00E114C1">
        <w:rPr>
          <w:rFonts w:ascii="Arial" w:hAnsi="Arial" w:cs="Arial"/>
          <w:color w:val="000000"/>
        </w:rPr>
        <w:t>, se describe también en algunos países, fallas en la logística de los sistemas de salud; esto en relación a que el control prenatal</w:t>
      </w:r>
      <w:r w:rsidR="00E92CCA" w:rsidRPr="00E114C1">
        <w:rPr>
          <w:rFonts w:ascii="Arial" w:hAnsi="Arial" w:cs="Arial"/>
          <w:color w:val="000000"/>
        </w:rPr>
        <w:t xml:space="preserve"> se </w:t>
      </w:r>
      <w:r w:rsidRPr="00E114C1">
        <w:rPr>
          <w:rFonts w:ascii="Arial" w:hAnsi="Arial" w:cs="Arial"/>
          <w:color w:val="000000"/>
        </w:rPr>
        <w:t>realiza en unidades de primer nivel de atención, en donde</w:t>
      </w:r>
      <w:r w:rsidR="00E92CCA" w:rsidRPr="00E114C1">
        <w:rPr>
          <w:rFonts w:ascii="Arial" w:hAnsi="Arial" w:cs="Arial"/>
          <w:color w:val="000000"/>
        </w:rPr>
        <w:t xml:space="preserve"> se realiza un pobre abordaje o in</w:t>
      </w:r>
      <w:r w:rsidRPr="00E114C1">
        <w:rPr>
          <w:rFonts w:ascii="Arial" w:hAnsi="Arial" w:cs="Arial"/>
          <w:color w:val="000000"/>
        </w:rPr>
        <w:t xml:space="preserve">completo o existen fallas de comunicación </w:t>
      </w:r>
      <w:r w:rsidR="00E92CCA" w:rsidRPr="00E114C1">
        <w:rPr>
          <w:rFonts w:ascii="Arial" w:hAnsi="Arial" w:cs="Arial"/>
          <w:color w:val="000000"/>
        </w:rPr>
        <w:t xml:space="preserve">entre éstas y las unidades de segundo o tercer nivel, en donde generalmente ocurre el </w:t>
      </w:r>
      <w:r w:rsidRPr="00E114C1">
        <w:rPr>
          <w:rFonts w:ascii="Arial" w:hAnsi="Arial" w:cs="Arial"/>
          <w:color w:val="000000"/>
        </w:rPr>
        <w:t>trabajo de parto o la culminación vía operación cesárea</w:t>
      </w:r>
      <w:r w:rsidR="00E92CCA" w:rsidRPr="00E114C1">
        <w:rPr>
          <w:rFonts w:ascii="Arial" w:hAnsi="Arial" w:cs="Arial"/>
          <w:color w:val="000000"/>
        </w:rPr>
        <w:fldChar w:fldCharType="begin"/>
      </w:r>
      <w:r w:rsidR="0082160D">
        <w:rPr>
          <w:rFonts w:ascii="Arial" w:hAnsi="Arial" w:cs="Arial"/>
          <w:color w:val="000000"/>
        </w:rPr>
        <w:instrText xml:space="preserve"> ADDIN ZOTERO_ITEM CSL_CITATION {"citationID":"M8nKLl2x","properties":{"formattedCitation":"(40\\uc0\\u8211{}43)","plainCitation":"(40–43)","noteIndex":0},"citationItems":[{"id":1061,"uris":["http://zotero.org/users/8300837/items/49TLR59Y"],"uri":["http://zotero.org/users/8300837/items/49TLR59Y"],"itemData":{"id":1061,"type":"article-journal","container-title":"Revista Médica del Instituto Mexicano del Seguro Social","issue":"1","journalAbbreviation":"Rev Med Inst Mex Seguro Soc","language":"ES","page":"61-65","source":"www.medigraphic.com","title":"Sífilis congénita temprana, cribado insuficiente. Reporte de un caso","volume":"58","author":[{"family":"Robledo-Aceves","given":"Mireya"},{"family":"Olguín-Flores","given":"Raymundo"},{"family":"Gaytán-Meza","given":"J. Jesús"},{"family":"Orozco-Alatorre","given":"Luis Gustavo"}],"issued":{"date-parts":[["2020",6,22]]}}},{"id":1077,"uris":["http://zotero.org/users/8300837/items/9J7N85H8"],"uri":["http://zotero.org/users/8300837/items/9J7N85H8"],"itemData":{"id":1077,"type":"article-journal","abstract":"OBJECTIVE: The aim of this study is to evaluate the prevalence of T. pallidum infection markers in HIV-positive individuals receiving highly active antiretroviral therapy (ART) in the Mexico City HIV/AIDS Program, as well as predictive characteristics.\nMETHODS: The reverse serologic algorithm method was used for the T. pallidum diagnosis, and applied to 2,383 HIV-positive individuals. Socio-demographic characteristics, sexual practices, previous syphilis diagnosis, and length of antiretroviral treatment, were evaluated. Variables significantly associated with syphilis markers were analyzed using a logistic regression model.\nRESULTS: Prevalence of \"active or resolved\" and \"probable active\" infection markers were 44.2% and 28.8%, respectively. Predictive factors were: Clinic Specialized Condesa Iztapalapa (CECI), previous syphilis diagnosis, MSM, and receptive sex practices.\nCONCLUSIONS: The prevalence of T. pallidum infection markers was the highest ever reported in Mexico, and was related to specific sexual practices as well as previous syphilis diagnosis, elements which require preventive measures in the Mexico City HIV/AIDS Program.","container-title":"Salud Publica De Mexico","DOI":"10.21149/11241","ISSN":"1606-7916","issue":"1, ene-feb","journalAbbreviation":"Salud Publica Mex","language":"eng","note":"PMID: 33984215","page":"27-33","source":"PubMed","title":"Syphilis Infection Markers Among HIV Positive Individuals In The Mexico City HIV/AIDS Program","volume":"63","author":[{"family":"Juárez-Figueroa","given":"Luis Alfredo"},{"family":"Uribe-Salas","given":"Felipe Javier"},{"family":"Vargas-Guadarrama","given":"Galileo"},{"family":"González-Rodríguez","given":"Andrea"},{"family":"Ruíz-González","given":"Verónica"},{"family":"Medina-Islas","given":"Yazmín"},{"family":"Hernández-Nevares","given":"Pilar"},{"family":"Iracheta-Hernández","given":"Patricia"}],"issued":{"date-parts":[["2020",12,22]]}}},{"id":1103,"uris":["http://zotero.org/users/8300837/items/ZGXHD2VK"],"uri":["http://zotero.org/users/8300837/items/ZGXHD2VK"],"itemData":{"id":1103,"type":"article-journal","abstract":"The rate of congenital syphilis is declining in the United States, but congenital syphilis is still a significant public health problem. Maternal serum screening is the mainstay of diagnosis. Maternal treatment will prevent most, but not all, cases of congenital syphilis. Access to prenatal care is critical to further reduce the rate of congenital syphilis.","container-title":"Current Women's Health Reports","ISSN":"1534-5874","issue":"4","journalAbbreviation":"Curr Womens Health Rep","language":"eng","note":"PMID: 12844452","page":"299-302","source":"PubMed","title":"Congenital syphilis in the 21st century","volume":"3","author":[{"family":"Carey","given":"J. Christopher"}],"issued":{"date-parts":[["2003",8]]}}},{"id":1124,"uris":["http://zotero.org/users/8300837/items/KD9Y2RBC"],"uri":["http://zotero.org/users/8300837/items/KD9Y2RBC"],"itemData":{"id":1124,"type":"article-journal","abstract":"Objectives: to evaluate the efficiency of educational interventions related to the knowledge of health care professionals of Primary Care and to verify the impact on the vertical transmission rates of congenital syphilis.\nMethod: a quasi-experimental study conducted in the city of Londrina, Paraná, between 2013 and 2015. An educational intervention on diagnosis, treatment and notification was carried out with 102 professionals with knowledge measurement before and after the intervention. Incidence and mortality data from congenital syphilis were taken from the system for notifiable diseases (SINAN) and the Mortality Information System (SIM). Excel tabulation and statistical analysis was done in the Statistical Package for Social Sciences, version 2.1. A descriptive and inferential analysis was performed.\nResults: the mean number of correct responses increased from 53% to 74.3% after the intervention (p &lt; 0.01). The adherence to professional training was 92.6%. There was a significant reduction in the vertical transmission rate of syphilis from 75% in 2013 to 40.2% in 2015. In 2014 and 2015 there were no records of infant mortality from this condition.\nConclusion: the educational intervention significantly increased the knowledge of health professionals about syphilis and collaborated to reduce the rate of vertical transmission of the disease.","container-title":"Revista Latino-Americana De Enfermagem","DOI":"10.1590/1518-8345.1612.2845","ISSN":"1518-8345","journalAbbreviation":"Rev Lat Am Enfermagem","language":"eng, por, spa","note":"PMID: 28146181\nPMCID: PMC5288867","page":"e2845","source":"PubMed","title":"Educational intervention in Primary Care for the prevention of congenital syphilis","volume":"25","author":[{"family":"Lazarini","given":"Flaviane Mello"},{"family":"Barbosa","given":"Dulce Aparecida"}],"issued":{"date-parts":[["2017",1,30]]}}}],"schema":"https://github.com/citation-style-language/schema/raw/master/csl-citation.json"} </w:instrText>
      </w:r>
      <w:r w:rsidR="00E92CCA" w:rsidRPr="00E114C1">
        <w:rPr>
          <w:rFonts w:ascii="Arial" w:hAnsi="Arial" w:cs="Arial"/>
          <w:color w:val="000000"/>
        </w:rPr>
        <w:fldChar w:fldCharType="separate"/>
      </w:r>
      <w:r w:rsidR="0082160D" w:rsidRPr="0082160D">
        <w:rPr>
          <w:rFonts w:ascii="Arial" w:hAnsi="Arial" w:cs="Arial"/>
        </w:rPr>
        <w:t>(40–43)</w:t>
      </w:r>
      <w:r w:rsidR="00E92CCA" w:rsidRPr="00E114C1">
        <w:rPr>
          <w:rFonts w:ascii="Arial" w:hAnsi="Arial" w:cs="Arial"/>
          <w:color w:val="000000"/>
        </w:rPr>
        <w:fldChar w:fldCharType="end"/>
      </w:r>
      <w:r w:rsidR="00E3529C" w:rsidRPr="00E114C1">
        <w:rPr>
          <w:rFonts w:ascii="Arial" w:hAnsi="Arial" w:cs="Arial"/>
          <w:color w:val="000000"/>
        </w:rPr>
        <w:t>.</w:t>
      </w:r>
    </w:p>
    <w:p w14:paraId="45C31BB3" w14:textId="237C618C" w:rsidR="00A5439F" w:rsidRDefault="00726650" w:rsidP="00040A0C">
      <w:pPr>
        <w:spacing w:line="480" w:lineRule="auto"/>
        <w:jc w:val="both"/>
        <w:rPr>
          <w:rFonts w:ascii="Arial" w:hAnsi="Arial" w:cs="Arial"/>
          <w:color w:val="000000"/>
        </w:rPr>
      </w:pPr>
      <w:r>
        <w:rPr>
          <w:rFonts w:ascii="Arial" w:hAnsi="Arial" w:cs="Arial"/>
          <w:color w:val="000000"/>
        </w:rPr>
        <w:t>Nuevamente la sífilis</w:t>
      </w:r>
      <w:r w:rsidR="0087609B">
        <w:rPr>
          <w:rFonts w:ascii="Arial" w:hAnsi="Arial" w:cs="Arial"/>
          <w:color w:val="000000"/>
        </w:rPr>
        <w:t xml:space="preserve"> nos demuestra que se trata de una</w:t>
      </w:r>
      <w:r>
        <w:rPr>
          <w:rFonts w:ascii="Arial" w:hAnsi="Arial" w:cs="Arial"/>
          <w:color w:val="000000"/>
        </w:rPr>
        <w:t xml:space="preserve"> enfermedad remergente, nos enseña que está en todos los continentes y en todos los estratos sociales, y es por eso</w:t>
      </w:r>
      <w:r w:rsidR="0087609B">
        <w:rPr>
          <w:rFonts w:ascii="Arial" w:hAnsi="Arial" w:cs="Arial"/>
          <w:color w:val="000000"/>
        </w:rPr>
        <w:t>,</w:t>
      </w:r>
      <w:r>
        <w:rPr>
          <w:rFonts w:ascii="Arial" w:hAnsi="Arial" w:cs="Arial"/>
          <w:color w:val="000000"/>
        </w:rPr>
        <w:t xml:space="preserve"> que e</w:t>
      </w:r>
      <w:r w:rsidR="00A5439F">
        <w:rPr>
          <w:rFonts w:ascii="Arial" w:hAnsi="Arial" w:cs="Arial"/>
          <w:color w:val="000000"/>
        </w:rPr>
        <w:t xml:space="preserve">s imperativo acelerar las detecciones de las gestantes con sífilis, </w:t>
      </w:r>
      <w:r w:rsidR="00A5439F">
        <w:rPr>
          <w:rFonts w:ascii="Arial" w:hAnsi="Arial" w:cs="Arial"/>
          <w:color w:val="000000"/>
        </w:rPr>
        <w:lastRenderedPageBreak/>
        <w:t>para ofrecer</w:t>
      </w:r>
      <w:r>
        <w:rPr>
          <w:rFonts w:ascii="Arial" w:hAnsi="Arial" w:cs="Arial"/>
          <w:color w:val="000000"/>
        </w:rPr>
        <w:t xml:space="preserve"> el tratamiento adecuado </w:t>
      </w:r>
      <w:r w:rsidR="00A5439F">
        <w:rPr>
          <w:rFonts w:ascii="Arial" w:hAnsi="Arial" w:cs="Arial"/>
          <w:color w:val="000000"/>
        </w:rPr>
        <w:t>durante el embarazo y disminuir el riesgo de complicaciones</w:t>
      </w:r>
      <w:r w:rsidR="0087609B">
        <w:rPr>
          <w:rFonts w:ascii="Arial" w:hAnsi="Arial" w:cs="Arial"/>
          <w:color w:val="000000"/>
        </w:rPr>
        <w:t>, esto ofreciendo una perspectiva esperanzadora para erradicar la sífilis congénita</w:t>
      </w:r>
      <w:r w:rsidR="00942720">
        <w:rPr>
          <w:rFonts w:ascii="Arial" w:hAnsi="Arial" w:cs="Arial"/>
          <w:color w:val="000000"/>
        </w:rPr>
        <w:fldChar w:fldCharType="begin"/>
      </w:r>
      <w:r w:rsidR="0082160D">
        <w:rPr>
          <w:rFonts w:ascii="Arial" w:hAnsi="Arial" w:cs="Arial"/>
          <w:color w:val="000000"/>
        </w:rPr>
        <w:instrText xml:space="preserve"> ADDIN ZOTERO_ITEM CSL_CITATION {"citationID":"NaZQTS5h","properties":{"formattedCitation":"(44)","plainCitation":"(44)","noteIndex":0},"citationItems":[{"id":1111,"uris":["http://zotero.org/users/8300837/items/7QJ9BS68"],"uri":["http://zotero.org/users/8300837/items/7QJ9BS68"],"itemData":{"id":1111,"type":"article-journal","abstract":"BACKGROUND: Syphilis is caused by the spirochete bacterium Treponema pallidum. Syphilis left untreated, or inadequately treated during pregnancy, can result in congenital syphilis (CS). Congenital syphilis can lead to severe sequelae or fetal, neonatal, or infant death.\nPURPOSE: To discuss the epidemiological trends, pathophysiology, diagnosis, and management of CS; the implications of CS upon the infant; as well as the importance of the nurse's role in the prompt identification of CS and the timely interventions needed to minimize sequelae.\nMETHODS: A literature search was completed using ProQuest, CINAHL, Google Scholar, and PubMed. Articles published within the past 10 years were included.\nFINDINGS: Epidemiological trends of CS in the United States indicate that maternal syphilis infection and CS are on the rise. Risk factors include ethnicity, socioeconomic status, access to prenatal care, and sexual behaviors, as well as compliance with prenatal syphilis screening by prenatal providers. Risks of CS to the developing fetus begin at approximately 14 weeks. Timely treatment is necessary to minimize or eliminate mortality and morbidity.\nIMPLICATIONS FOR PRACTICE: Evidence-based, interprofessional strategies, which promote a collaborative perinatal/neonatal preventative approach to care of the pregnant female, are indicated to reverse the increasing incidence of CS within the United States. Strategies prioritizing early identification and treatment of at-risk neonates are necessary to reduce/eliminate the devastating long-term consequences of CS upon this vulnerable population.\nIMPLICATIONS FOR RESEARCH: The paucity of research, which focuses on CS, is most likely due to ethical concerns related to infants as research participants and provides an opportunity for future research. Future research could focus on factors that focus on maternal-fetal/maternal-child transmission of CS.","container-title":"Advances in Neonatal Care: Official Journal of the National Association of Neonatal Nurses","DOI":"10.1097/ANC.0000000000000534","ISSN":"1536-0911","issue":"6","journalAbbreviation":"Adv Neonatal Care","language":"eng","note":"PMID: 30020089","page":"438-445","source":"PubMed","title":"Congenital Syphilis: A Discussion of Epidemiology, Diagnosis, Management, and Nurses' Role in Early Identification and Treatment","title-short":"Congenital Syphilis","volume":"18","author":[{"family":"Rowe","given":"Christine R."},{"family":"Newberry","given":"Desi M."},{"family":"Jnah","given":"Amy J."}],"issued":{"date-parts":[["2018",12]]}}}],"schema":"https://github.com/citation-style-language/schema/raw/master/csl-citation.json"} </w:instrText>
      </w:r>
      <w:r w:rsidR="00942720">
        <w:rPr>
          <w:rFonts w:ascii="Arial" w:hAnsi="Arial" w:cs="Arial"/>
          <w:color w:val="000000"/>
        </w:rPr>
        <w:fldChar w:fldCharType="separate"/>
      </w:r>
      <w:r w:rsidR="0082160D" w:rsidRPr="0082160D">
        <w:rPr>
          <w:rFonts w:ascii="Arial" w:hAnsi="Arial" w:cs="Arial"/>
        </w:rPr>
        <w:t>(44)</w:t>
      </w:r>
      <w:r w:rsidR="00942720">
        <w:rPr>
          <w:rFonts w:ascii="Arial" w:hAnsi="Arial" w:cs="Arial"/>
          <w:color w:val="000000"/>
        </w:rPr>
        <w:fldChar w:fldCharType="end"/>
      </w:r>
      <w:r w:rsidR="0087609B">
        <w:rPr>
          <w:rFonts w:ascii="Arial" w:hAnsi="Arial" w:cs="Arial"/>
          <w:color w:val="000000"/>
        </w:rPr>
        <w:t>.</w:t>
      </w:r>
    </w:p>
    <w:p w14:paraId="7A1A5E72" w14:textId="60A6231D" w:rsidR="0087609B" w:rsidRDefault="0087609B" w:rsidP="00040A0C">
      <w:pPr>
        <w:spacing w:line="480" w:lineRule="auto"/>
        <w:jc w:val="both"/>
        <w:rPr>
          <w:rFonts w:ascii="Arial" w:hAnsi="Arial" w:cs="Arial"/>
          <w:color w:val="000000"/>
        </w:rPr>
      </w:pPr>
    </w:p>
    <w:p w14:paraId="609DF85C" w14:textId="0AA06BBE" w:rsidR="0087609B" w:rsidRDefault="0087609B" w:rsidP="00040A0C">
      <w:pPr>
        <w:spacing w:line="480" w:lineRule="auto"/>
        <w:jc w:val="both"/>
        <w:rPr>
          <w:rFonts w:ascii="Arial" w:hAnsi="Arial" w:cs="Arial"/>
          <w:color w:val="000000"/>
        </w:rPr>
      </w:pPr>
    </w:p>
    <w:p w14:paraId="47521384" w14:textId="32C39156" w:rsidR="000F524C" w:rsidRDefault="000F524C" w:rsidP="00040A0C">
      <w:pPr>
        <w:spacing w:line="480" w:lineRule="auto"/>
        <w:jc w:val="both"/>
        <w:rPr>
          <w:rFonts w:ascii="Arial" w:hAnsi="Arial" w:cs="Arial"/>
          <w:color w:val="000000"/>
        </w:rPr>
      </w:pPr>
    </w:p>
    <w:p w14:paraId="13AB56AE" w14:textId="2F28FACC" w:rsidR="000F524C" w:rsidRDefault="000F524C" w:rsidP="00040A0C">
      <w:pPr>
        <w:spacing w:line="480" w:lineRule="auto"/>
        <w:jc w:val="both"/>
        <w:rPr>
          <w:rFonts w:ascii="Arial" w:hAnsi="Arial" w:cs="Arial"/>
          <w:color w:val="000000"/>
        </w:rPr>
      </w:pPr>
    </w:p>
    <w:p w14:paraId="522A36AE" w14:textId="3880917F" w:rsidR="000F524C" w:rsidRDefault="000F524C" w:rsidP="00040A0C">
      <w:pPr>
        <w:spacing w:line="480" w:lineRule="auto"/>
        <w:jc w:val="both"/>
        <w:rPr>
          <w:rFonts w:ascii="Arial" w:hAnsi="Arial" w:cs="Arial"/>
          <w:color w:val="000000"/>
        </w:rPr>
      </w:pPr>
    </w:p>
    <w:p w14:paraId="375A7846" w14:textId="24C4E5AE" w:rsidR="000F524C" w:rsidRDefault="000F524C" w:rsidP="00040A0C">
      <w:pPr>
        <w:spacing w:line="480" w:lineRule="auto"/>
        <w:jc w:val="both"/>
        <w:rPr>
          <w:rFonts w:ascii="Arial" w:hAnsi="Arial" w:cs="Arial"/>
          <w:color w:val="000000"/>
        </w:rPr>
      </w:pPr>
    </w:p>
    <w:p w14:paraId="30AC0C4B" w14:textId="5360690B" w:rsidR="000F524C" w:rsidRDefault="000F524C" w:rsidP="00040A0C">
      <w:pPr>
        <w:spacing w:line="480" w:lineRule="auto"/>
        <w:jc w:val="both"/>
        <w:rPr>
          <w:rFonts w:ascii="Arial" w:hAnsi="Arial" w:cs="Arial"/>
          <w:color w:val="000000"/>
        </w:rPr>
      </w:pPr>
    </w:p>
    <w:p w14:paraId="34AAB5FF" w14:textId="1414B9CD" w:rsidR="000F524C" w:rsidRDefault="000F524C" w:rsidP="00040A0C">
      <w:pPr>
        <w:spacing w:line="480" w:lineRule="auto"/>
        <w:jc w:val="both"/>
        <w:rPr>
          <w:rFonts w:ascii="Arial" w:hAnsi="Arial" w:cs="Arial"/>
          <w:color w:val="000000"/>
        </w:rPr>
      </w:pPr>
    </w:p>
    <w:p w14:paraId="7A28AFDB" w14:textId="05EF6238" w:rsidR="000F524C" w:rsidRDefault="000F524C" w:rsidP="00040A0C">
      <w:pPr>
        <w:spacing w:line="480" w:lineRule="auto"/>
        <w:jc w:val="both"/>
        <w:rPr>
          <w:rFonts w:ascii="Arial" w:hAnsi="Arial" w:cs="Arial"/>
          <w:color w:val="000000"/>
        </w:rPr>
      </w:pPr>
    </w:p>
    <w:p w14:paraId="4B97A2FC" w14:textId="13547092" w:rsidR="000F524C" w:rsidRDefault="000F524C" w:rsidP="00040A0C">
      <w:pPr>
        <w:spacing w:line="480" w:lineRule="auto"/>
        <w:jc w:val="both"/>
        <w:rPr>
          <w:rFonts w:ascii="Arial" w:hAnsi="Arial" w:cs="Arial"/>
          <w:color w:val="000000"/>
        </w:rPr>
      </w:pPr>
    </w:p>
    <w:p w14:paraId="296F4E68" w14:textId="2E1FBC8E" w:rsidR="000F524C" w:rsidRDefault="000F524C" w:rsidP="00040A0C">
      <w:pPr>
        <w:spacing w:line="480" w:lineRule="auto"/>
        <w:jc w:val="both"/>
        <w:rPr>
          <w:rFonts w:ascii="Arial" w:hAnsi="Arial" w:cs="Arial"/>
          <w:color w:val="000000"/>
        </w:rPr>
      </w:pPr>
    </w:p>
    <w:p w14:paraId="12916616" w14:textId="6F060CF1" w:rsidR="000F524C" w:rsidRDefault="000F524C" w:rsidP="00040A0C">
      <w:pPr>
        <w:spacing w:line="480" w:lineRule="auto"/>
        <w:jc w:val="both"/>
        <w:rPr>
          <w:rFonts w:ascii="Arial" w:hAnsi="Arial" w:cs="Arial"/>
          <w:color w:val="000000"/>
        </w:rPr>
      </w:pPr>
    </w:p>
    <w:p w14:paraId="562B672B" w14:textId="5A21D2EE" w:rsidR="000F524C" w:rsidRDefault="000F524C" w:rsidP="00040A0C">
      <w:pPr>
        <w:spacing w:line="480" w:lineRule="auto"/>
        <w:jc w:val="both"/>
        <w:rPr>
          <w:rFonts w:ascii="Arial" w:hAnsi="Arial" w:cs="Arial"/>
          <w:color w:val="000000"/>
        </w:rPr>
      </w:pPr>
    </w:p>
    <w:p w14:paraId="5EA5ED65" w14:textId="1E911BFA" w:rsidR="000F524C" w:rsidRDefault="000F524C" w:rsidP="00040A0C">
      <w:pPr>
        <w:spacing w:line="480" w:lineRule="auto"/>
        <w:jc w:val="both"/>
        <w:rPr>
          <w:rFonts w:ascii="Arial" w:hAnsi="Arial" w:cs="Arial"/>
          <w:color w:val="000000"/>
        </w:rPr>
      </w:pPr>
    </w:p>
    <w:p w14:paraId="3FEB08F5" w14:textId="36C36F41" w:rsidR="000F524C" w:rsidRDefault="000F524C" w:rsidP="00040A0C">
      <w:pPr>
        <w:spacing w:line="480" w:lineRule="auto"/>
        <w:jc w:val="both"/>
        <w:rPr>
          <w:rFonts w:ascii="Arial" w:hAnsi="Arial" w:cs="Arial"/>
          <w:color w:val="000000"/>
        </w:rPr>
      </w:pPr>
    </w:p>
    <w:p w14:paraId="028FD8B3" w14:textId="6378F476" w:rsidR="000F524C" w:rsidRDefault="000F524C" w:rsidP="00040A0C">
      <w:pPr>
        <w:spacing w:line="480" w:lineRule="auto"/>
        <w:jc w:val="both"/>
        <w:rPr>
          <w:rFonts w:ascii="Arial" w:hAnsi="Arial" w:cs="Arial"/>
          <w:color w:val="000000"/>
        </w:rPr>
      </w:pPr>
    </w:p>
    <w:p w14:paraId="32473DDE" w14:textId="721D46CF" w:rsidR="000F524C" w:rsidRDefault="000F524C" w:rsidP="00040A0C">
      <w:pPr>
        <w:spacing w:line="480" w:lineRule="auto"/>
        <w:jc w:val="both"/>
        <w:rPr>
          <w:rFonts w:ascii="Arial" w:hAnsi="Arial" w:cs="Arial"/>
          <w:color w:val="000000"/>
        </w:rPr>
      </w:pPr>
    </w:p>
    <w:p w14:paraId="6832793E" w14:textId="73623E13" w:rsidR="000F524C" w:rsidRDefault="000F524C" w:rsidP="00040A0C">
      <w:pPr>
        <w:spacing w:line="480" w:lineRule="auto"/>
        <w:jc w:val="both"/>
        <w:rPr>
          <w:rFonts w:ascii="Arial" w:hAnsi="Arial" w:cs="Arial"/>
          <w:color w:val="000000"/>
        </w:rPr>
      </w:pPr>
    </w:p>
    <w:p w14:paraId="1AF45717" w14:textId="2ABDCE52" w:rsidR="000F524C" w:rsidRDefault="000F524C" w:rsidP="00040A0C">
      <w:pPr>
        <w:spacing w:line="480" w:lineRule="auto"/>
        <w:jc w:val="both"/>
        <w:rPr>
          <w:rFonts w:ascii="Arial" w:hAnsi="Arial" w:cs="Arial"/>
          <w:color w:val="000000"/>
        </w:rPr>
      </w:pPr>
    </w:p>
    <w:p w14:paraId="4EA0E5C6" w14:textId="77777777" w:rsidR="000F524C" w:rsidRPr="00E114C1" w:rsidRDefault="000F524C" w:rsidP="00040A0C">
      <w:pPr>
        <w:spacing w:line="480" w:lineRule="auto"/>
        <w:jc w:val="both"/>
        <w:rPr>
          <w:rFonts w:ascii="Arial" w:hAnsi="Arial" w:cs="Arial"/>
          <w:color w:val="000000"/>
        </w:rPr>
      </w:pPr>
    </w:p>
    <w:p w14:paraId="7C320A4B" w14:textId="77777777" w:rsidR="00C7360B" w:rsidRPr="00E114C1" w:rsidRDefault="00C7360B" w:rsidP="00040A0C">
      <w:pPr>
        <w:spacing w:line="480" w:lineRule="auto"/>
        <w:jc w:val="both"/>
        <w:rPr>
          <w:rFonts w:ascii="Arial" w:hAnsi="Arial" w:cs="Arial"/>
          <w:color w:val="000000"/>
        </w:rPr>
      </w:pPr>
    </w:p>
    <w:p w14:paraId="7A5FDCAF" w14:textId="77777777" w:rsidR="009B60EC" w:rsidRPr="00E114C1" w:rsidRDefault="009B60EC" w:rsidP="00F40FBD">
      <w:pPr>
        <w:rPr>
          <w:rStyle w:val="fontstyle01"/>
          <w:rFonts w:ascii="Arial" w:hAnsi="Arial" w:cs="Arial"/>
        </w:rPr>
      </w:pPr>
      <w:r w:rsidRPr="00E114C1">
        <w:rPr>
          <w:rStyle w:val="fontstyle01"/>
          <w:rFonts w:ascii="Arial" w:hAnsi="Arial" w:cs="Arial"/>
        </w:rPr>
        <w:lastRenderedPageBreak/>
        <w:t>Capítulo VIII</w:t>
      </w:r>
    </w:p>
    <w:p w14:paraId="4DBB23F2" w14:textId="16F2C442" w:rsidR="009B60EC" w:rsidRPr="00E114C1" w:rsidRDefault="009B60EC" w:rsidP="00F40FBD">
      <w:pPr>
        <w:rPr>
          <w:rFonts w:ascii="Arial" w:hAnsi="Arial" w:cs="Arial"/>
          <w:color w:val="000000"/>
          <w:shd w:val="clear" w:color="auto" w:fill="FEFEFE"/>
        </w:rPr>
      </w:pPr>
      <w:r w:rsidRPr="00E114C1">
        <w:rPr>
          <w:rFonts w:ascii="Arial" w:hAnsi="Arial" w:cs="Arial"/>
          <w:b/>
          <w:bCs/>
          <w:color w:val="000000"/>
          <w:sz w:val="40"/>
          <w:szCs w:val="40"/>
        </w:rPr>
        <w:br/>
      </w:r>
      <w:r w:rsidRPr="00E114C1">
        <w:rPr>
          <w:rStyle w:val="fontstyle01"/>
          <w:rFonts w:ascii="Arial" w:hAnsi="Arial" w:cs="Arial"/>
          <w:sz w:val="36"/>
          <w:szCs w:val="36"/>
        </w:rPr>
        <w:t>8. CONCLUSIÓN</w:t>
      </w:r>
    </w:p>
    <w:p w14:paraId="12659530" w14:textId="77777777" w:rsidR="009B60EC" w:rsidRPr="00E114C1" w:rsidRDefault="009B60EC" w:rsidP="00F40FBD">
      <w:pPr>
        <w:rPr>
          <w:rFonts w:ascii="Arial" w:hAnsi="Arial" w:cs="Arial"/>
          <w:color w:val="000000"/>
          <w:shd w:val="clear" w:color="auto" w:fill="FEFEFE"/>
        </w:rPr>
      </w:pPr>
    </w:p>
    <w:p w14:paraId="112B476A" w14:textId="77777777" w:rsidR="00F40FBD" w:rsidRPr="00E114C1" w:rsidRDefault="00F40FBD" w:rsidP="00F40FBD">
      <w:pPr>
        <w:rPr>
          <w:rFonts w:ascii="Arial" w:hAnsi="Arial" w:cs="Arial"/>
        </w:rPr>
      </w:pPr>
    </w:p>
    <w:p w14:paraId="445F5645" w14:textId="5BA1CFD6" w:rsidR="00F40FBD" w:rsidRPr="00E114C1" w:rsidRDefault="00F40FBD" w:rsidP="00DD100D">
      <w:pPr>
        <w:spacing w:line="480" w:lineRule="auto"/>
        <w:jc w:val="both"/>
        <w:rPr>
          <w:rFonts w:ascii="Arial" w:hAnsi="Arial" w:cs="Arial"/>
        </w:rPr>
      </w:pPr>
      <w:r w:rsidRPr="00E114C1">
        <w:rPr>
          <w:rFonts w:ascii="Arial" w:hAnsi="Arial" w:cs="Arial"/>
        </w:rPr>
        <w:t>Los casos de sífilis y de sífilis congénita se han incrementado en las últimas décadas en Latinoamérica, y el control prenatal y el tamizaje para sífilis durante el embarazo es escasa</w:t>
      </w:r>
      <w:r w:rsidR="000B0B98" w:rsidRPr="00E114C1">
        <w:rPr>
          <w:rFonts w:ascii="Arial" w:hAnsi="Arial" w:cs="Arial"/>
        </w:rPr>
        <w:t xml:space="preserve"> y la toma de un solo VDRL durante el primer trimestre, como lo indica la norma oficial mexicana </w:t>
      </w:r>
      <w:r w:rsidR="000B0B98" w:rsidRPr="00E114C1">
        <w:rPr>
          <w:rFonts w:ascii="Arial" w:hAnsi="Arial" w:cs="Arial"/>
          <w:i/>
          <w:iCs/>
        </w:rPr>
        <w:t xml:space="preserve">(NOM-007-SSA2-2016) </w:t>
      </w:r>
      <w:r w:rsidR="000B0B98" w:rsidRPr="00E114C1">
        <w:rPr>
          <w:rFonts w:ascii="Arial" w:hAnsi="Arial" w:cs="Arial"/>
        </w:rPr>
        <w:t>no es suficiente</w:t>
      </w:r>
      <w:r w:rsidRPr="00E114C1">
        <w:rPr>
          <w:rFonts w:ascii="Arial" w:hAnsi="Arial" w:cs="Arial"/>
        </w:rPr>
        <w:t xml:space="preserve">. </w:t>
      </w:r>
      <w:r w:rsidR="00BA3E9F" w:rsidRPr="00E114C1">
        <w:rPr>
          <w:rFonts w:ascii="Arial" w:hAnsi="Arial" w:cs="Arial"/>
        </w:rPr>
        <w:t xml:space="preserve">Es necesario reforzar las medidas de prevención y diagnóstico temprano; así como la implementación de estrategias para la </w:t>
      </w:r>
      <w:r w:rsidRPr="00E114C1">
        <w:rPr>
          <w:rFonts w:ascii="Arial" w:hAnsi="Arial" w:cs="Arial"/>
        </w:rPr>
        <w:t>detección de sífilis latente, ya que es el estadio más frecuentemente reportado</w:t>
      </w:r>
      <w:r w:rsidR="00BA3E9F" w:rsidRPr="00E114C1">
        <w:rPr>
          <w:rFonts w:ascii="Arial" w:hAnsi="Arial" w:cs="Arial"/>
        </w:rPr>
        <w:t xml:space="preserve"> y ante la falta de síntomas, se desconoce el diagnóstico y </w:t>
      </w:r>
      <w:r w:rsidR="00E92CCA" w:rsidRPr="00E114C1">
        <w:rPr>
          <w:rFonts w:ascii="Arial" w:hAnsi="Arial" w:cs="Arial"/>
        </w:rPr>
        <w:t xml:space="preserve">la omisión </w:t>
      </w:r>
      <w:r w:rsidR="00BA3E9F" w:rsidRPr="00E114C1">
        <w:rPr>
          <w:rFonts w:ascii="Arial" w:hAnsi="Arial" w:cs="Arial"/>
        </w:rPr>
        <w:t>de tratamiento conlleva a complicaciones</w:t>
      </w:r>
      <w:r w:rsidR="006E5CDC" w:rsidRPr="00E114C1">
        <w:rPr>
          <w:rFonts w:ascii="Arial" w:hAnsi="Arial" w:cs="Arial"/>
        </w:rPr>
        <w:t xml:space="preserve"> del paciente, y en el caso de las mujeres afectadas, a transmisión vertical durante el embarazo.</w:t>
      </w:r>
      <w:r w:rsidR="00F20C84" w:rsidRPr="00E114C1">
        <w:rPr>
          <w:rFonts w:ascii="Arial" w:hAnsi="Arial" w:cs="Arial"/>
        </w:rPr>
        <w:t xml:space="preserve"> </w:t>
      </w:r>
      <w:r w:rsidR="000C2FE3" w:rsidRPr="00E114C1">
        <w:rPr>
          <w:rFonts w:ascii="Arial" w:hAnsi="Arial" w:cs="Arial"/>
        </w:rPr>
        <w:t>Es necesario implementar en nuestro país un programa actualizado de guías de práctica clínica para el binomio madre-hijo, para lograr la erradicación y el cese de la transmisión</w:t>
      </w:r>
      <w:r w:rsidR="00F047AA" w:rsidRPr="00E114C1">
        <w:rPr>
          <w:rFonts w:ascii="Arial" w:hAnsi="Arial" w:cs="Arial"/>
        </w:rPr>
        <w:t xml:space="preserve">, </w:t>
      </w:r>
      <w:r w:rsidR="000C2FE3" w:rsidRPr="00E114C1">
        <w:rPr>
          <w:rFonts w:ascii="Arial" w:hAnsi="Arial" w:cs="Arial"/>
        </w:rPr>
        <w:t xml:space="preserve">como la existente en nuestro país publicada anualmente </w:t>
      </w:r>
      <w:r w:rsidR="000C2FE3" w:rsidRPr="00E114C1">
        <w:rPr>
          <w:rFonts w:ascii="Arial" w:hAnsi="Arial" w:cs="Arial"/>
          <w:i/>
          <w:iCs/>
          <w:color w:val="242021"/>
        </w:rPr>
        <w:t>Prevención, diagnóstico</w:t>
      </w:r>
      <w:r w:rsidR="00F047AA" w:rsidRPr="00E114C1">
        <w:rPr>
          <w:rFonts w:ascii="Arial" w:hAnsi="Arial" w:cs="Arial"/>
          <w:i/>
          <w:iCs/>
          <w:color w:val="242021"/>
        </w:rPr>
        <w:t xml:space="preserve"> </w:t>
      </w:r>
      <w:r w:rsidR="000C2FE3" w:rsidRPr="00E114C1">
        <w:rPr>
          <w:rFonts w:ascii="Arial" w:hAnsi="Arial" w:cs="Arial"/>
          <w:i/>
          <w:iCs/>
          <w:color w:val="242021"/>
        </w:rPr>
        <w:t>y</w:t>
      </w:r>
      <w:r w:rsidR="00F047AA" w:rsidRPr="00E114C1">
        <w:rPr>
          <w:rFonts w:ascii="Arial" w:hAnsi="Arial" w:cs="Arial"/>
          <w:i/>
          <w:iCs/>
          <w:color w:val="242021"/>
        </w:rPr>
        <w:t xml:space="preserve"> </w:t>
      </w:r>
      <w:r w:rsidR="000C2FE3" w:rsidRPr="00E114C1">
        <w:rPr>
          <w:rFonts w:ascii="Arial" w:hAnsi="Arial" w:cs="Arial"/>
          <w:i/>
          <w:iCs/>
          <w:color w:val="242021"/>
        </w:rPr>
        <w:t>tratamiento en el binomio madre-hijo con infección por</w:t>
      </w:r>
      <w:r w:rsidR="000C2FE3" w:rsidRPr="00E114C1">
        <w:rPr>
          <w:rFonts w:ascii="Arial" w:hAnsi="Arial" w:cs="Arial"/>
          <w:i/>
          <w:iCs/>
          <w:color w:val="242021"/>
        </w:rPr>
        <w:br/>
        <w:t>el VIH</w:t>
      </w:r>
      <w:r w:rsidR="000C2FE3" w:rsidRPr="00E114C1">
        <w:rPr>
          <w:rFonts w:ascii="Arial" w:hAnsi="Arial" w:cs="Arial"/>
          <w:color w:val="242021"/>
          <w:sz w:val="20"/>
          <w:szCs w:val="20"/>
        </w:rPr>
        <w:t xml:space="preserve"> </w:t>
      </w:r>
      <w:r w:rsidR="000C2FE3" w:rsidRPr="00E114C1">
        <w:rPr>
          <w:rFonts w:ascii="Arial" w:hAnsi="Arial" w:cs="Arial"/>
          <w:color w:val="242021"/>
        </w:rPr>
        <w:t>en donde se deba incluir a la familia, contactos</w:t>
      </w:r>
      <w:r w:rsidR="00ED48B4" w:rsidRPr="00E114C1">
        <w:rPr>
          <w:rFonts w:ascii="Arial" w:hAnsi="Arial" w:cs="Arial"/>
          <w:color w:val="242021"/>
        </w:rPr>
        <w:t xml:space="preserve"> sexuales</w:t>
      </w:r>
      <w:r w:rsidR="000C2FE3" w:rsidRPr="00E114C1">
        <w:rPr>
          <w:rFonts w:ascii="Arial" w:hAnsi="Arial" w:cs="Arial"/>
          <w:color w:val="242021"/>
        </w:rPr>
        <w:t xml:space="preserve"> y recién nacidos.</w:t>
      </w:r>
    </w:p>
    <w:p w14:paraId="08308102" w14:textId="4EF6CCA9" w:rsidR="000B0B98" w:rsidRPr="00E114C1" w:rsidRDefault="000B0B98" w:rsidP="00DD100D">
      <w:pPr>
        <w:spacing w:line="480" w:lineRule="auto"/>
        <w:jc w:val="both"/>
        <w:rPr>
          <w:rFonts w:ascii="Arial" w:hAnsi="Arial" w:cs="Arial"/>
        </w:rPr>
      </w:pPr>
    </w:p>
    <w:p w14:paraId="6207EBF3" w14:textId="77777777" w:rsidR="006169E6" w:rsidRPr="00E114C1" w:rsidRDefault="006169E6" w:rsidP="00DD100D">
      <w:pPr>
        <w:spacing w:line="480" w:lineRule="auto"/>
        <w:jc w:val="both"/>
        <w:rPr>
          <w:rFonts w:ascii="Arial" w:hAnsi="Arial" w:cs="Arial"/>
        </w:rPr>
      </w:pPr>
    </w:p>
    <w:p w14:paraId="28175D0B" w14:textId="23592D30" w:rsidR="009B60EC" w:rsidRPr="00E114C1" w:rsidRDefault="009B60EC" w:rsidP="00F40FBD">
      <w:pPr>
        <w:rPr>
          <w:rFonts w:ascii="Arial" w:hAnsi="Arial" w:cs="Arial"/>
        </w:rPr>
      </w:pPr>
    </w:p>
    <w:p w14:paraId="2F275B23" w14:textId="13E0193F" w:rsidR="009B60EC" w:rsidRPr="00E114C1" w:rsidRDefault="009B60EC" w:rsidP="00F40FBD">
      <w:pPr>
        <w:rPr>
          <w:rFonts w:ascii="Arial" w:hAnsi="Arial" w:cs="Arial"/>
        </w:rPr>
      </w:pPr>
    </w:p>
    <w:p w14:paraId="17353CF6" w14:textId="7070703F" w:rsidR="009B60EC" w:rsidRPr="00E114C1" w:rsidRDefault="009B60EC" w:rsidP="00F40FBD">
      <w:pPr>
        <w:rPr>
          <w:rFonts w:ascii="Arial" w:hAnsi="Arial" w:cs="Arial"/>
        </w:rPr>
      </w:pPr>
    </w:p>
    <w:p w14:paraId="248F1AA6" w14:textId="46A5BC6B" w:rsidR="009B60EC" w:rsidRDefault="009B60EC" w:rsidP="00F40FBD">
      <w:pPr>
        <w:rPr>
          <w:rFonts w:ascii="Arial" w:hAnsi="Arial" w:cs="Arial"/>
        </w:rPr>
      </w:pPr>
    </w:p>
    <w:p w14:paraId="5F3A2053" w14:textId="53F6E69E" w:rsidR="006E6E64" w:rsidRDefault="006E6E64" w:rsidP="00F40FBD">
      <w:pPr>
        <w:rPr>
          <w:rFonts w:ascii="Arial" w:hAnsi="Arial" w:cs="Arial"/>
        </w:rPr>
      </w:pPr>
    </w:p>
    <w:p w14:paraId="41FA2CC4" w14:textId="697E778F" w:rsidR="006E6E64" w:rsidRDefault="006E6E64" w:rsidP="00F40FBD">
      <w:pPr>
        <w:rPr>
          <w:rFonts w:ascii="Arial" w:hAnsi="Arial" w:cs="Arial"/>
        </w:rPr>
      </w:pPr>
    </w:p>
    <w:p w14:paraId="33BDA508" w14:textId="0D70F5F5" w:rsidR="00430FD6" w:rsidRDefault="00430FD6" w:rsidP="00F40FBD">
      <w:pPr>
        <w:rPr>
          <w:rFonts w:ascii="Arial" w:hAnsi="Arial" w:cs="Arial"/>
        </w:rPr>
      </w:pPr>
    </w:p>
    <w:p w14:paraId="4C69BED7" w14:textId="0FCB243C" w:rsidR="009B60EC" w:rsidRPr="00E114C1" w:rsidRDefault="009B60EC" w:rsidP="00F40FBD">
      <w:pPr>
        <w:rPr>
          <w:rFonts w:ascii="Arial" w:hAnsi="Arial" w:cs="Arial"/>
        </w:rPr>
      </w:pPr>
    </w:p>
    <w:p w14:paraId="7F39DB5F" w14:textId="69A1D9F3" w:rsidR="009B60EC" w:rsidRPr="00E114C1" w:rsidRDefault="009B60EC" w:rsidP="00F40FBD">
      <w:pPr>
        <w:rPr>
          <w:rFonts w:ascii="Arial" w:hAnsi="Arial" w:cs="Arial"/>
        </w:rPr>
      </w:pPr>
    </w:p>
    <w:p w14:paraId="041AE5E9" w14:textId="77777777" w:rsidR="009B60EC" w:rsidRPr="00E114C1" w:rsidRDefault="009B60EC" w:rsidP="00F40FBD">
      <w:pPr>
        <w:rPr>
          <w:rStyle w:val="fontstyle01"/>
          <w:rFonts w:ascii="Arial" w:hAnsi="Arial" w:cs="Arial"/>
        </w:rPr>
      </w:pPr>
      <w:r w:rsidRPr="00E114C1">
        <w:rPr>
          <w:rStyle w:val="fontstyle01"/>
          <w:rFonts w:ascii="Arial" w:hAnsi="Arial" w:cs="Arial"/>
        </w:rPr>
        <w:t>Capítulo IX</w:t>
      </w:r>
    </w:p>
    <w:p w14:paraId="0670C888" w14:textId="56E757AA" w:rsidR="009B60EC" w:rsidRPr="00E114C1" w:rsidRDefault="009B60EC" w:rsidP="00F40FBD">
      <w:pPr>
        <w:rPr>
          <w:rFonts w:ascii="Arial" w:hAnsi="Arial" w:cs="Arial"/>
        </w:rPr>
      </w:pPr>
      <w:r w:rsidRPr="00E114C1">
        <w:rPr>
          <w:rFonts w:ascii="Arial" w:hAnsi="Arial" w:cs="Arial"/>
          <w:b/>
          <w:bCs/>
          <w:color w:val="000000"/>
          <w:sz w:val="40"/>
          <w:szCs w:val="40"/>
        </w:rPr>
        <w:br/>
      </w:r>
      <w:r w:rsidRPr="00E114C1">
        <w:rPr>
          <w:rStyle w:val="fontstyle01"/>
          <w:rFonts w:ascii="Arial" w:hAnsi="Arial" w:cs="Arial"/>
          <w:sz w:val="36"/>
          <w:szCs w:val="36"/>
        </w:rPr>
        <w:t>9. ANEXOS</w:t>
      </w:r>
    </w:p>
    <w:p w14:paraId="6B290735" w14:textId="77777777" w:rsidR="009B60EC" w:rsidRPr="00E114C1" w:rsidRDefault="009B60EC" w:rsidP="00F40FBD">
      <w:pPr>
        <w:rPr>
          <w:rFonts w:ascii="Arial" w:hAnsi="Arial" w:cs="Arial"/>
        </w:rPr>
      </w:pPr>
    </w:p>
    <w:p w14:paraId="131B35AF" w14:textId="77777777" w:rsidR="00525218" w:rsidRPr="00E114C1" w:rsidRDefault="00525218" w:rsidP="00F40FBD">
      <w:pPr>
        <w:rPr>
          <w:rFonts w:ascii="Arial" w:hAnsi="Arial" w:cs="Arial"/>
        </w:rPr>
      </w:pPr>
    </w:p>
    <w:p w14:paraId="1E27080D" w14:textId="0B5C2248" w:rsidR="001E395E" w:rsidRPr="00E114C1" w:rsidRDefault="001E395E" w:rsidP="00F40FBD">
      <w:pPr>
        <w:rPr>
          <w:rFonts w:ascii="Arial" w:hAnsi="Arial" w:cs="Arial"/>
          <w:b/>
          <w:bCs/>
          <w:color w:val="000000"/>
          <w:sz w:val="32"/>
          <w:szCs w:val="32"/>
        </w:rPr>
      </w:pPr>
      <w:r w:rsidRPr="00E114C1">
        <w:rPr>
          <w:rFonts w:ascii="Arial" w:hAnsi="Arial" w:cs="Arial"/>
          <w:b/>
          <w:bCs/>
          <w:color w:val="000000"/>
          <w:sz w:val="32"/>
          <w:szCs w:val="32"/>
        </w:rPr>
        <w:t>Anexo 1. Cartas de aprobación de protocolo de Comité</w:t>
      </w:r>
      <w:r w:rsidRPr="00E114C1">
        <w:rPr>
          <w:rFonts w:ascii="Arial" w:hAnsi="Arial" w:cs="Arial"/>
          <w:b/>
          <w:bCs/>
          <w:color w:val="000000"/>
          <w:sz w:val="32"/>
          <w:szCs w:val="32"/>
        </w:rPr>
        <w:br/>
        <w:t>de Ética en Investigación y Comité de Investigación</w:t>
      </w:r>
    </w:p>
    <w:p w14:paraId="689BDFB9" w14:textId="3EE2A58E" w:rsidR="00C47011" w:rsidRPr="00E114C1" w:rsidRDefault="00C47011" w:rsidP="00F40FBD">
      <w:pPr>
        <w:rPr>
          <w:rFonts w:ascii="Arial" w:hAnsi="Arial" w:cs="Arial"/>
          <w:b/>
          <w:bCs/>
          <w:color w:val="000000"/>
          <w:sz w:val="32"/>
          <w:szCs w:val="32"/>
        </w:rPr>
      </w:pPr>
    </w:p>
    <w:p w14:paraId="17F62143" w14:textId="6E9A99F0" w:rsidR="00C47011" w:rsidRPr="00E114C1" w:rsidRDefault="00C47011" w:rsidP="00F40FBD">
      <w:pPr>
        <w:rPr>
          <w:rFonts w:ascii="Arial" w:hAnsi="Arial" w:cs="Arial"/>
          <w:b/>
          <w:bCs/>
          <w:color w:val="000000"/>
          <w:sz w:val="32"/>
          <w:szCs w:val="32"/>
        </w:rPr>
      </w:pPr>
    </w:p>
    <w:p w14:paraId="7C6C63CE" w14:textId="63BFBDCD" w:rsidR="00C47011" w:rsidRDefault="00430FD6" w:rsidP="00430FD6">
      <w:pPr>
        <w:jc w:val="center"/>
        <w:rPr>
          <w:rFonts w:ascii="Arial" w:hAnsi="Arial" w:cs="Arial"/>
          <w:b/>
          <w:bCs/>
          <w:color w:val="000000"/>
          <w:sz w:val="32"/>
          <w:szCs w:val="32"/>
        </w:rPr>
      </w:pPr>
      <w:r>
        <w:rPr>
          <w:noProof/>
          <w:lang w:val="es-MX" w:eastAsia="es-MX"/>
        </w:rPr>
        <w:drawing>
          <wp:inline distT="0" distB="0" distL="0" distR="0" wp14:anchorId="3BE385BC" wp14:editId="342DFFEC">
            <wp:extent cx="3781425" cy="4810125"/>
            <wp:effectExtent l="0" t="0" r="9525" b="9525"/>
            <wp:docPr id="171" name="Imagen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81425" cy="4810125"/>
                    </a:xfrm>
                    <a:prstGeom prst="rect">
                      <a:avLst/>
                    </a:prstGeom>
                  </pic:spPr>
                </pic:pic>
              </a:graphicData>
            </a:graphic>
          </wp:inline>
        </w:drawing>
      </w:r>
    </w:p>
    <w:p w14:paraId="4DE13CBC" w14:textId="3383D804" w:rsidR="00430FD6" w:rsidRDefault="00430FD6" w:rsidP="00F40FBD">
      <w:pPr>
        <w:rPr>
          <w:rFonts w:ascii="Arial" w:hAnsi="Arial" w:cs="Arial"/>
          <w:b/>
          <w:bCs/>
          <w:color w:val="000000"/>
          <w:sz w:val="32"/>
          <w:szCs w:val="32"/>
        </w:rPr>
      </w:pPr>
    </w:p>
    <w:p w14:paraId="6402E705" w14:textId="6A186F37" w:rsidR="00430FD6" w:rsidRPr="00E114C1" w:rsidRDefault="00430FD6" w:rsidP="00430FD6">
      <w:pPr>
        <w:jc w:val="center"/>
        <w:rPr>
          <w:rFonts w:ascii="Arial" w:hAnsi="Arial" w:cs="Arial"/>
          <w:b/>
          <w:bCs/>
          <w:color w:val="000000"/>
          <w:sz w:val="32"/>
          <w:szCs w:val="32"/>
        </w:rPr>
      </w:pPr>
      <w:r>
        <w:rPr>
          <w:noProof/>
          <w:lang w:val="es-MX" w:eastAsia="es-MX"/>
        </w:rPr>
        <w:lastRenderedPageBreak/>
        <w:drawing>
          <wp:inline distT="0" distB="0" distL="0" distR="0" wp14:anchorId="466F935B" wp14:editId="4174E5FF">
            <wp:extent cx="3886200" cy="4953000"/>
            <wp:effectExtent l="0" t="0" r="0" b="0"/>
            <wp:docPr id="172" name="Imagen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86200" cy="4953000"/>
                    </a:xfrm>
                    <a:prstGeom prst="rect">
                      <a:avLst/>
                    </a:prstGeom>
                  </pic:spPr>
                </pic:pic>
              </a:graphicData>
            </a:graphic>
          </wp:inline>
        </w:drawing>
      </w:r>
    </w:p>
    <w:p w14:paraId="0E29C7E7" w14:textId="73E68F21" w:rsidR="00C47011" w:rsidRPr="00E114C1" w:rsidRDefault="00C47011" w:rsidP="00F40FBD">
      <w:pPr>
        <w:rPr>
          <w:rFonts w:ascii="Arial" w:hAnsi="Arial" w:cs="Arial"/>
          <w:b/>
          <w:bCs/>
          <w:color w:val="000000"/>
          <w:sz w:val="32"/>
          <w:szCs w:val="32"/>
        </w:rPr>
      </w:pPr>
    </w:p>
    <w:p w14:paraId="6F0DD740" w14:textId="0107B29B" w:rsidR="00C47011" w:rsidRPr="00E114C1" w:rsidRDefault="00C47011" w:rsidP="00F40FBD">
      <w:pPr>
        <w:rPr>
          <w:rFonts w:ascii="Arial" w:hAnsi="Arial" w:cs="Arial"/>
          <w:b/>
          <w:bCs/>
          <w:color w:val="000000"/>
          <w:sz w:val="32"/>
          <w:szCs w:val="32"/>
        </w:rPr>
      </w:pPr>
    </w:p>
    <w:p w14:paraId="1F5B9DA2" w14:textId="18BB019C" w:rsidR="00C47011" w:rsidRPr="00E114C1" w:rsidRDefault="00C47011" w:rsidP="00F40FBD">
      <w:pPr>
        <w:rPr>
          <w:rFonts w:ascii="Arial" w:hAnsi="Arial" w:cs="Arial"/>
          <w:b/>
          <w:bCs/>
          <w:color w:val="000000"/>
          <w:sz w:val="32"/>
          <w:szCs w:val="32"/>
        </w:rPr>
      </w:pPr>
    </w:p>
    <w:p w14:paraId="59396DAA" w14:textId="0B30E67E" w:rsidR="00C47011" w:rsidRPr="00E114C1" w:rsidRDefault="00C47011" w:rsidP="00F40FBD">
      <w:pPr>
        <w:rPr>
          <w:rFonts w:ascii="Arial" w:hAnsi="Arial" w:cs="Arial"/>
          <w:b/>
          <w:bCs/>
          <w:color w:val="000000"/>
          <w:sz w:val="32"/>
          <w:szCs w:val="32"/>
        </w:rPr>
      </w:pPr>
    </w:p>
    <w:p w14:paraId="6E0735C1" w14:textId="25A61FFB" w:rsidR="00C47011" w:rsidRPr="00E114C1" w:rsidRDefault="00C47011" w:rsidP="00F40FBD">
      <w:pPr>
        <w:rPr>
          <w:rFonts w:ascii="Arial" w:hAnsi="Arial" w:cs="Arial"/>
          <w:b/>
          <w:bCs/>
          <w:color w:val="000000"/>
          <w:sz w:val="32"/>
          <w:szCs w:val="32"/>
        </w:rPr>
      </w:pPr>
    </w:p>
    <w:p w14:paraId="7125A531" w14:textId="4C3F2DCE" w:rsidR="00C47011" w:rsidRPr="00E114C1" w:rsidRDefault="00C47011" w:rsidP="00F40FBD">
      <w:pPr>
        <w:rPr>
          <w:rFonts w:ascii="Arial" w:hAnsi="Arial" w:cs="Arial"/>
          <w:b/>
          <w:bCs/>
          <w:color w:val="000000"/>
          <w:sz w:val="32"/>
          <w:szCs w:val="32"/>
        </w:rPr>
      </w:pPr>
    </w:p>
    <w:p w14:paraId="2ECD0BFB" w14:textId="0B51755A" w:rsidR="00C47011" w:rsidRPr="00E114C1" w:rsidRDefault="00C47011" w:rsidP="00F40FBD">
      <w:pPr>
        <w:rPr>
          <w:rFonts w:ascii="Arial" w:hAnsi="Arial" w:cs="Arial"/>
          <w:b/>
          <w:bCs/>
          <w:color w:val="000000"/>
          <w:sz w:val="32"/>
          <w:szCs w:val="32"/>
        </w:rPr>
      </w:pPr>
    </w:p>
    <w:p w14:paraId="4F0FB704" w14:textId="28ECEC92" w:rsidR="00C47011" w:rsidRPr="00E114C1" w:rsidRDefault="00C47011" w:rsidP="00F40FBD">
      <w:pPr>
        <w:rPr>
          <w:rFonts w:ascii="Arial" w:hAnsi="Arial" w:cs="Arial"/>
          <w:b/>
          <w:bCs/>
          <w:color w:val="000000"/>
          <w:sz w:val="32"/>
          <w:szCs w:val="32"/>
        </w:rPr>
      </w:pPr>
    </w:p>
    <w:p w14:paraId="243C67E5" w14:textId="6A6C24C4" w:rsidR="00C47011" w:rsidRPr="00E114C1" w:rsidRDefault="00C47011" w:rsidP="00F40FBD">
      <w:pPr>
        <w:rPr>
          <w:rFonts w:ascii="Arial" w:hAnsi="Arial" w:cs="Arial"/>
          <w:b/>
          <w:bCs/>
          <w:color w:val="000000"/>
          <w:sz w:val="32"/>
          <w:szCs w:val="32"/>
        </w:rPr>
      </w:pPr>
    </w:p>
    <w:p w14:paraId="5CEE4666" w14:textId="3C0FAD71" w:rsidR="00C47011" w:rsidRPr="00E114C1" w:rsidRDefault="00C47011" w:rsidP="00F40FBD">
      <w:pPr>
        <w:rPr>
          <w:rFonts w:ascii="Arial" w:hAnsi="Arial" w:cs="Arial"/>
          <w:b/>
          <w:bCs/>
          <w:color w:val="000000"/>
          <w:sz w:val="32"/>
          <w:szCs w:val="32"/>
        </w:rPr>
      </w:pPr>
    </w:p>
    <w:p w14:paraId="407DA197" w14:textId="2EACFA05" w:rsidR="00C47011" w:rsidRPr="00E114C1" w:rsidRDefault="00C47011" w:rsidP="00F40FBD">
      <w:pPr>
        <w:rPr>
          <w:rFonts w:ascii="Arial" w:hAnsi="Arial" w:cs="Arial"/>
          <w:b/>
          <w:bCs/>
          <w:color w:val="000000"/>
          <w:sz w:val="32"/>
          <w:szCs w:val="32"/>
        </w:rPr>
      </w:pPr>
    </w:p>
    <w:p w14:paraId="3D005554" w14:textId="50D6443E" w:rsidR="00C47011" w:rsidRPr="00E114C1" w:rsidRDefault="00C47011" w:rsidP="00F40FBD">
      <w:pPr>
        <w:rPr>
          <w:rFonts w:ascii="Arial" w:hAnsi="Arial" w:cs="Arial"/>
          <w:b/>
          <w:bCs/>
          <w:color w:val="000000"/>
          <w:sz w:val="32"/>
          <w:szCs w:val="32"/>
        </w:rPr>
      </w:pPr>
    </w:p>
    <w:p w14:paraId="4704D85D" w14:textId="1FED3976" w:rsidR="00C47011" w:rsidRPr="00E114C1" w:rsidRDefault="00C47011" w:rsidP="00F40FBD">
      <w:pPr>
        <w:rPr>
          <w:rFonts w:ascii="Arial" w:hAnsi="Arial" w:cs="Arial"/>
          <w:b/>
          <w:bCs/>
          <w:color w:val="000000"/>
          <w:sz w:val="32"/>
          <w:szCs w:val="32"/>
        </w:rPr>
      </w:pPr>
    </w:p>
    <w:p w14:paraId="07F2A5A9" w14:textId="02CA0B48" w:rsidR="00C47011" w:rsidRPr="00E114C1" w:rsidRDefault="00C47011" w:rsidP="00F40FBD">
      <w:pPr>
        <w:rPr>
          <w:rFonts w:ascii="Arial" w:hAnsi="Arial" w:cs="Arial"/>
          <w:b/>
          <w:bCs/>
          <w:color w:val="000000"/>
          <w:sz w:val="32"/>
          <w:szCs w:val="32"/>
        </w:rPr>
      </w:pPr>
    </w:p>
    <w:p w14:paraId="4F892793" w14:textId="77777777" w:rsidR="0098150C" w:rsidRPr="00E114C1" w:rsidRDefault="0098150C" w:rsidP="00F40FBD">
      <w:pPr>
        <w:rPr>
          <w:rFonts w:ascii="Arial" w:hAnsi="Arial" w:cs="Arial"/>
          <w:b/>
          <w:bCs/>
          <w:color w:val="000000"/>
          <w:sz w:val="32"/>
          <w:szCs w:val="32"/>
        </w:rPr>
      </w:pPr>
    </w:p>
    <w:p w14:paraId="0638154C" w14:textId="77777777" w:rsidR="00C47011" w:rsidRPr="003A4883" w:rsidRDefault="00C47011" w:rsidP="00F40FBD">
      <w:pPr>
        <w:rPr>
          <w:rStyle w:val="fontstyle01"/>
          <w:rFonts w:ascii="Arial" w:hAnsi="Arial" w:cs="Arial"/>
          <w:lang w:val="en-US"/>
        </w:rPr>
      </w:pPr>
      <w:r w:rsidRPr="003A4883">
        <w:rPr>
          <w:rStyle w:val="fontstyle01"/>
          <w:rFonts w:ascii="Arial" w:hAnsi="Arial" w:cs="Arial"/>
          <w:lang w:val="en-US"/>
        </w:rPr>
        <w:t>Capítulo X</w:t>
      </w:r>
    </w:p>
    <w:p w14:paraId="21F577CC" w14:textId="590DEC88" w:rsidR="00C47011" w:rsidRPr="003A4883" w:rsidRDefault="00C47011" w:rsidP="00F40FBD">
      <w:pPr>
        <w:rPr>
          <w:rFonts w:ascii="Arial" w:hAnsi="Arial" w:cs="Arial"/>
          <w:b/>
          <w:bCs/>
          <w:color w:val="000000"/>
          <w:sz w:val="32"/>
          <w:szCs w:val="32"/>
          <w:lang w:val="en-US"/>
        </w:rPr>
      </w:pPr>
      <w:r w:rsidRPr="003A4883">
        <w:rPr>
          <w:rFonts w:ascii="Arial" w:hAnsi="Arial" w:cs="Arial"/>
          <w:b/>
          <w:bCs/>
          <w:color w:val="000000"/>
          <w:sz w:val="40"/>
          <w:szCs w:val="40"/>
          <w:lang w:val="en-US"/>
        </w:rPr>
        <w:br/>
      </w:r>
      <w:r w:rsidRPr="003A4883">
        <w:rPr>
          <w:rStyle w:val="fontstyle01"/>
          <w:rFonts w:ascii="Arial" w:hAnsi="Arial" w:cs="Arial"/>
          <w:sz w:val="36"/>
          <w:szCs w:val="36"/>
          <w:lang w:val="en-US"/>
        </w:rPr>
        <w:t>10. BIBLIOGRAFÍA</w:t>
      </w:r>
    </w:p>
    <w:p w14:paraId="17E23387" w14:textId="77777777" w:rsidR="00F40FBD" w:rsidRPr="003A4883" w:rsidRDefault="00F40FBD" w:rsidP="00BB4548">
      <w:pPr>
        <w:spacing w:line="480" w:lineRule="auto"/>
        <w:jc w:val="both"/>
        <w:rPr>
          <w:rFonts w:ascii="Arial" w:hAnsi="Arial" w:cs="Arial"/>
          <w:lang w:val="en-US"/>
        </w:rPr>
      </w:pPr>
    </w:p>
    <w:p w14:paraId="064E5091" w14:textId="77777777" w:rsidR="00BB31C4" w:rsidRPr="003A4883" w:rsidRDefault="00BB31C4" w:rsidP="00BB31C4">
      <w:pPr>
        <w:jc w:val="both"/>
        <w:rPr>
          <w:rFonts w:ascii="Arial" w:hAnsi="Arial" w:cs="Arial"/>
          <w:lang w:val="en-US"/>
        </w:rPr>
      </w:pPr>
    </w:p>
    <w:p w14:paraId="193E12E6" w14:textId="77777777" w:rsidR="009A6735" w:rsidRPr="003A4883" w:rsidRDefault="009A6735" w:rsidP="009A6735">
      <w:pPr>
        <w:jc w:val="right"/>
        <w:rPr>
          <w:rFonts w:ascii="Arial" w:hAnsi="Arial" w:cs="Arial"/>
          <w:lang w:val="en-US"/>
        </w:rPr>
      </w:pPr>
    </w:p>
    <w:p w14:paraId="7D67C92F" w14:textId="77777777" w:rsidR="009A6735" w:rsidRPr="003A4883" w:rsidRDefault="009A6735" w:rsidP="009A6735">
      <w:pPr>
        <w:jc w:val="right"/>
        <w:rPr>
          <w:rFonts w:ascii="Arial" w:hAnsi="Arial" w:cs="Arial"/>
          <w:lang w:val="en-US"/>
        </w:rPr>
      </w:pPr>
    </w:p>
    <w:p w14:paraId="04352B87" w14:textId="77777777" w:rsidR="0082160D" w:rsidRPr="00A73AB2" w:rsidRDefault="00F354F3" w:rsidP="0082160D">
      <w:pPr>
        <w:pStyle w:val="Bibliografa"/>
        <w:rPr>
          <w:rFonts w:ascii="Arial" w:hAnsi="Arial" w:cs="Arial"/>
          <w:lang w:val="en-US"/>
        </w:rPr>
      </w:pPr>
      <w:r w:rsidRPr="00E114C1">
        <w:rPr>
          <w:rFonts w:ascii="Arial" w:hAnsi="Arial" w:cs="Arial"/>
        </w:rPr>
        <w:fldChar w:fldCharType="begin"/>
      </w:r>
      <w:r w:rsidRPr="003A4883">
        <w:rPr>
          <w:rFonts w:ascii="Arial" w:hAnsi="Arial" w:cs="Arial"/>
          <w:lang w:val="en-US"/>
        </w:rPr>
        <w:instrText xml:space="preserve"> ADDIN ZOTERO_BIBL {"uncited":[],"omitted":[],"custom":[]} CSL_BIBLIOGRAPHY </w:instrText>
      </w:r>
      <w:r w:rsidRPr="00E114C1">
        <w:rPr>
          <w:rFonts w:ascii="Arial" w:hAnsi="Arial" w:cs="Arial"/>
        </w:rPr>
        <w:fldChar w:fldCharType="separate"/>
      </w:r>
      <w:r w:rsidR="0082160D" w:rsidRPr="00A73AB2">
        <w:rPr>
          <w:rFonts w:ascii="Arial" w:hAnsi="Arial" w:cs="Arial"/>
          <w:lang w:val="en-US"/>
        </w:rPr>
        <w:t xml:space="preserve">1. </w:t>
      </w:r>
      <w:r w:rsidR="0082160D" w:rsidRPr="00A73AB2">
        <w:rPr>
          <w:rFonts w:ascii="Arial" w:hAnsi="Arial" w:cs="Arial"/>
          <w:lang w:val="en-US"/>
        </w:rPr>
        <w:tab/>
        <w:t xml:space="preserve">Peeling RW, Mabey D, Kamb ML, Chen X-S, Radolf JD, Benzaken AS. Syphilis. Nat Rev Dis Primers. 2017 Oct 12;3:17073. </w:t>
      </w:r>
    </w:p>
    <w:p w14:paraId="06D3837B" w14:textId="77777777" w:rsidR="0082160D" w:rsidRPr="0082160D" w:rsidRDefault="0082160D" w:rsidP="0082160D">
      <w:pPr>
        <w:pStyle w:val="Bibliografa"/>
        <w:rPr>
          <w:rFonts w:ascii="Arial" w:hAnsi="Arial" w:cs="Arial"/>
        </w:rPr>
      </w:pPr>
      <w:r w:rsidRPr="00A73AB2">
        <w:rPr>
          <w:rFonts w:ascii="Arial" w:hAnsi="Arial" w:cs="Arial"/>
          <w:lang w:val="en-US"/>
        </w:rPr>
        <w:t xml:space="preserve">2. </w:t>
      </w:r>
      <w:r w:rsidRPr="00A73AB2">
        <w:rPr>
          <w:rFonts w:ascii="Arial" w:hAnsi="Arial" w:cs="Arial"/>
          <w:lang w:val="en-US"/>
        </w:rPr>
        <w:tab/>
        <w:t xml:space="preserve">Keuning MW, Kamp GA, Schonenberg-Meinema D, Dorigo-Zetsma JW, van Zuiden JM, Pajkrt D. Congenital syphilis, the great imitator-case report and review. </w:t>
      </w:r>
      <w:r w:rsidRPr="0082160D">
        <w:rPr>
          <w:rFonts w:ascii="Arial" w:hAnsi="Arial" w:cs="Arial"/>
        </w:rPr>
        <w:t xml:space="preserve">Lancet Infect Dis. 2020 Jul;20(7):e173–9. </w:t>
      </w:r>
    </w:p>
    <w:p w14:paraId="7B67CA51" w14:textId="77777777" w:rsidR="0082160D" w:rsidRPr="0082160D" w:rsidRDefault="0082160D" w:rsidP="0082160D">
      <w:pPr>
        <w:pStyle w:val="Bibliografa"/>
        <w:rPr>
          <w:rFonts w:ascii="Arial" w:hAnsi="Arial" w:cs="Arial"/>
        </w:rPr>
      </w:pPr>
      <w:r w:rsidRPr="0082160D">
        <w:rPr>
          <w:rFonts w:ascii="Arial" w:hAnsi="Arial" w:cs="Arial"/>
        </w:rPr>
        <w:t xml:space="preserve">3. </w:t>
      </w:r>
      <w:r w:rsidRPr="0082160D">
        <w:rPr>
          <w:rFonts w:ascii="Arial" w:hAnsi="Arial" w:cs="Arial"/>
        </w:rPr>
        <w:tab/>
        <w:t xml:space="preserve">Cruz-Gómez LG, Garza JAC la, Cruz-Valadez E de la, Cuéllar-Barboza A, Martínez-Moreno A, Áncer-Arellano J, et al. </w:t>
      </w:r>
      <w:r w:rsidRPr="00A73AB2">
        <w:rPr>
          <w:rFonts w:ascii="Arial" w:hAnsi="Arial" w:cs="Arial"/>
          <w:lang w:val="en-US"/>
        </w:rPr>
        <w:t xml:space="preserve">Clinical and Demographic Characteristics of Syphilis in a Tertiary-Care Hospital in Mexico. </w:t>
      </w:r>
      <w:r w:rsidRPr="0082160D">
        <w:rPr>
          <w:rFonts w:ascii="Arial" w:hAnsi="Arial" w:cs="Arial"/>
        </w:rPr>
        <w:t xml:space="preserve">Dermatología Cosmética, Médica y Quirúrgica. 2020 Apr 20;18(1):8–12. </w:t>
      </w:r>
    </w:p>
    <w:p w14:paraId="57C96DF3" w14:textId="77777777" w:rsidR="0082160D" w:rsidRPr="00A73AB2" w:rsidRDefault="0082160D" w:rsidP="0082160D">
      <w:pPr>
        <w:pStyle w:val="Bibliografa"/>
        <w:rPr>
          <w:rFonts w:ascii="Arial" w:hAnsi="Arial" w:cs="Arial"/>
          <w:lang w:val="en-US"/>
        </w:rPr>
      </w:pPr>
      <w:r w:rsidRPr="0082160D">
        <w:rPr>
          <w:rFonts w:ascii="Arial" w:hAnsi="Arial" w:cs="Arial"/>
        </w:rPr>
        <w:t xml:space="preserve">4. </w:t>
      </w:r>
      <w:r w:rsidRPr="0082160D">
        <w:rPr>
          <w:rFonts w:ascii="Arial" w:hAnsi="Arial" w:cs="Arial"/>
        </w:rPr>
        <w:tab/>
        <w:t xml:space="preserve">Rodríguez-Cerdeira C, Silami-Lopes VG. </w:t>
      </w:r>
      <w:r w:rsidRPr="00A73AB2">
        <w:rPr>
          <w:rFonts w:ascii="Arial" w:hAnsi="Arial" w:cs="Arial"/>
          <w:lang w:val="en-US"/>
        </w:rPr>
        <w:t xml:space="preserve">Congenital syphilis in the 21st century. Actas Dermosifiliogr. 2012 Oct;103(8):679–93. </w:t>
      </w:r>
    </w:p>
    <w:p w14:paraId="658BEC1A"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5. </w:t>
      </w:r>
      <w:r w:rsidRPr="00A73AB2">
        <w:rPr>
          <w:rFonts w:ascii="Arial" w:hAnsi="Arial" w:cs="Arial"/>
          <w:lang w:val="en-US"/>
        </w:rPr>
        <w:tab/>
        <w:t xml:space="preserve">Tampa M, Sarbu I, Matei C, Benea V, Georgescu SR. Brief history of syphilis. J Med Life. 2014 Mar 15;7(1):4–10. </w:t>
      </w:r>
    </w:p>
    <w:p w14:paraId="43ED7FB5"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6. </w:t>
      </w:r>
      <w:r w:rsidRPr="00A73AB2">
        <w:rPr>
          <w:rFonts w:ascii="Arial" w:hAnsi="Arial" w:cs="Arial"/>
          <w:lang w:val="en-US"/>
        </w:rPr>
        <w:tab/>
        <w:t xml:space="preserve">Ao X, Chen JH, Kata P, Kanukuntla A, Bommu V, Rothberg M, et al. The Great Impostor Did It Again: Syphilitic Arthritis. Cureus. 2021 Aug;13(8):e17344. </w:t>
      </w:r>
    </w:p>
    <w:p w14:paraId="09490991" w14:textId="77777777" w:rsidR="0082160D" w:rsidRPr="00A73AB2" w:rsidRDefault="0082160D" w:rsidP="0082160D">
      <w:pPr>
        <w:pStyle w:val="Bibliografa"/>
        <w:rPr>
          <w:rFonts w:ascii="Arial" w:hAnsi="Arial" w:cs="Arial"/>
          <w:lang w:val="en-US"/>
        </w:rPr>
      </w:pPr>
      <w:r w:rsidRPr="0082160D">
        <w:rPr>
          <w:rFonts w:ascii="Arial" w:hAnsi="Arial" w:cs="Arial"/>
        </w:rPr>
        <w:t xml:space="preserve">7. </w:t>
      </w:r>
      <w:r w:rsidRPr="0082160D">
        <w:rPr>
          <w:rFonts w:ascii="Arial" w:hAnsi="Arial" w:cs="Arial"/>
        </w:rPr>
        <w:tab/>
        <w:t xml:space="preserve">Zhu L, Shi M, Peng R-R, Gu X, Guan Z, Xu H, et al. </w:t>
      </w:r>
      <w:r w:rsidRPr="00A73AB2">
        <w:rPr>
          <w:rFonts w:ascii="Arial" w:hAnsi="Arial" w:cs="Arial"/>
          <w:lang w:val="en-US"/>
        </w:rPr>
        <w:t xml:space="preserve">Neurosyphilis is more common in malignant syphilis: A case series and review of the literature. Int J STD AIDS. 2019 Jul;30(8):779–85. </w:t>
      </w:r>
    </w:p>
    <w:p w14:paraId="5200A5BD"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8. </w:t>
      </w:r>
      <w:r w:rsidRPr="00A73AB2">
        <w:rPr>
          <w:rFonts w:ascii="Arial" w:hAnsi="Arial" w:cs="Arial"/>
          <w:lang w:val="en-US"/>
        </w:rPr>
        <w:tab/>
        <w:t xml:space="preserve">Swartzendruber A, Steiner RJ, Adler MR, Kamb ML, Newman LM. Introduction of rapid syphilis testing in antenatal care: A systematic review of the impact on HIV and syphilis testing uptake and coverage. Int J Gynaecol Obstet. 2015 Jun;130 Suppl 1:S15-21. </w:t>
      </w:r>
    </w:p>
    <w:p w14:paraId="7DE327FC"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9. </w:t>
      </w:r>
      <w:r w:rsidRPr="00A73AB2">
        <w:rPr>
          <w:rFonts w:ascii="Arial" w:hAnsi="Arial" w:cs="Arial"/>
          <w:lang w:val="en-US"/>
        </w:rPr>
        <w:tab/>
        <w:t xml:space="preserve">Cooper JM, Sánchez PJ. Congenital syphilis. Semin Perinatol. 2018 Apr;42(3):176–84. </w:t>
      </w:r>
    </w:p>
    <w:p w14:paraId="0E81F712"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10. </w:t>
      </w:r>
      <w:r w:rsidRPr="00A73AB2">
        <w:rPr>
          <w:rFonts w:ascii="Arial" w:hAnsi="Arial" w:cs="Arial"/>
          <w:lang w:val="en-US"/>
        </w:rPr>
        <w:tab/>
        <w:t>Hussain SA, Vaidya R. Congenital Syphilis. In: StatPearls [Internet]. Treasure Island (FL): StatPearls Publishing; 2022 [cited 2022 Feb 2]. Available from: http://www.ncbi.nlm.nih.gov/books/NBK537087/</w:t>
      </w:r>
    </w:p>
    <w:p w14:paraId="2AF01F38" w14:textId="77777777" w:rsidR="0082160D" w:rsidRPr="00A73AB2" w:rsidRDefault="0082160D" w:rsidP="0082160D">
      <w:pPr>
        <w:pStyle w:val="Bibliografa"/>
        <w:rPr>
          <w:rFonts w:ascii="Arial" w:hAnsi="Arial" w:cs="Arial"/>
          <w:lang w:val="en-US"/>
        </w:rPr>
      </w:pPr>
      <w:r w:rsidRPr="00A73AB2">
        <w:rPr>
          <w:rFonts w:ascii="Arial" w:hAnsi="Arial" w:cs="Arial"/>
          <w:lang w:val="en-US"/>
        </w:rPr>
        <w:lastRenderedPageBreak/>
        <w:t xml:space="preserve">11. </w:t>
      </w:r>
      <w:r w:rsidRPr="00A73AB2">
        <w:rPr>
          <w:rFonts w:ascii="Arial" w:hAnsi="Arial" w:cs="Arial"/>
          <w:lang w:val="en-US"/>
        </w:rPr>
        <w:tab/>
        <w:t>Syphilis testing adherence among women with livebirth deliveries: Indianapolis 2014-2016 - PubMed [Internet]. [cited 2022 Feb 2]. Available from: https://pubmed.ncbi.nlm.nih.gov/34717575/</w:t>
      </w:r>
    </w:p>
    <w:p w14:paraId="58EA6B3A"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12. </w:t>
      </w:r>
      <w:r w:rsidRPr="00A73AB2">
        <w:rPr>
          <w:rFonts w:ascii="Arial" w:hAnsi="Arial" w:cs="Arial"/>
          <w:lang w:val="en-US"/>
        </w:rPr>
        <w:tab/>
        <w:t>Preventing Congenital Syphilis-Opportunities Identified by Congenital Syphilis Case Review Boards - PubMed [Internet]. [cited 2022 Feb 2]. Available from: https://pubmed.ncbi.nlm.nih.gov/30169475/</w:t>
      </w:r>
    </w:p>
    <w:p w14:paraId="34207FA4" w14:textId="77777777" w:rsidR="0082160D" w:rsidRPr="0082160D" w:rsidRDefault="0082160D" w:rsidP="0082160D">
      <w:pPr>
        <w:pStyle w:val="Bibliografa"/>
        <w:rPr>
          <w:rFonts w:ascii="Arial" w:hAnsi="Arial" w:cs="Arial"/>
        </w:rPr>
      </w:pPr>
      <w:r w:rsidRPr="0082160D">
        <w:rPr>
          <w:rFonts w:ascii="Arial" w:hAnsi="Arial" w:cs="Arial"/>
        </w:rPr>
        <w:t xml:space="preserve">13. </w:t>
      </w:r>
      <w:r w:rsidRPr="0082160D">
        <w:rPr>
          <w:rFonts w:ascii="Arial" w:hAnsi="Arial" w:cs="Arial"/>
        </w:rPr>
        <w:tab/>
        <w:t xml:space="preserve">Yáñez-Alvarez I, Conde-González CJ, Uribe-Salas FJ, Olamendi-Portugal ML, García-Cisneros S, Sánchez-Alemán MA. </w:t>
      </w:r>
      <w:r w:rsidRPr="00A73AB2">
        <w:rPr>
          <w:rFonts w:ascii="Arial" w:hAnsi="Arial" w:cs="Arial"/>
          <w:lang w:val="en-US"/>
        </w:rPr>
        <w:t xml:space="preserve">Maternal/child seroprevalence of antibodies against Treponema pallidum at four general hospitals in the state of Morelos, Mexico. </w:t>
      </w:r>
      <w:r w:rsidRPr="0082160D">
        <w:rPr>
          <w:rFonts w:ascii="Arial" w:hAnsi="Arial" w:cs="Arial"/>
        </w:rPr>
        <w:t xml:space="preserve">Arch Med Res. 2012 Oct;43(7):571–7. </w:t>
      </w:r>
    </w:p>
    <w:p w14:paraId="5DCD7BCF" w14:textId="77777777" w:rsidR="0082160D" w:rsidRPr="0082160D" w:rsidRDefault="0082160D" w:rsidP="0082160D">
      <w:pPr>
        <w:pStyle w:val="Bibliografa"/>
        <w:rPr>
          <w:rFonts w:ascii="Arial" w:hAnsi="Arial" w:cs="Arial"/>
        </w:rPr>
      </w:pPr>
      <w:r w:rsidRPr="0082160D">
        <w:rPr>
          <w:rFonts w:ascii="Arial" w:hAnsi="Arial" w:cs="Arial"/>
        </w:rPr>
        <w:t xml:space="preserve">14. </w:t>
      </w:r>
      <w:r w:rsidRPr="0082160D">
        <w:rPr>
          <w:rFonts w:ascii="Arial" w:hAnsi="Arial" w:cs="Arial"/>
        </w:rPr>
        <w:tab/>
        <w:t xml:space="preserve">Reyna-Figueroa J, Esparza-Aguilar M, Hernández-Hernández L del C, Fernández-Canton S, Richardson-Lopez Collada VL. </w:t>
      </w:r>
      <w:r w:rsidRPr="00A73AB2">
        <w:rPr>
          <w:rFonts w:ascii="Arial" w:hAnsi="Arial" w:cs="Arial"/>
          <w:lang w:val="en-US"/>
        </w:rPr>
        <w:t xml:space="preserve">Congenital syphilis, a reemergent disease in Mexico: its epidemiology during the last 2 decades. </w:t>
      </w:r>
      <w:r w:rsidRPr="0082160D">
        <w:rPr>
          <w:rFonts w:ascii="Arial" w:hAnsi="Arial" w:cs="Arial"/>
        </w:rPr>
        <w:t xml:space="preserve">Sex Transm Dis. 2011 Sep;38(9):798–801. </w:t>
      </w:r>
    </w:p>
    <w:p w14:paraId="2F13AE1C" w14:textId="77777777" w:rsidR="0082160D" w:rsidRPr="00A73AB2" w:rsidRDefault="0082160D" w:rsidP="0082160D">
      <w:pPr>
        <w:pStyle w:val="Bibliografa"/>
        <w:rPr>
          <w:rFonts w:ascii="Arial" w:hAnsi="Arial" w:cs="Arial"/>
          <w:lang w:val="en-US"/>
        </w:rPr>
      </w:pPr>
      <w:r w:rsidRPr="0082160D">
        <w:rPr>
          <w:rFonts w:ascii="Arial" w:hAnsi="Arial" w:cs="Arial"/>
        </w:rPr>
        <w:t xml:space="preserve">15. </w:t>
      </w:r>
      <w:r w:rsidRPr="0082160D">
        <w:rPr>
          <w:rFonts w:ascii="Arial" w:hAnsi="Arial" w:cs="Arial"/>
        </w:rPr>
        <w:tab/>
        <w:t xml:space="preserve">Hernández-Trejo M, Hernández-Prado B, Uribe-Salas F, Juárez-Figueroa L, Conde-González CJ. </w:t>
      </w:r>
      <w:r w:rsidRPr="00A73AB2">
        <w:rPr>
          <w:rFonts w:ascii="Arial" w:hAnsi="Arial" w:cs="Arial"/>
          <w:lang w:val="en-US"/>
        </w:rPr>
        <w:t xml:space="preserve">[Maternal and congenital syphilis in two Mexican hospitals: evaluation of a rapid diagnostic test]. Rev Invest Clin. 2006 Apr;58(2):119–25. </w:t>
      </w:r>
    </w:p>
    <w:p w14:paraId="210B2FF5"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16. </w:t>
      </w:r>
      <w:r w:rsidRPr="00A73AB2">
        <w:rPr>
          <w:rFonts w:ascii="Arial" w:hAnsi="Arial" w:cs="Arial"/>
          <w:lang w:val="en-US"/>
        </w:rPr>
        <w:tab/>
        <w:t xml:space="preserve">Biswas HH, Chew Ng RA, Murray EL, Chow JM, Stoltey JE, Watt JP, et al. Characteristics Associated With Delivery of an Infant With Congenital Syphilis and Missed Opportunities for Prevention-California, 2012 to 2014. Sex Transm Dis. 2018 Jul;45(7):435–41. </w:t>
      </w:r>
    </w:p>
    <w:p w14:paraId="453B7DEE"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17. </w:t>
      </w:r>
      <w:r w:rsidRPr="00A73AB2">
        <w:rPr>
          <w:rFonts w:ascii="Arial" w:hAnsi="Arial" w:cs="Arial"/>
          <w:lang w:val="en-US"/>
        </w:rPr>
        <w:tab/>
        <w:t>Re-emergence of syphilis in women of reproductive age and its association with the increase in congenital syphilis in Mexico during 2010-2019: an ecological study - PubMed [Internet]. [cited 2022 Feb 2]. Available from: https://pubmed.ncbi.nlm.nih.gov/34556026/</w:t>
      </w:r>
    </w:p>
    <w:p w14:paraId="165AE895" w14:textId="77777777" w:rsidR="0082160D" w:rsidRPr="0082160D" w:rsidRDefault="0082160D" w:rsidP="0082160D">
      <w:pPr>
        <w:pStyle w:val="Bibliografa"/>
        <w:rPr>
          <w:rFonts w:ascii="Arial" w:hAnsi="Arial" w:cs="Arial"/>
        </w:rPr>
      </w:pPr>
      <w:r w:rsidRPr="00A73AB2">
        <w:rPr>
          <w:rFonts w:ascii="Arial" w:hAnsi="Arial" w:cs="Arial"/>
          <w:lang w:val="en-US"/>
        </w:rPr>
        <w:t xml:space="preserve">18. </w:t>
      </w:r>
      <w:r w:rsidRPr="00A73AB2">
        <w:rPr>
          <w:rFonts w:ascii="Arial" w:hAnsi="Arial" w:cs="Arial"/>
          <w:lang w:val="en-US"/>
        </w:rPr>
        <w:tab/>
        <w:t xml:space="preserve">Korenromp EL, Rowley J, Alonso M, Mello MB, Wijesooriya NS, Mahiané SG, et al. Global burden of maternal and congenital syphilis and associated adverse birth outcomes-Estimates for 2016 and progress since 2012. </w:t>
      </w:r>
      <w:r w:rsidRPr="0082160D">
        <w:rPr>
          <w:rFonts w:ascii="Arial" w:hAnsi="Arial" w:cs="Arial"/>
        </w:rPr>
        <w:t xml:space="preserve">PLoS One. 2019;14(2):e0211720. </w:t>
      </w:r>
    </w:p>
    <w:p w14:paraId="38995CCB" w14:textId="77777777" w:rsidR="0082160D" w:rsidRPr="00A73AB2" w:rsidRDefault="0082160D" w:rsidP="0082160D">
      <w:pPr>
        <w:pStyle w:val="Bibliografa"/>
        <w:rPr>
          <w:rFonts w:ascii="Arial" w:hAnsi="Arial" w:cs="Arial"/>
          <w:lang w:val="en-US"/>
        </w:rPr>
      </w:pPr>
      <w:r w:rsidRPr="0082160D">
        <w:rPr>
          <w:rFonts w:ascii="Arial" w:hAnsi="Arial" w:cs="Arial"/>
        </w:rPr>
        <w:t xml:space="preserve">19. </w:t>
      </w:r>
      <w:r w:rsidRPr="0082160D">
        <w:rPr>
          <w:rFonts w:ascii="Arial" w:hAnsi="Arial" w:cs="Arial"/>
        </w:rPr>
        <w:tab/>
        <w:t xml:space="preserve">Kuznik A, Lamorde M, Nyabigambo A, Manabe YC. </w:t>
      </w:r>
      <w:r w:rsidRPr="00A73AB2">
        <w:rPr>
          <w:rFonts w:ascii="Arial" w:hAnsi="Arial" w:cs="Arial"/>
          <w:lang w:val="en-US"/>
        </w:rPr>
        <w:t xml:space="preserve">Antenatal syphilis screening using point-of-care testing in Sub-Saharan African countries: a cost-effectiveness analysis. PLoS Med. 2013 Nov;10(11):e1001545. </w:t>
      </w:r>
    </w:p>
    <w:p w14:paraId="6E89A837"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20. </w:t>
      </w:r>
      <w:r w:rsidRPr="00A73AB2">
        <w:rPr>
          <w:rFonts w:ascii="Arial" w:hAnsi="Arial" w:cs="Arial"/>
          <w:lang w:val="en-US"/>
        </w:rPr>
        <w:tab/>
        <w:t>Syphilis in pregnancy and congenital syphilis in Palmas, Tocantins State, Brazil, 2007-2014 - PubMed [Internet]. [cited 2022 Feb 2]. Available from: https://pubmed.ncbi.nlm.nih.gov/28492767/</w:t>
      </w:r>
    </w:p>
    <w:p w14:paraId="32074955"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21. </w:t>
      </w:r>
      <w:r w:rsidRPr="00A73AB2">
        <w:rPr>
          <w:rFonts w:ascii="Arial" w:hAnsi="Arial" w:cs="Arial"/>
          <w:lang w:val="en-US"/>
        </w:rPr>
        <w:tab/>
        <w:t xml:space="preserve">Muricy CL, Pinto Júnior VL. Congenital and maternal syphilis in the capital of Brazil. Rev Soc Bras Med Trop. 2015 Apr;48(2):216–9. </w:t>
      </w:r>
    </w:p>
    <w:p w14:paraId="5C950563" w14:textId="77777777" w:rsidR="0082160D" w:rsidRPr="00A73AB2" w:rsidRDefault="0082160D" w:rsidP="0082160D">
      <w:pPr>
        <w:pStyle w:val="Bibliografa"/>
        <w:rPr>
          <w:rFonts w:ascii="Arial" w:hAnsi="Arial" w:cs="Arial"/>
          <w:lang w:val="en-US"/>
        </w:rPr>
      </w:pPr>
      <w:r w:rsidRPr="00A73AB2">
        <w:rPr>
          <w:rFonts w:ascii="Arial" w:hAnsi="Arial" w:cs="Arial"/>
          <w:lang w:val="en-US"/>
        </w:rPr>
        <w:lastRenderedPageBreak/>
        <w:t xml:space="preserve">22. </w:t>
      </w:r>
      <w:r w:rsidRPr="00A73AB2">
        <w:rPr>
          <w:rFonts w:ascii="Arial" w:hAnsi="Arial" w:cs="Arial"/>
          <w:lang w:val="en-US"/>
        </w:rPr>
        <w:tab/>
        <w:t>Congenital syphilis in Mexico. Analysis of national and international standards from the perspective of laboratory diagnosis [Internet]. [cited 2022 Jan 27]. Available from: http://www.scielo.org.mx/scielo.php?pid=S0016-38132019000500430&amp;script=sci_arttext_plus&amp;tlng=en</w:t>
      </w:r>
    </w:p>
    <w:p w14:paraId="5BFC9A0E"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23. </w:t>
      </w:r>
      <w:r w:rsidRPr="00A73AB2">
        <w:rPr>
          <w:rFonts w:ascii="Arial" w:hAnsi="Arial" w:cs="Arial"/>
          <w:lang w:val="en-US"/>
        </w:rPr>
        <w:tab/>
        <w:t xml:space="preserve">Ghanem KG, Ram S, Rice PA. The Modern Epidemic of Syphilis. N Engl J Med. 2020 Feb 27;382(9):845–54. </w:t>
      </w:r>
    </w:p>
    <w:p w14:paraId="04AEE4EE" w14:textId="77777777" w:rsidR="0082160D" w:rsidRPr="0082160D" w:rsidRDefault="0082160D" w:rsidP="0082160D">
      <w:pPr>
        <w:pStyle w:val="Bibliografa"/>
        <w:rPr>
          <w:rFonts w:ascii="Arial" w:hAnsi="Arial" w:cs="Arial"/>
        </w:rPr>
      </w:pPr>
      <w:r w:rsidRPr="00A73AB2">
        <w:rPr>
          <w:rFonts w:ascii="Arial" w:hAnsi="Arial" w:cs="Arial"/>
          <w:lang w:val="en-US"/>
        </w:rPr>
        <w:t xml:space="preserve">24. </w:t>
      </w:r>
      <w:r w:rsidRPr="00A73AB2">
        <w:rPr>
          <w:rFonts w:ascii="Arial" w:hAnsi="Arial" w:cs="Arial"/>
          <w:lang w:val="en-US"/>
        </w:rPr>
        <w:tab/>
        <w:t xml:space="preserve">Belaunzaran-Zamudio PF, Mosqueda-Gomez JL, Macias-Hernandez A, Rodríguez-Ramírez S, Sierra-Madero J, Beyrer C. Burden of HIV, Syphilis, and Hepatitis B and C Among Inmates in a Prison State System in Mexico. </w:t>
      </w:r>
      <w:r w:rsidRPr="0082160D">
        <w:rPr>
          <w:rFonts w:ascii="Arial" w:hAnsi="Arial" w:cs="Arial"/>
        </w:rPr>
        <w:t xml:space="preserve">AIDS Res Hum Retroviruses. 2017 Jun;33(6):524–33. </w:t>
      </w:r>
    </w:p>
    <w:p w14:paraId="449129C5" w14:textId="77777777" w:rsidR="0082160D" w:rsidRPr="0082160D" w:rsidRDefault="0082160D" w:rsidP="0082160D">
      <w:pPr>
        <w:pStyle w:val="Bibliografa"/>
        <w:rPr>
          <w:rFonts w:ascii="Arial" w:hAnsi="Arial" w:cs="Arial"/>
        </w:rPr>
      </w:pPr>
      <w:r w:rsidRPr="0082160D">
        <w:rPr>
          <w:rFonts w:ascii="Arial" w:hAnsi="Arial" w:cs="Arial"/>
        </w:rPr>
        <w:t xml:space="preserve">25. </w:t>
      </w:r>
      <w:r w:rsidRPr="0082160D">
        <w:rPr>
          <w:rFonts w:ascii="Arial" w:hAnsi="Arial" w:cs="Arial"/>
        </w:rPr>
        <w:tab/>
        <w:t xml:space="preserve">Ibáñez-Cervantes G, León-García G, Vargas-De-León C, Castro-Escarpulli G, Bandala C, Sosa-Hernández O, et al. </w:t>
      </w:r>
      <w:r w:rsidRPr="00A73AB2">
        <w:rPr>
          <w:rFonts w:ascii="Arial" w:hAnsi="Arial" w:cs="Arial"/>
          <w:lang w:val="en-US"/>
        </w:rPr>
        <w:t xml:space="preserve">Epidemiological behavior and current forecast of syphilis in Mexico: increase in male population. </w:t>
      </w:r>
      <w:r w:rsidRPr="0082160D">
        <w:rPr>
          <w:rFonts w:ascii="Arial" w:hAnsi="Arial" w:cs="Arial"/>
        </w:rPr>
        <w:t xml:space="preserve">Public Health. 2020 Aug;185:386–93. </w:t>
      </w:r>
    </w:p>
    <w:p w14:paraId="0FFC43F6" w14:textId="77777777" w:rsidR="0082160D" w:rsidRPr="00A73AB2" w:rsidRDefault="0082160D" w:rsidP="0082160D">
      <w:pPr>
        <w:pStyle w:val="Bibliografa"/>
        <w:rPr>
          <w:rFonts w:ascii="Arial" w:hAnsi="Arial" w:cs="Arial"/>
          <w:lang w:val="en-US"/>
        </w:rPr>
      </w:pPr>
      <w:r w:rsidRPr="0082160D">
        <w:rPr>
          <w:rFonts w:ascii="Arial" w:hAnsi="Arial" w:cs="Arial"/>
        </w:rPr>
        <w:t xml:space="preserve">26. </w:t>
      </w:r>
      <w:r w:rsidRPr="0082160D">
        <w:rPr>
          <w:rFonts w:ascii="Arial" w:hAnsi="Arial" w:cs="Arial"/>
        </w:rPr>
        <w:tab/>
        <w:t xml:space="preserve">Bristow CC, Espinosa da Silva C, Vera AH, Gonzalez-Fagoaga JE, Rangel G, Pines HA. </w:t>
      </w:r>
      <w:r w:rsidRPr="00A73AB2">
        <w:rPr>
          <w:rFonts w:ascii="Arial" w:hAnsi="Arial" w:cs="Arial"/>
          <w:lang w:val="en-US"/>
        </w:rPr>
        <w:t xml:space="preserve">Prevalence of bacterial sexually transmitted infections and coinfection with HIV among men who have sex with men and transgender women in Tijuana, Mexico. Int J STD AIDS. 2021 Jul;32(8):751–7. </w:t>
      </w:r>
    </w:p>
    <w:p w14:paraId="5BC7DC3A"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27. </w:t>
      </w:r>
      <w:r w:rsidRPr="00A73AB2">
        <w:rPr>
          <w:rFonts w:ascii="Arial" w:hAnsi="Arial" w:cs="Arial"/>
          <w:lang w:val="en-US"/>
        </w:rPr>
        <w:tab/>
        <w:t xml:space="preserve">Ganley KY, Wilson-Barthes M, Zullo AR, Sosa-Rubí SG, Conde-Glez CJ, García-Cisneros S, et al. Incidence and time-varying predictors of HIV and sexually transmitted infections among male sex workers in Mexico City. Infect Dis Poverty. 2021 Jan 19;10(1):7. </w:t>
      </w:r>
    </w:p>
    <w:p w14:paraId="1D588F30"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28. </w:t>
      </w:r>
      <w:r w:rsidRPr="00A73AB2">
        <w:rPr>
          <w:rFonts w:ascii="Arial" w:hAnsi="Arial" w:cs="Arial"/>
          <w:lang w:val="en-US"/>
        </w:rPr>
        <w:tab/>
        <w:t xml:space="preserve">Mattei PL, Beachkofsky TM, Gilson RT, Wisco OJ. Syphilis: a reemerging infection. Am Fam Physician. 2012 Sep 1;86(5):433–40. </w:t>
      </w:r>
    </w:p>
    <w:p w14:paraId="6979F06A"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29. </w:t>
      </w:r>
      <w:r w:rsidRPr="00A73AB2">
        <w:rPr>
          <w:rFonts w:ascii="Arial" w:hAnsi="Arial" w:cs="Arial"/>
          <w:lang w:val="en-US"/>
        </w:rPr>
        <w:tab/>
        <w:t xml:space="preserve">Hong F-C, Wu X-B, Yang F, Lan L-N, Guan Y, Zhang C-L, et al. Risk of Congenital Syphilis (CS) Following Treatment of Maternal Syphilis: Results of a CS Control Program in China. Clin Infect Dis. 2017 Aug 15;65(4):588–94. </w:t>
      </w:r>
    </w:p>
    <w:p w14:paraId="0608F365"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30. </w:t>
      </w:r>
      <w:r w:rsidRPr="00A73AB2">
        <w:rPr>
          <w:rFonts w:ascii="Arial" w:hAnsi="Arial" w:cs="Arial"/>
          <w:lang w:val="en-US"/>
        </w:rPr>
        <w:tab/>
        <w:t>IUSTI: 2008 European Guidelines on the Management of Syphilis - P French, M Gomberg, M Janier, B Schmidt, P van Voorst Vader, H Young, 2009 [Internet]. [cited 2022 Jan 27]. Available from: https://journals.sagepub.com/doi/full/10.1258/ijsa.2008.008510</w:t>
      </w:r>
    </w:p>
    <w:p w14:paraId="206E17D9"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31. </w:t>
      </w:r>
      <w:r w:rsidRPr="00A73AB2">
        <w:rPr>
          <w:rFonts w:ascii="Arial" w:hAnsi="Arial" w:cs="Arial"/>
          <w:lang w:val="en-US"/>
        </w:rPr>
        <w:tab/>
        <w:t xml:space="preserve">Doret M, Gaucherand P. [Detecting high risk pregnancy]. Rev Prat. 2009 Dec 20;59(10):1405–22. </w:t>
      </w:r>
    </w:p>
    <w:p w14:paraId="3A95B57A" w14:textId="77777777" w:rsidR="0082160D" w:rsidRPr="0082160D" w:rsidRDefault="0082160D" w:rsidP="0082160D">
      <w:pPr>
        <w:pStyle w:val="Bibliografa"/>
        <w:rPr>
          <w:rFonts w:ascii="Arial" w:hAnsi="Arial" w:cs="Arial"/>
        </w:rPr>
      </w:pPr>
      <w:r w:rsidRPr="00A73AB2">
        <w:rPr>
          <w:rFonts w:ascii="Arial" w:hAnsi="Arial" w:cs="Arial"/>
          <w:lang w:val="en-US"/>
        </w:rPr>
        <w:t xml:space="preserve">32. </w:t>
      </w:r>
      <w:r w:rsidRPr="00A73AB2">
        <w:rPr>
          <w:rFonts w:ascii="Arial" w:hAnsi="Arial" w:cs="Arial"/>
          <w:lang w:val="en-US"/>
        </w:rPr>
        <w:tab/>
        <w:t xml:space="preserve">Adhikari EH. Syphilis in Pregnancy. Obstet Gynecol. </w:t>
      </w:r>
      <w:r w:rsidRPr="0082160D">
        <w:rPr>
          <w:rFonts w:ascii="Arial" w:hAnsi="Arial" w:cs="Arial"/>
        </w:rPr>
        <w:t xml:space="preserve">2020 May;135(5):1121–35. </w:t>
      </w:r>
    </w:p>
    <w:p w14:paraId="1C5FD467" w14:textId="77777777" w:rsidR="0082160D" w:rsidRPr="00A73AB2" w:rsidRDefault="0082160D" w:rsidP="0082160D">
      <w:pPr>
        <w:pStyle w:val="Bibliografa"/>
        <w:rPr>
          <w:rFonts w:ascii="Arial" w:hAnsi="Arial" w:cs="Arial"/>
          <w:lang w:val="en-US"/>
        </w:rPr>
      </w:pPr>
      <w:r w:rsidRPr="0082160D">
        <w:rPr>
          <w:rFonts w:ascii="Arial" w:hAnsi="Arial" w:cs="Arial"/>
        </w:rPr>
        <w:t xml:space="preserve">33. </w:t>
      </w:r>
      <w:r w:rsidRPr="0082160D">
        <w:rPr>
          <w:rFonts w:ascii="Arial" w:hAnsi="Arial" w:cs="Arial"/>
        </w:rPr>
        <w:tab/>
        <w:t xml:space="preserve">Herrera-Ortiz A, López-Gatell H, García-Cisneros S, Cortés-Ortiz MA, Olamendi-Portugal M, Hegewisch-Taylor J, et al. Sífilis congénita en México. </w:t>
      </w:r>
      <w:r w:rsidRPr="0082160D">
        <w:rPr>
          <w:rFonts w:ascii="Arial" w:hAnsi="Arial" w:cs="Arial"/>
        </w:rPr>
        <w:lastRenderedPageBreak/>
        <w:t xml:space="preserve">Análisis de las normas nacionales e internacionales desde la perspectiva del diagnóstico de laboratorio. </w:t>
      </w:r>
      <w:r w:rsidRPr="00A73AB2">
        <w:rPr>
          <w:rFonts w:ascii="Arial" w:hAnsi="Arial" w:cs="Arial"/>
          <w:lang w:val="en-US"/>
        </w:rPr>
        <w:t xml:space="preserve">Gac Med Mex. 2019 Nov 29;155(5):464–72. </w:t>
      </w:r>
    </w:p>
    <w:p w14:paraId="2364270C"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34. </w:t>
      </w:r>
      <w:r w:rsidRPr="00A73AB2">
        <w:rPr>
          <w:rFonts w:ascii="Arial" w:hAnsi="Arial" w:cs="Arial"/>
          <w:lang w:val="en-US"/>
        </w:rPr>
        <w:tab/>
        <w:t xml:space="preserve">Easterlin MC, Ramanathan R, De Beritto T. Maternal-to-Fetal Transmission of Syphilis and Congenital Syphilis. Neoreviews. 2021 Sep;22(9):e585–99. </w:t>
      </w:r>
    </w:p>
    <w:p w14:paraId="543AB09B"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35. </w:t>
      </w:r>
      <w:r w:rsidRPr="00A73AB2">
        <w:rPr>
          <w:rFonts w:ascii="Arial" w:hAnsi="Arial" w:cs="Arial"/>
          <w:lang w:val="en-US"/>
        </w:rPr>
        <w:tab/>
        <w:t xml:space="preserve">Smullin C, Wagman J, Mehta S, Klausner JD. A Narrative Review of the Epidemiology of Congenital Syphilis in the United States From 1980 to 2019. Sex Transm Dis. 2021 Feb 1;48(2):71–8. </w:t>
      </w:r>
    </w:p>
    <w:p w14:paraId="6A95FB74"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36. </w:t>
      </w:r>
      <w:r w:rsidRPr="00A73AB2">
        <w:rPr>
          <w:rFonts w:ascii="Arial" w:hAnsi="Arial" w:cs="Arial"/>
          <w:lang w:val="en-US"/>
        </w:rPr>
        <w:tab/>
        <w:t xml:space="preserve">Zhu L, Qin M, Du L, Xie R, Wong T, Wen SW. Maternal and congenital syphilis in Shanghai, China, 2002 to 2006. Int J Infect Dis. 2010 Sep;14 Suppl 3:e45-48. </w:t>
      </w:r>
    </w:p>
    <w:p w14:paraId="16DC867B"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37. </w:t>
      </w:r>
      <w:r w:rsidRPr="00A73AB2">
        <w:rPr>
          <w:rFonts w:ascii="Arial" w:hAnsi="Arial" w:cs="Arial"/>
          <w:lang w:val="en-US"/>
        </w:rPr>
        <w:tab/>
        <w:t xml:space="preserve">Townsend CL, Francis K, Peckham CS, Tookey PA. Syphilis screening in pregnancy in the United Kingdom, 2010-2011: a national surveillance study. BJOG. 2017 Jan;124(1):79–86. </w:t>
      </w:r>
    </w:p>
    <w:p w14:paraId="251FE165" w14:textId="77777777" w:rsidR="0082160D" w:rsidRPr="0082160D" w:rsidRDefault="0082160D" w:rsidP="0082160D">
      <w:pPr>
        <w:pStyle w:val="Bibliografa"/>
        <w:rPr>
          <w:rFonts w:ascii="Arial" w:hAnsi="Arial" w:cs="Arial"/>
        </w:rPr>
      </w:pPr>
      <w:r w:rsidRPr="00A73AB2">
        <w:rPr>
          <w:rFonts w:ascii="Arial" w:hAnsi="Arial" w:cs="Arial"/>
          <w:lang w:val="en-US"/>
        </w:rPr>
        <w:t xml:space="preserve">38. </w:t>
      </w:r>
      <w:r w:rsidRPr="00A73AB2">
        <w:rPr>
          <w:rFonts w:ascii="Arial" w:hAnsi="Arial" w:cs="Arial"/>
          <w:lang w:val="en-US"/>
        </w:rPr>
        <w:tab/>
        <w:t xml:space="preserve">Camacho-Montaño AM, Niño-Alba R, Páez-Castellanos E. Congenital syphilis with hydrops fetalis: report of four cases in a general referral hospital in Bogota, Colombia between 2016- 2020. </w:t>
      </w:r>
      <w:r w:rsidRPr="0082160D">
        <w:rPr>
          <w:rFonts w:ascii="Arial" w:hAnsi="Arial" w:cs="Arial"/>
        </w:rPr>
        <w:t xml:space="preserve">Rev Colomb Obstet Ginecol. 2021 Jun 30;72(2):149–61. </w:t>
      </w:r>
    </w:p>
    <w:p w14:paraId="5316A8D2" w14:textId="77777777" w:rsidR="0082160D" w:rsidRPr="0082160D" w:rsidRDefault="0082160D" w:rsidP="0082160D">
      <w:pPr>
        <w:pStyle w:val="Bibliografa"/>
        <w:rPr>
          <w:rFonts w:ascii="Arial" w:hAnsi="Arial" w:cs="Arial"/>
        </w:rPr>
      </w:pPr>
      <w:r w:rsidRPr="0082160D">
        <w:rPr>
          <w:rFonts w:ascii="Arial" w:hAnsi="Arial" w:cs="Arial"/>
        </w:rPr>
        <w:t xml:space="preserve">39. </w:t>
      </w:r>
      <w:r w:rsidRPr="0082160D">
        <w:rPr>
          <w:rFonts w:ascii="Arial" w:hAnsi="Arial" w:cs="Arial"/>
        </w:rPr>
        <w:tab/>
        <w:t xml:space="preserve">Cruz AR, Pillay A, Zuluaga AV, Ramirez LG, Duque JE, Aristizabal GE, et al. </w:t>
      </w:r>
      <w:r w:rsidRPr="00A73AB2">
        <w:rPr>
          <w:rFonts w:ascii="Arial" w:hAnsi="Arial" w:cs="Arial"/>
          <w:lang w:val="en-US"/>
        </w:rPr>
        <w:t xml:space="preserve">Secondary syphilis in cali, Colombia: new concepts in disease pathogenesis. </w:t>
      </w:r>
      <w:r w:rsidRPr="0082160D">
        <w:rPr>
          <w:rFonts w:ascii="Arial" w:hAnsi="Arial" w:cs="Arial"/>
        </w:rPr>
        <w:t xml:space="preserve">PLoS Negl Trop Dis. 2010 May 18;4(5):e690. </w:t>
      </w:r>
    </w:p>
    <w:p w14:paraId="275764EB" w14:textId="77777777" w:rsidR="0082160D" w:rsidRPr="0082160D" w:rsidRDefault="0082160D" w:rsidP="0082160D">
      <w:pPr>
        <w:pStyle w:val="Bibliografa"/>
        <w:rPr>
          <w:rFonts w:ascii="Arial" w:hAnsi="Arial" w:cs="Arial"/>
        </w:rPr>
      </w:pPr>
      <w:r w:rsidRPr="0082160D">
        <w:rPr>
          <w:rFonts w:ascii="Arial" w:hAnsi="Arial" w:cs="Arial"/>
        </w:rPr>
        <w:t xml:space="preserve">40. </w:t>
      </w:r>
      <w:r w:rsidRPr="0082160D">
        <w:rPr>
          <w:rFonts w:ascii="Arial" w:hAnsi="Arial" w:cs="Arial"/>
        </w:rPr>
        <w:tab/>
        <w:t xml:space="preserve">Robledo-Aceves M, Olguín-Flores R, Gaytán-Meza JJ, Orozco-Alatorre LG. Sífilis congénita temprana, cribado insuficiente. Reporte de un caso. Rev Med Inst Mex Seguro Soc. 2020 Jun 22;58(1):61–5. </w:t>
      </w:r>
    </w:p>
    <w:p w14:paraId="5EC76309" w14:textId="77777777" w:rsidR="0082160D" w:rsidRPr="00A73AB2" w:rsidRDefault="0082160D" w:rsidP="0082160D">
      <w:pPr>
        <w:pStyle w:val="Bibliografa"/>
        <w:rPr>
          <w:rFonts w:ascii="Arial" w:hAnsi="Arial" w:cs="Arial"/>
          <w:lang w:val="en-US"/>
        </w:rPr>
      </w:pPr>
      <w:r w:rsidRPr="0082160D">
        <w:rPr>
          <w:rFonts w:ascii="Arial" w:hAnsi="Arial" w:cs="Arial"/>
        </w:rPr>
        <w:t xml:space="preserve">41. </w:t>
      </w:r>
      <w:r w:rsidRPr="0082160D">
        <w:rPr>
          <w:rFonts w:ascii="Arial" w:hAnsi="Arial" w:cs="Arial"/>
        </w:rPr>
        <w:tab/>
        <w:t xml:space="preserve">Juárez-Figueroa LA, Uribe-Salas FJ, Vargas-Guadarrama G, González-Rodríguez A, Ruíz-González V, Medina-Islas Y, et al. </w:t>
      </w:r>
      <w:r w:rsidRPr="00A73AB2">
        <w:rPr>
          <w:rFonts w:ascii="Arial" w:hAnsi="Arial" w:cs="Arial"/>
          <w:lang w:val="en-US"/>
        </w:rPr>
        <w:t xml:space="preserve">Syphilis Infection Markers Among HIV Positive Individuals In The Mexico City HIV/AIDS Program. Salud Publica Mex. 2020 Dec 22;63(1, ene-feb):27–33. </w:t>
      </w:r>
    </w:p>
    <w:p w14:paraId="222F3E0B"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42. </w:t>
      </w:r>
      <w:r w:rsidRPr="00A73AB2">
        <w:rPr>
          <w:rFonts w:ascii="Arial" w:hAnsi="Arial" w:cs="Arial"/>
          <w:lang w:val="en-US"/>
        </w:rPr>
        <w:tab/>
        <w:t xml:space="preserve">Carey JC. Congenital syphilis in the 21st century. Curr Womens Health Rep. 2003 Aug;3(4):299–302. </w:t>
      </w:r>
    </w:p>
    <w:p w14:paraId="096BE372" w14:textId="77777777" w:rsidR="0082160D" w:rsidRPr="00A73AB2" w:rsidRDefault="0082160D" w:rsidP="0082160D">
      <w:pPr>
        <w:pStyle w:val="Bibliografa"/>
        <w:rPr>
          <w:rFonts w:ascii="Arial" w:hAnsi="Arial" w:cs="Arial"/>
          <w:lang w:val="en-US"/>
        </w:rPr>
      </w:pPr>
      <w:r w:rsidRPr="00A73AB2">
        <w:rPr>
          <w:rFonts w:ascii="Arial" w:hAnsi="Arial" w:cs="Arial"/>
          <w:lang w:val="en-US"/>
        </w:rPr>
        <w:t xml:space="preserve">43. </w:t>
      </w:r>
      <w:r w:rsidRPr="00A73AB2">
        <w:rPr>
          <w:rFonts w:ascii="Arial" w:hAnsi="Arial" w:cs="Arial"/>
          <w:lang w:val="en-US"/>
        </w:rPr>
        <w:tab/>
        <w:t xml:space="preserve">Lazarini FM, Barbosa DA. Educational intervention in Primary Care for the prevention of congenital syphilis. Rev Lat Am Enfermagem. 2017 Jan 30;25:e2845. </w:t>
      </w:r>
    </w:p>
    <w:p w14:paraId="0B014FC7" w14:textId="77777777" w:rsidR="0082160D" w:rsidRPr="0082160D" w:rsidRDefault="0082160D" w:rsidP="0082160D">
      <w:pPr>
        <w:pStyle w:val="Bibliografa"/>
        <w:rPr>
          <w:rFonts w:ascii="Arial" w:hAnsi="Arial" w:cs="Arial"/>
        </w:rPr>
      </w:pPr>
      <w:r w:rsidRPr="00A73AB2">
        <w:rPr>
          <w:rFonts w:ascii="Arial" w:hAnsi="Arial" w:cs="Arial"/>
          <w:lang w:val="en-US"/>
        </w:rPr>
        <w:t xml:space="preserve">44. </w:t>
      </w:r>
      <w:r w:rsidRPr="00A73AB2">
        <w:rPr>
          <w:rFonts w:ascii="Arial" w:hAnsi="Arial" w:cs="Arial"/>
          <w:lang w:val="en-US"/>
        </w:rPr>
        <w:tab/>
        <w:t xml:space="preserve">Rowe CR, Newberry DM, Jnah AJ. Congenital Syphilis: A Discussion of Epidemiology, Diagnosis, Management, and Nurses’ Role in Early Identification and Treatment. </w:t>
      </w:r>
      <w:r w:rsidRPr="0082160D">
        <w:rPr>
          <w:rFonts w:ascii="Arial" w:hAnsi="Arial" w:cs="Arial"/>
        </w:rPr>
        <w:t xml:space="preserve">Adv Neonatal Care. 2018 Dec;18(6):438–45. </w:t>
      </w:r>
    </w:p>
    <w:p w14:paraId="313E0FE1" w14:textId="1B3C060B" w:rsidR="009A6735" w:rsidRPr="00EC3814" w:rsidRDefault="00F354F3" w:rsidP="009A6735">
      <w:pPr>
        <w:jc w:val="right"/>
        <w:rPr>
          <w:rFonts w:ascii="Arial" w:hAnsi="Arial" w:cs="Arial"/>
          <w:lang w:val="es-MX"/>
        </w:rPr>
      </w:pPr>
      <w:r w:rsidRPr="00E114C1">
        <w:rPr>
          <w:rFonts w:ascii="Arial" w:hAnsi="Arial" w:cs="Arial"/>
        </w:rPr>
        <w:fldChar w:fldCharType="end"/>
      </w:r>
    </w:p>
    <w:p w14:paraId="3D8637A3" w14:textId="61112F18" w:rsidR="006D14AE" w:rsidRPr="00EC3814" w:rsidRDefault="006D14AE" w:rsidP="004526E6">
      <w:pPr>
        <w:rPr>
          <w:rFonts w:ascii="Arial" w:hAnsi="Arial" w:cs="Arial"/>
          <w:lang w:val="es-MX"/>
        </w:rPr>
      </w:pPr>
    </w:p>
    <w:p w14:paraId="0820AE2D" w14:textId="68C6970A" w:rsidR="009F182A" w:rsidRPr="00EC3814" w:rsidRDefault="009F182A" w:rsidP="004526E6">
      <w:pPr>
        <w:rPr>
          <w:rFonts w:ascii="Arial" w:hAnsi="Arial" w:cs="Arial"/>
          <w:lang w:val="es-MX"/>
        </w:rPr>
      </w:pPr>
    </w:p>
    <w:p w14:paraId="259D384C" w14:textId="77777777" w:rsidR="009F182A" w:rsidRPr="00EC3814" w:rsidRDefault="009F182A" w:rsidP="004526E6">
      <w:pPr>
        <w:rPr>
          <w:rFonts w:ascii="Arial" w:hAnsi="Arial" w:cs="Arial"/>
          <w:lang w:val="es-MX"/>
        </w:rPr>
      </w:pPr>
    </w:p>
    <w:p w14:paraId="3B8ED2E8" w14:textId="77777777" w:rsidR="004526E6" w:rsidRPr="00526C99" w:rsidRDefault="004526E6" w:rsidP="004526E6">
      <w:pPr>
        <w:rPr>
          <w:rFonts w:ascii="Arial" w:hAnsi="Arial" w:cs="Arial"/>
          <w:b/>
          <w:bCs/>
          <w:color w:val="000000"/>
          <w:sz w:val="40"/>
          <w:szCs w:val="40"/>
        </w:rPr>
      </w:pPr>
      <w:r w:rsidRPr="00526C99">
        <w:rPr>
          <w:rFonts w:ascii="Arial" w:hAnsi="Arial" w:cs="Arial"/>
          <w:b/>
          <w:bCs/>
          <w:color w:val="000000"/>
          <w:sz w:val="40"/>
          <w:szCs w:val="40"/>
        </w:rPr>
        <w:t>Capítulo XI</w:t>
      </w:r>
    </w:p>
    <w:p w14:paraId="6B4469DE" w14:textId="77777777" w:rsidR="004526E6" w:rsidRPr="00526C99" w:rsidRDefault="004526E6" w:rsidP="004526E6">
      <w:pPr>
        <w:rPr>
          <w:rFonts w:ascii="Arial" w:hAnsi="Arial" w:cs="Arial"/>
          <w:b/>
          <w:bCs/>
          <w:color w:val="000000"/>
          <w:sz w:val="36"/>
          <w:szCs w:val="36"/>
        </w:rPr>
      </w:pPr>
      <w:r w:rsidRPr="00526C99">
        <w:rPr>
          <w:rFonts w:ascii="Arial" w:hAnsi="Arial" w:cs="Arial"/>
          <w:b/>
          <w:bCs/>
          <w:color w:val="000000"/>
          <w:sz w:val="40"/>
          <w:szCs w:val="40"/>
        </w:rPr>
        <w:br/>
      </w:r>
      <w:r w:rsidRPr="00526C99">
        <w:rPr>
          <w:rFonts w:ascii="Arial" w:hAnsi="Arial" w:cs="Arial"/>
          <w:b/>
          <w:bCs/>
          <w:color w:val="000000"/>
          <w:sz w:val="36"/>
          <w:szCs w:val="36"/>
        </w:rPr>
        <w:t>11. RESUMEN AUTOBIOGRÁFICO</w:t>
      </w:r>
    </w:p>
    <w:p w14:paraId="3B9BAE27" w14:textId="77777777" w:rsidR="004526E6" w:rsidRPr="00526C99" w:rsidRDefault="004526E6" w:rsidP="004526E6">
      <w:pPr>
        <w:rPr>
          <w:rFonts w:ascii="Arial" w:hAnsi="Arial" w:cs="Arial"/>
          <w:b/>
          <w:bCs/>
          <w:color w:val="000000"/>
          <w:sz w:val="32"/>
          <w:szCs w:val="32"/>
        </w:rPr>
      </w:pPr>
    </w:p>
    <w:p w14:paraId="4537AEEF" w14:textId="77777777" w:rsidR="004526E6" w:rsidRPr="00526C99" w:rsidRDefault="004526E6" w:rsidP="004526E6">
      <w:pPr>
        <w:rPr>
          <w:rFonts w:ascii="Arial" w:hAnsi="Arial" w:cs="Arial"/>
          <w:b/>
          <w:bCs/>
          <w:color w:val="000000"/>
          <w:sz w:val="32"/>
          <w:szCs w:val="32"/>
        </w:rPr>
      </w:pPr>
    </w:p>
    <w:p w14:paraId="288D95F7" w14:textId="77777777" w:rsidR="004526E6" w:rsidRPr="00526C99" w:rsidRDefault="004526E6" w:rsidP="004526E6">
      <w:pPr>
        <w:rPr>
          <w:rFonts w:ascii="Arial" w:hAnsi="Arial" w:cs="Arial"/>
          <w:color w:val="000000"/>
        </w:rPr>
      </w:pPr>
      <w:r w:rsidRPr="00526C99">
        <w:rPr>
          <w:rFonts w:ascii="Arial" w:hAnsi="Arial" w:cs="Arial"/>
          <w:b/>
          <w:bCs/>
          <w:color w:val="000000"/>
          <w:sz w:val="32"/>
          <w:szCs w:val="32"/>
        </w:rPr>
        <w:t>Samantha Pérez Cavazos</w:t>
      </w:r>
      <w:r w:rsidRPr="00526C99">
        <w:rPr>
          <w:rFonts w:ascii="Arial" w:hAnsi="Arial" w:cs="Arial"/>
          <w:b/>
          <w:bCs/>
          <w:color w:val="000000"/>
          <w:sz w:val="32"/>
          <w:szCs w:val="32"/>
        </w:rPr>
        <w:br/>
      </w:r>
      <w:r w:rsidRPr="00526C99">
        <w:rPr>
          <w:rFonts w:ascii="Arial" w:hAnsi="Arial" w:cs="Arial"/>
          <w:color w:val="000000"/>
        </w:rPr>
        <w:t>Candidata para el grado de Subespecialidad en Infectología Pediátrica</w:t>
      </w:r>
      <w:r w:rsidRPr="00526C99">
        <w:rPr>
          <w:rFonts w:ascii="Arial" w:hAnsi="Arial" w:cs="Arial"/>
          <w:color w:val="000000"/>
        </w:rPr>
        <w:br/>
        <w:t>Universidad Autónoma de Nuevo León</w:t>
      </w:r>
      <w:r w:rsidRPr="00526C99">
        <w:rPr>
          <w:rFonts w:ascii="Arial" w:hAnsi="Arial" w:cs="Arial"/>
          <w:color w:val="000000"/>
        </w:rPr>
        <w:br/>
        <w:t>Facultad de Medicina</w:t>
      </w:r>
    </w:p>
    <w:p w14:paraId="675C50B5" w14:textId="7F1B71CC" w:rsidR="004526E6" w:rsidRPr="00526C99" w:rsidRDefault="004526E6" w:rsidP="004526E6">
      <w:pPr>
        <w:rPr>
          <w:rFonts w:ascii="Arial" w:hAnsi="Arial" w:cs="Arial"/>
          <w:color w:val="000000"/>
          <w:sz w:val="20"/>
          <w:szCs w:val="20"/>
        </w:rPr>
      </w:pPr>
      <w:r w:rsidRPr="00526C99">
        <w:rPr>
          <w:rFonts w:ascii="Arial" w:hAnsi="Arial" w:cs="Arial"/>
          <w:color w:val="000000"/>
        </w:rPr>
        <w:br/>
      </w:r>
      <w:r w:rsidRPr="00526C99">
        <w:rPr>
          <w:rFonts w:ascii="Arial" w:hAnsi="Arial" w:cs="Arial"/>
          <w:b/>
          <w:bCs/>
          <w:color w:val="000000"/>
          <w:sz w:val="40"/>
          <w:szCs w:val="40"/>
        </w:rPr>
        <w:t>Biografía</w:t>
      </w:r>
      <w:r w:rsidRPr="00526C99">
        <w:rPr>
          <w:rFonts w:ascii="Arial" w:hAnsi="Arial" w:cs="Arial"/>
          <w:color w:val="000000"/>
        </w:rPr>
        <w:t>:</w:t>
      </w:r>
      <w:r w:rsidRPr="00526C99">
        <w:rPr>
          <w:rFonts w:ascii="Arial" w:hAnsi="Arial" w:cs="Arial"/>
          <w:color w:val="000000"/>
        </w:rPr>
        <w:br/>
        <w:t>Nacida en</w:t>
      </w:r>
      <w:r w:rsidR="00B74F57" w:rsidRPr="00526C99">
        <w:rPr>
          <w:rFonts w:ascii="Arial" w:hAnsi="Arial" w:cs="Arial"/>
          <w:color w:val="000000"/>
        </w:rPr>
        <w:t xml:space="preserve"> Monterrey</w:t>
      </w:r>
      <w:r w:rsidRPr="00526C99">
        <w:rPr>
          <w:rFonts w:ascii="Arial" w:hAnsi="Arial" w:cs="Arial"/>
          <w:color w:val="000000"/>
        </w:rPr>
        <w:t xml:space="preserve">, Nuevo León, México, el </w:t>
      </w:r>
      <w:r w:rsidR="00B74F57" w:rsidRPr="00526C99">
        <w:rPr>
          <w:rFonts w:ascii="Arial" w:hAnsi="Arial" w:cs="Arial"/>
          <w:color w:val="000000"/>
        </w:rPr>
        <w:t>17 de enero de 1992.</w:t>
      </w:r>
      <w:r w:rsidRPr="00526C99">
        <w:rPr>
          <w:rFonts w:ascii="Arial" w:hAnsi="Arial" w:cs="Arial"/>
          <w:color w:val="000000"/>
        </w:rPr>
        <w:br/>
        <w:t xml:space="preserve">Hija del Sr. </w:t>
      </w:r>
      <w:r w:rsidR="00B74F57" w:rsidRPr="00526C99">
        <w:rPr>
          <w:rFonts w:ascii="Arial" w:hAnsi="Arial" w:cs="Arial"/>
          <w:color w:val="000000"/>
        </w:rPr>
        <w:t>Eduardo Pérez Vázquez y Sra. María Antonia Cavazos Arredondo</w:t>
      </w:r>
      <w:r w:rsidRPr="00526C99">
        <w:rPr>
          <w:rFonts w:ascii="Arial" w:hAnsi="Arial" w:cs="Arial"/>
          <w:color w:val="000000"/>
          <w:sz w:val="20"/>
          <w:szCs w:val="20"/>
        </w:rPr>
        <w:br/>
      </w:r>
    </w:p>
    <w:p w14:paraId="231181A0" w14:textId="114FD73B" w:rsidR="004526E6" w:rsidRPr="00526C99" w:rsidRDefault="004526E6" w:rsidP="004526E6">
      <w:pPr>
        <w:rPr>
          <w:rFonts w:ascii="Arial" w:hAnsi="Arial" w:cs="Arial"/>
          <w:color w:val="000000"/>
        </w:rPr>
      </w:pPr>
      <w:r w:rsidRPr="00526C99">
        <w:rPr>
          <w:rFonts w:ascii="Arial" w:hAnsi="Arial" w:cs="Arial"/>
          <w:color w:val="000000"/>
          <w:sz w:val="20"/>
          <w:szCs w:val="20"/>
        </w:rPr>
        <w:br/>
      </w:r>
      <w:r w:rsidRPr="00526C99">
        <w:rPr>
          <w:rFonts w:ascii="Arial" w:hAnsi="Arial" w:cs="Arial"/>
          <w:b/>
          <w:bCs/>
          <w:color w:val="000000"/>
          <w:sz w:val="40"/>
          <w:szCs w:val="40"/>
        </w:rPr>
        <w:t>Educación</w:t>
      </w:r>
      <w:r w:rsidRPr="00526C99">
        <w:rPr>
          <w:rFonts w:ascii="Arial" w:hAnsi="Arial" w:cs="Arial"/>
          <w:color w:val="000000"/>
        </w:rPr>
        <w:t>:</w:t>
      </w:r>
      <w:r w:rsidRPr="00526C99">
        <w:rPr>
          <w:rFonts w:ascii="Arial" w:hAnsi="Arial" w:cs="Arial"/>
          <w:color w:val="000000"/>
        </w:rPr>
        <w:br/>
        <w:t>Médico Cirujano y Partero por Facultad de Medicina de la Universidad Autónoma de Nuevo León,</w:t>
      </w:r>
      <w:r w:rsidR="00B74F57" w:rsidRPr="00526C99">
        <w:rPr>
          <w:rFonts w:ascii="Arial" w:hAnsi="Arial" w:cs="Arial"/>
          <w:color w:val="000000"/>
        </w:rPr>
        <w:t xml:space="preserve"> </w:t>
      </w:r>
      <w:r w:rsidRPr="00526C99">
        <w:rPr>
          <w:rFonts w:ascii="Arial" w:hAnsi="Arial" w:cs="Arial"/>
          <w:color w:val="000000"/>
        </w:rPr>
        <w:t>20</w:t>
      </w:r>
      <w:r w:rsidR="00B74F57" w:rsidRPr="00526C99">
        <w:rPr>
          <w:rFonts w:ascii="Arial" w:hAnsi="Arial" w:cs="Arial"/>
          <w:color w:val="000000"/>
        </w:rPr>
        <w:t>09</w:t>
      </w:r>
      <w:r w:rsidRPr="00526C99">
        <w:rPr>
          <w:rFonts w:ascii="Arial" w:hAnsi="Arial" w:cs="Arial"/>
          <w:color w:val="000000"/>
        </w:rPr>
        <w:t>-201</w:t>
      </w:r>
      <w:r w:rsidR="00B74F57" w:rsidRPr="00526C99">
        <w:rPr>
          <w:rFonts w:ascii="Arial" w:hAnsi="Arial" w:cs="Arial"/>
          <w:color w:val="000000"/>
        </w:rPr>
        <w:t>5</w:t>
      </w:r>
    </w:p>
    <w:p w14:paraId="3F00A3D0" w14:textId="0CAAF08A" w:rsidR="00B74F57" w:rsidRPr="00526C99" w:rsidRDefault="00B74F57" w:rsidP="004526E6">
      <w:pPr>
        <w:rPr>
          <w:rFonts w:ascii="Arial" w:hAnsi="Arial" w:cs="Arial"/>
          <w:color w:val="000000"/>
        </w:rPr>
      </w:pPr>
      <w:r w:rsidRPr="00526C99">
        <w:rPr>
          <w:rFonts w:ascii="Arial" w:hAnsi="Arial" w:cs="Arial"/>
          <w:color w:val="000000"/>
        </w:rPr>
        <w:t>Pediatría por Universidad de Monterrey/Christus Muguerza, 2017-2020</w:t>
      </w:r>
    </w:p>
    <w:p w14:paraId="1476DA68" w14:textId="58BB2275" w:rsidR="004526E6" w:rsidRDefault="004526E6" w:rsidP="004526E6">
      <w:pPr>
        <w:rPr>
          <w:rFonts w:ascii="Arial" w:hAnsi="Arial" w:cs="Arial"/>
          <w:color w:val="000000"/>
        </w:rPr>
      </w:pPr>
      <w:r w:rsidRPr="00526C99">
        <w:rPr>
          <w:rFonts w:ascii="Arial" w:hAnsi="Arial" w:cs="Arial"/>
          <w:color w:val="000000"/>
          <w:sz w:val="20"/>
          <w:szCs w:val="20"/>
        </w:rPr>
        <w:br/>
      </w:r>
    </w:p>
    <w:p w14:paraId="1E25DA3E" w14:textId="2D323A0B" w:rsidR="001F5093" w:rsidRDefault="001F5093" w:rsidP="004526E6">
      <w:pPr>
        <w:rPr>
          <w:rFonts w:ascii="Arial" w:hAnsi="Arial" w:cs="Arial"/>
          <w:color w:val="000000"/>
        </w:rPr>
      </w:pPr>
    </w:p>
    <w:p w14:paraId="7AE97057" w14:textId="6887AA38" w:rsidR="001F5093" w:rsidRDefault="001F5093" w:rsidP="004526E6">
      <w:pPr>
        <w:rPr>
          <w:rFonts w:ascii="Arial" w:hAnsi="Arial" w:cs="Arial"/>
          <w:color w:val="000000"/>
        </w:rPr>
      </w:pPr>
    </w:p>
    <w:p w14:paraId="379A26D9" w14:textId="2FD11A04" w:rsidR="001F5093" w:rsidRDefault="001F5093" w:rsidP="004526E6">
      <w:pPr>
        <w:rPr>
          <w:rFonts w:ascii="Arial" w:hAnsi="Arial" w:cs="Arial"/>
          <w:color w:val="000000"/>
        </w:rPr>
      </w:pPr>
    </w:p>
    <w:p w14:paraId="03DFD45D" w14:textId="3CE29D25" w:rsidR="001F5093" w:rsidRDefault="001F5093" w:rsidP="004526E6">
      <w:pPr>
        <w:rPr>
          <w:rFonts w:ascii="Arial" w:hAnsi="Arial" w:cs="Arial"/>
          <w:color w:val="000000"/>
        </w:rPr>
      </w:pPr>
    </w:p>
    <w:p w14:paraId="5CB37878" w14:textId="6C21803D" w:rsidR="001F5093" w:rsidRDefault="001F5093" w:rsidP="004526E6">
      <w:pPr>
        <w:rPr>
          <w:rFonts w:ascii="Arial" w:hAnsi="Arial" w:cs="Arial"/>
          <w:color w:val="000000"/>
        </w:rPr>
      </w:pPr>
    </w:p>
    <w:p w14:paraId="5C418C89" w14:textId="59B93EA8" w:rsidR="001F5093" w:rsidRDefault="001F5093" w:rsidP="004526E6">
      <w:pPr>
        <w:rPr>
          <w:rFonts w:ascii="Arial" w:hAnsi="Arial" w:cs="Arial"/>
          <w:color w:val="000000"/>
        </w:rPr>
      </w:pPr>
    </w:p>
    <w:p w14:paraId="32A59989" w14:textId="15FFE2D5" w:rsidR="001F5093" w:rsidRDefault="001F5093" w:rsidP="004526E6">
      <w:pPr>
        <w:rPr>
          <w:rFonts w:ascii="Arial" w:hAnsi="Arial" w:cs="Arial"/>
          <w:color w:val="000000"/>
        </w:rPr>
      </w:pPr>
    </w:p>
    <w:p w14:paraId="14ADB27D" w14:textId="66A52639" w:rsidR="001F5093" w:rsidRDefault="001F5093" w:rsidP="004526E6">
      <w:pPr>
        <w:rPr>
          <w:rFonts w:ascii="Arial" w:hAnsi="Arial" w:cs="Arial"/>
          <w:color w:val="000000"/>
        </w:rPr>
      </w:pPr>
    </w:p>
    <w:p w14:paraId="68B8371D" w14:textId="7E274EA4" w:rsidR="001F5093" w:rsidRDefault="001F5093" w:rsidP="004526E6">
      <w:pPr>
        <w:rPr>
          <w:rFonts w:ascii="Arial" w:hAnsi="Arial" w:cs="Arial"/>
          <w:color w:val="000000"/>
        </w:rPr>
      </w:pPr>
    </w:p>
    <w:p w14:paraId="4500D420" w14:textId="4BD6B4DA" w:rsidR="001F5093" w:rsidRDefault="001F5093" w:rsidP="004526E6">
      <w:pPr>
        <w:rPr>
          <w:rFonts w:ascii="Arial" w:hAnsi="Arial" w:cs="Arial"/>
          <w:color w:val="000000"/>
        </w:rPr>
      </w:pPr>
    </w:p>
    <w:p w14:paraId="06E4F840" w14:textId="191455B1" w:rsidR="001F5093" w:rsidRDefault="001F5093" w:rsidP="004526E6">
      <w:pPr>
        <w:rPr>
          <w:rFonts w:ascii="Arial" w:hAnsi="Arial" w:cs="Arial"/>
          <w:color w:val="000000"/>
        </w:rPr>
      </w:pPr>
    </w:p>
    <w:p w14:paraId="3C2821BF" w14:textId="6AA369EF" w:rsidR="001F5093" w:rsidRDefault="001F5093" w:rsidP="004526E6">
      <w:pPr>
        <w:rPr>
          <w:rFonts w:ascii="Arial" w:hAnsi="Arial" w:cs="Arial"/>
          <w:color w:val="000000"/>
        </w:rPr>
      </w:pPr>
    </w:p>
    <w:p w14:paraId="1A23F5F4" w14:textId="709F5C57" w:rsidR="001F5093" w:rsidRDefault="001F5093" w:rsidP="004526E6">
      <w:pPr>
        <w:rPr>
          <w:rFonts w:ascii="Arial" w:hAnsi="Arial" w:cs="Arial"/>
          <w:color w:val="000000"/>
        </w:rPr>
      </w:pPr>
    </w:p>
    <w:p w14:paraId="2CA6797B" w14:textId="098F318A" w:rsidR="001F5093" w:rsidRDefault="001F5093" w:rsidP="004526E6">
      <w:pPr>
        <w:rPr>
          <w:rFonts w:ascii="Arial" w:hAnsi="Arial" w:cs="Arial"/>
          <w:color w:val="000000"/>
        </w:rPr>
      </w:pPr>
    </w:p>
    <w:p w14:paraId="556C240B" w14:textId="30AF9A94" w:rsidR="001F5093" w:rsidRDefault="001F5093" w:rsidP="004526E6">
      <w:pPr>
        <w:rPr>
          <w:rFonts w:ascii="Arial" w:hAnsi="Arial" w:cs="Arial"/>
          <w:color w:val="000000"/>
        </w:rPr>
      </w:pPr>
    </w:p>
    <w:p w14:paraId="5BC9FEC6" w14:textId="6F3FD80E" w:rsidR="001F5093" w:rsidRDefault="001F5093" w:rsidP="004526E6">
      <w:pPr>
        <w:rPr>
          <w:rFonts w:ascii="Arial" w:hAnsi="Arial" w:cs="Arial"/>
          <w:color w:val="000000"/>
        </w:rPr>
      </w:pPr>
    </w:p>
    <w:p w14:paraId="7F508106" w14:textId="4E72D1C5" w:rsidR="001F5093" w:rsidRDefault="001F5093" w:rsidP="004526E6">
      <w:pPr>
        <w:rPr>
          <w:rFonts w:ascii="Arial" w:hAnsi="Arial" w:cs="Arial"/>
          <w:color w:val="000000"/>
        </w:rPr>
      </w:pPr>
    </w:p>
    <w:p w14:paraId="25E63F85" w14:textId="0D1F99B3" w:rsidR="001F5093" w:rsidRDefault="001F5093" w:rsidP="004526E6">
      <w:pPr>
        <w:rPr>
          <w:rFonts w:ascii="Arial" w:hAnsi="Arial" w:cs="Arial"/>
          <w:color w:val="000000"/>
        </w:rPr>
      </w:pPr>
    </w:p>
    <w:p w14:paraId="10582D57" w14:textId="21D016C2" w:rsidR="001F5093" w:rsidRDefault="001F5093" w:rsidP="004526E6">
      <w:pPr>
        <w:rPr>
          <w:rFonts w:ascii="Arial" w:hAnsi="Arial" w:cs="Arial"/>
          <w:color w:val="000000"/>
        </w:rPr>
      </w:pPr>
    </w:p>
    <w:p w14:paraId="4705D423" w14:textId="45A81D61" w:rsidR="001F5093" w:rsidRDefault="001F5093" w:rsidP="004526E6">
      <w:pPr>
        <w:rPr>
          <w:rFonts w:ascii="Arial" w:hAnsi="Arial" w:cs="Arial"/>
          <w:color w:val="000000"/>
        </w:rPr>
      </w:pPr>
    </w:p>
    <w:p w14:paraId="5D7BE3D5" w14:textId="5B055C6A" w:rsidR="001F5093" w:rsidRDefault="001F5093" w:rsidP="001F5093">
      <w:pPr>
        <w:jc w:val="center"/>
        <w:rPr>
          <w:rFonts w:ascii="Arial" w:hAnsi="Arial" w:cs="Arial"/>
          <w:color w:val="000000"/>
        </w:rPr>
      </w:pPr>
      <w:r>
        <w:rPr>
          <w:noProof/>
          <w:lang w:val="es-MX" w:eastAsia="es-MX"/>
        </w:rPr>
        <w:drawing>
          <wp:inline distT="0" distB="0" distL="0" distR="0" wp14:anchorId="224B5E4E" wp14:editId="5632D118">
            <wp:extent cx="4657725" cy="6230463"/>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59917" cy="6233395"/>
                    </a:xfrm>
                    <a:prstGeom prst="rect">
                      <a:avLst/>
                    </a:prstGeom>
                  </pic:spPr>
                </pic:pic>
              </a:graphicData>
            </a:graphic>
          </wp:inline>
        </w:drawing>
      </w:r>
    </w:p>
    <w:p w14:paraId="77B7268C" w14:textId="484EB31C" w:rsidR="005A5AAD" w:rsidRDefault="005A5AAD" w:rsidP="001F5093">
      <w:pPr>
        <w:jc w:val="center"/>
        <w:rPr>
          <w:rFonts w:ascii="Arial" w:hAnsi="Arial" w:cs="Arial"/>
          <w:color w:val="000000"/>
        </w:rPr>
      </w:pPr>
    </w:p>
    <w:p w14:paraId="0E3A0288" w14:textId="627FC836" w:rsidR="005A5AAD" w:rsidRDefault="005A5AAD" w:rsidP="001F5093">
      <w:pPr>
        <w:jc w:val="center"/>
        <w:rPr>
          <w:rFonts w:ascii="Arial" w:hAnsi="Arial" w:cs="Arial"/>
          <w:color w:val="000000"/>
        </w:rPr>
      </w:pPr>
    </w:p>
    <w:p w14:paraId="7419F07A" w14:textId="02A0C910" w:rsidR="00354EB1" w:rsidRDefault="005A5AAD" w:rsidP="00354EB1">
      <w:pPr>
        <w:jc w:val="center"/>
        <w:rPr>
          <w:rFonts w:ascii="Arial" w:hAnsi="Arial" w:cs="Arial"/>
          <w:color w:val="000000"/>
        </w:rPr>
      </w:pPr>
      <w:r>
        <w:rPr>
          <w:noProof/>
          <w:lang w:val="es-MX" w:eastAsia="es-MX"/>
        </w:rPr>
        <w:lastRenderedPageBreak/>
        <w:drawing>
          <wp:inline distT="0" distB="0" distL="0" distR="0" wp14:anchorId="52DD5A02" wp14:editId="3A357886">
            <wp:extent cx="2102766" cy="2686050"/>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24109" cy="2713313"/>
                    </a:xfrm>
                    <a:prstGeom prst="rect">
                      <a:avLst/>
                    </a:prstGeom>
                  </pic:spPr>
                </pic:pic>
              </a:graphicData>
            </a:graphic>
          </wp:inline>
        </w:drawing>
      </w:r>
      <w:r w:rsidR="00354EB1">
        <w:rPr>
          <w:noProof/>
          <w:lang w:val="es-MX" w:eastAsia="es-MX"/>
        </w:rPr>
        <w:drawing>
          <wp:inline distT="0" distB="0" distL="0" distR="0" wp14:anchorId="0EA3374A" wp14:editId="44922146">
            <wp:extent cx="1996880" cy="2590800"/>
            <wp:effectExtent l="0" t="0" r="3810" b="0"/>
            <wp:docPr id="177" name="Imagen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10681" cy="2608706"/>
                    </a:xfrm>
                    <a:prstGeom prst="rect">
                      <a:avLst/>
                    </a:prstGeom>
                  </pic:spPr>
                </pic:pic>
              </a:graphicData>
            </a:graphic>
          </wp:inline>
        </w:drawing>
      </w:r>
    </w:p>
    <w:p w14:paraId="2DD82568" w14:textId="0A276A15" w:rsidR="007E0ECA" w:rsidRDefault="00354EB1" w:rsidP="001F5093">
      <w:pPr>
        <w:jc w:val="center"/>
        <w:rPr>
          <w:rFonts w:ascii="Arial" w:hAnsi="Arial" w:cs="Arial"/>
          <w:color w:val="000000"/>
        </w:rPr>
      </w:pPr>
      <w:r>
        <w:rPr>
          <w:noProof/>
          <w:lang w:val="es-MX" w:eastAsia="es-MX"/>
        </w:rPr>
        <w:drawing>
          <wp:inline distT="0" distB="0" distL="0" distR="0" wp14:anchorId="4E02A9BC" wp14:editId="4FD8D988">
            <wp:extent cx="2230755" cy="2762383"/>
            <wp:effectExtent l="0" t="0" r="0" b="0"/>
            <wp:docPr id="178" name="Imagen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5212" cy="2780286"/>
                    </a:xfrm>
                    <a:prstGeom prst="rect">
                      <a:avLst/>
                    </a:prstGeom>
                  </pic:spPr>
                </pic:pic>
              </a:graphicData>
            </a:graphic>
          </wp:inline>
        </w:drawing>
      </w:r>
      <w:r>
        <w:rPr>
          <w:rFonts w:ascii="Arial" w:hAnsi="Arial" w:cs="Arial"/>
          <w:color w:val="000000"/>
        </w:rPr>
        <w:t xml:space="preserve"> </w:t>
      </w:r>
      <w:r>
        <w:rPr>
          <w:noProof/>
          <w:lang w:val="es-MX" w:eastAsia="es-MX"/>
        </w:rPr>
        <w:drawing>
          <wp:inline distT="0" distB="0" distL="0" distR="0" wp14:anchorId="123DB3B3" wp14:editId="637AEF3A">
            <wp:extent cx="2312988" cy="2657475"/>
            <wp:effectExtent l="0" t="0" r="0" b="0"/>
            <wp:docPr id="179" name="Imagen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1608" cy="2667379"/>
                    </a:xfrm>
                    <a:prstGeom prst="rect">
                      <a:avLst/>
                    </a:prstGeom>
                  </pic:spPr>
                </pic:pic>
              </a:graphicData>
            </a:graphic>
          </wp:inline>
        </w:drawing>
      </w:r>
    </w:p>
    <w:p w14:paraId="248EA847" w14:textId="305D7B81" w:rsidR="007E0ECA" w:rsidRPr="00526C99" w:rsidRDefault="00354EB1" w:rsidP="00354EB1">
      <w:pPr>
        <w:jc w:val="center"/>
        <w:rPr>
          <w:rFonts w:ascii="Arial" w:hAnsi="Arial" w:cs="Arial"/>
          <w:color w:val="000000"/>
        </w:rPr>
      </w:pPr>
      <w:r>
        <w:rPr>
          <w:noProof/>
          <w:lang w:val="es-MX" w:eastAsia="es-MX"/>
        </w:rPr>
        <w:drawing>
          <wp:inline distT="0" distB="0" distL="0" distR="0" wp14:anchorId="3D86F8C9" wp14:editId="09CAAE49">
            <wp:extent cx="2350627" cy="2524125"/>
            <wp:effectExtent l="0" t="0" r="0" b="0"/>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6980" cy="2530947"/>
                    </a:xfrm>
                    <a:prstGeom prst="rect">
                      <a:avLst/>
                    </a:prstGeom>
                  </pic:spPr>
                </pic:pic>
              </a:graphicData>
            </a:graphic>
          </wp:inline>
        </w:drawing>
      </w:r>
    </w:p>
    <w:sectPr w:rsidR="007E0ECA" w:rsidRPr="00526C99" w:rsidSect="00374D1F">
      <w:headerReference w:type="default" r:id="rId20"/>
      <w:footerReference w:type="default" r:id="rId21"/>
      <w:pgSz w:w="12240" w:h="15840"/>
      <w:pgMar w:top="1417" w:right="1701" w:bottom="1417" w:left="1701" w:header="708" w:footer="708" w:gutter="0"/>
      <w:pgNumType w:fmt="lowerRoman"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C44B7" w14:textId="77777777" w:rsidR="00BA28E1" w:rsidRDefault="00BA28E1" w:rsidP="009726CF">
      <w:r>
        <w:separator/>
      </w:r>
    </w:p>
  </w:endnote>
  <w:endnote w:type="continuationSeparator" w:id="0">
    <w:p w14:paraId="1DEE1704" w14:textId="77777777" w:rsidR="00BA28E1" w:rsidRDefault="00BA28E1" w:rsidP="00972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E9260" w14:textId="77777777" w:rsidR="00374D1F" w:rsidRDefault="009C5358">
    <w:pPr>
      <w:pStyle w:val="Piedepgina"/>
      <w:jc w:val="center"/>
    </w:pPr>
    <w:r>
      <w:fldChar w:fldCharType="begin"/>
    </w:r>
    <w:r w:rsidR="00374D1F">
      <w:instrText xml:space="preserve"> PAGE   \* MERGEFORMAT </w:instrText>
    </w:r>
    <w:r>
      <w:fldChar w:fldCharType="separate"/>
    </w:r>
    <w:r w:rsidR="00ED3C0B">
      <w:rPr>
        <w:noProof/>
      </w:rPr>
      <w:t>xlii</w:t>
    </w:r>
    <w:r>
      <w:fldChar w:fldCharType="end"/>
    </w:r>
  </w:p>
  <w:p w14:paraId="5C623DA5" w14:textId="77777777" w:rsidR="009115EC" w:rsidRDefault="009115EC" w:rsidP="009115EC">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8C47DC" w14:textId="77777777" w:rsidR="00BA28E1" w:rsidRDefault="00BA28E1" w:rsidP="009726CF">
      <w:r>
        <w:separator/>
      </w:r>
    </w:p>
  </w:footnote>
  <w:footnote w:type="continuationSeparator" w:id="0">
    <w:p w14:paraId="7CE462A6" w14:textId="77777777" w:rsidR="00BA28E1" w:rsidRDefault="00BA28E1" w:rsidP="009726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76334" w14:textId="77777777" w:rsidR="00EA4520" w:rsidRPr="009726CF" w:rsidRDefault="00EA4520" w:rsidP="009726CF">
    <w:pPr>
      <w:pStyle w:val="Encabezado"/>
      <w:jc w:val="center"/>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020FB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4A467B"/>
    <w:multiLevelType w:val="hybridMultilevel"/>
    <w:tmpl w:val="544A1C82"/>
    <w:lvl w:ilvl="0" w:tplc="03BA60A2">
      <w:start w:val="1"/>
      <w:numFmt w:val="bullet"/>
      <w:lvlText w:val="•"/>
      <w:lvlJc w:val="left"/>
      <w:pPr>
        <w:tabs>
          <w:tab w:val="num" w:pos="720"/>
        </w:tabs>
        <w:ind w:left="720" w:hanging="360"/>
      </w:pPr>
      <w:rPr>
        <w:rFonts w:ascii="Times New Roman" w:hAnsi="Times New Roman" w:hint="default"/>
      </w:rPr>
    </w:lvl>
    <w:lvl w:ilvl="1" w:tplc="7DB4F130" w:tentative="1">
      <w:start w:val="1"/>
      <w:numFmt w:val="bullet"/>
      <w:lvlText w:val="•"/>
      <w:lvlJc w:val="left"/>
      <w:pPr>
        <w:tabs>
          <w:tab w:val="num" w:pos="1440"/>
        </w:tabs>
        <w:ind w:left="1440" w:hanging="360"/>
      </w:pPr>
      <w:rPr>
        <w:rFonts w:ascii="Times New Roman" w:hAnsi="Times New Roman" w:hint="default"/>
      </w:rPr>
    </w:lvl>
    <w:lvl w:ilvl="2" w:tplc="5AF4DF16" w:tentative="1">
      <w:start w:val="1"/>
      <w:numFmt w:val="bullet"/>
      <w:lvlText w:val="•"/>
      <w:lvlJc w:val="left"/>
      <w:pPr>
        <w:tabs>
          <w:tab w:val="num" w:pos="2160"/>
        </w:tabs>
        <w:ind w:left="2160" w:hanging="360"/>
      </w:pPr>
      <w:rPr>
        <w:rFonts w:ascii="Times New Roman" w:hAnsi="Times New Roman" w:hint="default"/>
      </w:rPr>
    </w:lvl>
    <w:lvl w:ilvl="3" w:tplc="DA78BC30" w:tentative="1">
      <w:start w:val="1"/>
      <w:numFmt w:val="bullet"/>
      <w:lvlText w:val="•"/>
      <w:lvlJc w:val="left"/>
      <w:pPr>
        <w:tabs>
          <w:tab w:val="num" w:pos="2880"/>
        </w:tabs>
        <w:ind w:left="2880" w:hanging="360"/>
      </w:pPr>
      <w:rPr>
        <w:rFonts w:ascii="Times New Roman" w:hAnsi="Times New Roman" w:hint="default"/>
      </w:rPr>
    </w:lvl>
    <w:lvl w:ilvl="4" w:tplc="2C0C4F44" w:tentative="1">
      <w:start w:val="1"/>
      <w:numFmt w:val="bullet"/>
      <w:lvlText w:val="•"/>
      <w:lvlJc w:val="left"/>
      <w:pPr>
        <w:tabs>
          <w:tab w:val="num" w:pos="3600"/>
        </w:tabs>
        <w:ind w:left="3600" w:hanging="360"/>
      </w:pPr>
      <w:rPr>
        <w:rFonts w:ascii="Times New Roman" w:hAnsi="Times New Roman" w:hint="default"/>
      </w:rPr>
    </w:lvl>
    <w:lvl w:ilvl="5" w:tplc="32264930" w:tentative="1">
      <w:start w:val="1"/>
      <w:numFmt w:val="bullet"/>
      <w:lvlText w:val="•"/>
      <w:lvlJc w:val="left"/>
      <w:pPr>
        <w:tabs>
          <w:tab w:val="num" w:pos="4320"/>
        </w:tabs>
        <w:ind w:left="4320" w:hanging="360"/>
      </w:pPr>
      <w:rPr>
        <w:rFonts w:ascii="Times New Roman" w:hAnsi="Times New Roman" w:hint="default"/>
      </w:rPr>
    </w:lvl>
    <w:lvl w:ilvl="6" w:tplc="32F404C4" w:tentative="1">
      <w:start w:val="1"/>
      <w:numFmt w:val="bullet"/>
      <w:lvlText w:val="•"/>
      <w:lvlJc w:val="left"/>
      <w:pPr>
        <w:tabs>
          <w:tab w:val="num" w:pos="5040"/>
        </w:tabs>
        <w:ind w:left="5040" w:hanging="360"/>
      </w:pPr>
      <w:rPr>
        <w:rFonts w:ascii="Times New Roman" w:hAnsi="Times New Roman" w:hint="default"/>
      </w:rPr>
    </w:lvl>
    <w:lvl w:ilvl="7" w:tplc="1DC2FBE6" w:tentative="1">
      <w:start w:val="1"/>
      <w:numFmt w:val="bullet"/>
      <w:lvlText w:val="•"/>
      <w:lvlJc w:val="left"/>
      <w:pPr>
        <w:tabs>
          <w:tab w:val="num" w:pos="5760"/>
        </w:tabs>
        <w:ind w:left="5760" w:hanging="360"/>
      </w:pPr>
      <w:rPr>
        <w:rFonts w:ascii="Times New Roman" w:hAnsi="Times New Roman" w:hint="default"/>
      </w:rPr>
    </w:lvl>
    <w:lvl w:ilvl="8" w:tplc="3CF02E9E" w:tentative="1">
      <w:start w:val="1"/>
      <w:numFmt w:val="bullet"/>
      <w:lvlText w:val="•"/>
      <w:lvlJc w:val="left"/>
      <w:pPr>
        <w:tabs>
          <w:tab w:val="num" w:pos="6480"/>
        </w:tabs>
        <w:ind w:left="6480" w:hanging="360"/>
      </w:pPr>
      <w:rPr>
        <w:rFonts w:ascii="Times New Roman" w:hAnsi="Times New Roman" w:hint="default"/>
      </w:rPr>
    </w:lvl>
  </w:abstractNum>
  <w:abstractNum w:abstractNumId="2">
    <w:nsid w:val="10BC3EF8"/>
    <w:multiLevelType w:val="hybridMultilevel"/>
    <w:tmpl w:val="733413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561654A"/>
    <w:multiLevelType w:val="multilevel"/>
    <w:tmpl w:val="3EF6E8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16F452FE"/>
    <w:multiLevelType w:val="multilevel"/>
    <w:tmpl w:val="4C389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B942F48"/>
    <w:multiLevelType w:val="multilevel"/>
    <w:tmpl w:val="365E3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213DB6"/>
    <w:multiLevelType w:val="multilevel"/>
    <w:tmpl w:val="7DA22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747638B"/>
    <w:multiLevelType w:val="multilevel"/>
    <w:tmpl w:val="503C8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B21E38"/>
    <w:multiLevelType w:val="multilevel"/>
    <w:tmpl w:val="12D02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A0B75B6"/>
    <w:multiLevelType w:val="multilevel"/>
    <w:tmpl w:val="303E1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E812EDF"/>
    <w:multiLevelType w:val="multilevel"/>
    <w:tmpl w:val="AE5A2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C481A5E"/>
    <w:multiLevelType w:val="hybridMultilevel"/>
    <w:tmpl w:val="908A857C"/>
    <w:lvl w:ilvl="0" w:tplc="6624D6FA">
      <w:start w:val="1"/>
      <w:numFmt w:val="bullet"/>
      <w:lvlText w:val="•"/>
      <w:lvlJc w:val="left"/>
      <w:pPr>
        <w:tabs>
          <w:tab w:val="num" w:pos="720"/>
        </w:tabs>
        <w:ind w:left="720" w:hanging="360"/>
      </w:pPr>
      <w:rPr>
        <w:rFonts w:ascii="Times New Roman" w:hAnsi="Times New Roman" w:hint="default"/>
      </w:rPr>
    </w:lvl>
    <w:lvl w:ilvl="1" w:tplc="CF1AB42A" w:tentative="1">
      <w:start w:val="1"/>
      <w:numFmt w:val="bullet"/>
      <w:lvlText w:val="•"/>
      <w:lvlJc w:val="left"/>
      <w:pPr>
        <w:tabs>
          <w:tab w:val="num" w:pos="1440"/>
        </w:tabs>
        <w:ind w:left="1440" w:hanging="360"/>
      </w:pPr>
      <w:rPr>
        <w:rFonts w:ascii="Times New Roman" w:hAnsi="Times New Roman" w:hint="default"/>
      </w:rPr>
    </w:lvl>
    <w:lvl w:ilvl="2" w:tplc="465233BE" w:tentative="1">
      <w:start w:val="1"/>
      <w:numFmt w:val="bullet"/>
      <w:lvlText w:val="•"/>
      <w:lvlJc w:val="left"/>
      <w:pPr>
        <w:tabs>
          <w:tab w:val="num" w:pos="2160"/>
        </w:tabs>
        <w:ind w:left="2160" w:hanging="360"/>
      </w:pPr>
      <w:rPr>
        <w:rFonts w:ascii="Times New Roman" w:hAnsi="Times New Roman" w:hint="default"/>
      </w:rPr>
    </w:lvl>
    <w:lvl w:ilvl="3" w:tplc="7674D952" w:tentative="1">
      <w:start w:val="1"/>
      <w:numFmt w:val="bullet"/>
      <w:lvlText w:val="•"/>
      <w:lvlJc w:val="left"/>
      <w:pPr>
        <w:tabs>
          <w:tab w:val="num" w:pos="2880"/>
        </w:tabs>
        <w:ind w:left="2880" w:hanging="360"/>
      </w:pPr>
      <w:rPr>
        <w:rFonts w:ascii="Times New Roman" w:hAnsi="Times New Roman" w:hint="default"/>
      </w:rPr>
    </w:lvl>
    <w:lvl w:ilvl="4" w:tplc="C1543E12" w:tentative="1">
      <w:start w:val="1"/>
      <w:numFmt w:val="bullet"/>
      <w:lvlText w:val="•"/>
      <w:lvlJc w:val="left"/>
      <w:pPr>
        <w:tabs>
          <w:tab w:val="num" w:pos="3600"/>
        </w:tabs>
        <w:ind w:left="3600" w:hanging="360"/>
      </w:pPr>
      <w:rPr>
        <w:rFonts w:ascii="Times New Roman" w:hAnsi="Times New Roman" w:hint="default"/>
      </w:rPr>
    </w:lvl>
    <w:lvl w:ilvl="5" w:tplc="96CEEEFC" w:tentative="1">
      <w:start w:val="1"/>
      <w:numFmt w:val="bullet"/>
      <w:lvlText w:val="•"/>
      <w:lvlJc w:val="left"/>
      <w:pPr>
        <w:tabs>
          <w:tab w:val="num" w:pos="4320"/>
        </w:tabs>
        <w:ind w:left="4320" w:hanging="360"/>
      </w:pPr>
      <w:rPr>
        <w:rFonts w:ascii="Times New Roman" w:hAnsi="Times New Roman" w:hint="default"/>
      </w:rPr>
    </w:lvl>
    <w:lvl w:ilvl="6" w:tplc="D550D920" w:tentative="1">
      <w:start w:val="1"/>
      <w:numFmt w:val="bullet"/>
      <w:lvlText w:val="•"/>
      <w:lvlJc w:val="left"/>
      <w:pPr>
        <w:tabs>
          <w:tab w:val="num" w:pos="5040"/>
        </w:tabs>
        <w:ind w:left="5040" w:hanging="360"/>
      </w:pPr>
      <w:rPr>
        <w:rFonts w:ascii="Times New Roman" w:hAnsi="Times New Roman" w:hint="default"/>
      </w:rPr>
    </w:lvl>
    <w:lvl w:ilvl="7" w:tplc="4E5C808E" w:tentative="1">
      <w:start w:val="1"/>
      <w:numFmt w:val="bullet"/>
      <w:lvlText w:val="•"/>
      <w:lvlJc w:val="left"/>
      <w:pPr>
        <w:tabs>
          <w:tab w:val="num" w:pos="5760"/>
        </w:tabs>
        <w:ind w:left="5760" w:hanging="360"/>
      </w:pPr>
      <w:rPr>
        <w:rFonts w:ascii="Times New Roman" w:hAnsi="Times New Roman" w:hint="default"/>
      </w:rPr>
    </w:lvl>
    <w:lvl w:ilvl="8" w:tplc="52641D0C"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5F67586"/>
    <w:multiLevelType w:val="multilevel"/>
    <w:tmpl w:val="B9CC80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nsid w:val="59486BF7"/>
    <w:multiLevelType w:val="multilevel"/>
    <w:tmpl w:val="497ED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D1712DF"/>
    <w:multiLevelType w:val="multilevel"/>
    <w:tmpl w:val="3B28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E0C3CCF"/>
    <w:multiLevelType w:val="hybridMultilevel"/>
    <w:tmpl w:val="2CCC101C"/>
    <w:lvl w:ilvl="0" w:tplc="61C662E8">
      <w:start w:val="1"/>
      <w:numFmt w:val="bullet"/>
      <w:lvlText w:val="•"/>
      <w:lvlJc w:val="left"/>
      <w:pPr>
        <w:tabs>
          <w:tab w:val="num" w:pos="720"/>
        </w:tabs>
        <w:ind w:left="720" w:hanging="360"/>
      </w:pPr>
      <w:rPr>
        <w:rFonts w:ascii="Times New Roman" w:hAnsi="Times New Roman" w:hint="default"/>
      </w:rPr>
    </w:lvl>
    <w:lvl w:ilvl="1" w:tplc="B8BA5514" w:tentative="1">
      <w:start w:val="1"/>
      <w:numFmt w:val="bullet"/>
      <w:lvlText w:val="•"/>
      <w:lvlJc w:val="left"/>
      <w:pPr>
        <w:tabs>
          <w:tab w:val="num" w:pos="1440"/>
        </w:tabs>
        <w:ind w:left="1440" w:hanging="360"/>
      </w:pPr>
      <w:rPr>
        <w:rFonts w:ascii="Times New Roman" w:hAnsi="Times New Roman" w:hint="default"/>
      </w:rPr>
    </w:lvl>
    <w:lvl w:ilvl="2" w:tplc="42F8AD76" w:tentative="1">
      <w:start w:val="1"/>
      <w:numFmt w:val="bullet"/>
      <w:lvlText w:val="•"/>
      <w:lvlJc w:val="left"/>
      <w:pPr>
        <w:tabs>
          <w:tab w:val="num" w:pos="2160"/>
        </w:tabs>
        <w:ind w:left="2160" w:hanging="360"/>
      </w:pPr>
      <w:rPr>
        <w:rFonts w:ascii="Times New Roman" w:hAnsi="Times New Roman" w:hint="default"/>
      </w:rPr>
    </w:lvl>
    <w:lvl w:ilvl="3" w:tplc="29F060FE" w:tentative="1">
      <w:start w:val="1"/>
      <w:numFmt w:val="bullet"/>
      <w:lvlText w:val="•"/>
      <w:lvlJc w:val="left"/>
      <w:pPr>
        <w:tabs>
          <w:tab w:val="num" w:pos="2880"/>
        </w:tabs>
        <w:ind w:left="2880" w:hanging="360"/>
      </w:pPr>
      <w:rPr>
        <w:rFonts w:ascii="Times New Roman" w:hAnsi="Times New Roman" w:hint="default"/>
      </w:rPr>
    </w:lvl>
    <w:lvl w:ilvl="4" w:tplc="5D004888" w:tentative="1">
      <w:start w:val="1"/>
      <w:numFmt w:val="bullet"/>
      <w:lvlText w:val="•"/>
      <w:lvlJc w:val="left"/>
      <w:pPr>
        <w:tabs>
          <w:tab w:val="num" w:pos="3600"/>
        </w:tabs>
        <w:ind w:left="3600" w:hanging="360"/>
      </w:pPr>
      <w:rPr>
        <w:rFonts w:ascii="Times New Roman" w:hAnsi="Times New Roman" w:hint="default"/>
      </w:rPr>
    </w:lvl>
    <w:lvl w:ilvl="5" w:tplc="F36AEADA" w:tentative="1">
      <w:start w:val="1"/>
      <w:numFmt w:val="bullet"/>
      <w:lvlText w:val="•"/>
      <w:lvlJc w:val="left"/>
      <w:pPr>
        <w:tabs>
          <w:tab w:val="num" w:pos="4320"/>
        </w:tabs>
        <w:ind w:left="4320" w:hanging="360"/>
      </w:pPr>
      <w:rPr>
        <w:rFonts w:ascii="Times New Roman" w:hAnsi="Times New Roman" w:hint="default"/>
      </w:rPr>
    </w:lvl>
    <w:lvl w:ilvl="6" w:tplc="5D7856C6" w:tentative="1">
      <w:start w:val="1"/>
      <w:numFmt w:val="bullet"/>
      <w:lvlText w:val="•"/>
      <w:lvlJc w:val="left"/>
      <w:pPr>
        <w:tabs>
          <w:tab w:val="num" w:pos="5040"/>
        </w:tabs>
        <w:ind w:left="5040" w:hanging="360"/>
      </w:pPr>
      <w:rPr>
        <w:rFonts w:ascii="Times New Roman" w:hAnsi="Times New Roman" w:hint="default"/>
      </w:rPr>
    </w:lvl>
    <w:lvl w:ilvl="7" w:tplc="53F8B644" w:tentative="1">
      <w:start w:val="1"/>
      <w:numFmt w:val="bullet"/>
      <w:lvlText w:val="•"/>
      <w:lvlJc w:val="left"/>
      <w:pPr>
        <w:tabs>
          <w:tab w:val="num" w:pos="5760"/>
        </w:tabs>
        <w:ind w:left="5760" w:hanging="360"/>
      </w:pPr>
      <w:rPr>
        <w:rFonts w:ascii="Times New Roman" w:hAnsi="Times New Roman" w:hint="default"/>
      </w:rPr>
    </w:lvl>
    <w:lvl w:ilvl="8" w:tplc="F8CC4A36" w:tentative="1">
      <w:start w:val="1"/>
      <w:numFmt w:val="bullet"/>
      <w:lvlText w:val="•"/>
      <w:lvlJc w:val="left"/>
      <w:pPr>
        <w:tabs>
          <w:tab w:val="num" w:pos="6480"/>
        </w:tabs>
        <w:ind w:left="6480" w:hanging="360"/>
      </w:pPr>
      <w:rPr>
        <w:rFonts w:ascii="Times New Roman" w:hAnsi="Times New Roman" w:hint="default"/>
      </w:rPr>
    </w:lvl>
  </w:abstractNum>
  <w:abstractNum w:abstractNumId="16">
    <w:nsid w:val="60E91DDF"/>
    <w:multiLevelType w:val="multilevel"/>
    <w:tmpl w:val="39D0394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F2525A"/>
    <w:multiLevelType w:val="multilevel"/>
    <w:tmpl w:val="F87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0780869"/>
    <w:multiLevelType w:val="hybridMultilevel"/>
    <w:tmpl w:val="DDC6834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71B75282"/>
    <w:multiLevelType w:val="multilevel"/>
    <w:tmpl w:val="030EB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8243C92"/>
    <w:multiLevelType w:val="multilevel"/>
    <w:tmpl w:val="E280C7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nsid w:val="7A2A5FBC"/>
    <w:multiLevelType w:val="multilevel"/>
    <w:tmpl w:val="DEEA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A474838"/>
    <w:multiLevelType w:val="multilevel"/>
    <w:tmpl w:val="84BA5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D8E0493"/>
    <w:multiLevelType w:val="hybridMultilevel"/>
    <w:tmpl w:val="C59EB166"/>
    <w:lvl w:ilvl="0" w:tplc="0A803DD6">
      <w:start w:val="1"/>
      <w:numFmt w:val="decimal"/>
      <w:lvlText w:val="%1."/>
      <w:lvlJc w:val="left"/>
      <w:pPr>
        <w:tabs>
          <w:tab w:val="num" w:pos="1065"/>
        </w:tabs>
        <w:ind w:left="1065" w:hanging="360"/>
      </w:pPr>
      <w:rPr>
        <w:rFonts w:hint="default"/>
      </w:rPr>
    </w:lvl>
    <w:lvl w:ilvl="1" w:tplc="0C0A0019" w:tentative="1">
      <w:start w:val="1"/>
      <w:numFmt w:val="lowerLetter"/>
      <w:lvlText w:val="%2."/>
      <w:lvlJc w:val="left"/>
      <w:pPr>
        <w:tabs>
          <w:tab w:val="num" w:pos="1785"/>
        </w:tabs>
        <w:ind w:left="1785" w:hanging="360"/>
      </w:pPr>
    </w:lvl>
    <w:lvl w:ilvl="2" w:tplc="0C0A001B" w:tentative="1">
      <w:start w:val="1"/>
      <w:numFmt w:val="lowerRoman"/>
      <w:lvlText w:val="%3."/>
      <w:lvlJc w:val="right"/>
      <w:pPr>
        <w:tabs>
          <w:tab w:val="num" w:pos="2505"/>
        </w:tabs>
        <w:ind w:left="2505" w:hanging="180"/>
      </w:pPr>
    </w:lvl>
    <w:lvl w:ilvl="3" w:tplc="0C0A000F" w:tentative="1">
      <w:start w:val="1"/>
      <w:numFmt w:val="decimal"/>
      <w:lvlText w:val="%4."/>
      <w:lvlJc w:val="left"/>
      <w:pPr>
        <w:tabs>
          <w:tab w:val="num" w:pos="3225"/>
        </w:tabs>
        <w:ind w:left="3225" w:hanging="360"/>
      </w:pPr>
    </w:lvl>
    <w:lvl w:ilvl="4" w:tplc="0C0A0019" w:tentative="1">
      <w:start w:val="1"/>
      <w:numFmt w:val="lowerLetter"/>
      <w:lvlText w:val="%5."/>
      <w:lvlJc w:val="left"/>
      <w:pPr>
        <w:tabs>
          <w:tab w:val="num" w:pos="3945"/>
        </w:tabs>
        <w:ind w:left="3945" w:hanging="360"/>
      </w:pPr>
    </w:lvl>
    <w:lvl w:ilvl="5" w:tplc="0C0A001B" w:tentative="1">
      <w:start w:val="1"/>
      <w:numFmt w:val="lowerRoman"/>
      <w:lvlText w:val="%6."/>
      <w:lvlJc w:val="right"/>
      <w:pPr>
        <w:tabs>
          <w:tab w:val="num" w:pos="4665"/>
        </w:tabs>
        <w:ind w:left="4665" w:hanging="180"/>
      </w:pPr>
    </w:lvl>
    <w:lvl w:ilvl="6" w:tplc="0C0A000F" w:tentative="1">
      <w:start w:val="1"/>
      <w:numFmt w:val="decimal"/>
      <w:lvlText w:val="%7."/>
      <w:lvlJc w:val="left"/>
      <w:pPr>
        <w:tabs>
          <w:tab w:val="num" w:pos="5385"/>
        </w:tabs>
        <w:ind w:left="5385" w:hanging="360"/>
      </w:pPr>
    </w:lvl>
    <w:lvl w:ilvl="7" w:tplc="0C0A0019" w:tentative="1">
      <w:start w:val="1"/>
      <w:numFmt w:val="lowerLetter"/>
      <w:lvlText w:val="%8."/>
      <w:lvlJc w:val="left"/>
      <w:pPr>
        <w:tabs>
          <w:tab w:val="num" w:pos="6105"/>
        </w:tabs>
        <w:ind w:left="6105" w:hanging="360"/>
      </w:pPr>
    </w:lvl>
    <w:lvl w:ilvl="8" w:tplc="0C0A001B" w:tentative="1">
      <w:start w:val="1"/>
      <w:numFmt w:val="lowerRoman"/>
      <w:lvlText w:val="%9."/>
      <w:lvlJc w:val="right"/>
      <w:pPr>
        <w:tabs>
          <w:tab w:val="num" w:pos="6825"/>
        </w:tabs>
        <w:ind w:left="6825" w:hanging="180"/>
      </w:pPr>
    </w:lvl>
  </w:abstractNum>
  <w:abstractNum w:abstractNumId="24">
    <w:nsid w:val="7D9F0806"/>
    <w:multiLevelType w:val="multilevel"/>
    <w:tmpl w:val="FAF88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nsid w:val="7FDD138F"/>
    <w:multiLevelType w:val="hybridMultilevel"/>
    <w:tmpl w:val="1FFC8B82"/>
    <w:lvl w:ilvl="0" w:tplc="650CE1E2">
      <w:start w:val="1"/>
      <w:numFmt w:val="bullet"/>
      <w:lvlText w:val="•"/>
      <w:lvlJc w:val="left"/>
      <w:pPr>
        <w:tabs>
          <w:tab w:val="num" w:pos="720"/>
        </w:tabs>
        <w:ind w:left="720" w:hanging="360"/>
      </w:pPr>
      <w:rPr>
        <w:rFonts w:ascii="Times New Roman" w:hAnsi="Times New Roman" w:hint="default"/>
      </w:rPr>
    </w:lvl>
    <w:lvl w:ilvl="1" w:tplc="21EA9546">
      <w:numFmt w:val="bullet"/>
      <w:lvlText w:val="•"/>
      <w:lvlJc w:val="left"/>
      <w:pPr>
        <w:tabs>
          <w:tab w:val="num" w:pos="1440"/>
        </w:tabs>
        <w:ind w:left="1440" w:hanging="360"/>
      </w:pPr>
      <w:rPr>
        <w:rFonts w:ascii="Times New Roman" w:hAnsi="Times New Roman" w:hint="default"/>
      </w:rPr>
    </w:lvl>
    <w:lvl w:ilvl="2" w:tplc="10586816" w:tentative="1">
      <w:start w:val="1"/>
      <w:numFmt w:val="bullet"/>
      <w:lvlText w:val="•"/>
      <w:lvlJc w:val="left"/>
      <w:pPr>
        <w:tabs>
          <w:tab w:val="num" w:pos="2160"/>
        </w:tabs>
        <w:ind w:left="2160" w:hanging="360"/>
      </w:pPr>
      <w:rPr>
        <w:rFonts w:ascii="Times New Roman" w:hAnsi="Times New Roman" w:hint="default"/>
      </w:rPr>
    </w:lvl>
    <w:lvl w:ilvl="3" w:tplc="7B62EF60" w:tentative="1">
      <w:start w:val="1"/>
      <w:numFmt w:val="bullet"/>
      <w:lvlText w:val="•"/>
      <w:lvlJc w:val="left"/>
      <w:pPr>
        <w:tabs>
          <w:tab w:val="num" w:pos="2880"/>
        </w:tabs>
        <w:ind w:left="2880" w:hanging="360"/>
      </w:pPr>
      <w:rPr>
        <w:rFonts w:ascii="Times New Roman" w:hAnsi="Times New Roman" w:hint="default"/>
      </w:rPr>
    </w:lvl>
    <w:lvl w:ilvl="4" w:tplc="D6E24996" w:tentative="1">
      <w:start w:val="1"/>
      <w:numFmt w:val="bullet"/>
      <w:lvlText w:val="•"/>
      <w:lvlJc w:val="left"/>
      <w:pPr>
        <w:tabs>
          <w:tab w:val="num" w:pos="3600"/>
        </w:tabs>
        <w:ind w:left="3600" w:hanging="360"/>
      </w:pPr>
      <w:rPr>
        <w:rFonts w:ascii="Times New Roman" w:hAnsi="Times New Roman" w:hint="default"/>
      </w:rPr>
    </w:lvl>
    <w:lvl w:ilvl="5" w:tplc="97F65EEC" w:tentative="1">
      <w:start w:val="1"/>
      <w:numFmt w:val="bullet"/>
      <w:lvlText w:val="•"/>
      <w:lvlJc w:val="left"/>
      <w:pPr>
        <w:tabs>
          <w:tab w:val="num" w:pos="4320"/>
        </w:tabs>
        <w:ind w:left="4320" w:hanging="360"/>
      </w:pPr>
      <w:rPr>
        <w:rFonts w:ascii="Times New Roman" w:hAnsi="Times New Roman" w:hint="default"/>
      </w:rPr>
    </w:lvl>
    <w:lvl w:ilvl="6" w:tplc="E60631DA" w:tentative="1">
      <w:start w:val="1"/>
      <w:numFmt w:val="bullet"/>
      <w:lvlText w:val="•"/>
      <w:lvlJc w:val="left"/>
      <w:pPr>
        <w:tabs>
          <w:tab w:val="num" w:pos="5040"/>
        </w:tabs>
        <w:ind w:left="5040" w:hanging="360"/>
      </w:pPr>
      <w:rPr>
        <w:rFonts w:ascii="Times New Roman" w:hAnsi="Times New Roman" w:hint="default"/>
      </w:rPr>
    </w:lvl>
    <w:lvl w:ilvl="7" w:tplc="DB108D6A" w:tentative="1">
      <w:start w:val="1"/>
      <w:numFmt w:val="bullet"/>
      <w:lvlText w:val="•"/>
      <w:lvlJc w:val="left"/>
      <w:pPr>
        <w:tabs>
          <w:tab w:val="num" w:pos="5760"/>
        </w:tabs>
        <w:ind w:left="5760" w:hanging="360"/>
      </w:pPr>
      <w:rPr>
        <w:rFonts w:ascii="Times New Roman" w:hAnsi="Times New Roman" w:hint="default"/>
      </w:rPr>
    </w:lvl>
    <w:lvl w:ilvl="8" w:tplc="C05E777C" w:tentative="1">
      <w:start w:val="1"/>
      <w:numFmt w:val="bullet"/>
      <w:lvlText w:val="•"/>
      <w:lvlJc w:val="left"/>
      <w:pPr>
        <w:tabs>
          <w:tab w:val="num" w:pos="6480"/>
        </w:tabs>
        <w:ind w:left="6480" w:hanging="360"/>
      </w:pPr>
      <w:rPr>
        <w:rFonts w:ascii="Times New Roman" w:hAnsi="Times New Roman" w:hint="default"/>
      </w:rPr>
    </w:lvl>
  </w:abstractNum>
  <w:num w:numId="1">
    <w:abstractNumId w:val="23"/>
  </w:num>
  <w:num w:numId="2">
    <w:abstractNumId w:val="2"/>
  </w:num>
  <w:num w:numId="3">
    <w:abstractNumId w:val="18"/>
  </w:num>
  <w:num w:numId="4">
    <w:abstractNumId w:val="0"/>
  </w:num>
  <w:num w:numId="5">
    <w:abstractNumId w:val="20"/>
  </w:num>
  <w:num w:numId="6">
    <w:abstractNumId w:val="24"/>
  </w:num>
  <w:num w:numId="7">
    <w:abstractNumId w:val="12"/>
  </w:num>
  <w:num w:numId="8">
    <w:abstractNumId w:val="16"/>
  </w:num>
  <w:num w:numId="9">
    <w:abstractNumId w:val="3"/>
  </w:num>
  <w:num w:numId="10">
    <w:abstractNumId w:val="19"/>
  </w:num>
  <w:num w:numId="11">
    <w:abstractNumId w:val="10"/>
  </w:num>
  <w:num w:numId="12">
    <w:abstractNumId w:val="8"/>
  </w:num>
  <w:num w:numId="13">
    <w:abstractNumId w:val="7"/>
  </w:num>
  <w:num w:numId="14">
    <w:abstractNumId w:val="9"/>
  </w:num>
  <w:num w:numId="15">
    <w:abstractNumId w:val="14"/>
  </w:num>
  <w:num w:numId="16">
    <w:abstractNumId w:val="21"/>
  </w:num>
  <w:num w:numId="17">
    <w:abstractNumId w:val="6"/>
  </w:num>
  <w:num w:numId="18">
    <w:abstractNumId w:val="5"/>
  </w:num>
  <w:num w:numId="19">
    <w:abstractNumId w:val="13"/>
  </w:num>
  <w:num w:numId="20">
    <w:abstractNumId w:val="17"/>
  </w:num>
  <w:num w:numId="21">
    <w:abstractNumId w:val="4"/>
  </w:num>
  <w:num w:numId="22">
    <w:abstractNumId w:val="22"/>
  </w:num>
  <w:num w:numId="23">
    <w:abstractNumId w:val="1"/>
  </w:num>
  <w:num w:numId="24">
    <w:abstractNumId w:val="15"/>
  </w:num>
  <w:num w:numId="25">
    <w:abstractNumId w:val="11"/>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6934"/>
    <w:rsid w:val="00000486"/>
    <w:rsid w:val="00040A0C"/>
    <w:rsid w:val="0006036D"/>
    <w:rsid w:val="0006108F"/>
    <w:rsid w:val="000668C2"/>
    <w:rsid w:val="000878C7"/>
    <w:rsid w:val="00090545"/>
    <w:rsid w:val="000A1604"/>
    <w:rsid w:val="000B0B98"/>
    <w:rsid w:val="000C2FE3"/>
    <w:rsid w:val="000D1281"/>
    <w:rsid w:val="000E6904"/>
    <w:rsid w:val="000F524C"/>
    <w:rsid w:val="000F6A38"/>
    <w:rsid w:val="0011093F"/>
    <w:rsid w:val="001337B3"/>
    <w:rsid w:val="00135DDE"/>
    <w:rsid w:val="001700E8"/>
    <w:rsid w:val="00197D53"/>
    <w:rsid w:val="001C1441"/>
    <w:rsid w:val="001E2869"/>
    <w:rsid w:val="001E395E"/>
    <w:rsid w:val="001F5093"/>
    <w:rsid w:val="00201C18"/>
    <w:rsid w:val="00211B83"/>
    <w:rsid w:val="00214042"/>
    <w:rsid w:val="0021677B"/>
    <w:rsid w:val="002308AA"/>
    <w:rsid w:val="00235F67"/>
    <w:rsid w:val="002730CF"/>
    <w:rsid w:val="00276B45"/>
    <w:rsid w:val="00280AF5"/>
    <w:rsid w:val="002B0C07"/>
    <w:rsid w:val="002C140B"/>
    <w:rsid w:val="002D3FC2"/>
    <w:rsid w:val="002F308F"/>
    <w:rsid w:val="002F7F8B"/>
    <w:rsid w:val="00301B8E"/>
    <w:rsid w:val="00354EB1"/>
    <w:rsid w:val="00374D1F"/>
    <w:rsid w:val="00375D88"/>
    <w:rsid w:val="003A1F89"/>
    <w:rsid w:val="003A219F"/>
    <w:rsid w:val="003A4883"/>
    <w:rsid w:val="003A4A2B"/>
    <w:rsid w:val="003B18DC"/>
    <w:rsid w:val="003F051D"/>
    <w:rsid w:val="00406450"/>
    <w:rsid w:val="00430FD6"/>
    <w:rsid w:val="00435225"/>
    <w:rsid w:val="004526E6"/>
    <w:rsid w:val="00462D98"/>
    <w:rsid w:val="00467DEB"/>
    <w:rsid w:val="00480600"/>
    <w:rsid w:val="00482094"/>
    <w:rsid w:val="00493A78"/>
    <w:rsid w:val="004C1811"/>
    <w:rsid w:val="00502775"/>
    <w:rsid w:val="00507592"/>
    <w:rsid w:val="00525218"/>
    <w:rsid w:val="00526C99"/>
    <w:rsid w:val="005376C5"/>
    <w:rsid w:val="005441DD"/>
    <w:rsid w:val="00551597"/>
    <w:rsid w:val="00555708"/>
    <w:rsid w:val="00557983"/>
    <w:rsid w:val="005616D4"/>
    <w:rsid w:val="00565E72"/>
    <w:rsid w:val="0058301B"/>
    <w:rsid w:val="00583EDD"/>
    <w:rsid w:val="00587B36"/>
    <w:rsid w:val="005A5AAD"/>
    <w:rsid w:val="005C37A3"/>
    <w:rsid w:val="005E479F"/>
    <w:rsid w:val="005E5755"/>
    <w:rsid w:val="00605099"/>
    <w:rsid w:val="006050A6"/>
    <w:rsid w:val="006053D6"/>
    <w:rsid w:val="00614A1F"/>
    <w:rsid w:val="006169E6"/>
    <w:rsid w:val="00641275"/>
    <w:rsid w:val="006775EB"/>
    <w:rsid w:val="00680408"/>
    <w:rsid w:val="00693855"/>
    <w:rsid w:val="006A04E8"/>
    <w:rsid w:val="006A1DB9"/>
    <w:rsid w:val="006A3601"/>
    <w:rsid w:val="006A3D12"/>
    <w:rsid w:val="006A6EFB"/>
    <w:rsid w:val="006B0F9E"/>
    <w:rsid w:val="006B3794"/>
    <w:rsid w:val="006B481B"/>
    <w:rsid w:val="006D14AE"/>
    <w:rsid w:val="006D3D4F"/>
    <w:rsid w:val="006E0FC8"/>
    <w:rsid w:val="006E5CDC"/>
    <w:rsid w:val="006E6E64"/>
    <w:rsid w:val="006F475F"/>
    <w:rsid w:val="006F54A5"/>
    <w:rsid w:val="0070489C"/>
    <w:rsid w:val="00713790"/>
    <w:rsid w:val="00726650"/>
    <w:rsid w:val="00727E4B"/>
    <w:rsid w:val="007346AE"/>
    <w:rsid w:val="00735AC8"/>
    <w:rsid w:val="00752888"/>
    <w:rsid w:val="00786C7F"/>
    <w:rsid w:val="007A0D14"/>
    <w:rsid w:val="007A5DA8"/>
    <w:rsid w:val="007B301E"/>
    <w:rsid w:val="007D3548"/>
    <w:rsid w:val="007E0ECA"/>
    <w:rsid w:val="007E6A69"/>
    <w:rsid w:val="007E6B40"/>
    <w:rsid w:val="007F16B7"/>
    <w:rsid w:val="00813B5F"/>
    <w:rsid w:val="008214C7"/>
    <w:rsid w:val="0082160D"/>
    <w:rsid w:val="008429DA"/>
    <w:rsid w:val="008461C6"/>
    <w:rsid w:val="00867058"/>
    <w:rsid w:val="0087609B"/>
    <w:rsid w:val="008802FC"/>
    <w:rsid w:val="00884DEF"/>
    <w:rsid w:val="008A61AA"/>
    <w:rsid w:val="008B54D4"/>
    <w:rsid w:val="008C3091"/>
    <w:rsid w:val="008C34DF"/>
    <w:rsid w:val="008D2727"/>
    <w:rsid w:val="00900277"/>
    <w:rsid w:val="00900472"/>
    <w:rsid w:val="009115EC"/>
    <w:rsid w:val="00934EF2"/>
    <w:rsid w:val="00936CCC"/>
    <w:rsid w:val="00942720"/>
    <w:rsid w:val="0095504F"/>
    <w:rsid w:val="009647E2"/>
    <w:rsid w:val="00964BEE"/>
    <w:rsid w:val="009664AE"/>
    <w:rsid w:val="009726CF"/>
    <w:rsid w:val="0098150C"/>
    <w:rsid w:val="0098759D"/>
    <w:rsid w:val="009A4857"/>
    <w:rsid w:val="009A6735"/>
    <w:rsid w:val="009B60EC"/>
    <w:rsid w:val="009B64FF"/>
    <w:rsid w:val="009C5358"/>
    <w:rsid w:val="009F182A"/>
    <w:rsid w:val="00A00BE2"/>
    <w:rsid w:val="00A019F1"/>
    <w:rsid w:val="00A17C70"/>
    <w:rsid w:val="00A21709"/>
    <w:rsid w:val="00A244B7"/>
    <w:rsid w:val="00A26958"/>
    <w:rsid w:val="00A46DA4"/>
    <w:rsid w:val="00A478DF"/>
    <w:rsid w:val="00A511CE"/>
    <w:rsid w:val="00A523E6"/>
    <w:rsid w:val="00A52871"/>
    <w:rsid w:val="00A5439F"/>
    <w:rsid w:val="00A66408"/>
    <w:rsid w:val="00A73AB2"/>
    <w:rsid w:val="00A75F9D"/>
    <w:rsid w:val="00A84BDC"/>
    <w:rsid w:val="00A91550"/>
    <w:rsid w:val="00AA1B36"/>
    <w:rsid w:val="00AA4797"/>
    <w:rsid w:val="00AB4150"/>
    <w:rsid w:val="00AE533F"/>
    <w:rsid w:val="00AF010B"/>
    <w:rsid w:val="00B03F3B"/>
    <w:rsid w:val="00B47EDC"/>
    <w:rsid w:val="00B56934"/>
    <w:rsid w:val="00B700BC"/>
    <w:rsid w:val="00B74F57"/>
    <w:rsid w:val="00B87D57"/>
    <w:rsid w:val="00B91C4C"/>
    <w:rsid w:val="00B976A6"/>
    <w:rsid w:val="00BA28E1"/>
    <w:rsid w:val="00BA3E9F"/>
    <w:rsid w:val="00BB0AE4"/>
    <w:rsid w:val="00BB31C4"/>
    <w:rsid w:val="00BB4548"/>
    <w:rsid w:val="00BC0E4A"/>
    <w:rsid w:val="00BC4559"/>
    <w:rsid w:val="00BD7E1C"/>
    <w:rsid w:val="00C111FE"/>
    <w:rsid w:val="00C23099"/>
    <w:rsid w:val="00C47011"/>
    <w:rsid w:val="00C60573"/>
    <w:rsid w:val="00C60FEF"/>
    <w:rsid w:val="00C735EF"/>
    <w:rsid w:val="00C7360B"/>
    <w:rsid w:val="00C7364E"/>
    <w:rsid w:val="00C77090"/>
    <w:rsid w:val="00C92F65"/>
    <w:rsid w:val="00CB1DCD"/>
    <w:rsid w:val="00CB5CA1"/>
    <w:rsid w:val="00CE45C8"/>
    <w:rsid w:val="00D161E6"/>
    <w:rsid w:val="00D25D83"/>
    <w:rsid w:val="00D31AB3"/>
    <w:rsid w:val="00D339CF"/>
    <w:rsid w:val="00D34344"/>
    <w:rsid w:val="00D475B5"/>
    <w:rsid w:val="00D5296B"/>
    <w:rsid w:val="00D61C22"/>
    <w:rsid w:val="00D7273C"/>
    <w:rsid w:val="00D7288C"/>
    <w:rsid w:val="00D73DBB"/>
    <w:rsid w:val="00D9120E"/>
    <w:rsid w:val="00DC1D46"/>
    <w:rsid w:val="00DC39F2"/>
    <w:rsid w:val="00DC586B"/>
    <w:rsid w:val="00DC606A"/>
    <w:rsid w:val="00DD100D"/>
    <w:rsid w:val="00DD1A3B"/>
    <w:rsid w:val="00DD796E"/>
    <w:rsid w:val="00E0106B"/>
    <w:rsid w:val="00E02B50"/>
    <w:rsid w:val="00E114C1"/>
    <w:rsid w:val="00E1191D"/>
    <w:rsid w:val="00E20735"/>
    <w:rsid w:val="00E3529C"/>
    <w:rsid w:val="00E422B6"/>
    <w:rsid w:val="00E43595"/>
    <w:rsid w:val="00E45A69"/>
    <w:rsid w:val="00E5202E"/>
    <w:rsid w:val="00E706A0"/>
    <w:rsid w:val="00E73453"/>
    <w:rsid w:val="00E9219E"/>
    <w:rsid w:val="00E92CCA"/>
    <w:rsid w:val="00EA4520"/>
    <w:rsid w:val="00EB2A37"/>
    <w:rsid w:val="00EC3814"/>
    <w:rsid w:val="00ED3C0B"/>
    <w:rsid w:val="00ED48B4"/>
    <w:rsid w:val="00EE262B"/>
    <w:rsid w:val="00EF7D23"/>
    <w:rsid w:val="00F047AA"/>
    <w:rsid w:val="00F17BD4"/>
    <w:rsid w:val="00F20C84"/>
    <w:rsid w:val="00F22FCD"/>
    <w:rsid w:val="00F237E1"/>
    <w:rsid w:val="00F3198C"/>
    <w:rsid w:val="00F354F3"/>
    <w:rsid w:val="00F359C4"/>
    <w:rsid w:val="00F40FBD"/>
    <w:rsid w:val="00F56F23"/>
    <w:rsid w:val="00F8722B"/>
    <w:rsid w:val="00FD4290"/>
    <w:rsid w:val="00FD7DE2"/>
    <w:rsid w:val="00FE55E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7DD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s-E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A3B"/>
    <w:rPr>
      <w:sz w:val="24"/>
      <w:szCs w:val="24"/>
      <w:lang w:val="es-ES"/>
    </w:rPr>
  </w:style>
  <w:style w:type="paragraph" w:styleId="Ttulo1">
    <w:name w:val="heading 1"/>
    <w:basedOn w:val="Normal"/>
    <w:next w:val="Normal"/>
    <w:qFormat/>
    <w:rsid w:val="00DD1A3B"/>
    <w:pPr>
      <w:keepNext/>
      <w:jc w:val="center"/>
      <w:outlineLvl w:val="0"/>
    </w:pPr>
    <w:rPr>
      <w:rFonts w:ascii="Arial" w:hAnsi="Arial" w:cs="Arial"/>
      <w:b/>
      <w:sz w:val="26"/>
      <w:szCs w:val="26"/>
    </w:rPr>
  </w:style>
  <w:style w:type="paragraph" w:styleId="Ttulo2">
    <w:name w:val="heading 2"/>
    <w:basedOn w:val="Normal"/>
    <w:next w:val="Normal"/>
    <w:link w:val="Ttulo2Car"/>
    <w:uiPriority w:val="9"/>
    <w:unhideWhenUsed/>
    <w:qFormat/>
    <w:rsid w:val="00F40FBD"/>
    <w:pPr>
      <w:keepNext/>
      <w:keepLines/>
      <w:spacing w:before="40" w:line="259" w:lineRule="auto"/>
      <w:jc w:val="both"/>
      <w:outlineLvl w:val="1"/>
    </w:pPr>
    <w:rPr>
      <w:rFonts w:asciiTheme="majorHAnsi" w:eastAsiaTheme="majorEastAsia" w:hAnsiTheme="majorHAnsi" w:cstheme="majorBidi"/>
      <w:color w:val="365F91" w:themeColor="accent1" w:themeShade="BF"/>
      <w:sz w:val="26"/>
      <w:szCs w:val="26"/>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rsid w:val="00DD1A3B"/>
    <w:pPr>
      <w:jc w:val="center"/>
    </w:pPr>
    <w:rPr>
      <w:rFonts w:ascii="Book Antiqua" w:hAnsi="Book Antiqua"/>
      <w:b/>
      <w:bCs/>
      <w:sz w:val="32"/>
    </w:rPr>
  </w:style>
  <w:style w:type="paragraph" w:styleId="Textoindependiente">
    <w:name w:val="Body Text"/>
    <w:basedOn w:val="Normal"/>
    <w:rsid w:val="00DD1A3B"/>
    <w:pPr>
      <w:jc w:val="both"/>
    </w:pPr>
    <w:rPr>
      <w:rFonts w:ascii="Book Antiqua" w:hAnsi="Book Antiqua" w:cs="Courier New"/>
      <w:sz w:val="22"/>
    </w:rPr>
  </w:style>
  <w:style w:type="paragraph" w:styleId="Encabezado">
    <w:name w:val="header"/>
    <w:basedOn w:val="Normal"/>
    <w:link w:val="EncabezadoCar"/>
    <w:uiPriority w:val="99"/>
    <w:rsid w:val="009726CF"/>
    <w:pPr>
      <w:tabs>
        <w:tab w:val="center" w:pos="4252"/>
        <w:tab w:val="right" w:pos="8504"/>
      </w:tabs>
    </w:pPr>
  </w:style>
  <w:style w:type="character" w:customStyle="1" w:styleId="EncabezadoCar">
    <w:name w:val="Encabezado Car"/>
    <w:basedOn w:val="Fuentedeprrafopredeter"/>
    <w:link w:val="Encabezado"/>
    <w:uiPriority w:val="99"/>
    <w:rsid w:val="009726CF"/>
    <w:rPr>
      <w:sz w:val="24"/>
      <w:szCs w:val="24"/>
    </w:rPr>
  </w:style>
  <w:style w:type="paragraph" w:styleId="Piedepgina">
    <w:name w:val="footer"/>
    <w:basedOn w:val="Normal"/>
    <w:link w:val="PiedepginaCar"/>
    <w:uiPriority w:val="99"/>
    <w:rsid w:val="009726CF"/>
    <w:pPr>
      <w:tabs>
        <w:tab w:val="center" w:pos="4252"/>
        <w:tab w:val="right" w:pos="8504"/>
      </w:tabs>
    </w:pPr>
  </w:style>
  <w:style w:type="character" w:customStyle="1" w:styleId="PiedepginaCar">
    <w:name w:val="Pie de página Car"/>
    <w:basedOn w:val="Fuentedeprrafopredeter"/>
    <w:link w:val="Piedepgina"/>
    <w:uiPriority w:val="99"/>
    <w:rsid w:val="009726CF"/>
    <w:rPr>
      <w:sz w:val="24"/>
      <w:szCs w:val="24"/>
    </w:rPr>
  </w:style>
  <w:style w:type="character" w:styleId="Nmerodepgina">
    <w:name w:val="page number"/>
    <w:basedOn w:val="Fuentedeprrafopredeter"/>
    <w:rsid w:val="003B18DC"/>
  </w:style>
  <w:style w:type="table" w:styleId="Tablaconcuadrcula">
    <w:name w:val="Table Grid"/>
    <w:basedOn w:val="Tablanormal"/>
    <w:rsid w:val="00F17BD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globo">
    <w:name w:val="Balloon Text"/>
    <w:basedOn w:val="Normal"/>
    <w:link w:val="TextodegloboCar"/>
    <w:rsid w:val="009115EC"/>
    <w:rPr>
      <w:rFonts w:ascii="Tahoma" w:hAnsi="Tahoma" w:cs="Tahoma"/>
      <w:sz w:val="16"/>
      <w:szCs w:val="16"/>
    </w:rPr>
  </w:style>
  <w:style w:type="character" w:customStyle="1" w:styleId="TextodegloboCar">
    <w:name w:val="Texto de globo Car"/>
    <w:basedOn w:val="Fuentedeprrafopredeter"/>
    <w:link w:val="Textodeglobo"/>
    <w:rsid w:val="009115EC"/>
    <w:rPr>
      <w:rFonts w:ascii="Tahoma" w:hAnsi="Tahoma" w:cs="Tahoma"/>
      <w:sz w:val="16"/>
      <w:szCs w:val="16"/>
    </w:rPr>
  </w:style>
  <w:style w:type="character" w:customStyle="1" w:styleId="Ttulo2Car">
    <w:name w:val="Título 2 Car"/>
    <w:basedOn w:val="Fuentedeprrafopredeter"/>
    <w:link w:val="Ttulo2"/>
    <w:uiPriority w:val="9"/>
    <w:rsid w:val="00F40FBD"/>
    <w:rPr>
      <w:rFonts w:asciiTheme="majorHAnsi" w:eastAsiaTheme="majorEastAsia" w:hAnsiTheme="majorHAnsi" w:cstheme="majorBidi"/>
      <w:color w:val="365F91" w:themeColor="accent1" w:themeShade="BF"/>
      <w:sz w:val="26"/>
      <w:szCs w:val="26"/>
      <w:lang w:val="es-MX" w:eastAsia="es-MX"/>
    </w:rPr>
  </w:style>
  <w:style w:type="character" w:customStyle="1" w:styleId="fontstyle01">
    <w:name w:val="fontstyle01"/>
    <w:basedOn w:val="Fuentedeprrafopredeter"/>
    <w:rsid w:val="00F40FBD"/>
    <w:rPr>
      <w:rFonts w:ascii="Arial-BoldMT" w:hAnsi="Arial-BoldMT" w:hint="default"/>
      <w:b/>
      <w:bCs/>
      <w:i w:val="0"/>
      <w:iCs w:val="0"/>
      <w:color w:val="000000"/>
      <w:sz w:val="40"/>
      <w:szCs w:val="40"/>
    </w:rPr>
  </w:style>
  <w:style w:type="character" w:customStyle="1" w:styleId="fontstyle21">
    <w:name w:val="fontstyle21"/>
    <w:basedOn w:val="Fuentedeprrafopredeter"/>
    <w:rsid w:val="00E1191D"/>
    <w:rPr>
      <w:rFonts w:ascii="ArialMT" w:hAnsi="ArialMT" w:hint="default"/>
      <w:b w:val="0"/>
      <w:bCs w:val="0"/>
      <w:i w:val="0"/>
      <w:iCs w:val="0"/>
      <w:color w:val="000000"/>
      <w:sz w:val="24"/>
      <w:szCs w:val="24"/>
    </w:rPr>
  </w:style>
  <w:style w:type="paragraph" w:styleId="Prrafodelista">
    <w:name w:val="List Paragraph"/>
    <w:basedOn w:val="Normal"/>
    <w:uiPriority w:val="34"/>
    <w:qFormat/>
    <w:rsid w:val="00D25D83"/>
    <w:pPr>
      <w:ind w:left="720"/>
      <w:contextualSpacing/>
    </w:pPr>
    <w:rPr>
      <w:lang w:val="es-MX" w:eastAsia="es-MX"/>
    </w:rPr>
  </w:style>
  <w:style w:type="paragraph" w:styleId="NormalWeb">
    <w:name w:val="Normal (Web)"/>
    <w:basedOn w:val="Normal"/>
    <w:uiPriority w:val="99"/>
    <w:semiHidden/>
    <w:unhideWhenUsed/>
    <w:rsid w:val="00480600"/>
    <w:pPr>
      <w:spacing w:before="100" w:beforeAutospacing="1" w:after="100" w:afterAutospacing="1"/>
    </w:pPr>
    <w:rPr>
      <w:lang w:val="es-MX" w:eastAsia="es-MX"/>
    </w:rPr>
  </w:style>
  <w:style w:type="paragraph" w:styleId="Bibliografa">
    <w:name w:val="Bibliography"/>
    <w:basedOn w:val="Normal"/>
    <w:next w:val="Normal"/>
    <w:uiPriority w:val="37"/>
    <w:unhideWhenUsed/>
    <w:rsid w:val="00F354F3"/>
    <w:pPr>
      <w:tabs>
        <w:tab w:val="left" w:pos="384"/>
      </w:tabs>
      <w:spacing w:after="240"/>
      <w:ind w:left="384" w:hanging="384"/>
    </w:pPr>
  </w:style>
  <w:style w:type="table" w:customStyle="1" w:styleId="PlainTable1">
    <w:name w:val="Plain Table 1"/>
    <w:basedOn w:val="Tablanormal"/>
    <w:uiPriority w:val="41"/>
    <w:rsid w:val="00BC0E4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BC0E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anormal"/>
    <w:uiPriority w:val="44"/>
    <w:rsid w:val="00BC0E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s-E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A3B"/>
    <w:rPr>
      <w:sz w:val="24"/>
      <w:szCs w:val="24"/>
      <w:lang w:val="es-ES"/>
    </w:rPr>
  </w:style>
  <w:style w:type="paragraph" w:styleId="Ttulo1">
    <w:name w:val="heading 1"/>
    <w:basedOn w:val="Normal"/>
    <w:next w:val="Normal"/>
    <w:qFormat/>
    <w:rsid w:val="00DD1A3B"/>
    <w:pPr>
      <w:keepNext/>
      <w:jc w:val="center"/>
      <w:outlineLvl w:val="0"/>
    </w:pPr>
    <w:rPr>
      <w:rFonts w:ascii="Arial" w:hAnsi="Arial" w:cs="Arial"/>
      <w:b/>
      <w:sz w:val="26"/>
      <w:szCs w:val="26"/>
    </w:rPr>
  </w:style>
  <w:style w:type="paragraph" w:styleId="Ttulo2">
    <w:name w:val="heading 2"/>
    <w:basedOn w:val="Normal"/>
    <w:next w:val="Normal"/>
    <w:link w:val="Ttulo2Car"/>
    <w:uiPriority w:val="9"/>
    <w:unhideWhenUsed/>
    <w:qFormat/>
    <w:rsid w:val="00F40FBD"/>
    <w:pPr>
      <w:keepNext/>
      <w:keepLines/>
      <w:spacing w:before="40" w:line="259" w:lineRule="auto"/>
      <w:jc w:val="both"/>
      <w:outlineLvl w:val="1"/>
    </w:pPr>
    <w:rPr>
      <w:rFonts w:asciiTheme="majorHAnsi" w:eastAsiaTheme="majorEastAsia" w:hAnsiTheme="majorHAnsi" w:cstheme="majorBidi"/>
      <w:color w:val="365F91" w:themeColor="accent1" w:themeShade="BF"/>
      <w:sz w:val="26"/>
      <w:szCs w:val="26"/>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rsid w:val="00DD1A3B"/>
    <w:pPr>
      <w:jc w:val="center"/>
    </w:pPr>
    <w:rPr>
      <w:rFonts w:ascii="Book Antiqua" w:hAnsi="Book Antiqua"/>
      <w:b/>
      <w:bCs/>
      <w:sz w:val="32"/>
    </w:rPr>
  </w:style>
  <w:style w:type="paragraph" w:styleId="Textoindependiente">
    <w:name w:val="Body Text"/>
    <w:basedOn w:val="Normal"/>
    <w:rsid w:val="00DD1A3B"/>
    <w:pPr>
      <w:jc w:val="both"/>
    </w:pPr>
    <w:rPr>
      <w:rFonts w:ascii="Book Antiqua" w:hAnsi="Book Antiqua" w:cs="Courier New"/>
      <w:sz w:val="22"/>
    </w:rPr>
  </w:style>
  <w:style w:type="paragraph" w:styleId="Encabezado">
    <w:name w:val="header"/>
    <w:basedOn w:val="Normal"/>
    <w:link w:val="EncabezadoCar"/>
    <w:uiPriority w:val="99"/>
    <w:rsid w:val="009726CF"/>
    <w:pPr>
      <w:tabs>
        <w:tab w:val="center" w:pos="4252"/>
        <w:tab w:val="right" w:pos="8504"/>
      </w:tabs>
    </w:pPr>
  </w:style>
  <w:style w:type="character" w:customStyle="1" w:styleId="EncabezadoCar">
    <w:name w:val="Encabezado Car"/>
    <w:basedOn w:val="Fuentedeprrafopredeter"/>
    <w:link w:val="Encabezado"/>
    <w:uiPriority w:val="99"/>
    <w:rsid w:val="009726CF"/>
    <w:rPr>
      <w:sz w:val="24"/>
      <w:szCs w:val="24"/>
    </w:rPr>
  </w:style>
  <w:style w:type="paragraph" w:styleId="Piedepgina">
    <w:name w:val="footer"/>
    <w:basedOn w:val="Normal"/>
    <w:link w:val="PiedepginaCar"/>
    <w:uiPriority w:val="99"/>
    <w:rsid w:val="009726CF"/>
    <w:pPr>
      <w:tabs>
        <w:tab w:val="center" w:pos="4252"/>
        <w:tab w:val="right" w:pos="8504"/>
      </w:tabs>
    </w:pPr>
  </w:style>
  <w:style w:type="character" w:customStyle="1" w:styleId="PiedepginaCar">
    <w:name w:val="Pie de página Car"/>
    <w:basedOn w:val="Fuentedeprrafopredeter"/>
    <w:link w:val="Piedepgina"/>
    <w:uiPriority w:val="99"/>
    <w:rsid w:val="009726CF"/>
    <w:rPr>
      <w:sz w:val="24"/>
      <w:szCs w:val="24"/>
    </w:rPr>
  </w:style>
  <w:style w:type="character" w:styleId="Nmerodepgina">
    <w:name w:val="page number"/>
    <w:basedOn w:val="Fuentedeprrafopredeter"/>
    <w:rsid w:val="003B18DC"/>
  </w:style>
  <w:style w:type="table" w:styleId="Tablaconcuadrcula">
    <w:name w:val="Table Grid"/>
    <w:basedOn w:val="Tablanormal"/>
    <w:rsid w:val="00F17BD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globo">
    <w:name w:val="Balloon Text"/>
    <w:basedOn w:val="Normal"/>
    <w:link w:val="TextodegloboCar"/>
    <w:rsid w:val="009115EC"/>
    <w:rPr>
      <w:rFonts w:ascii="Tahoma" w:hAnsi="Tahoma" w:cs="Tahoma"/>
      <w:sz w:val="16"/>
      <w:szCs w:val="16"/>
    </w:rPr>
  </w:style>
  <w:style w:type="character" w:customStyle="1" w:styleId="TextodegloboCar">
    <w:name w:val="Texto de globo Car"/>
    <w:basedOn w:val="Fuentedeprrafopredeter"/>
    <w:link w:val="Textodeglobo"/>
    <w:rsid w:val="009115EC"/>
    <w:rPr>
      <w:rFonts w:ascii="Tahoma" w:hAnsi="Tahoma" w:cs="Tahoma"/>
      <w:sz w:val="16"/>
      <w:szCs w:val="16"/>
    </w:rPr>
  </w:style>
  <w:style w:type="character" w:customStyle="1" w:styleId="Ttulo2Car">
    <w:name w:val="Título 2 Car"/>
    <w:basedOn w:val="Fuentedeprrafopredeter"/>
    <w:link w:val="Ttulo2"/>
    <w:uiPriority w:val="9"/>
    <w:rsid w:val="00F40FBD"/>
    <w:rPr>
      <w:rFonts w:asciiTheme="majorHAnsi" w:eastAsiaTheme="majorEastAsia" w:hAnsiTheme="majorHAnsi" w:cstheme="majorBidi"/>
      <w:color w:val="365F91" w:themeColor="accent1" w:themeShade="BF"/>
      <w:sz w:val="26"/>
      <w:szCs w:val="26"/>
      <w:lang w:val="es-MX" w:eastAsia="es-MX"/>
    </w:rPr>
  </w:style>
  <w:style w:type="character" w:customStyle="1" w:styleId="fontstyle01">
    <w:name w:val="fontstyle01"/>
    <w:basedOn w:val="Fuentedeprrafopredeter"/>
    <w:rsid w:val="00F40FBD"/>
    <w:rPr>
      <w:rFonts w:ascii="Arial-BoldMT" w:hAnsi="Arial-BoldMT" w:hint="default"/>
      <w:b/>
      <w:bCs/>
      <w:i w:val="0"/>
      <w:iCs w:val="0"/>
      <w:color w:val="000000"/>
      <w:sz w:val="40"/>
      <w:szCs w:val="40"/>
    </w:rPr>
  </w:style>
  <w:style w:type="character" w:customStyle="1" w:styleId="fontstyle21">
    <w:name w:val="fontstyle21"/>
    <w:basedOn w:val="Fuentedeprrafopredeter"/>
    <w:rsid w:val="00E1191D"/>
    <w:rPr>
      <w:rFonts w:ascii="ArialMT" w:hAnsi="ArialMT" w:hint="default"/>
      <w:b w:val="0"/>
      <w:bCs w:val="0"/>
      <w:i w:val="0"/>
      <w:iCs w:val="0"/>
      <w:color w:val="000000"/>
      <w:sz w:val="24"/>
      <w:szCs w:val="24"/>
    </w:rPr>
  </w:style>
  <w:style w:type="paragraph" w:styleId="Prrafodelista">
    <w:name w:val="List Paragraph"/>
    <w:basedOn w:val="Normal"/>
    <w:uiPriority w:val="34"/>
    <w:qFormat/>
    <w:rsid w:val="00D25D83"/>
    <w:pPr>
      <w:ind w:left="720"/>
      <w:contextualSpacing/>
    </w:pPr>
    <w:rPr>
      <w:lang w:val="es-MX" w:eastAsia="es-MX"/>
    </w:rPr>
  </w:style>
  <w:style w:type="paragraph" w:styleId="NormalWeb">
    <w:name w:val="Normal (Web)"/>
    <w:basedOn w:val="Normal"/>
    <w:uiPriority w:val="99"/>
    <w:semiHidden/>
    <w:unhideWhenUsed/>
    <w:rsid w:val="00480600"/>
    <w:pPr>
      <w:spacing w:before="100" w:beforeAutospacing="1" w:after="100" w:afterAutospacing="1"/>
    </w:pPr>
    <w:rPr>
      <w:lang w:val="es-MX" w:eastAsia="es-MX"/>
    </w:rPr>
  </w:style>
  <w:style w:type="paragraph" w:styleId="Bibliografa">
    <w:name w:val="Bibliography"/>
    <w:basedOn w:val="Normal"/>
    <w:next w:val="Normal"/>
    <w:uiPriority w:val="37"/>
    <w:unhideWhenUsed/>
    <w:rsid w:val="00F354F3"/>
    <w:pPr>
      <w:tabs>
        <w:tab w:val="left" w:pos="384"/>
      </w:tabs>
      <w:spacing w:after="240"/>
      <w:ind w:left="384" w:hanging="384"/>
    </w:pPr>
  </w:style>
  <w:style w:type="table" w:customStyle="1" w:styleId="PlainTable1">
    <w:name w:val="Plain Table 1"/>
    <w:basedOn w:val="Tablanormal"/>
    <w:uiPriority w:val="41"/>
    <w:rsid w:val="00BC0E4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BC0E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anormal"/>
    <w:uiPriority w:val="44"/>
    <w:rsid w:val="00BC0E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26018">
      <w:bodyDiv w:val="1"/>
      <w:marLeft w:val="0"/>
      <w:marRight w:val="0"/>
      <w:marTop w:val="0"/>
      <w:marBottom w:val="0"/>
      <w:divBdr>
        <w:top w:val="none" w:sz="0" w:space="0" w:color="auto"/>
        <w:left w:val="none" w:sz="0" w:space="0" w:color="auto"/>
        <w:bottom w:val="none" w:sz="0" w:space="0" w:color="auto"/>
        <w:right w:val="none" w:sz="0" w:space="0" w:color="auto"/>
      </w:divBdr>
    </w:div>
    <w:div w:id="264267368">
      <w:bodyDiv w:val="1"/>
      <w:marLeft w:val="0"/>
      <w:marRight w:val="0"/>
      <w:marTop w:val="0"/>
      <w:marBottom w:val="0"/>
      <w:divBdr>
        <w:top w:val="none" w:sz="0" w:space="0" w:color="auto"/>
        <w:left w:val="none" w:sz="0" w:space="0" w:color="auto"/>
        <w:bottom w:val="none" w:sz="0" w:space="0" w:color="auto"/>
        <w:right w:val="none" w:sz="0" w:space="0" w:color="auto"/>
      </w:divBdr>
    </w:div>
    <w:div w:id="647514552">
      <w:bodyDiv w:val="1"/>
      <w:marLeft w:val="0"/>
      <w:marRight w:val="0"/>
      <w:marTop w:val="0"/>
      <w:marBottom w:val="0"/>
      <w:divBdr>
        <w:top w:val="none" w:sz="0" w:space="0" w:color="auto"/>
        <w:left w:val="none" w:sz="0" w:space="0" w:color="auto"/>
        <w:bottom w:val="none" w:sz="0" w:space="0" w:color="auto"/>
        <w:right w:val="none" w:sz="0" w:space="0" w:color="auto"/>
      </w:divBdr>
    </w:div>
    <w:div w:id="879827351">
      <w:bodyDiv w:val="1"/>
      <w:marLeft w:val="0"/>
      <w:marRight w:val="0"/>
      <w:marTop w:val="0"/>
      <w:marBottom w:val="0"/>
      <w:divBdr>
        <w:top w:val="none" w:sz="0" w:space="0" w:color="auto"/>
        <w:left w:val="none" w:sz="0" w:space="0" w:color="auto"/>
        <w:bottom w:val="none" w:sz="0" w:space="0" w:color="auto"/>
        <w:right w:val="none" w:sz="0" w:space="0" w:color="auto"/>
      </w:divBdr>
    </w:div>
    <w:div w:id="1107430949">
      <w:bodyDiv w:val="1"/>
      <w:marLeft w:val="0"/>
      <w:marRight w:val="0"/>
      <w:marTop w:val="0"/>
      <w:marBottom w:val="0"/>
      <w:divBdr>
        <w:top w:val="none" w:sz="0" w:space="0" w:color="auto"/>
        <w:left w:val="none" w:sz="0" w:space="0" w:color="auto"/>
        <w:bottom w:val="none" w:sz="0" w:space="0" w:color="auto"/>
        <w:right w:val="none" w:sz="0" w:space="0" w:color="auto"/>
      </w:divBdr>
      <w:divsChild>
        <w:div w:id="593514043">
          <w:marLeft w:val="547"/>
          <w:marRight w:val="0"/>
          <w:marTop w:val="0"/>
          <w:marBottom w:val="0"/>
          <w:divBdr>
            <w:top w:val="none" w:sz="0" w:space="0" w:color="auto"/>
            <w:left w:val="none" w:sz="0" w:space="0" w:color="auto"/>
            <w:bottom w:val="none" w:sz="0" w:space="0" w:color="auto"/>
            <w:right w:val="none" w:sz="0" w:space="0" w:color="auto"/>
          </w:divBdr>
        </w:div>
      </w:divsChild>
    </w:div>
    <w:div w:id="1196114528">
      <w:bodyDiv w:val="1"/>
      <w:marLeft w:val="0"/>
      <w:marRight w:val="0"/>
      <w:marTop w:val="0"/>
      <w:marBottom w:val="0"/>
      <w:divBdr>
        <w:top w:val="none" w:sz="0" w:space="0" w:color="auto"/>
        <w:left w:val="none" w:sz="0" w:space="0" w:color="auto"/>
        <w:bottom w:val="none" w:sz="0" w:space="0" w:color="auto"/>
        <w:right w:val="none" w:sz="0" w:space="0" w:color="auto"/>
      </w:divBdr>
      <w:divsChild>
        <w:div w:id="912085069">
          <w:marLeft w:val="547"/>
          <w:marRight w:val="0"/>
          <w:marTop w:val="0"/>
          <w:marBottom w:val="0"/>
          <w:divBdr>
            <w:top w:val="none" w:sz="0" w:space="0" w:color="auto"/>
            <w:left w:val="none" w:sz="0" w:space="0" w:color="auto"/>
            <w:bottom w:val="none" w:sz="0" w:space="0" w:color="auto"/>
            <w:right w:val="none" w:sz="0" w:space="0" w:color="auto"/>
          </w:divBdr>
        </w:div>
      </w:divsChild>
    </w:div>
    <w:div w:id="1506047306">
      <w:bodyDiv w:val="1"/>
      <w:marLeft w:val="0"/>
      <w:marRight w:val="0"/>
      <w:marTop w:val="0"/>
      <w:marBottom w:val="0"/>
      <w:divBdr>
        <w:top w:val="none" w:sz="0" w:space="0" w:color="auto"/>
        <w:left w:val="none" w:sz="0" w:space="0" w:color="auto"/>
        <w:bottom w:val="none" w:sz="0" w:space="0" w:color="auto"/>
        <w:right w:val="none" w:sz="0" w:space="0" w:color="auto"/>
      </w:divBdr>
    </w:div>
    <w:div w:id="1941832579">
      <w:bodyDiv w:val="1"/>
      <w:marLeft w:val="0"/>
      <w:marRight w:val="0"/>
      <w:marTop w:val="0"/>
      <w:marBottom w:val="0"/>
      <w:divBdr>
        <w:top w:val="none" w:sz="0" w:space="0" w:color="auto"/>
        <w:left w:val="none" w:sz="0" w:space="0" w:color="auto"/>
        <w:bottom w:val="none" w:sz="0" w:space="0" w:color="auto"/>
        <w:right w:val="none" w:sz="0" w:space="0" w:color="auto"/>
      </w:divBdr>
      <w:divsChild>
        <w:div w:id="643630507">
          <w:marLeft w:val="547"/>
          <w:marRight w:val="0"/>
          <w:marTop w:val="0"/>
          <w:marBottom w:val="0"/>
          <w:divBdr>
            <w:top w:val="none" w:sz="0" w:space="0" w:color="auto"/>
            <w:left w:val="none" w:sz="0" w:space="0" w:color="auto"/>
            <w:bottom w:val="none" w:sz="0" w:space="0" w:color="auto"/>
            <w:right w:val="none" w:sz="0" w:space="0" w:color="auto"/>
          </w:divBdr>
        </w:div>
        <w:div w:id="1231648870">
          <w:marLeft w:val="1166"/>
          <w:marRight w:val="0"/>
          <w:marTop w:val="0"/>
          <w:marBottom w:val="0"/>
          <w:divBdr>
            <w:top w:val="none" w:sz="0" w:space="0" w:color="auto"/>
            <w:left w:val="none" w:sz="0" w:space="0" w:color="auto"/>
            <w:bottom w:val="none" w:sz="0" w:space="0" w:color="auto"/>
            <w:right w:val="none" w:sz="0" w:space="0" w:color="auto"/>
          </w:divBdr>
        </w:div>
        <w:div w:id="447897706">
          <w:marLeft w:val="1166"/>
          <w:marRight w:val="0"/>
          <w:marTop w:val="0"/>
          <w:marBottom w:val="0"/>
          <w:divBdr>
            <w:top w:val="none" w:sz="0" w:space="0" w:color="auto"/>
            <w:left w:val="none" w:sz="0" w:space="0" w:color="auto"/>
            <w:bottom w:val="none" w:sz="0" w:space="0" w:color="auto"/>
            <w:right w:val="none" w:sz="0" w:space="0" w:color="auto"/>
          </w:divBdr>
        </w:div>
      </w:divsChild>
    </w:div>
    <w:div w:id="1971396117">
      <w:bodyDiv w:val="1"/>
      <w:marLeft w:val="0"/>
      <w:marRight w:val="0"/>
      <w:marTop w:val="0"/>
      <w:marBottom w:val="0"/>
      <w:divBdr>
        <w:top w:val="none" w:sz="0" w:space="0" w:color="auto"/>
        <w:left w:val="none" w:sz="0" w:space="0" w:color="auto"/>
        <w:bottom w:val="none" w:sz="0" w:space="0" w:color="auto"/>
        <w:right w:val="none" w:sz="0" w:space="0" w:color="auto"/>
      </w:divBdr>
    </w:div>
    <w:div w:id="1978491366">
      <w:bodyDiv w:val="1"/>
      <w:marLeft w:val="0"/>
      <w:marRight w:val="0"/>
      <w:marTop w:val="0"/>
      <w:marBottom w:val="0"/>
      <w:divBdr>
        <w:top w:val="none" w:sz="0" w:space="0" w:color="auto"/>
        <w:left w:val="none" w:sz="0" w:space="0" w:color="auto"/>
        <w:bottom w:val="none" w:sz="0" w:space="0" w:color="auto"/>
        <w:right w:val="none" w:sz="0" w:space="0" w:color="auto"/>
      </w:divBdr>
      <w:divsChild>
        <w:div w:id="2021277433">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aman\Downloads\graficas%20Sif%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s-MX"/>
        </a:p>
      </c:txPr>
    </c:title>
    <c:autoTitleDeleted val="0"/>
    <c:plotArea>
      <c:layout/>
      <c:barChart>
        <c:barDir val="col"/>
        <c:grouping val="clustered"/>
        <c:varyColors val="0"/>
        <c:ser>
          <c:idx val="0"/>
          <c:order val="0"/>
          <c:tx>
            <c:strRef>
              <c:f>Hoja1!$B$1</c:f>
              <c:strCache>
                <c:ptCount val="1"/>
                <c:pt idx="0">
                  <c:v>Trimestre de Diagnóstico</c:v>
                </c:pt>
              </c:strCache>
            </c:strRef>
          </c:tx>
          <c:spPr>
            <a:solidFill>
              <a:schemeClr val="dk1">
                <a:tint val="88500"/>
              </a:schemeClr>
            </a:solidFill>
            <a:ln>
              <a:noFill/>
            </a:ln>
            <a:effectLst/>
          </c:spPr>
          <c:invertIfNegative val="0"/>
          <c:cat>
            <c:strRef>
              <c:f>Hoja1!$A$2:$A$7</c:f>
              <c:strCache>
                <c:ptCount val="6"/>
                <c:pt idx="0">
                  <c:v>Primero</c:v>
                </c:pt>
                <c:pt idx="1">
                  <c:v>Segundo</c:v>
                </c:pt>
                <c:pt idx="2">
                  <c:v>Tercero</c:v>
                </c:pt>
                <c:pt idx="3">
                  <c:v>Previo al Embarazo</c:v>
                </c:pt>
                <c:pt idx="4">
                  <c:v>Posterior al Nacimiento</c:v>
                </c:pt>
                <c:pt idx="5">
                  <c:v>Sin Datos</c:v>
                </c:pt>
              </c:strCache>
            </c:strRef>
          </c:cat>
          <c:val>
            <c:numRef>
              <c:f>Hoja1!$B$2:$B$7</c:f>
              <c:numCache>
                <c:formatCode>0.00%</c:formatCode>
                <c:ptCount val="6"/>
                <c:pt idx="0">
                  <c:v>1.4999999999999999E-2</c:v>
                </c:pt>
                <c:pt idx="1">
                  <c:v>0.121</c:v>
                </c:pt>
                <c:pt idx="2">
                  <c:v>0.39400000000000002</c:v>
                </c:pt>
                <c:pt idx="3">
                  <c:v>2.3E-2</c:v>
                </c:pt>
                <c:pt idx="4">
                  <c:v>0.33300000000000002</c:v>
                </c:pt>
                <c:pt idx="5">
                  <c:v>0.114</c:v>
                </c:pt>
              </c:numCache>
            </c:numRef>
          </c:val>
          <c:extLst xmlns:c16r2="http://schemas.microsoft.com/office/drawing/2015/06/chart">
            <c:ext xmlns:c16="http://schemas.microsoft.com/office/drawing/2014/chart" uri="{C3380CC4-5D6E-409C-BE32-E72D297353CC}">
              <c16:uniqueId val="{00000000-E59E-4B3F-8601-92D6A43C478A}"/>
            </c:ext>
          </c:extLst>
        </c:ser>
        <c:dLbls>
          <c:showLegendKey val="0"/>
          <c:showVal val="0"/>
          <c:showCatName val="0"/>
          <c:showSerName val="0"/>
          <c:showPercent val="0"/>
          <c:showBubbleSize val="0"/>
        </c:dLbls>
        <c:gapWidth val="219"/>
        <c:overlap val="-27"/>
        <c:axId val="125680256"/>
        <c:axId val="125682048"/>
      </c:barChart>
      <c:catAx>
        <c:axId val="12568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25682048"/>
        <c:crosses val="autoZero"/>
        <c:auto val="1"/>
        <c:lblAlgn val="ctr"/>
        <c:lblOffset val="100"/>
        <c:noMultiLvlLbl val="0"/>
      </c:catAx>
      <c:valAx>
        <c:axId val="1256820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25680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E831DC-BEEE-4B86-8667-FC0E81DF0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2577</Words>
  <Characters>124174</Characters>
  <Application>Microsoft Office Word</Application>
  <DocSecurity>0</DocSecurity>
  <Lines>1034</Lines>
  <Paragraphs>2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ABLA DE CONTENIDO</vt:lpstr>
      <vt:lpstr>TABLA DE CONTENIDO</vt:lpstr>
    </vt:vector>
  </TitlesOfParts>
  <Company>S.T.U.A.N.L.</Company>
  <LinksUpToDate>false</LinksUpToDate>
  <CharactersWithSpaces>146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A DE CONTENIDO</dc:title>
  <dc:creator>DR. DAVID DE LA FUENTE V</dc:creator>
  <cp:lastModifiedBy>LAPTOP-6</cp:lastModifiedBy>
  <cp:revision>2</cp:revision>
  <cp:lastPrinted>2012-03-14T20:01:00Z</cp:lastPrinted>
  <dcterms:created xsi:type="dcterms:W3CDTF">2022-02-23T02:38:00Z</dcterms:created>
  <dcterms:modified xsi:type="dcterms:W3CDTF">2022-02-23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s5L9VR"/&gt;&lt;style id="http://www.zotero.org/styles/vancouver" locale="en-US" hasBibliography="1" bibliographyStyleHasBeenSet="1"/&gt;&lt;prefs&gt;&lt;pref name="fieldType" value="Field"/&gt;&lt;/prefs&gt;&lt;/data&gt;</vt:lpwstr>
  </property>
</Properties>
</file>